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EFAF04" w14:textId="01B37D6A" w:rsidR="00936206" w:rsidRPr="008F7A6E" w:rsidRDefault="00936206" w:rsidP="00EE3847">
      <w:pPr>
        <w:pStyle w:val="Heading1"/>
        <w:spacing w:line="480" w:lineRule="auto"/>
        <w:jc w:val="both"/>
        <w:rPr>
          <w:rStyle w:val="SubtleEmphasis"/>
          <w:i w:val="0"/>
          <w:iCs w:val="0"/>
          <w:color w:val="2E74B5" w:themeColor="accent1" w:themeShade="BF"/>
        </w:rPr>
      </w:pPr>
      <w:r>
        <w:t>Image-based modelling of skeletal muscle oxygenation</w:t>
      </w:r>
    </w:p>
    <w:p w14:paraId="2D1A15E1" w14:textId="4C52F980" w:rsidR="00936206" w:rsidRPr="005B5EF6" w:rsidRDefault="00936206" w:rsidP="00EE3847">
      <w:pPr>
        <w:pStyle w:val="NoSpacing"/>
        <w:spacing w:line="480" w:lineRule="auto"/>
        <w:jc w:val="both"/>
      </w:pPr>
      <w:r w:rsidRPr="008F7A6E">
        <w:rPr>
          <w:u w:val="single"/>
        </w:rPr>
        <w:t xml:space="preserve">B. </w:t>
      </w:r>
      <w:r w:rsidR="00E65A8D">
        <w:rPr>
          <w:u w:val="single"/>
        </w:rPr>
        <w:t>Zeller-</w:t>
      </w:r>
      <w:r w:rsidRPr="008F7A6E">
        <w:rPr>
          <w:u w:val="single"/>
        </w:rPr>
        <w:t>Plumhoff</w:t>
      </w:r>
      <w:r w:rsidRPr="009D1D1E">
        <w:rPr>
          <w:vertAlign w:val="superscript"/>
        </w:rPr>
        <w:t>1,2</w:t>
      </w:r>
      <w:r w:rsidRPr="005B5EF6">
        <w:t>, T. Roose</w:t>
      </w:r>
      <w:r w:rsidR="0086390B">
        <w:rPr>
          <w:vertAlign w:val="superscript"/>
        </w:rPr>
        <w:t>2</w:t>
      </w:r>
      <w:r w:rsidRPr="005B5EF6">
        <w:t>, G. F. Clough</w:t>
      </w:r>
      <w:r w:rsidR="001A5F10">
        <w:rPr>
          <w:vertAlign w:val="superscript"/>
        </w:rPr>
        <w:t>3</w:t>
      </w:r>
      <w:r>
        <w:t xml:space="preserve">, </w:t>
      </w:r>
      <w:r w:rsidRPr="005B5EF6">
        <w:t>P. Schneider</w:t>
      </w:r>
      <w:r w:rsidR="0086390B">
        <w:rPr>
          <w:vertAlign w:val="superscript"/>
        </w:rPr>
        <w:t>2</w:t>
      </w:r>
    </w:p>
    <w:p w14:paraId="4DCFC386" w14:textId="2884DC46" w:rsidR="00720565" w:rsidRPr="001A5F10" w:rsidRDefault="00720565" w:rsidP="00720565">
      <w:pPr>
        <w:pStyle w:val="NoSpacing"/>
        <w:spacing w:line="480" w:lineRule="auto"/>
        <w:jc w:val="both"/>
        <w:rPr>
          <w:lang w:val="de-DE"/>
        </w:rPr>
      </w:pPr>
      <w:r>
        <w:rPr>
          <w:vertAlign w:val="superscript"/>
          <w:lang w:val="de-DE"/>
        </w:rPr>
        <w:t>1</w:t>
      </w:r>
      <w:r w:rsidRPr="001A5F10">
        <w:rPr>
          <w:lang w:val="de-DE"/>
        </w:rPr>
        <w:t>Helmholtz-Zentrum für Material- und Küstenforschung, Geesthacht, Germany</w:t>
      </w:r>
    </w:p>
    <w:p w14:paraId="5CC62204" w14:textId="5824E494" w:rsidR="00936206" w:rsidRPr="005B5EF6" w:rsidRDefault="00720565" w:rsidP="00EE3847">
      <w:pPr>
        <w:pStyle w:val="NoSpacing"/>
        <w:spacing w:line="480" w:lineRule="auto"/>
        <w:jc w:val="both"/>
      </w:pPr>
      <w:r>
        <w:rPr>
          <w:vertAlign w:val="superscript"/>
        </w:rPr>
        <w:t>2</w:t>
      </w:r>
      <w:r w:rsidR="00936206" w:rsidRPr="005B5EF6">
        <w:t>Faculty of Engineering and the Environment, University of Southampton, Southampton, UK</w:t>
      </w:r>
    </w:p>
    <w:p w14:paraId="40D84ACF" w14:textId="4ABC9A8C" w:rsidR="001A5F10" w:rsidRDefault="001A5F10" w:rsidP="00EE3847">
      <w:pPr>
        <w:pStyle w:val="NoSpacing"/>
        <w:spacing w:line="480" w:lineRule="auto"/>
        <w:jc w:val="both"/>
      </w:pPr>
      <w:r>
        <w:rPr>
          <w:vertAlign w:val="superscript"/>
        </w:rPr>
        <w:t>3</w:t>
      </w:r>
      <w:r w:rsidRPr="005B5EF6">
        <w:t>Faculty of Medicine, University of Southampton, Southampton, UK</w:t>
      </w:r>
    </w:p>
    <w:p w14:paraId="07C4FE43" w14:textId="3D6E3BD5" w:rsidR="007816C6" w:rsidRDefault="007816C6" w:rsidP="00EE3847">
      <w:pPr>
        <w:pStyle w:val="NoSpacing"/>
        <w:spacing w:line="480" w:lineRule="auto"/>
        <w:jc w:val="both"/>
      </w:pPr>
      <w:r>
        <w:t>Corresponding author: B. Zeller-Plumhoff, berit.</w:t>
      </w:r>
      <w:r w:rsidR="001A5F10">
        <w:t>zeller-</w:t>
      </w:r>
      <w:r>
        <w:t>plumhoff@</w:t>
      </w:r>
      <w:r w:rsidR="001A5F10">
        <w:t>hzg.de</w:t>
      </w:r>
    </w:p>
    <w:p w14:paraId="6E6C1D3D" w14:textId="77777777" w:rsidR="00936206" w:rsidRDefault="00936206" w:rsidP="00EE3847">
      <w:pPr>
        <w:pStyle w:val="Heading3"/>
        <w:spacing w:line="480" w:lineRule="auto"/>
        <w:jc w:val="both"/>
        <w:rPr>
          <w:rStyle w:val="SubtleEmphasis"/>
          <w:i w:val="0"/>
          <w:iCs w:val="0"/>
          <w:color w:val="5B9BD5" w:themeColor="accent1"/>
        </w:rPr>
      </w:pPr>
      <w:r>
        <w:rPr>
          <w:rStyle w:val="SubtleEmphasis"/>
          <w:i w:val="0"/>
          <w:iCs w:val="0"/>
          <w:color w:val="5B9BD5" w:themeColor="accent1"/>
        </w:rPr>
        <w:t>Abstract</w:t>
      </w:r>
    </w:p>
    <w:p w14:paraId="44AA9BAE" w14:textId="179335EC" w:rsidR="00936206" w:rsidRDefault="000166D1" w:rsidP="00EE3847">
      <w:pPr>
        <w:spacing w:line="480" w:lineRule="auto"/>
        <w:jc w:val="both"/>
        <w:rPr>
          <w:rFonts w:cs="URWPalladioL-Roma"/>
        </w:rPr>
      </w:pPr>
      <w:r>
        <w:t xml:space="preserve">The </w:t>
      </w:r>
      <w:r w:rsidR="007628AF">
        <w:t>supply of oxygen</w:t>
      </w:r>
      <w:r>
        <w:t xml:space="preserve"> in sufficient quantity</w:t>
      </w:r>
      <w:r w:rsidR="007628AF">
        <w:t xml:space="preserve"> is vital for the correct functioning of all organs in the human body, </w:t>
      </w:r>
      <w:r>
        <w:t>in particular</w:t>
      </w:r>
      <w:r w:rsidR="007628AF">
        <w:t xml:space="preserve"> for skeletal muscle during exercise. </w:t>
      </w:r>
      <w:r w:rsidR="00A31AF1">
        <w:t>Disease is often associated with both an inhibition of the microvascular supply capability and is thought to relate to changes in the structure of blood vessel networks</w:t>
      </w:r>
      <w:r w:rsidR="007628AF">
        <w:t>. Different methods exist to investigate the influence of the microvascular structure on</w:t>
      </w:r>
      <w:r w:rsidR="00EF44AA">
        <w:t xml:space="preserve"> tissue</w:t>
      </w:r>
      <w:r w:rsidR="007628AF">
        <w:t xml:space="preserve"> oxygenation, varying over a range of application areas, i.e., biological</w:t>
      </w:r>
      <w:r w:rsidR="00AA23BD">
        <w:t xml:space="preserve"> </w:t>
      </w:r>
      <w:r w:rsidR="00AA23BD">
        <w:rPr>
          <w:i/>
          <w:iCs/>
        </w:rPr>
        <w:t xml:space="preserve">in vivo </w:t>
      </w:r>
      <w:r w:rsidR="00AA23BD">
        <w:t xml:space="preserve">and </w:t>
      </w:r>
      <w:r w:rsidR="00AA23BD">
        <w:rPr>
          <w:i/>
          <w:iCs/>
        </w:rPr>
        <w:t>in vitro</w:t>
      </w:r>
      <w:r w:rsidR="00AA23BD">
        <w:t xml:space="preserve"> experiments, imaging</w:t>
      </w:r>
      <w:r w:rsidR="007628AF">
        <w:t xml:space="preserve"> and mathematical modelling. Ideally, </w:t>
      </w:r>
      <w:r w:rsidR="00AA23BD">
        <w:t xml:space="preserve">all of </w:t>
      </w:r>
      <w:r w:rsidR="00280426">
        <w:t xml:space="preserve">these methods should be combined </w:t>
      </w:r>
      <w:r w:rsidR="00AA23BD">
        <w:t>within the same framework</w:t>
      </w:r>
      <w:r w:rsidR="00280426">
        <w:t xml:space="preserve"> in</w:t>
      </w:r>
      <w:r w:rsidR="00AA23BD">
        <w:t xml:space="preserve"> order to fully understand the </w:t>
      </w:r>
      <w:r w:rsidR="00280426">
        <w:t>processes</w:t>
      </w:r>
      <w:r w:rsidR="00AA23BD">
        <w:t xml:space="preserve"> involved</w:t>
      </w:r>
      <w:r w:rsidR="00280426">
        <w:t xml:space="preserve">. </w:t>
      </w:r>
      <w:r w:rsidR="00936206">
        <w:t>This review discusses the mathematical models</w:t>
      </w:r>
      <w:r w:rsidR="00A31AF1">
        <w:t xml:space="preserve"> of skeletal muscle oxygenation</w:t>
      </w:r>
      <w:r w:rsidR="00936206">
        <w:t xml:space="preserve"> </w:t>
      </w:r>
      <w:r w:rsidR="00F911D6">
        <w:t xml:space="preserve">currently available </w:t>
      </w:r>
      <w:r w:rsidR="00A31AF1">
        <w:t>that</w:t>
      </w:r>
      <w:r w:rsidR="00936206">
        <w:t xml:space="preserve"> are based upon images taken of the muscle microvasculature</w:t>
      </w:r>
      <w:r w:rsidR="00A31AF1">
        <w:t xml:space="preserve"> </w:t>
      </w:r>
      <w:r w:rsidR="00A31AF1">
        <w:rPr>
          <w:i/>
        </w:rPr>
        <w:t xml:space="preserve">in vivo </w:t>
      </w:r>
      <w:r w:rsidR="00A31AF1" w:rsidRPr="00A31AF1">
        <w:t>and</w:t>
      </w:r>
      <w:r w:rsidR="00A31AF1">
        <w:rPr>
          <w:i/>
        </w:rPr>
        <w:t xml:space="preserve"> ex vivo</w:t>
      </w:r>
      <w:r w:rsidR="00936206">
        <w:t xml:space="preserve">. Imaging systems suitable for capturing the blood vessel networks are discussed and </w:t>
      </w:r>
      <w:r w:rsidR="00A31AF1">
        <w:t xml:space="preserve">respective </w:t>
      </w:r>
      <w:r w:rsidR="00280426">
        <w:t>contrasting</w:t>
      </w:r>
      <w:r w:rsidR="00936206">
        <w:t xml:space="preserve"> methods presented. The review </w:t>
      </w:r>
      <w:r w:rsidR="00A31AF1">
        <w:rPr>
          <w:rFonts w:cs="URWPalladioL-Roma"/>
        </w:rPr>
        <w:t>further</w:t>
      </w:r>
      <w:r w:rsidR="00936206">
        <w:rPr>
          <w:rFonts w:cs="URWPalladioL-Roma"/>
        </w:rPr>
        <w:t xml:space="preserve"> informs the association between anatomical characteristics in health and disease. With this review we give the reader a tool </w:t>
      </w:r>
      <w:r w:rsidR="00380CCC">
        <w:rPr>
          <w:rFonts w:cs="URWPalladioL-Roma"/>
        </w:rPr>
        <w:t>to</w:t>
      </w:r>
      <w:r w:rsidR="00936206">
        <w:rPr>
          <w:rFonts w:cs="URWPalladioL-Roma"/>
        </w:rPr>
        <w:t xml:space="preserve"> understand and establish the workflow of developing an image-based model of skeletal muscle oxygenation. </w:t>
      </w:r>
      <w:r w:rsidR="00A31AF1">
        <w:rPr>
          <w:rFonts w:cs="URWPalladioL-Roma"/>
        </w:rPr>
        <w:t>Finally</w:t>
      </w:r>
      <w:r w:rsidR="00936206">
        <w:rPr>
          <w:rFonts w:cs="URWPalladioL-Roma"/>
        </w:rPr>
        <w:t>, we giv</w:t>
      </w:r>
      <w:r w:rsidR="00C93509">
        <w:rPr>
          <w:rFonts w:cs="URWPalladioL-Roma"/>
        </w:rPr>
        <w:t>e an outlook for improvements needed for</w:t>
      </w:r>
      <w:r w:rsidR="00936206">
        <w:rPr>
          <w:rFonts w:cs="URWPalladioL-Roma"/>
        </w:rPr>
        <w:t xml:space="preserve"> measurements and imaging techniques to adequately investigate the microvascular capability for oxygen exchange.</w:t>
      </w:r>
    </w:p>
    <w:p w14:paraId="2446532E" w14:textId="70677CC7" w:rsidR="00DF04A1" w:rsidRPr="00126670" w:rsidRDefault="00DF04A1" w:rsidP="00EE3847">
      <w:pPr>
        <w:spacing w:line="480" w:lineRule="auto"/>
        <w:jc w:val="both"/>
      </w:pPr>
      <w:r>
        <w:rPr>
          <w:rFonts w:cs="URWPalladioL-Roma"/>
        </w:rPr>
        <w:t>Keywords: skeletal muscle</w:t>
      </w:r>
      <w:r w:rsidR="0056378D">
        <w:rPr>
          <w:rFonts w:cs="URWPalladioL-Roma"/>
        </w:rPr>
        <w:t>,</w:t>
      </w:r>
      <w:r>
        <w:rPr>
          <w:rFonts w:cs="URWPalladioL-Roma"/>
        </w:rPr>
        <w:t xml:space="preserve"> </w:t>
      </w:r>
      <w:r w:rsidR="0056378D">
        <w:rPr>
          <w:rFonts w:cs="URWPalladioL-Roma"/>
        </w:rPr>
        <w:t xml:space="preserve">vasculature, </w:t>
      </w:r>
      <w:r>
        <w:rPr>
          <w:rFonts w:cs="URWPalladioL-Roma"/>
        </w:rPr>
        <w:t xml:space="preserve">oxygenation, </w:t>
      </w:r>
      <w:r w:rsidR="0056378D">
        <w:rPr>
          <w:rFonts w:cs="URWPalladioL-Roma"/>
        </w:rPr>
        <w:t xml:space="preserve">imaging, </w:t>
      </w:r>
      <w:r>
        <w:rPr>
          <w:rFonts w:cs="URWPalladioL-Roma"/>
        </w:rPr>
        <w:t xml:space="preserve">image-based modelling, </w:t>
      </w:r>
      <w:r w:rsidR="0056378D">
        <w:rPr>
          <w:rFonts w:cs="URWPalladioL-Roma"/>
        </w:rPr>
        <w:t>computational modelling</w:t>
      </w:r>
    </w:p>
    <w:p w14:paraId="6023390D" w14:textId="77777777" w:rsidR="00936206" w:rsidRDefault="00936206" w:rsidP="00EE3847">
      <w:pPr>
        <w:pStyle w:val="Heading3"/>
        <w:numPr>
          <w:ilvl w:val="0"/>
          <w:numId w:val="5"/>
        </w:numPr>
        <w:spacing w:line="480" w:lineRule="auto"/>
        <w:jc w:val="both"/>
      </w:pPr>
      <w:r>
        <w:lastRenderedPageBreak/>
        <w:t>Introduction</w:t>
      </w:r>
    </w:p>
    <w:p w14:paraId="41C9B4E1" w14:textId="006B830A" w:rsidR="00B5225A" w:rsidRPr="00B5225A" w:rsidRDefault="00936206" w:rsidP="00EE3847">
      <w:pPr>
        <w:autoSpaceDE w:val="0"/>
        <w:autoSpaceDN w:val="0"/>
        <w:adjustRightInd w:val="0"/>
        <w:spacing w:after="0" w:line="480" w:lineRule="auto"/>
        <w:jc w:val="both"/>
        <w:rPr>
          <w:rFonts w:cs="URWPalladioL-Roma"/>
        </w:rPr>
      </w:pPr>
      <w:r>
        <w:rPr>
          <w:rFonts w:cs="URWPalladioL-Roma"/>
          <w:color w:val="000000"/>
        </w:rPr>
        <w:t>Over the last decades,</w:t>
      </w:r>
      <w:r w:rsidRPr="008B4C23">
        <w:rPr>
          <w:rFonts w:cs="URWPalladioL-Roma"/>
          <w:color w:val="000000"/>
        </w:rPr>
        <w:t xml:space="preserve"> the number of non-communicable diseases, including diabetes, heart disease,</w:t>
      </w:r>
      <w:r>
        <w:rPr>
          <w:rFonts w:cs="URWPalladioL-Roma"/>
          <w:color w:val="000000"/>
        </w:rPr>
        <w:t xml:space="preserve"> </w:t>
      </w:r>
      <w:r w:rsidRPr="008B4C23">
        <w:rPr>
          <w:rFonts w:cs="URWPalladioL-Roma"/>
          <w:color w:val="000000"/>
        </w:rPr>
        <w:t>renal disease, hypertension and stroke, has increased dramatically,</w:t>
      </w:r>
      <w:r>
        <w:rPr>
          <w:rFonts w:cs="URWPalladioL-Roma"/>
          <w:color w:val="000000"/>
        </w:rPr>
        <w:t xml:space="preserve"> </w:t>
      </w:r>
      <w:r w:rsidRPr="008B4C23">
        <w:rPr>
          <w:rFonts w:cs="URWPalladioL-Roma"/>
          <w:color w:val="000000"/>
        </w:rPr>
        <w:t xml:space="preserve">accounting for 60% of deaths </w:t>
      </w:r>
      <w:r w:rsidR="00B116F7">
        <w:rPr>
          <w:rFonts w:cs="URWPalladioL-Roma"/>
          <w:color w:val="000000"/>
        </w:rPr>
        <w:t xml:space="preserve">worldwide </w:t>
      </w:r>
      <w:r w:rsidR="00B116F7">
        <w:rPr>
          <w:rFonts w:cs="URWPalladioL-Roma"/>
          <w:color w:val="000000"/>
        </w:rPr>
        <w:fldChar w:fldCharType="begin">
          <w:fldData xml:space="preserve">PEVuZE5vdGU+PENpdGU+PEF1dGhvcj5IYW5zb248L0F1dGhvcj48WWVhcj4yMDExPC9ZZWFyPjxS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</w:fldData>
        </w:fldChar>
      </w:r>
      <w:r w:rsidR="00AC3FC6">
        <w:rPr>
          <w:rFonts w:cs="URWPalladioL-Roma"/>
          <w:color w:val="000000"/>
        </w:rPr>
        <w:instrText xml:space="preserve"> ADDIN EN.CITE </w:instrText>
      </w:r>
      <w:r w:rsidR="00AC3FC6">
        <w:rPr>
          <w:rFonts w:cs="URWPalladioL-Roma"/>
          <w:color w:val="000000"/>
        </w:rPr>
        <w:fldChar w:fldCharType="begin">
          <w:fldData xml:space="preserve">PEVuZE5vdGU+PENpdGU+PEF1dGhvcj5IYW5zb248L0F1dGhvcj48WWVhcj4yMDExPC9ZZWFyPjxS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</w:fldData>
        </w:fldChar>
      </w:r>
      <w:r w:rsidR="00AC3FC6">
        <w:rPr>
          <w:rFonts w:cs="URWPalladioL-Roma"/>
          <w:color w:val="000000"/>
        </w:rPr>
        <w:instrText xml:space="preserve"> ADDIN EN.CITE.DATA </w:instrText>
      </w:r>
      <w:r w:rsidR="00AC3FC6">
        <w:rPr>
          <w:rFonts w:cs="URWPalladioL-Roma"/>
          <w:color w:val="000000"/>
        </w:rPr>
      </w:r>
      <w:r w:rsidR="00AC3FC6">
        <w:rPr>
          <w:rFonts w:cs="URWPalladioL-Roma"/>
          <w:color w:val="000000"/>
        </w:rPr>
        <w:fldChar w:fldCharType="end"/>
      </w:r>
      <w:r w:rsidR="00B116F7">
        <w:rPr>
          <w:rFonts w:cs="URWPalladioL-Roma"/>
          <w:color w:val="000000"/>
        </w:rPr>
      </w:r>
      <w:r w:rsidR="00B116F7">
        <w:rPr>
          <w:rFonts w:cs="URWPalladioL-Roma"/>
          <w:color w:val="000000"/>
        </w:rPr>
        <w:fldChar w:fldCharType="separate"/>
      </w:r>
      <w:r w:rsidR="00AC3FC6">
        <w:rPr>
          <w:rFonts w:cs="URWPalladioL-Roma"/>
          <w:noProof/>
          <w:color w:val="000000"/>
        </w:rPr>
        <w:t>(1)</w:t>
      </w:r>
      <w:r w:rsidR="00B116F7">
        <w:rPr>
          <w:rFonts w:cs="URWPalladioL-Roma"/>
          <w:color w:val="000000"/>
        </w:rPr>
        <w:fldChar w:fldCharType="end"/>
      </w:r>
      <w:r w:rsidR="00B116F7">
        <w:rPr>
          <w:rFonts w:cs="URWPalladioL-Roma"/>
          <w:color w:val="000000"/>
        </w:rPr>
        <w:t xml:space="preserve">. </w:t>
      </w:r>
      <w:r w:rsidRPr="008B4C23">
        <w:rPr>
          <w:rFonts w:cs="URWPalladioL-Roma"/>
          <w:color w:val="000000"/>
        </w:rPr>
        <w:t>The development of cardio-metabolic disease is associated with changes in both macro</w:t>
      </w:r>
      <w:r>
        <w:rPr>
          <w:rFonts w:cs="URWPalladioL-Roma"/>
          <w:color w:val="000000"/>
        </w:rPr>
        <w:t xml:space="preserve">vascular </w:t>
      </w:r>
      <w:r w:rsidRPr="008B4C23">
        <w:rPr>
          <w:rFonts w:cs="URWPalladioL-Roma"/>
          <w:color w:val="000000"/>
        </w:rPr>
        <w:t>and</w:t>
      </w:r>
      <w:r>
        <w:rPr>
          <w:rFonts w:cs="URWPalladioL-Roma"/>
          <w:color w:val="000000"/>
        </w:rPr>
        <w:t xml:space="preserve"> microvascular networks in most</w:t>
      </w:r>
      <w:r w:rsidRPr="008B4C23">
        <w:rPr>
          <w:rFonts w:cs="URWPalladioL-Roma"/>
          <w:color w:val="000000"/>
        </w:rPr>
        <w:t xml:space="preserve"> organ</w:t>
      </w:r>
      <w:r>
        <w:rPr>
          <w:rFonts w:cs="URWPalladioL-Roma"/>
          <w:color w:val="000000"/>
        </w:rPr>
        <w:t xml:space="preserve"> systems of the body, including</w:t>
      </w:r>
      <w:r w:rsidRPr="008B4C23">
        <w:rPr>
          <w:rFonts w:cs="URWPalladioL-Roma"/>
          <w:color w:val="000000"/>
        </w:rPr>
        <w:t xml:space="preserve"> liver</w:t>
      </w:r>
      <w:r>
        <w:rPr>
          <w:rFonts w:cs="URWPalladioL-Roma"/>
          <w:color w:val="000000"/>
        </w:rPr>
        <w:t>,</w:t>
      </w:r>
      <w:r w:rsidRPr="008B4C23">
        <w:rPr>
          <w:rFonts w:cs="URWPalladioL-Roma"/>
          <w:color w:val="000000"/>
        </w:rPr>
        <w:t xml:space="preserve"> heart and skeletal</w:t>
      </w:r>
      <w:r>
        <w:rPr>
          <w:rFonts w:cs="URWPalladioL-Roma"/>
          <w:color w:val="000000"/>
        </w:rPr>
        <w:t xml:space="preserve"> </w:t>
      </w:r>
      <w:r w:rsidRPr="008B4C23">
        <w:rPr>
          <w:rFonts w:cs="URWPalladioL-Roma"/>
          <w:color w:val="000000"/>
        </w:rPr>
        <w:t xml:space="preserve">muscle. The </w:t>
      </w:r>
      <w:r>
        <w:rPr>
          <w:rFonts w:cs="URWPalladioL-Roma"/>
          <w:color w:val="000000"/>
        </w:rPr>
        <w:t>m</w:t>
      </w:r>
      <w:r w:rsidRPr="008B4C23">
        <w:rPr>
          <w:rFonts w:cs="URWPalladioL-Roma"/>
          <w:color w:val="000000"/>
        </w:rPr>
        <w:t xml:space="preserve">icrovasculature is </w:t>
      </w:r>
      <w:r w:rsidR="008B59A6">
        <w:rPr>
          <w:rFonts w:cs="URWPalladioL-Roma"/>
          <w:color w:val="000000"/>
        </w:rPr>
        <w:t>character</w:t>
      </w:r>
      <w:r w:rsidR="00571161">
        <w:rPr>
          <w:rFonts w:cs="URWPalladioL-Roma"/>
          <w:color w:val="000000"/>
        </w:rPr>
        <w:t>is</w:t>
      </w:r>
      <w:r w:rsidR="008B59A6">
        <w:rPr>
          <w:rFonts w:cs="URWPalladioL-Roma"/>
          <w:color w:val="000000"/>
        </w:rPr>
        <w:t>ed by</w:t>
      </w:r>
      <w:r w:rsidRPr="008B4C23">
        <w:rPr>
          <w:rFonts w:cs="URWPalladioL-Roma"/>
          <w:color w:val="000000"/>
        </w:rPr>
        <w:t xml:space="preserve"> vessels of diameter smaller than </w:t>
      </w:r>
      <w:r>
        <w:rPr>
          <w:rFonts w:cs="URWPalladioL-Roma"/>
          <w:color w:val="000000"/>
        </w:rPr>
        <w:t>~</w:t>
      </w:r>
      <w:r w:rsidRPr="008B4C23">
        <w:rPr>
          <w:rFonts w:cs="URWPalladioL-Roma"/>
          <w:color w:val="000000"/>
        </w:rPr>
        <w:t>150</w:t>
      </w:r>
      <w:r>
        <w:rPr>
          <w:rFonts w:cs="Rpxmi"/>
          <w:color w:val="000000"/>
        </w:rPr>
        <w:t xml:space="preserve"> µ</w:t>
      </w:r>
      <w:r w:rsidRPr="008B4C23">
        <w:rPr>
          <w:rFonts w:cs="URWPalladioL-Roma"/>
          <w:color w:val="000000"/>
        </w:rPr>
        <w:t xml:space="preserve">m, whose primary function is the delivery of </w:t>
      </w:r>
      <w:r>
        <w:rPr>
          <w:rFonts w:cs="URWPalladioL-Roma"/>
          <w:color w:val="000000"/>
        </w:rPr>
        <w:t>nutrients</w:t>
      </w:r>
      <w:r w:rsidRPr="008B4C23">
        <w:rPr>
          <w:rFonts w:cs="URWPalladioL-Roma"/>
          <w:color w:val="000000"/>
        </w:rPr>
        <w:t xml:space="preserve"> and</w:t>
      </w:r>
      <w:r>
        <w:rPr>
          <w:rFonts w:cs="URWPalladioL-Roma"/>
          <w:color w:val="000000"/>
        </w:rPr>
        <w:t xml:space="preserve"> </w:t>
      </w:r>
      <w:r w:rsidRPr="008B4C23">
        <w:rPr>
          <w:rFonts w:cs="URWPalladioL-Roma"/>
          <w:color w:val="000000"/>
        </w:rPr>
        <w:t>oxygen to the tissue. However, if the vascular structure changes</w:t>
      </w:r>
      <w:r w:rsidR="000166D1">
        <w:rPr>
          <w:rFonts w:cs="URWPalladioL-Roma"/>
          <w:color w:val="000000"/>
        </w:rPr>
        <w:t xml:space="preserve">, </w:t>
      </w:r>
      <w:r w:rsidR="008B59A6">
        <w:rPr>
          <w:rFonts w:cs="URWPalladioL-Roma"/>
          <w:color w:val="000000"/>
        </w:rPr>
        <w:t>for instance</w:t>
      </w:r>
      <w:r w:rsidR="000166D1">
        <w:rPr>
          <w:rFonts w:cs="URWPalladioL-Roma"/>
          <w:color w:val="000000"/>
        </w:rPr>
        <w:t xml:space="preserve"> through vessel rarefication</w:t>
      </w:r>
      <w:r>
        <w:rPr>
          <w:rFonts w:cs="URWPalladioL-Roma"/>
          <w:color w:val="000000"/>
        </w:rPr>
        <w:t xml:space="preserve">, peripheral </w:t>
      </w:r>
      <w:r w:rsidRPr="008B4C23">
        <w:rPr>
          <w:rFonts w:cs="URWPalladioL-Roma"/>
          <w:color w:val="000000"/>
        </w:rPr>
        <w:t>vascular</w:t>
      </w:r>
      <w:r>
        <w:rPr>
          <w:rFonts w:cs="URWPalladioL-Roma"/>
          <w:color w:val="000000"/>
        </w:rPr>
        <w:t xml:space="preserve"> </w:t>
      </w:r>
      <w:r w:rsidRPr="008B4C23">
        <w:rPr>
          <w:rFonts w:cs="URWPalladioL-Roma"/>
          <w:color w:val="000000"/>
        </w:rPr>
        <w:t>resistance</w:t>
      </w:r>
      <w:r>
        <w:rPr>
          <w:rFonts w:cs="URWPalladioL-Roma"/>
          <w:color w:val="000000"/>
        </w:rPr>
        <w:t xml:space="preserve"> may increase and/or tissue oxygen </w:t>
      </w:r>
      <w:r w:rsidRPr="008B4C23">
        <w:rPr>
          <w:rFonts w:cs="URWPalladioL-Roma"/>
          <w:color w:val="000000"/>
        </w:rPr>
        <w:t xml:space="preserve">delivery </w:t>
      </w:r>
      <w:r>
        <w:rPr>
          <w:rFonts w:cs="URWPalladioL-Roma"/>
          <w:color w:val="000000"/>
        </w:rPr>
        <w:t>may be impaired</w:t>
      </w:r>
      <w:r w:rsidR="00B116F7">
        <w:rPr>
          <w:rFonts w:cs="URWPalladioL-Roma"/>
          <w:color w:val="000000"/>
        </w:rPr>
        <w:t xml:space="preserve"> </w:t>
      </w:r>
      <w:r w:rsidR="00B116F7">
        <w:rPr>
          <w:rFonts w:cs="URWPalladioL-Roma"/>
          <w:color w:val="000000"/>
        </w:rPr>
        <w:fldChar w:fldCharType="begin">
          <w:fldData xml:space="preserve">PEVuZE5vdGU+PENpdGU+PEF1dGhvcj5DbG91Z2g8L0F1dGhvcj48WWVhcj4yMDExPC9ZZWFyPjxS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</w:fldData>
        </w:fldChar>
      </w:r>
      <w:r w:rsidR="00AC3FC6">
        <w:rPr>
          <w:rFonts w:cs="URWPalladioL-Roma"/>
          <w:color w:val="000000"/>
        </w:rPr>
        <w:instrText xml:space="preserve"> ADDIN EN.CITE </w:instrText>
      </w:r>
      <w:r w:rsidR="00AC3FC6">
        <w:rPr>
          <w:rFonts w:cs="URWPalladioL-Roma"/>
          <w:color w:val="000000"/>
        </w:rPr>
        <w:fldChar w:fldCharType="begin">
          <w:fldData xml:space="preserve">PEVuZE5vdGU+PENpdGU+PEF1dGhvcj5DbG91Z2g8L0F1dGhvcj48WWVhcj4yMDExPC9ZZWFyPjxS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</w:fldData>
        </w:fldChar>
      </w:r>
      <w:r w:rsidR="00AC3FC6">
        <w:rPr>
          <w:rFonts w:cs="URWPalladioL-Roma"/>
          <w:color w:val="000000"/>
        </w:rPr>
        <w:instrText xml:space="preserve"> ADDIN EN.CITE.DATA </w:instrText>
      </w:r>
      <w:r w:rsidR="00AC3FC6">
        <w:rPr>
          <w:rFonts w:cs="URWPalladioL-Roma"/>
          <w:color w:val="000000"/>
        </w:rPr>
      </w:r>
      <w:r w:rsidR="00AC3FC6">
        <w:rPr>
          <w:rFonts w:cs="URWPalladioL-Roma"/>
          <w:color w:val="000000"/>
        </w:rPr>
        <w:fldChar w:fldCharType="end"/>
      </w:r>
      <w:r w:rsidR="00B116F7">
        <w:rPr>
          <w:rFonts w:cs="URWPalladioL-Roma"/>
          <w:color w:val="000000"/>
        </w:rPr>
      </w:r>
      <w:r w:rsidR="00B116F7">
        <w:rPr>
          <w:rFonts w:cs="URWPalladioL-Roma"/>
          <w:color w:val="000000"/>
        </w:rPr>
        <w:fldChar w:fldCharType="separate"/>
      </w:r>
      <w:r w:rsidR="00AC3FC6">
        <w:rPr>
          <w:rFonts w:cs="URWPalladioL-Roma"/>
          <w:noProof/>
          <w:color w:val="000000"/>
        </w:rPr>
        <w:t>(2)</w:t>
      </w:r>
      <w:r w:rsidR="00B116F7">
        <w:rPr>
          <w:rFonts w:cs="URWPalladioL-Roma"/>
          <w:color w:val="000000"/>
        </w:rPr>
        <w:fldChar w:fldCharType="end"/>
      </w:r>
      <w:r w:rsidR="00B116F7">
        <w:rPr>
          <w:rFonts w:cs="URWPalladioL-Roma"/>
          <w:color w:val="000000"/>
        </w:rPr>
        <w:t xml:space="preserve">. </w:t>
      </w:r>
      <w:r>
        <w:rPr>
          <w:rFonts w:cs="URWPalladioL-Roma"/>
          <w:color w:val="000000"/>
        </w:rPr>
        <w:t xml:space="preserve">To understand the dependence between </w:t>
      </w:r>
      <w:r>
        <w:rPr>
          <w:rFonts w:cs="URWPalladioL-Roma"/>
        </w:rPr>
        <w:t xml:space="preserve">physiological </w:t>
      </w:r>
      <w:r w:rsidRPr="008B4C23">
        <w:rPr>
          <w:rFonts w:cs="URWPalladioL-Roma"/>
        </w:rPr>
        <w:t>factors</w:t>
      </w:r>
      <w:r>
        <w:rPr>
          <w:rFonts w:cs="URWPalladioL-Roma"/>
        </w:rPr>
        <w:t xml:space="preserve"> and disease a large body of</w:t>
      </w:r>
      <w:r w:rsidRPr="008B4C23">
        <w:rPr>
          <w:rFonts w:cs="URWPalladioL-Roma"/>
        </w:rPr>
        <w:t xml:space="preserve"> research</w:t>
      </w:r>
      <w:r>
        <w:rPr>
          <w:rFonts w:cs="URWPalladioL-Roma"/>
        </w:rPr>
        <w:t xml:space="preserve"> has been conducted using a wide range of vascular beds and disease models.</w:t>
      </w:r>
      <w:r w:rsidRPr="008B4C23">
        <w:rPr>
          <w:rFonts w:cs="URWPalladioL-Roma"/>
        </w:rPr>
        <w:t xml:space="preserve"> </w:t>
      </w:r>
      <w:r>
        <w:rPr>
          <w:rFonts w:cs="URWPalladioL-Roma"/>
        </w:rPr>
        <w:t xml:space="preserve">To assess the importance of anatomical changes, the influence of </w:t>
      </w:r>
      <w:r w:rsidR="00000D62">
        <w:rPr>
          <w:rFonts w:cs="URWPalladioL-Roma"/>
        </w:rPr>
        <w:t xml:space="preserve">a number of structural parameters, such as </w:t>
      </w:r>
      <w:r>
        <w:rPr>
          <w:rFonts w:cs="URWPalladioL-Roma"/>
        </w:rPr>
        <w:t>c</w:t>
      </w:r>
      <w:r w:rsidRPr="008B4C23">
        <w:rPr>
          <w:rFonts w:cs="URWPalladioL-Roma"/>
        </w:rPr>
        <w:t>apillary density,</w:t>
      </w:r>
      <w:r>
        <w:rPr>
          <w:rFonts w:cs="URWPalladioL-Roma"/>
        </w:rPr>
        <w:t xml:space="preserve"> vessel surface area and</w:t>
      </w:r>
      <w:r w:rsidRPr="008B4C23">
        <w:rPr>
          <w:rFonts w:cs="URWPalladioL-Roma"/>
        </w:rPr>
        <w:t xml:space="preserve"> tortuosity</w:t>
      </w:r>
      <w:r w:rsidR="00000D62">
        <w:rPr>
          <w:rFonts w:cs="URWPalladioL-Roma"/>
        </w:rPr>
        <w:t>,</w:t>
      </w:r>
      <w:r>
        <w:rPr>
          <w:rFonts w:cs="URWPalladioL-Roma"/>
        </w:rPr>
        <w:t xml:space="preserve"> have been studied. Tumour networks in particular have been subject of such </w:t>
      </w:r>
      <w:r w:rsidR="00B116F7">
        <w:rPr>
          <w:rFonts w:cs="URWPalladioL-Roma"/>
        </w:rPr>
        <w:t xml:space="preserve">investigations </w:t>
      </w:r>
      <w:r w:rsidR="00B116F7">
        <w:rPr>
          <w:rFonts w:cs="URWPalladioL-Roma"/>
        </w:rPr>
        <w:fldChar w:fldCharType="begin">
          <w:fldData xml:space="preserve">PEVuZE5vdGU+PENpdGU+PEF1dGhvcj5KYWluPC9BdXRob3I+PFllYXI+MjAxMzwvWWVhcj48UmVj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</w:fldData>
        </w:fldChar>
      </w:r>
      <w:r w:rsidR="00AC3FC6">
        <w:rPr>
          <w:rFonts w:cs="URWPalladioL-Roma"/>
        </w:rPr>
        <w:instrText xml:space="preserve"> ADDIN EN.CITE </w:instrText>
      </w:r>
      <w:r w:rsidR="00AC3FC6">
        <w:rPr>
          <w:rFonts w:cs="URWPalladioL-Roma"/>
        </w:rPr>
        <w:fldChar w:fldCharType="begin">
          <w:fldData xml:space="preserve">PEVuZE5vdGU+PENpdGU+PEF1dGhvcj5KYWluPC9BdXRob3I+PFllYXI+MjAxMzwvWWVhcj48UmVj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</w:fldData>
        </w:fldChar>
      </w:r>
      <w:r w:rsidR="00AC3FC6">
        <w:rPr>
          <w:rFonts w:cs="URWPalladioL-Roma"/>
        </w:rPr>
        <w:instrText xml:space="preserve"> ADDIN EN.CITE.DATA </w:instrText>
      </w:r>
      <w:r w:rsidR="00AC3FC6">
        <w:rPr>
          <w:rFonts w:cs="URWPalladioL-Roma"/>
        </w:rPr>
      </w:r>
      <w:r w:rsidR="00AC3FC6">
        <w:rPr>
          <w:rFonts w:cs="URWPalladioL-Roma"/>
        </w:rPr>
        <w:fldChar w:fldCharType="end"/>
      </w:r>
      <w:r w:rsidR="00B116F7">
        <w:rPr>
          <w:rFonts w:cs="URWPalladioL-Roma"/>
        </w:rPr>
      </w:r>
      <w:r w:rsidR="00B116F7">
        <w:rPr>
          <w:rFonts w:cs="URWPalladioL-Roma"/>
        </w:rPr>
        <w:fldChar w:fldCharType="separate"/>
      </w:r>
      <w:r w:rsidR="00AC3FC6">
        <w:rPr>
          <w:rFonts w:cs="URWPalladioL-Roma"/>
          <w:noProof/>
        </w:rPr>
        <w:t>(3, 4)</w:t>
      </w:r>
      <w:r w:rsidR="00B116F7">
        <w:rPr>
          <w:rFonts w:cs="URWPalladioL-Roma"/>
        </w:rPr>
        <w:fldChar w:fldCharType="end"/>
      </w:r>
      <w:r>
        <w:rPr>
          <w:rFonts w:cs="URWPalladioL-Roma"/>
        </w:rPr>
        <w:t xml:space="preserve">. </w:t>
      </w:r>
      <w:r w:rsidR="00887DB6">
        <w:rPr>
          <w:rFonts w:cs="URWPalladioL-Roma"/>
        </w:rPr>
        <w:t xml:space="preserve">Lang </w:t>
      </w:r>
      <w:r w:rsidR="00887DB6" w:rsidRPr="00887DB6">
        <w:rPr>
          <w:rFonts w:cs="URWPalladioL-Roma"/>
          <w:i/>
        </w:rPr>
        <w:t>et al.</w:t>
      </w:r>
      <w:r w:rsidR="00887DB6">
        <w:rPr>
          <w:rFonts w:cs="URWPalladioL-Roma"/>
        </w:rPr>
        <w:t xml:space="preserve"> </w:t>
      </w:r>
      <w:r w:rsidR="004D56A9">
        <w:rPr>
          <w:rFonts w:cs="URWPalladioL-Roma"/>
        </w:rPr>
        <w:fldChar w:fldCharType="begin">
          <w:fldData xml:space="preserve">PEVuZE5vdGU+PENpdGU+PEF1dGhvcj5MYW5nPC9BdXRob3I+PFllYXI+MjAxMjwvWWVhcj48UmVj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</w:fldData>
        </w:fldChar>
      </w:r>
      <w:r w:rsidR="00AC3FC6">
        <w:rPr>
          <w:rFonts w:cs="URWPalladioL-Roma"/>
        </w:rPr>
        <w:instrText xml:space="preserve"> ADDIN EN.CITE </w:instrText>
      </w:r>
      <w:r w:rsidR="00AC3FC6">
        <w:rPr>
          <w:rFonts w:cs="URWPalladioL-Roma"/>
        </w:rPr>
        <w:fldChar w:fldCharType="begin">
          <w:fldData xml:space="preserve">PEVuZE5vdGU+PENpdGU+PEF1dGhvcj5MYW5nPC9BdXRob3I+PFllYXI+MjAxMjwvWWVhcj48UmVj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</w:fldData>
        </w:fldChar>
      </w:r>
      <w:r w:rsidR="00AC3FC6">
        <w:rPr>
          <w:rFonts w:cs="URWPalladioL-Roma"/>
        </w:rPr>
        <w:instrText xml:space="preserve"> ADDIN EN.CITE.DATA </w:instrText>
      </w:r>
      <w:r w:rsidR="00AC3FC6">
        <w:rPr>
          <w:rFonts w:cs="URWPalladioL-Roma"/>
        </w:rPr>
      </w:r>
      <w:r w:rsidR="00AC3FC6">
        <w:rPr>
          <w:rFonts w:cs="URWPalladioL-Roma"/>
        </w:rPr>
        <w:fldChar w:fldCharType="end"/>
      </w:r>
      <w:r w:rsidR="004D56A9">
        <w:rPr>
          <w:rFonts w:cs="URWPalladioL-Roma"/>
        </w:rPr>
      </w:r>
      <w:r w:rsidR="004D56A9">
        <w:rPr>
          <w:rFonts w:cs="URWPalladioL-Roma"/>
        </w:rPr>
        <w:fldChar w:fldCharType="separate"/>
      </w:r>
      <w:r w:rsidR="00AC3FC6">
        <w:rPr>
          <w:rFonts w:cs="URWPalladioL-Roma"/>
          <w:noProof/>
        </w:rPr>
        <w:t>(4)</w:t>
      </w:r>
      <w:r w:rsidR="004D56A9">
        <w:rPr>
          <w:rFonts w:cs="URWPalladioL-Roma"/>
        </w:rPr>
        <w:fldChar w:fldCharType="end"/>
      </w:r>
      <w:r w:rsidR="004D56A9">
        <w:rPr>
          <w:rFonts w:cs="URWPalladioL-Roma"/>
        </w:rPr>
        <w:t xml:space="preserve"> </w:t>
      </w:r>
      <w:r>
        <w:rPr>
          <w:rFonts w:cs="URWPalladioL-Roma"/>
        </w:rPr>
        <w:t>found that tumour networks and healthy/normal networks differ significantly in capillary diameter, i.e.</w:t>
      </w:r>
      <w:r w:rsidRPr="00C13DA7">
        <w:t xml:space="preserve"> </w:t>
      </w:r>
      <w:r>
        <w:rPr>
          <w:rFonts w:cs="URWPalladioL-Roma"/>
        </w:rPr>
        <w:t xml:space="preserve">8.0±1.1 </w:t>
      </w:r>
      <w:r w:rsidRPr="00C13DA7">
        <w:rPr>
          <w:rFonts w:cs="URWPalladioL-Roma"/>
        </w:rPr>
        <w:t>μm</w:t>
      </w:r>
      <w:r>
        <w:rPr>
          <w:rFonts w:cs="URWPalladioL-Roma"/>
        </w:rPr>
        <w:t xml:space="preserve"> and 3.9±1.1 </w:t>
      </w:r>
      <w:r w:rsidRPr="00C13DA7">
        <w:rPr>
          <w:rFonts w:cs="URWPalladioL-Roma"/>
        </w:rPr>
        <w:t>μm</w:t>
      </w:r>
      <w:r w:rsidR="00243CFB">
        <w:rPr>
          <w:rFonts w:cs="URWPalladioL-Roma"/>
        </w:rPr>
        <w:t>, respectively. The effect of</w:t>
      </w:r>
      <w:r>
        <w:rPr>
          <w:rFonts w:cs="URWPalladioL-Roma"/>
        </w:rPr>
        <w:t xml:space="preserve"> diabetes on the coronary microvasculature was studied by</w:t>
      </w:r>
      <w:r w:rsidR="00243CFB">
        <w:rPr>
          <w:rFonts w:cs="URWPalladioL-Roma"/>
        </w:rPr>
        <w:t xml:space="preserve"> </w:t>
      </w:r>
      <w:r w:rsidR="00887DB6">
        <w:rPr>
          <w:rFonts w:cs="URWPalladioL-Roma"/>
        </w:rPr>
        <w:t xml:space="preserve">Jenkins </w:t>
      </w:r>
      <w:r w:rsidR="00887DB6" w:rsidRPr="00887DB6">
        <w:rPr>
          <w:rFonts w:cs="URWPalladioL-Roma"/>
          <w:i/>
        </w:rPr>
        <w:t>et al.</w:t>
      </w:r>
      <w:r w:rsidR="00887DB6">
        <w:rPr>
          <w:rFonts w:cs="URWPalladioL-Roma"/>
        </w:rPr>
        <w:t xml:space="preserve"> </w:t>
      </w:r>
      <w:r w:rsidR="00243CFB">
        <w:rPr>
          <w:rFonts w:cs="URWPalladioL-Roma"/>
        </w:rPr>
        <w:fldChar w:fldCharType="begin">
          <w:fldData xml:space="preserve">PEVuZE5vdGU+PENpdGU+PEF1dGhvcj5KZW5raW5zPC9BdXRob3I+PFllYXI+MjAxMjwvWWVhcj48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=
</w:fldData>
        </w:fldChar>
      </w:r>
      <w:r w:rsidR="00AC3FC6">
        <w:rPr>
          <w:rFonts w:cs="URWPalladioL-Roma"/>
        </w:rPr>
        <w:instrText xml:space="preserve"> ADDIN EN.CITE </w:instrText>
      </w:r>
      <w:r w:rsidR="00AC3FC6">
        <w:rPr>
          <w:rFonts w:cs="URWPalladioL-Roma"/>
        </w:rPr>
        <w:fldChar w:fldCharType="begin">
          <w:fldData xml:space="preserve">PEVuZE5vdGU+PENpdGU+PEF1dGhvcj5KZW5raW5zPC9BdXRob3I+PFllYXI+MjAxMjwvWWVhcj48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=
</w:fldData>
        </w:fldChar>
      </w:r>
      <w:r w:rsidR="00AC3FC6">
        <w:rPr>
          <w:rFonts w:cs="URWPalladioL-Roma"/>
        </w:rPr>
        <w:instrText xml:space="preserve"> ADDIN EN.CITE.DATA </w:instrText>
      </w:r>
      <w:r w:rsidR="00AC3FC6">
        <w:rPr>
          <w:rFonts w:cs="URWPalladioL-Roma"/>
        </w:rPr>
      </w:r>
      <w:r w:rsidR="00AC3FC6">
        <w:rPr>
          <w:rFonts w:cs="URWPalladioL-Roma"/>
        </w:rPr>
        <w:fldChar w:fldCharType="end"/>
      </w:r>
      <w:r w:rsidR="00243CFB">
        <w:rPr>
          <w:rFonts w:cs="URWPalladioL-Roma"/>
        </w:rPr>
      </w:r>
      <w:r w:rsidR="00243CFB">
        <w:rPr>
          <w:rFonts w:cs="URWPalladioL-Roma"/>
        </w:rPr>
        <w:fldChar w:fldCharType="separate"/>
      </w:r>
      <w:r w:rsidR="00AC3FC6">
        <w:rPr>
          <w:rFonts w:cs="URWPalladioL-Roma"/>
          <w:noProof/>
        </w:rPr>
        <w:t>(5)</w:t>
      </w:r>
      <w:r w:rsidR="00243CFB">
        <w:rPr>
          <w:rFonts w:cs="URWPalladioL-Roma"/>
        </w:rPr>
        <w:fldChar w:fldCharType="end"/>
      </w:r>
      <w:r>
        <w:rPr>
          <w:rFonts w:cs="URWPalladioL-Roma"/>
        </w:rPr>
        <w:t xml:space="preserve">. </w:t>
      </w:r>
      <w:r w:rsidR="006A6520">
        <w:rPr>
          <w:rFonts w:cs="URWPalladioL-Roma"/>
        </w:rPr>
        <w:t>In a rat model t</w:t>
      </w:r>
      <w:r>
        <w:rPr>
          <w:rFonts w:cs="URWPalladioL-Roma"/>
        </w:rPr>
        <w:t xml:space="preserve">hey found that </w:t>
      </w:r>
      <w:r w:rsidR="00EA204C">
        <w:rPr>
          <w:rFonts w:cs="URWPalladioL-Roma"/>
        </w:rPr>
        <w:t xml:space="preserve">compared to </w:t>
      </w:r>
      <w:r w:rsidR="000153B9">
        <w:rPr>
          <w:rFonts w:cs="URWPalladioL-Roma"/>
        </w:rPr>
        <w:t xml:space="preserve">the </w:t>
      </w:r>
      <w:r w:rsidR="00997AE1">
        <w:rPr>
          <w:rFonts w:cs="URWPalladioL-Roma"/>
        </w:rPr>
        <w:t>microvasculature</w:t>
      </w:r>
      <w:r w:rsidR="000153B9">
        <w:rPr>
          <w:rFonts w:cs="URWPalladioL-Roma"/>
        </w:rPr>
        <w:t xml:space="preserve"> of</w:t>
      </w:r>
      <w:r w:rsidR="00EA204C">
        <w:rPr>
          <w:rFonts w:cs="URWPalladioL-Roma"/>
        </w:rPr>
        <w:t xml:space="preserve"> healthy animals, </w:t>
      </w:r>
      <w:r>
        <w:rPr>
          <w:rFonts w:cs="URWPalladioL-Roma"/>
        </w:rPr>
        <w:t xml:space="preserve">diabetes </w:t>
      </w:r>
      <w:r w:rsidRPr="006A6520">
        <w:rPr>
          <w:rFonts w:cs="URWPalladioL-Roma"/>
        </w:rPr>
        <w:t xml:space="preserve">resulted in </w:t>
      </w:r>
      <w:r w:rsidR="00997AE1">
        <w:rPr>
          <w:rFonts w:cs="URWPalladioL-Roma"/>
        </w:rPr>
        <w:t xml:space="preserve">microvasculature with </w:t>
      </w:r>
      <w:r w:rsidR="00F162A7">
        <w:rPr>
          <w:rFonts w:cs="URWPalladioL-Roma"/>
        </w:rPr>
        <w:t>smaller internal vessel diameters in first to third branching order from the root arteries</w:t>
      </w:r>
      <w:r w:rsidR="00EA204C">
        <w:rPr>
          <w:rFonts w:cs="URWPalladioL-Roma"/>
        </w:rPr>
        <w:t xml:space="preserve">: </w:t>
      </w:r>
      <w:r w:rsidR="00F162A7" w:rsidRPr="00F162A7">
        <w:rPr>
          <w:rFonts w:cs="URWPalladioL-Roma" w:hint="eastAsia"/>
        </w:rPr>
        <w:t>194</w:t>
      </w:r>
      <w:r w:rsidR="00F162A7">
        <w:rPr>
          <w:rFonts w:ascii="Calibri" w:hAnsi="Calibri" w:cs="URWPalladioL-Roma"/>
        </w:rPr>
        <w:t>±</w:t>
      </w:r>
      <w:r w:rsidR="00F162A7" w:rsidRPr="00F162A7">
        <w:rPr>
          <w:rFonts w:cs="URWPalladioL-Roma" w:hint="eastAsia"/>
        </w:rPr>
        <w:t>15</w:t>
      </w:r>
      <w:r w:rsidR="00F162A7" w:rsidRPr="00F162A7">
        <w:rPr>
          <w:rFonts w:cs="URWPalladioL-Roma"/>
        </w:rPr>
        <w:t xml:space="preserve"> </w:t>
      </w:r>
      <w:r w:rsidR="00F162A7">
        <w:rPr>
          <w:rFonts w:cs="URWPalladioL-Roma"/>
        </w:rPr>
        <w:t>µm</w:t>
      </w:r>
      <w:r w:rsidR="00F162A7" w:rsidRPr="00F162A7">
        <w:rPr>
          <w:rFonts w:cs="URWPalladioL-Roma" w:hint="eastAsia"/>
        </w:rPr>
        <w:t xml:space="preserve"> </w:t>
      </w:r>
      <w:r w:rsidR="00F162A7">
        <w:rPr>
          <w:rFonts w:cs="URWPalladioL-Roma"/>
        </w:rPr>
        <w:t>vs.</w:t>
      </w:r>
      <w:r w:rsidR="00F162A7" w:rsidRPr="00F162A7">
        <w:rPr>
          <w:rFonts w:cs="URWPalladioL-Roma" w:hint="eastAsia"/>
        </w:rPr>
        <w:t xml:space="preserve"> 267</w:t>
      </w:r>
      <w:r w:rsidR="00F162A7">
        <w:rPr>
          <w:rFonts w:ascii="Calibri" w:hAnsi="Calibri" w:cs="URWPalladioL-Roma"/>
        </w:rPr>
        <w:t>±</w:t>
      </w:r>
      <w:r w:rsidR="00F162A7" w:rsidRPr="00F162A7">
        <w:rPr>
          <w:rFonts w:cs="URWPalladioL-Roma" w:hint="eastAsia"/>
        </w:rPr>
        <w:t>23</w:t>
      </w:r>
      <w:r w:rsidR="00F162A7">
        <w:rPr>
          <w:rFonts w:cs="URWPalladioL-Roma"/>
        </w:rPr>
        <w:t xml:space="preserve"> µm in first order, </w:t>
      </w:r>
      <w:r w:rsidR="00F162A7" w:rsidRPr="00F162A7">
        <w:rPr>
          <w:rFonts w:cs="URWPalladioL-Roma" w:hint="eastAsia"/>
        </w:rPr>
        <w:t>110</w:t>
      </w:r>
      <w:r w:rsidR="00F162A7">
        <w:rPr>
          <w:rFonts w:ascii="Calibri" w:hAnsi="Calibri" w:cs="URWPalladioL-Roma"/>
        </w:rPr>
        <w:t>±</w:t>
      </w:r>
      <w:r w:rsidR="00F162A7" w:rsidRPr="00F162A7">
        <w:rPr>
          <w:rFonts w:cs="URWPalladioL-Roma" w:hint="eastAsia"/>
        </w:rPr>
        <w:t xml:space="preserve">6 </w:t>
      </w:r>
      <w:r w:rsidR="00F162A7">
        <w:rPr>
          <w:rFonts w:cs="URWPalladioL-Roma"/>
        </w:rPr>
        <w:t>µm</w:t>
      </w:r>
      <w:r w:rsidR="00F162A7" w:rsidRPr="00F162A7">
        <w:rPr>
          <w:rFonts w:cs="URWPalladioL-Roma" w:hint="eastAsia"/>
        </w:rPr>
        <w:t xml:space="preserve"> </w:t>
      </w:r>
      <w:r w:rsidR="00F162A7">
        <w:rPr>
          <w:rFonts w:cs="URWPalladioL-Roma"/>
        </w:rPr>
        <w:t>vs.</w:t>
      </w:r>
      <w:r w:rsidR="00F162A7" w:rsidRPr="00F162A7">
        <w:rPr>
          <w:rFonts w:cs="URWPalladioL-Roma" w:hint="eastAsia"/>
        </w:rPr>
        <w:t xml:space="preserve"> 144</w:t>
      </w:r>
      <w:r w:rsidR="00F162A7">
        <w:rPr>
          <w:rFonts w:ascii="Calibri" w:hAnsi="Calibri" w:cs="URWPalladioL-Roma"/>
        </w:rPr>
        <w:t>±</w:t>
      </w:r>
      <w:r w:rsidR="00F162A7" w:rsidRPr="00F162A7">
        <w:rPr>
          <w:rFonts w:cs="URWPalladioL-Roma" w:hint="eastAsia"/>
        </w:rPr>
        <w:t>9</w:t>
      </w:r>
      <w:r w:rsidR="00F162A7">
        <w:rPr>
          <w:rFonts w:cs="URWPalladioL-Roma"/>
        </w:rPr>
        <w:t xml:space="preserve"> µm</w:t>
      </w:r>
      <w:r w:rsidR="00F162A7" w:rsidRPr="00F162A7">
        <w:rPr>
          <w:rFonts w:cs="URWPalladioL-Roma" w:hint="eastAsia"/>
        </w:rPr>
        <w:t xml:space="preserve"> </w:t>
      </w:r>
      <w:r w:rsidR="00F162A7">
        <w:rPr>
          <w:rFonts w:cs="URWPalladioL-Roma"/>
        </w:rPr>
        <w:t xml:space="preserve">in second order and </w:t>
      </w:r>
      <w:r w:rsidR="00F162A7" w:rsidRPr="00F162A7">
        <w:rPr>
          <w:rFonts w:cs="URWPalladioL-Roma" w:hint="eastAsia"/>
        </w:rPr>
        <w:t>73</w:t>
      </w:r>
      <w:r w:rsidR="00F162A7">
        <w:rPr>
          <w:rFonts w:ascii="Calibri" w:hAnsi="Calibri" w:cs="URWPalladioL-Roma"/>
        </w:rPr>
        <w:t>±</w:t>
      </w:r>
      <w:r w:rsidR="00F162A7" w:rsidRPr="00F162A7">
        <w:rPr>
          <w:rFonts w:cs="URWPalladioL-Roma" w:hint="eastAsia"/>
        </w:rPr>
        <w:t xml:space="preserve">4 </w:t>
      </w:r>
      <w:r w:rsidR="00F162A7">
        <w:rPr>
          <w:rFonts w:cs="URWPalladioL-Roma"/>
        </w:rPr>
        <w:t>µm</w:t>
      </w:r>
      <w:r w:rsidR="00F162A7" w:rsidRPr="00F162A7">
        <w:rPr>
          <w:rFonts w:cs="URWPalladioL-Roma" w:hint="eastAsia"/>
        </w:rPr>
        <w:t xml:space="preserve"> v</w:t>
      </w:r>
      <w:r w:rsidR="00F162A7">
        <w:rPr>
          <w:rFonts w:cs="URWPalladioL-Roma"/>
        </w:rPr>
        <w:t xml:space="preserve">s. </w:t>
      </w:r>
      <w:r w:rsidR="00F162A7" w:rsidRPr="00F162A7">
        <w:rPr>
          <w:rFonts w:cs="URWPalladioL-Roma" w:hint="eastAsia"/>
        </w:rPr>
        <w:t>110</w:t>
      </w:r>
      <w:r w:rsidR="00F162A7">
        <w:rPr>
          <w:rFonts w:ascii="Calibri" w:hAnsi="Calibri" w:cs="URWPalladioL-Roma"/>
        </w:rPr>
        <w:t>±</w:t>
      </w:r>
      <w:r w:rsidR="00F162A7" w:rsidRPr="00F162A7">
        <w:rPr>
          <w:rFonts w:cs="URWPalladioL-Roma" w:hint="eastAsia"/>
        </w:rPr>
        <w:t>17</w:t>
      </w:r>
      <w:r w:rsidR="00F162A7">
        <w:rPr>
          <w:rFonts w:cs="URWPalladioL-Roma"/>
        </w:rPr>
        <w:t xml:space="preserve"> µm</w:t>
      </w:r>
      <w:r w:rsidR="00F162A7" w:rsidRPr="00F162A7">
        <w:rPr>
          <w:rFonts w:cs="URWPalladioL-Roma" w:hint="eastAsia"/>
        </w:rPr>
        <w:t xml:space="preserve"> </w:t>
      </w:r>
      <w:r w:rsidR="001827F0">
        <w:rPr>
          <w:rFonts w:cs="URWPalladioL-Roma"/>
        </w:rPr>
        <w:t>in third order.</w:t>
      </w:r>
    </w:p>
    <w:p w14:paraId="1D6F8F60" w14:textId="0E753FFC" w:rsidR="00B416D3" w:rsidRDefault="00936206" w:rsidP="00EE3847">
      <w:pPr>
        <w:autoSpaceDE w:val="0"/>
        <w:autoSpaceDN w:val="0"/>
        <w:adjustRightInd w:val="0"/>
        <w:spacing w:before="120" w:after="120" w:line="480" w:lineRule="auto"/>
        <w:jc w:val="both"/>
        <w:rPr>
          <w:rFonts w:cs="URWPalladioL-Roma"/>
        </w:rPr>
      </w:pPr>
      <w:r>
        <w:rPr>
          <w:rFonts w:cs="URWPalladioL-Roma"/>
        </w:rPr>
        <w:t>For all research where structural hallmarks of the vasculature are assessed</w:t>
      </w:r>
      <w:r w:rsidR="00897834">
        <w:rPr>
          <w:rFonts w:cs="URWPalladioL-Roma"/>
        </w:rPr>
        <w:t xml:space="preserve"> </w:t>
      </w:r>
      <w:r>
        <w:rPr>
          <w:rFonts w:cs="URWPalladioL-Roma"/>
        </w:rPr>
        <w:t xml:space="preserve">to </w:t>
      </w:r>
      <w:r w:rsidR="00897834">
        <w:rPr>
          <w:rFonts w:cs="URWPalladioL-Roma"/>
        </w:rPr>
        <w:t>study</w:t>
      </w:r>
      <w:r>
        <w:rPr>
          <w:rFonts w:cs="URWPalladioL-Roma"/>
        </w:rPr>
        <w:t xml:space="preserve"> structure-function links </w:t>
      </w:r>
      <w:r w:rsidR="00897834">
        <w:rPr>
          <w:rFonts w:cs="URWPalladioL-Roma"/>
        </w:rPr>
        <w:t>(</w:t>
      </w:r>
      <w:r w:rsidR="00897834" w:rsidRPr="004B7D10">
        <w:rPr>
          <w:rFonts w:cs="URWPalladioL-Roma"/>
          <w:i/>
          <w:iCs/>
        </w:rPr>
        <w:t>e.g.</w:t>
      </w:r>
      <w:r w:rsidR="00897834">
        <w:rPr>
          <w:rFonts w:cs="URWPalladioL-Roma"/>
        </w:rPr>
        <w:t xml:space="preserve"> </w:t>
      </w:r>
      <w:r>
        <w:rPr>
          <w:rFonts w:cs="URWPalladioL-Roma"/>
        </w:rPr>
        <w:t>through image-based modelling</w:t>
      </w:r>
      <w:r w:rsidR="00FC6A09">
        <w:rPr>
          <w:rFonts w:cs="URWPalladioL-Roma"/>
        </w:rPr>
        <w:t>)</w:t>
      </w:r>
      <w:r>
        <w:rPr>
          <w:rFonts w:cs="URWPalladioL-Roma"/>
        </w:rPr>
        <w:t xml:space="preserve"> it is </w:t>
      </w:r>
      <w:r w:rsidR="00897834">
        <w:rPr>
          <w:rFonts w:cs="URWPalladioL-Roma"/>
        </w:rPr>
        <w:t xml:space="preserve">important </w:t>
      </w:r>
      <w:r>
        <w:rPr>
          <w:rFonts w:cs="URWPalladioL-Roma"/>
        </w:rPr>
        <w:t xml:space="preserve">to capture the microvascular structure within the tissue in a state as close as possible to the </w:t>
      </w:r>
      <w:r>
        <w:rPr>
          <w:rFonts w:cs="URWPalladioL-Roma"/>
          <w:i/>
          <w:iCs/>
        </w:rPr>
        <w:t>in vivo</w:t>
      </w:r>
      <w:r w:rsidRPr="00E05117">
        <w:rPr>
          <w:rFonts w:cs="URWPalladioL-Roma"/>
        </w:rPr>
        <w:t xml:space="preserve"> </w:t>
      </w:r>
      <w:r>
        <w:rPr>
          <w:rFonts w:cs="URWPalladioL-Roma"/>
        </w:rPr>
        <w:t xml:space="preserve">situation. A number of different imaging </w:t>
      </w:r>
      <w:r w:rsidR="007846E8">
        <w:rPr>
          <w:rFonts w:cs="URWPalladioL-Roma"/>
        </w:rPr>
        <w:t xml:space="preserve">techniques </w:t>
      </w:r>
      <w:r>
        <w:rPr>
          <w:rFonts w:cs="URWPalladioL-Roma"/>
        </w:rPr>
        <w:t>can be used to capture the vascular network morphology. These differ in many aspects, such as spatial resolution and tissue penetration depth that can be achieved. Since</w:t>
      </w:r>
      <w:r w:rsidRPr="008B4C23">
        <w:rPr>
          <w:rFonts w:cs="URWPalladioL-Roma"/>
        </w:rPr>
        <w:t xml:space="preserve"> the length scales of the </w:t>
      </w:r>
      <w:r>
        <w:rPr>
          <w:rFonts w:cs="URWPalladioL-Roma"/>
        </w:rPr>
        <w:t xml:space="preserve">relevant </w:t>
      </w:r>
      <w:r w:rsidRPr="008B4C23">
        <w:rPr>
          <w:rFonts w:cs="URWPalladioL-Roma"/>
        </w:rPr>
        <w:t xml:space="preserve">anatomical features </w:t>
      </w:r>
      <w:r>
        <w:rPr>
          <w:rFonts w:cs="URWPalladioL-Roma"/>
        </w:rPr>
        <w:t xml:space="preserve">of microvascular systems </w:t>
      </w:r>
      <w:r w:rsidRPr="008B4C23">
        <w:rPr>
          <w:rFonts w:cs="URWPalladioL-Roma"/>
        </w:rPr>
        <w:t>range</w:t>
      </w:r>
      <w:r>
        <w:rPr>
          <w:rFonts w:cs="URWPalladioL-Roma"/>
        </w:rPr>
        <w:t xml:space="preserve"> </w:t>
      </w:r>
      <w:r w:rsidRPr="008B4C23">
        <w:rPr>
          <w:rFonts w:cs="URWPalladioL-Roma"/>
        </w:rPr>
        <w:t xml:space="preserve">from a few </w:t>
      </w:r>
      <w:r w:rsidRPr="008B4C23">
        <w:rPr>
          <w:rFonts w:cs="URWPalladioL-Roma"/>
        </w:rPr>
        <w:lastRenderedPageBreak/>
        <w:t>micrometres in two dimensions (</w:t>
      </w:r>
      <w:r w:rsidRPr="00014E10">
        <w:rPr>
          <w:rFonts w:cs="URWPalladioL-Roma"/>
          <w:i/>
          <w:iCs/>
        </w:rPr>
        <w:t>e.g.</w:t>
      </w:r>
      <w:r w:rsidRPr="008B4C23">
        <w:rPr>
          <w:rFonts w:cs="URWPalladioL-Roma"/>
        </w:rPr>
        <w:t xml:space="preserve"> vessel cross-section) to several hundred</w:t>
      </w:r>
      <w:r>
        <w:rPr>
          <w:rFonts w:cs="URWPalladioL-Roma"/>
        </w:rPr>
        <w:t xml:space="preserve"> </w:t>
      </w:r>
      <w:r w:rsidRPr="008B4C23">
        <w:rPr>
          <w:rFonts w:cs="URWPalladioL-Roma"/>
        </w:rPr>
        <w:t>micrometres in the third dimension (vessel length</w:t>
      </w:r>
      <w:r>
        <w:rPr>
          <w:rFonts w:cs="URWPalladioL-Roma"/>
        </w:rPr>
        <w:t xml:space="preserve">), </w:t>
      </w:r>
      <w:r w:rsidRPr="008B4C23">
        <w:rPr>
          <w:rFonts w:cs="URWPalladioL-Roma"/>
        </w:rPr>
        <w:t xml:space="preserve">high </w:t>
      </w:r>
      <w:r>
        <w:rPr>
          <w:rFonts w:cs="URWPalladioL-Roma"/>
        </w:rPr>
        <w:t xml:space="preserve">spatial </w:t>
      </w:r>
      <w:r w:rsidRPr="008B4C23">
        <w:rPr>
          <w:rFonts w:cs="URWPalladioL-Roma"/>
        </w:rPr>
        <w:t xml:space="preserve">resolution of the </w:t>
      </w:r>
      <w:r>
        <w:rPr>
          <w:rFonts w:cs="URWPalladioL-Roma"/>
        </w:rPr>
        <w:t xml:space="preserve">employed </w:t>
      </w:r>
      <w:r w:rsidRPr="008B4C23">
        <w:rPr>
          <w:rFonts w:cs="URWPalladioL-Roma"/>
        </w:rPr>
        <w:t>imaging</w:t>
      </w:r>
      <w:r>
        <w:rPr>
          <w:rFonts w:cs="URWPalladioL-Roma"/>
        </w:rPr>
        <w:t xml:space="preserve"> technique</w:t>
      </w:r>
      <w:r w:rsidRPr="008B4C23">
        <w:rPr>
          <w:rFonts w:cs="URWPalladioL-Roma"/>
        </w:rPr>
        <w:t xml:space="preserve"> is required as well as </w:t>
      </w:r>
      <w:r>
        <w:rPr>
          <w:rFonts w:cs="URWPalladioL-Roma"/>
        </w:rPr>
        <w:t xml:space="preserve">the ability to cover </w:t>
      </w:r>
      <w:r w:rsidRPr="008B4C23">
        <w:rPr>
          <w:rFonts w:cs="URWPalladioL-Roma"/>
        </w:rPr>
        <w:t>a relatively large field of view</w:t>
      </w:r>
      <w:r>
        <w:rPr>
          <w:rFonts w:cs="URWPalladioL-Roma"/>
        </w:rPr>
        <w:t>.</w:t>
      </w:r>
      <w:r w:rsidRPr="008B4C23">
        <w:rPr>
          <w:rFonts w:cs="URWPalladioL-Roma"/>
        </w:rPr>
        <w:t xml:space="preserve"> </w:t>
      </w:r>
      <w:r>
        <w:rPr>
          <w:rFonts w:cs="URWPalladioL-Roma"/>
        </w:rPr>
        <w:t>An additional challenge in imaging the (micro)vasculature is that</w:t>
      </w:r>
      <w:r w:rsidRPr="008B4C23">
        <w:rPr>
          <w:rFonts w:cs="URWPalladioL-Roma"/>
        </w:rPr>
        <w:t xml:space="preserve"> </w:t>
      </w:r>
      <w:r>
        <w:rPr>
          <w:rFonts w:cs="URWPalladioL-Roma"/>
        </w:rPr>
        <w:t xml:space="preserve">image </w:t>
      </w:r>
      <w:r w:rsidRPr="008B4C23">
        <w:rPr>
          <w:rFonts w:cs="URWPalladioL-Roma"/>
        </w:rPr>
        <w:t xml:space="preserve">contrast </w:t>
      </w:r>
      <w:r>
        <w:rPr>
          <w:rFonts w:cs="URWPalladioL-Roma"/>
        </w:rPr>
        <w:t xml:space="preserve">for </w:t>
      </w:r>
      <w:r w:rsidRPr="008B4C23">
        <w:rPr>
          <w:rFonts w:cs="URWPalladioL-Roma"/>
        </w:rPr>
        <w:t xml:space="preserve">biological </w:t>
      </w:r>
      <w:r>
        <w:rPr>
          <w:rFonts w:cs="URWPalladioL-Roma"/>
        </w:rPr>
        <w:t xml:space="preserve">soft </w:t>
      </w:r>
      <w:r w:rsidRPr="008B4C23">
        <w:rPr>
          <w:rFonts w:cs="URWPalladioL-Roma"/>
        </w:rPr>
        <w:t>tissue</w:t>
      </w:r>
      <w:r>
        <w:rPr>
          <w:rFonts w:cs="URWPalladioL-Roma"/>
        </w:rPr>
        <w:t>s</w:t>
      </w:r>
      <w:r w:rsidRPr="008B4C23">
        <w:rPr>
          <w:rFonts w:cs="URWPalladioL-Roma"/>
        </w:rPr>
        <w:t xml:space="preserve"> is usually very low </w:t>
      </w:r>
      <w:r>
        <w:rPr>
          <w:rFonts w:cs="URWPalladioL-Roma"/>
        </w:rPr>
        <w:t>and/or homogenous in extended regions of interest for various imaging techniques</w:t>
      </w:r>
      <w:r w:rsidR="00217DDC">
        <w:rPr>
          <w:rFonts w:cs="URWPalladioL-Roma"/>
        </w:rPr>
        <w:t>.</w:t>
      </w:r>
      <w:r>
        <w:rPr>
          <w:rFonts w:cs="URWPalladioL-Roma"/>
        </w:rPr>
        <w:t xml:space="preserve"> </w:t>
      </w:r>
      <w:r w:rsidR="00217DDC">
        <w:rPr>
          <w:rFonts w:cs="URWPalladioL-Roma"/>
        </w:rPr>
        <w:t>T</w:t>
      </w:r>
      <w:r>
        <w:rPr>
          <w:rFonts w:cs="URWPalladioL-Roma"/>
        </w:rPr>
        <w:t xml:space="preserve">hus, </w:t>
      </w:r>
      <w:r w:rsidRPr="008B4C23">
        <w:rPr>
          <w:rFonts w:cs="URWPalladioL-Roma"/>
        </w:rPr>
        <w:t xml:space="preserve">contrast agents are often </w:t>
      </w:r>
      <w:r>
        <w:rPr>
          <w:rFonts w:cs="URWPalladioL-Roma"/>
        </w:rPr>
        <w:t>applied</w:t>
      </w:r>
      <w:r w:rsidRPr="008B4C23">
        <w:rPr>
          <w:rFonts w:cs="URWPalladioL-Roma"/>
        </w:rPr>
        <w:t xml:space="preserve"> to distinguish</w:t>
      </w:r>
      <w:r>
        <w:rPr>
          <w:rFonts w:cs="URWPalladioL-Roma"/>
        </w:rPr>
        <w:t xml:space="preserve"> between </w:t>
      </w:r>
      <w:r w:rsidRPr="008B4C23">
        <w:rPr>
          <w:rFonts w:cs="URWPalladioL-Roma"/>
        </w:rPr>
        <w:t>features</w:t>
      </w:r>
      <w:r w:rsidR="00165D9A">
        <w:rPr>
          <w:rFonts w:cs="URWPalladioL-Roma"/>
        </w:rPr>
        <w:t xml:space="preserve"> of interest</w:t>
      </w:r>
      <w:r w:rsidR="00B116F7">
        <w:rPr>
          <w:rFonts w:cs="URWPalladioL-Roma"/>
        </w:rPr>
        <w:t xml:space="preserve"> </w:t>
      </w:r>
      <w:r w:rsidR="00B116F7">
        <w:rPr>
          <w:rFonts w:cs="URWPalladioL-Roma"/>
        </w:rPr>
        <w:fldChar w:fldCharType="begin">
          <w:fldData xml:space="preserve">PEVuZE5vdGU+PENpdGU+PEF1dGhvcj5QYXV3ZWxzPC9BdXRob3I+PFllYXI+MjAxMzwvWWVhcj48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</w:fldData>
        </w:fldChar>
      </w:r>
      <w:r w:rsidR="00AC3FC6">
        <w:rPr>
          <w:rFonts w:cs="URWPalladioL-Roma"/>
        </w:rPr>
        <w:instrText xml:space="preserve"> ADDIN EN.CITE </w:instrText>
      </w:r>
      <w:r w:rsidR="00AC3FC6">
        <w:rPr>
          <w:rFonts w:cs="URWPalladioL-Roma"/>
        </w:rPr>
        <w:fldChar w:fldCharType="begin">
          <w:fldData xml:space="preserve">PEVuZE5vdGU+PENpdGU+PEF1dGhvcj5QYXV3ZWxzPC9BdXRob3I+PFllYXI+MjAxMzwvWWVhcj48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</w:fldData>
        </w:fldChar>
      </w:r>
      <w:r w:rsidR="00AC3FC6">
        <w:rPr>
          <w:rFonts w:cs="URWPalladioL-Roma"/>
        </w:rPr>
        <w:instrText xml:space="preserve"> ADDIN EN.CITE.DATA </w:instrText>
      </w:r>
      <w:r w:rsidR="00AC3FC6">
        <w:rPr>
          <w:rFonts w:cs="URWPalladioL-Roma"/>
        </w:rPr>
      </w:r>
      <w:r w:rsidR="00AC3FC6">
        <w:rPr>
          <w:rFonts w:cs="URWPalladioL-Roma"/>
        </w:rPr>
        <w:fldChar w:fldCharType="end"/>
      </w:r>
      <w:r w:rsidR="00B116F7">
        <w:rPr>
          <w:rFonts w:cs="URWPalladioL-Roma"/>
        </w:rPr>
      </w:r>
      <w:r w:rsidR="00B116F7">
        <w:rPr>
          <w:rFonts w:cs="URWPalladioL-Roma"/>
        </w:rPr>
        <w:fldChar w:fldCharType="separate"/>
      </w:r>
      <w:r w:rsidR="00AC3FC6">
        <w:rPr>
          <w:rFonts w:cs="URWPalladioL-Roma"/>
          <w:noProof/>
        </w:rPr>
        <w:t>(6)</w:t>
      </w:r>
      <w:r w:rsidR="00B116F7">
        <w:rPr>
          <w:rFonts w:cs="URWPalladioL-Roma"/>
        </w:rPr>
        <w:fldChar w:fldCharType="end"/>
      </w:r>
      <w:r w:rsidR="00B116F7">
        <w:rPr>
          <w:rFonts w:cs="URWPalladioL-Roma"/>
        </w:rPr>
        <w:t xml:space="preserve">. </w:t>
      </w:r>
      <w:r>
        <w:rPr>
          <w:rFonts w:cs="URWPalladioL-Roma"/>
        </w:rPr>
        <w:t xml:space="preserve">Whilst capturing and analysing the vascular morphology </w:t>
      </w:r>
      <w:r w:rsidRPr="00C11E47">
        <w:rPr>
          <w:rFonts w:cs="URWPalladioL-Roma"/>
          <w:i/>
          <w:iCs/>
        </w:rPr>
        <w:t>ex vivo</w:t>
      </w:r>
      <w:r>
        <w:rPr>
          <w:rFonts w:cs="URWPalladioL-Roma"/>
        </w:rPr>
        <w:t xml:space="preserve"> may give good indication of changes in microvascular anatomy, it provides little information of the resulting changes in vascular function, in particular capillary oxygen delivery capability,</w:t>
      </w:r>
      <w:r w:rsidR="00047971">
        <w:rPr>
          <w:rFonts w:cs="URWPalladioL-Roma"/>
        </w:rPr>
        <w:t xml:space="preserve"> which is</w:t>
      </w:r>
      <w:r>
        <w:rPr>
          <w:rFonts w:cs="URWPalladioL-Roma"/>
        </w:rPr>
        <w:t xml:space="preserve"> crucial for maintaining the tissue in a healthy state. However, studying these structure-function links experimentally </w:t>
      </w:r>
      <w:r>
        <w:rPr>
          <w:rFonts w:cs="URWPalladioL-Roma"/>
          <w:i/>
          <w:iCs/>
        </w:rPr>
        <w:t>in vivo</w:t>
      </w:r>
      <w:r>
        <w:rPr>
          <w:rFonts w:cs="URWPalladioL-Roma"/>
        </w:rPr>
        <w:t xml:space="preserve"> introduces another layer of complexity</w:t>
      </w:r>
      <w:r w:rsidR="00217DDC">
        <w:rPr>
          <w:rFonts w:cs="URWPalladioL-Roma"/>
        </w:rPr>
        <w:t>.</w:t>
      </w:r>
      <w:r w:rsidR="00E157F0">
        <w:rPr>
          <w:rFonts w:cs="URWPalladioL-Roma"/>
        </w:rPr>
        <w:t xml:space="preserve"> </w:t>
      </w:r>
      <w:r w:rsidR="00217DDC">
        <w:rPr>
          <w:rFonts w:cs="URWPalladioL-Roma"/>
        </w:rPr>
        <w:t>D</w:t>
      </w:r>
      <w:r w:rsidR="00E157F0">
        <w:rPr>
          <w:rFonts w:cs="URWPalladioL-Roma"/>
        </w:rPr>
        <w:t xml:space="preserve">epending on the imaging technique employed different limitations </w:t>
      </w:r>
      <w:r w:rsidR="00FB54D1">
        <w:rPr>
          <w:rFonts w:cs="URWPalladioL-Roma"/>
        </w:rPr>
        <w:t xml:space="preserve">may arise, </w:t>
      </w:r>
      <w:r w:rsidR="00165D9A">
        <w:rPr>
          <w:rFonts w:cs="URWPalladioL-Roma"/>
        </w:rPr>
        <w:t xml:space="preserve">such as the </w:t>
      </w:r>
      <w:r w:rsidR="00B27F8D">
        <w:rPr>
          <w:rFonts w:cs="URWPalladioL-Roma"/>
        </w:rPr>
        <w:t xml:space="preserve">X-ray </w:t>
      </w:r>
      <w:r w:rsidR="00FB54D1">
        <w:rPr>
          <w:rFonts w:cs="URWPalladioL-Roma"/>
        </w:rPr>
        <w:t>radiation dose</w:t>
      </w:r>
      <w:r w:rsidR="00165D9A">
        <w:rPr>
          <w:rFonts w:cs="URWPalladioL-Roma"/>
        </w:rPr>
        <w:t xml:space="preserve"> entailed</w:t>
      </w:r>
      <w:r w:rsidR="00FB54D1">
        <w:rPr>
          <w:rFonts w:cs="URWPalladioL-Roma"/>
        </w:rPr>
        <w:t xml:space="preserve"> </w:t>
      </w:r>
      <w:r w:rsidR="00FB54D1">
        <w:rPr>
          <w:rFonts w:cs="URWPalladioL-Roma"/>
        </w:rPr>
        <w:fldChar w:fldCharType="begin">
          <w:fldData xml:space="preserve">PEVuZE5vdGU+PENpdGU+PEF1dGhvcj5aaGFuZzwvQXV0aG9yPjxZZWFyPjIwMTQ8L1llYXI+PFJl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</w:fldData>
        </w:fldChar>
      </w:r>
      <w:r w:rsidR="00AC3FC6">
        <w:rPr>
          <w:rFonts w:cs="URWPalladioL-Roma"/>
        </w:rPr>
        <w:instrText xml:space="preserve"> ADDIN EN.CITE </w:instrText>
      </w:r>
      <w:r w:rsidR="00AC3FC6">
        <w:rPr>
          <w:rFonts w:cs="URWPalladioL-Roma"/>
        </w:rPr>
        <w:fldChar w:fldCharType="begin">
          <w:fldData xml:space="preserve">PEVuZE5vdGU+PENpdGU+PEF1dGhvcj5aaGFuZzwvQXV0aG9yPjxZZWFyPjIwMTQ8L1llYXI+PFJl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</w:fldData>
        </w:fldChar>
      </w:r>
      <w:r w:rsidR="00AC3FC6">
        <w:rPr>
          <w:rFonts w:cs="URWPalladioL-Roma"/>
        </w:rPr>
        <w:instrText xml:space="preserve"> ADDIN EN.CITE.DATA </w:instrText>
      </w:r>
      <w:r w:rsidR="00AC3FC6">
        <w:rPr>
          <w:rFonts w:cs="URWPalladioL-Roma"/>
        </w:rPr>
      </w:r>
      <w:r w:rsidR="00AC3FC6">
        <w:rPr>
          <w:rFonts w:cs="URWPalladioL-Roma"/>
        </w:rPr>
        <w:fldChar w:fldCharType="end"/>
      </w:r>
      <w:r w:rsidR="00FB54D1">
        <w:rPr>
          <w:rFonts w:cs="URWPalladioL-Roma"/>
        </w:rPr>
      </w:r>
      <w:r w:rsidR="00FB54D1">
        <w:rPr>
          <w:rFonts w:cs="URWPalladioL-Roma"/>
        </w:rPr>
        <w:fldChar w:fldCharType="separate"/>
      </w:r>
      <w:r w:rsidR="00AC3FC6">
        <w:rPr>
          <w:rFonts w:cs="URWPalladioL-Roma"/>
          <w:noProof/>
        </w:rPr>
        <w:t>(7)</w:t>
      </w:r>
      <w:r w:rsidR="00FB54D1">
        <w:rPr>
          <w:rFonts w:cs="URWPalladioL-Roma"/>
        </w:rPr>
        <w:fldChar w:fldCharType="end"/>
      </w:r>
      <w:r w:rsidR="00165D9A">
        <w:rPr>
          <w:rFonts w:cs="URWPalladioL-Roma"/>
        </w:rPr>
        <w:t xml:space="preserve">, the </w:t>
      </w:r>
      <w:r w:rsidR="00E157F0">
        <w:rPr>
          <w:rFonts w:cs="URWPalladioL-Roma"/>
        </w:rPr>
        <w:t xml:space="preserve">accessibility of imaging facilities </w:t>
      </w:r>
      <w:r w:rsidR="00E157F0">
        <w:rPr>
          <w:rFonts w:cs="URWPalladioL-Roma"/>
        </w:rPr>
        <w:fldChar w:fldCharType="begin">
          <w:fldData xml:space="preserve">PEVuZE5vdGU+PENpdGU+PEF1dGhvcj5KZW5raW5zPC9BdXRob3I+PFllYXI+MjAxMjwvWWVhcj48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=
</w:fldData>
        </w:fldChar>
      </w:r>
      <w:r w:rsidR="00AC3FC6">
        <w:rPr>
          <w:rFonts w:cs="URWPalladioL-Roma"/>
        </w:rPr>
        <w:instrText xml:space="preserve"> ADDIN EN.CITE </w:instrText>
      </w:r>
      <w:r w:rsidR="00AC3FC6">
        <w:rPr>
          <w:rFonts w:cs="URWPalladioL-Roma"/>
        </w:rPr>
        <w:fldChar w:fldCharType="begin">
          <w:fldData xml:space="preserve">PEVuZE5vdGU+PENpdGU+PEF1dGhvcj5KZW5raW5zPC9BdXRob3I+PFllYXI+MjAxMjwvWWVhcj48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=
</w:fldData>
        </w:fldChar>
      </w:r>
      <w:r w:rsidR="00AC3FC6">
        <w:rPr>
          <w:rFonts w:cs="URWPalladioL-Roma"/>
        </w:rPr>
        <w:instrText xml:space="preserve"> ADDIN EN.CITE.DATA </w:instrText>
      </w:r>
      <w:r w:rsidR="00AC3FC6">
        <w:rPr>
          <w:rFonts w:cs="URWPalladioL-Roma"/>
        </w:rPr>
      </w:r>
      <w:r w:rsidR="00AC3FC6">
        <w:rPr>
          <w:rFonts w:cs="URWPalladioL-Roma"/>
        </w:rPr>
        <w:fldChar w:fldCharType="end"/>
      </w:r>
      <w:r w:rsidR="00E157F0">
        <w:rPr>
          <w:rFonts w:cs="URWPalladioL-Roma"/>
        </w:rPr>
      </w:r>
      <w:r w:rsidR="00E157F0">
        <w:rPr>
          <w:rFonts w:cs="URWPalladioL-Roma"/>
        </w:rPr>
        <w:fldChar w:fldCharType="separate"/>
      </w:r>
      <w:r w:rsidR="00AC3FC6">
        <w:rPr>
          <w:rFonts w:cs="URWPalladioL-Roma"/>
          <w:noProof/>
        </w:rPr>
        <w:t>(5)</w:t>
      </w:r>
      <w:r w:rsidR="00E157F0">
        <w:rPr>
          <w:rFonts w:cs="URWPalladioL-Roma"/>
        </w:rPr>
        <w:fldChar w:fldCharType="end"/>
      </w:r>
      <w:r w:rsidR="00E157F0">
        <w:rPr>
          <w:rFonts w:cs="URWPalladioL-Roma"/>
        </w:rPr>
        <w:t xml:space="preserve">, </w:t>
      </w:r>
      <w:r w:rsidR="00AE78E2">
        <w:rPr>
          <w:rFonts w:cs="URWPalladioL-Roma"/>
        </w:rPr>
        <w:t>a</w:t>
      </w:r>
      <w:r w:rsidR="00165D9A">
        <w:rPr>
          <w:rFonts w:cs="URWPalladioL-Roma"/>
        </w:rPr>
        <w:t xml:space="preserve"> </w:t>
      </w:r>
      <w:r w:rsidR="00E157F0">
        <w:rPr>
          <w:rFonts w:cs="URWPalladioL-Roma"/>
        </w:rPr>
        <w:t xml:space="preserve">soft tissue </w:t>
      </w:r>
      <w:r w:rsidR="00165D9A">
        <w:rPr>
          <w:rFonts w:cs="URWPalladioL-Roma"/>
        </w:rPr>
        <w:t xml:space="preserve">image </w:t>
      </w:r>
      <w:r w:rsidR="00E157F0">
        <w:rPr>
          <w:rFonts w:cs="URWPalladioL-Roma"/>
        </w:rPr>
        <w:t>contrast</w:t>
      </w:r>
      <w:r w:rsidR="00AE78E2">
        <w:rPr>
          <w:rFonts w:cs="URWPalladioL-Roma"/>
        </w:rPr>
        <w:t xml:space="preserve"> medium</w:t>
      </w:r>
      <w:r w:rsidR="00E157F0">
        <w:rPr>
          <w:rFonts w:cs="URWPalladioL-Roma"/>
        </w:rPr>
        <w:t xml:space="preserve"> that can be applied </w:t>
      </w:r>
      <w:r w:rsidR="00AE78E2">
        <w:rPr>
          <w:rFonts w:cs="URWPalladioL-Roma"/>
        </w:rPr>
        <w:t xml:space="preserve">for </w:t>
      </w:r>
      <w:r w:rsidR="00E157F0">
        <w:rPr>
          <w:rFonts w:cs="URWPalladioL-Roma"/>
          <w:i/>
          <w:iCs/>
        </w:rPr>
        <w:t>in vivo</w:t>
      </w:r>
      <w:r w:rsidR="00AE78E2">
        <w:rPr>
          <w:rFonts w:cs="URWPalladioL-Roma"/>
        </w:rPr>
        <w:t xml:space="preserve"> experiments</w:t>
      </w:r>
      <w:r w:rsidR="00662930">
        <w:rPr>
          <w:rFonts w:cs="URWPalladioL-Roma"/>
          <w:i/>
          <w:iCs/>
        </w:rPr>
        <w:t xml:space="preserve"> </w:t>
      </w:r>
      <w:r w:rsidR="00662930" w:rsidRPr="00662930">
        <w:rPr>
          <w:rFonts w:cs="URWPalladioL-Roma"/>
        </w:rPr>
        <w:fldChar w:fldCharType="begin">
          <w:fldData xml:space="preserve">PEVuZE5vdGU+PENpdGU+PEF1dGhvcj5WYWtvYzwvQXV0aG9yPjxZZWFyPjIwMTI8L1llYXI+PFJl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</w:fldData>
        </w:fldChar>
      </w:r>
      <w:r w:rsidR="00AC3FC6">
        <w:rPr>
          <w:rFonts w:cs="URWPalladioL-Roma"/>
        </w:rPr>
        <w:instrText xml:space="preserve"> ADDIN EN.CITE </w:instrText>
      </w:r>
      <w:r w:rsidR="00AC3FC6">
        <w:rPr>
          <w:rFonts w:cs="URWPalladioL-Roma"/>
        </w:rPr>
        <w:fldChar w:fldCharType="begin">
          <w:fldData xml:space="preserve">PEVuZE5vdGU+PENpdGU+PEF1dGhvcj5WYWtvYzwvQXV0aG9yPjxZZWFyPjIwMTI8L1llYXI+PFJl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</w:fldData>
        </w:fldChar>
      </w:r>
      <w:r w:rsidR="00AC3FC6">
        <w:rPr>
          <w:rFonts w:cs="URWPalladioL-Roma"/>
        </w:rPr>
        <w:instrText xml:space="preserve"> ADDIN EN.CITE.DATA </w:instrText>
      </w:r>
      <w:r w:rsidR="00AC3FC6">
        <w:rPr>
          <w:rFonts w:cs="URWPalladioL-Roma"/>
        </w:rPr>
      </w:r>
      <w:r w:rsidR="00AC3FC6">
        <w:rPr>
          <w:rFonts w:cs="URWPalladioL-Roma"/>
        </w:rPr>
        <w:fldChar w:fldCharType="end"/>
      </w:r>
      <w:r w:rsidR="00662930" w:rsidRPr="00662930">
        <w:rPr>
          <w:rFonts w:cs="URWPalladioL-Roma"/>
        </w:rPr>
      </w:r>
      <w:r w:rsidR="00662930" w:rsidRPr="00662930">
        <w:rPr>
          <w:rFonts w:cs="URWPalladioL-Roma"/>
        </w:rPr>
        <w:fldChar w:fldCharType="separate"/>
      </w:r>
      <w:r w:rsidR="00AC3FC6">
        <w:rPr>
          <w:rFonts w:cs="URWPalladioL-Roma"/>
          <w:noProof/>
        </w:rPr>
        <w:t>(8)</w:t>
      </w:r>
      <w:r w:rsidR="00662930" w:rsidRPr="00662930">
        <w:rPr>
          <w:rFonts w:cs="URWPalladioL-Roma"/>
        </w:rPr>
        <w:fldChar w:fldCharType="end"/>
      </w:r>
      <w:r w:rsidR="00E157F0">
        <w:rPr>
          <w:rFonts w:cs="URWPalladioL-Roma"/>
        </w:rPr>
        <w:t xml:space="preserve">, </w:t>
      </w:r>
      <w:r w:rsidR="00165D9A">
        <w:rPr>
          <w:rFonts w:cs="URWPalladioL-Roma"/>
        </w:rPr>
        <w:t xml:space="preserve">the accessible </w:t>
      </w:r>
      <w:r w:rsidR="00774AC4">
        <w:rPr>
          <w:rFonts w:cs="URWPalladioL-Roma"/>
        </w:rPr>
        <w:t xml:space="preserve">field of view (and hence </w:t>
      </w:r>
      <w:r w:rsidR="00165D9A">
        <w:rPr>
          <w:rFonts w:cs="URWPalladioL-Roma"/>
        </w:rPr>
        <w:t>the required tissue</w:t>
      </w:r>
      <w:r w:rsidR="00774AC4">
        <w:rPr>
          <w:rFonts w:cs="URWPalladioL-Roma"/>
        </w:rPr>
        <w:t xml:space="preserve"> preparation)</w:t>
      </w:r>
      <w:r w:rsidR="00662930">
        <w:rPr>
          <w:rFonts w:cs="URWPalladioL-Roma"/>
        </w:rPr>
        <w:t xml:space="preserve"> </w:t>
      </w:r>
      <w:r w:rsidR="00662930">
        <w:rPr>
          <w:rFonts w:cs="URWPalladioL-Roma"/>
        </w:rPr>
        <w:fldChar w:fldCharType="begin">
          <w:fldData xml:space="preserve">PEVuZE5vdGU+PENpdGU+PEF1dGhvcj5KYWluPC9BdXRob3I+PFllYXI+MjAxMzwvWWVhcj48UmVj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</w:fldData>
        </w:fldChar>
      </w:r>
      <w:r w:rsidR="00AC3FC6">
        <w:rPr>
          <w:rFonts w:cs="URWPalladioL-Roma"/>
        </w:rPr>
        <w:instrText xml:space="preserve"> ADDIN EN.CITE </w:instrText>
      </w:r>
      <w:r w:rsidR="00AC3FC6">
        <w:rPr>
          <w:rFonts w:cs="URWPalladioL-Roma"/>
        </w:rPr>
        <w:fldChar w:fldCharType="begin">
          <w:fldData xml:space="preserve">PEVuZE5vdGU+PENpdGU+PEF1dGhvcj5KYWluPC9BdXRob3I+PFllYXI+MjAxMzwvWWVhcj48UmVj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</w:fldData>
        </w:fldChar>
      </w:r>
      <w:r w:rsidR="00AC3FC6">
        <w:rPr>
          <w:rFonts w:cs="URWPalladioL-Roma"/>
        </w:rPr>
        <w:instrText xml:space="preserve"> ADDIN EN.CITE.DATA </w:instrText>
      </w:r>
      <w:r w:rsidR="00AC3FC6">
        <w:rPr>
          <w:rFonts w:cs="URWPalladioL-Roma"/>
        </w:rPr>
      </w:r>
      <w:r w:rsidR="00AC3FC6">
        <w:rPr>
          <w:rFonts w:cs="URWPalladioL-Roma"/>
        </w:rPr>
        <w:fldChar w:fldCharType="end"/>
      </w:r>
      <w:r w:rsidR="00662930">
        <w:rPr>
          <w:rFonts w:cs="URWPalladioL-Roma"/>
        </w:rPr>
      </w:r>
      <w:r w:rsidR="00662930">
        <w:rPr>
          <w:rFonts w:cs="URWPalladioL-Roma"/>
        </w:rPr>
        <w:fldChar w:fldCharType="separate"/>
      </w:r>
      <w:r w:rsidR="00AC3FC6">
        <w:rPr>
          <w:rFonts w:cs="URWPalladioL-Roma"/>
          <w:noProof/>
        </w:rPr>
        <w:t>(3, 9)</w:t>
      </w:r>
      <w:r w:rsidR="00662930">
        <w:rPr>
          <w:rFonts w:cs="URWPalladioL-Roma"/>
        </w:rPr>
        <w:fldChar w:fldCharType="end"/>
      </w:r>
      <w:r w:rsidR="00E80A58">
        <w:rPr>
          <w:rFonts w:cs="URWPalladioL-Roma"/>
        </w:rPr>
        <w:t xml:space="preserve"> or</w:t>
      </w:r>
      <w:r>
        <w:rPr>
          <w:rFonts w:cs="URWPalladioL-Roma"/>
        </w:rPr>
        <w:t xml:space="preserve"> </w:t>
      </w:r>
      <w:r w:rsidR="00E80A58">
        <w:rPr>
          <w:rFonts w:cs="URWPalladioL-Roma"/>
        </w:rPr>
        <w:t>l</w:t>
      </w:r>
      <w:r w:rsidR="00662930">
        <w:rPr>
          <w:rFonts w:cs="URWPalladioL-Roma"/>
        </w:rPr>
        <w:t>im</w:t>
      </w:r>
      <w:r w:rsidR="00217DDC">
        <w:rPr>
          <w:rFonts w:cs="URWPalladioL-Roma"/>
        </w:rPr>
        <w:t xml:space="preserve">itations </w:t>
      </w:r>
      <w:r w:rsidR="00E80A58">
        <w:rPr>
          <w:rFonts w:cs="URWPalladioL-Roma"/>
        </w:rPr>
        <w:t xml:space="preserve">in spatial resolution </w:t>
      </w:r>
      <w:r w:rsidR="00217DDC">
        <w:rPr>
          <w:rFonts w:cs="URWPalladioL-Roma"/>
        </w:rPr>
        <w:t>due to animal movement</w:t>
      </w:r>
      <w:r w:rsidR="00E80A58">
        <w:rPr>
          <w:rFonts w:cs="URWPalladioL-Roma"/>
        </w:rPr>
        <w:t>s</w:t>
      </w:r>
      <w:r w:rsidR="00774AC4">
        <w:rPr>
          <w:rFonts w:cs="URWPalladioL-Roma"/>
        </w:rPr>
        <w:t>.</w:t>
      </w:r>
      <w:r w:rsidR="00411134">
        <w:rPr>
          <w:rFonts w:cs="URWPalladioL-Roma"/>
        </w:rPr>
        <w:t xml:space="preserve"> Due to these complexities</w:t>
      </w:r>
      <w:r w:rsidR="00774AC4">
        <w:rPr>
          <w:rFonts w:cs="URWPalladioL-Roma"/>
        </w:rPr>
        <w:t xml:space="preserve"> </w:t>
      </w:r>
      <w:r w:rsidR="00411134">
        <w:rPr>
          <w:rFonts w:cs="URWPalladioL-Roma"/>
        </w:rPr>
        <w:t>m</w:t>
      </w:r>
      <w:r>
        <w:rPr>
          <w:rFonts w:cs="URWPalladioL-Roma"/>
        </w:rPr>
        <w:t>athematical</w:t>
      </w:r>
      <w:r w:rsidR="00217DDC">
        <w:rPr>
          <w:rFonts w:cs="URWPalladioL-Roma"/>
        </w:rPr>
        <w:t xml:space="preserve"> </w:t>
      </w:r>
      <w:r w:rsidR="00411134">
        <w:rPr>
          <w:rFonts w:cs="URWPalladioL-Roma"/>
        </w:rPr>
        <w:t>modelling is often used to inform</w:t>
      </w:r>
      <w:r w:rsidR="00217DDC">
        <w:rPr>
          <w:rFonts w:cs="URWPalladioL-Roma"/>
        </w:rPr>
        <w:t xml:space="preserve"> how observed structural changes might lead to functional </w:t>
      </w:r>
      <w:r w:rsidR="00217DDC" w:rsidRPr="00B16EAD">
        <w:rPr>
          <w:rFonts w:cs="URWPalladioL-Roma"/>
        </w:rPr>
        <w:t>differences</w:t>
      </w:r>
      <w:r w:rsidR="00C01208" w:rsidRPr="00B16EAD">
        <w:rPr>
          <w:rFonts w:cs="URWPalladioL-Roma"/>
        </w:rPr>
        <w:t xml:space="preserve"> and it has frequently been employed to study</w:t>
      </w:r>
      <w:r w:rsidRPr="00B16EAD">
        <w:rPr>
          <w:rFonts w:cs="URWPalladioL-Roma"/>
        </w:rPr>
        <w:t xml:space="preserve"> blood flow and oxygen delivery to </w:t>
      </w:r>
      <w:r w:rsidRPr="0003670F">
        <w:rPr>
          <w:rFonts w:cs="URWPalladioL-Roma"/>
        </w:rPr>
        <w:t>tissue</w:t>
      </w:r>
      <w:r w:rsidR="00217DDC" w:rsidRPr="0003670F">
        <w:rPr>
          <w:rFonts w:cs="URWPalladioL-Roma"/>
        </w:rPr>
        <w:t>.</w:t>
      </w:r>
      <w:r w:rsidRPr="0003670F">
        <w:rPr>
          <w:rFonts w:cs="URWPalladioL-Roma"/>
        </w:rPr>
        <w:t xml:space="preserve"> </w:t>
      </w:r>
      <w:r w:rsidR="00170978" w:rsidRPr="0003670F">
        <w:rPr>
          <w:rFonts w:cs="Segoe UI"/>
        </w:rPr>
        <w:t xml:space="preserve">The mathematical models describing the biological processes are usually well established </w:t>
      </w:r>
      <w:r w:rsidR="00170978" w:rsidRPr="0003670F">
        <w:fldChar w:fldCharType="begin"/>
      </w:r>
      <w:r w:rsidR="00170978" w:rsidRPr="0003670F">
        <w:instrText xml:space="preserve"> ADDIN EN.CITE &lt;EndNote&gt;&lt;Cite&gt;&lt;Author&gt;Popel&lt;/Author&gt;&lt;Year&gt;1989&lt;/Year&gt;&lt;RecNum&gt;254&lt;/RecNum&gt;&lt;DisplayText&gt;(10)&lt;/DisplayText&gt;&lt;record&gt;&lt;rec-number&gt;254&lt;/rec-number&gt;&lt;foreign-keys&gt;&lt;key app="EN" db-id="rds90pspit2frzeresr5szedf5psfw2pa9zd" timestamp="1453817851"&gt;254&lt;/key&gt;&lt;/foreign-keys&gt;&lt;ref-type name="Journal Article"&gt;17&lt;/ref-type&gt;&lt;contributors&gt;&lt;authors&gt;&lt;author&gt;Popel, A. S.&lt;/author&gt;&lt;/authors&gt;&lt;/contributors&gt;&lt;auth-address&gt;Department of Biomedical Engineering, School of Medicine, Johns Hopkins University, Baltimore, Maryland.&lt;/auth-address&gt;&lt;titles&gt;&lt;title&gt;Theory of oxygen transport to tissue&lt;/title&gt;&lt;secondary-title&gt;Crit Rev Biomed Eng&lt;/secondary-title&gt;&lt;alt-title&gt;Critical reviews in biomedical engineering&lt;/alt-title&gt;&lt;/titles&gt;&lt;periodical&gt;&lt;full-title&gt;Crit Rev Biomed Eng&lt;/full-title&gt;&lt;abbr-1&gt;Critical reviews in biomedical engineering&lt;/abbr-1&gt;&lt;/periodical&gt;&lt;alt-periodical&gt;&lt;full-title&gt;Crit Rev Biomed Eng&lt;/full-title&gt;&lt;abbr-1&gt;Critical reviews in biomedical engineering&lt;/abbr-1&gt;&lt;/alt-periodical&gt;&lt;pages&gt;257-321&lt;/pages&gt;&lt;volume&gt;17&lt;/volume&gt;&lt;number&gt;3&lt;/number&gt;&lt;keywords&gt;&lt;keyword&gt;Biological Transport&lt;/keyword&gt;&lt;keyword&gt;Cell Membrane Permeability&lt;/keyword&gt;&lt;keyword&gt;Diffusion&lt;/keyword&gt;&lt;keyword&gt;Humans&lt;/keyword&gt;&lt;keyword&gt;Kinetics&lt;/keyword&gt;&lt;keyword&gt;Microcirculation&lt;/keyword&gt;&lt;keyword&gt;*Models, Theoretical&lt;/keyword&gt;&lt;keyword&gt;Muscles/metabolism&lt;/keyword&gt;&lt;keyword&gt;Oxygen/*metabolism&lt;/keyword&gt;&lt;keyword&gt;*Oxygen Consumption&lt;/keyword&gt;&lt;keyword&gt;Oxyhemoglobins/metabolism&lt;/keyword&gt;&lt;/keywords&gt;&lt;dates&gt;&lt;year&gt;1989&lt;/year&gt;&lt;/dates&gt;&lt;isbn&gt;0278-940X (Print)&amp;#xD;0278-940X (Linking)&lt;/isbn&gt;&lt;accession-num&gt;2673661&lt;/accession-num&gt;&lt;label&gt;Popel1989&lt;/label&gt;&lt;urls&gt;&lt;related-urls&gt;&lt;url&gt;http://www.ncbi.nlm.nih.gov/pubmed/2673661&lt;/url&gt;&lt;/related-urls&gt;&lt;/urls&gt;&lt;/record&gt;&lt;/Cite&gt;&lt;/EndNote&gt;</w:instrText>
      </w:r>
      <w:r w:rsidR="00170978" w:rsidRPr="0003670F">
        <w:fldChar w:fldCharType="separate"/>
      </w:r>
      <w:r w:rsidR="00170978" w:rsidRPr="0003670F">
        <w:rPr>
          <w:noProof/>
          <w:lang w:val="en-US"/>
        </w:rPr>
        <w:t>(10)</w:t>
      </w:r>
      <w:r w:rsidR="00170978" w:rsidRPr="0003670F">
        <w:fldChar w:fldCharType="end"/>
      </w:r>
      <w:r w:rsidR="00170978" w:rsidRPr="0003670F">
        <w:rPr>
          <w:rFonts w:cs="Segoe UI"/>
        </w:rPr>
        <w:t xml:space="preserve">, but have to date been employed mainly on artificial and/or restricted geometries </w:t>
      </w:r>
      <w:r w:rsidR="00170978" w:rsidRPr="0003670F">
        <w:fldChar w:fldCharType="begin">
          <w:fldData xml:space="preserve">PEVuZE5vdGU+PENpdGU+PEF1dGhvcj5GcmFzZXI8L0F1dGhvcj48WWVhcj4yMDEzPC9ZZWFyPjxS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=
</w:fldData>
        </w:fldChar>
      </w:r>
      <w:r w:rsidR="00170978" w:rsidRPr="0003670F">
        <w:instrText xml:space="preserve"> ADDIN EN.CITE </w:instrText>
      </w:r>
      <w:r w:rsidR="00170978" w:rsidRPr="0003670F">
        <w:fldChar w:fldCharType="begin">
          <w:fldData xml:space="preserve">PEVuZE5vdGU+PENpdGU+PEF1dGhvcj5GcmFzZXI8L0F1dGhvcj48WWVhcj4yMDEzPC9ZZWFyPjxS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=
</w:fldData>
        </w:fldChar>
      </w:r>
      <w:r w:rsidR="00170978" w:rsidRPr="0003670F">
        <w:instrText xml:space="preserve"> ADDIN EN.CITE.DATA </w:instrText>
      </w:r>
      <w:r w:rsidR="00170978" w:rsidRPr="0003670F">
        <w:fldChar w:fldCharType="end"/>
      </w:r>
      <w:r w:rsidR="00170978" w:rsidRPr="0003670F">
        <w:fldChar w:fldCharType="separate"/>
      </w:r>
      <w:r w:rsidR="00170978" w:rsidRPr="0003670F">
        <w:rPr>
          <w:noProof/>
          <w:lang w:val="en-US"/>
        </w:rPr>
        <w:t>(11-14)</w:t>
      </w:r>
      <w:r w:rsidR="00170978" w:rsidRPr="0003670F">
        <w:fldChar w:fldCharType="end"/>
      </w:r>
      <w:r w:rsidR="00170978" w:rsidRPr="0003670F">
        <w:rPr>
          <w:rFonts w:cs="Segoe UI"/>
        </w:rPr>
        <w:t>.</w:t>
      </w:r>
      <w:r w:rsidR="00170978" w:rsidRPr="0003670F">
        <w:rPr>
          <w:rFonts w:cs="Segoe UI"/>
          <w:i/>
        </w:rPr>
        <w:t xml:space="preserve"> </w:t>
      </w:r>
      <w:r w:rsidR="001A5F10" w:rsidRPr="0003670F">
        <w:rPr>
          <w:rFonts w:cs="URWPalladioL-Roma"/>
        </w:rPr>
        <w:t>Image</w:t>
      </w:r>
      <w:r w:rsidR="00C01208" w:rsidRPr="0003670F">
        <w:rPr>
          <w:rFonts w:cs="URWPalladioL-Roma"/>
        </w:rPr>
        <w:t>-based and thus</w:t>
      </w:r>
      <w:r w:rsidR="00C01208">
        <w:rPr>
          <w:rFonts w:cs="URWPalladioL-Roma"/>
        </w:rPr>
        <w:t xml:space="preserve"> </w:t>
      </w:r>
      <w:r>
        <w:rPr>
          <w:rFonts w:cs="URWPalladioL-Roma"/>
        </w:rPr>
        <w:t>realistic modelling on actual morphological data from experiments is relatively novel and has only been made possible by the recent advances in high-resolution imaging techniques and the broad availability of high-performance computing.</w:t>
      </w:r>
    </w:p>
    <w:p w14:paraId="0BEFA4C9" w14:textId="149D0A7E" w:rsidR="00936206" w:rsidRPr="002C60FF" w:rsidRDefault="00936206" w:rsidP="00EE3847">
      <w:pPr>
        <w:autoSpaceDE w:val="0"/>
        <w:autoSpaceDN w:val="0"/>
        <w:adjustRightInd w:val="0"/>
        <w:spacing w:after="120" w:line="480" w:lineRule="auto"/>
        <w:jc w:val="both"/>
        <w:rPr>
          <w:i/>
          <w:noProof/>
        </w:rPr>
      </w:pPr>
      <w:r>
        <w:rPr>
          <w:rFonts w:cs="URWPalladioL-Roma"/>
        </w:rPr>
        <w:t xml:space="preserve">Image-based mathematical modelling of biological processes poses a number of challenges because various requirements have to be satisfied – at least partially – at the same time, as summarised in </w:t>
      </w:r>
      <w:r w:rsidR="00AE739C">
        <w:rPr>
          <w:rFonts w:cs="URWPalladioL-Roma"/>
        </w:rPr>
        <w:t>f</w:t>
      </w:r>
      <w:r>
        <w:rPr>
          <w:rFonts w:cs="URWPalladioL-Roma"/>
        </w:rPr>
        <w:t xml:space="preserve">igure 1. In order to analyse the structure of a microvascular system, an imaging system should offer spatial resolutions and field of views that allow a meaningful </w:t>
      </w:r>
      <w:r w:rsidR="000B28DF">
        <w:rPr>
          <w:rFonts w:cs="URWPalladioL-Roma"/>
        </w:rPr>
        <w:t xml:space="preserve">or relevant </w:t>
      </w:r>
      <w:r>
        <w:rPr>
          <w:rFonts w:cs="URWPalladioL-Roma"/>
        </w:rPr>
        <w:t xml:space="preserve">part of the tissue to be </w:t>
      </w:r>
      <w:r>
        <w:rPr>
          <w:rFonts w:cs="URWPalladioL-Roma"/>
        </w:rPr>
        <w:lastRenderedPageBreak/>
        <w:t>captured at sufficient detail. Specimen size, spatial resolution and field of view are three factors that are important in imaging</w:t>
      </w:r>
      <w:r w:rsidR="000B28DF">
        <w:rPr>
          <w:rFonts w:cs="URWPalladioL-Roma"/>
        </w:rPr>
        <w:t xml:space="preserve">. However, </w:t>
      </w:r>
      <w:r>
        <w:rPr>
          <w:rFonts w:cs="URWPalladioL-Roma"/>
        </w:rPr>
        <w:t>for most imaging techniques, there exist</w:t>
      </w:r>
      <w:r w:rsidR="000B28DF">
        <w:rPr>
          <w:rFonts w:cs="URWPalladioL-Roma"/>
        </w:rPr>
        <w:t>s</w:t>
      </w:r>
      <w:r>
        <w:rPr>
          <w:rFonts w:cs="URWPalladioL-Roma"/>
        </w:rPr>
        <w:t xml:space="preserve"> an intrinsic trade-off between </w:t>
      </w:r>
      <w:r w:rsidR="00A81544">
        <w:rPr>
          <w:rFonts w:cs="URWPalladioL-Roma"/>
        </w:rPr>
        <w:t xml:space="preserve">those </w:t>
      </w:r>
      <w:r>
        <w:rPr>
          <w:rFonts w:cs="URWPalladioL-Roma"/>
        </w:rPr>
        <w:t xml:space="preserve">factors, which cannot </w:t>
      </w:r>
      <w:r w:rsidR="00217DDC">
        <w:rPr>
          <w:rFonts w:cs="URWPalladioL-Roma"/>
        </w:rPr>
        <w:t xml:space="preserve">always </w:t>
      </w:r>
      <w:r>
        <w:rPr>
          <w:rFonts w:cs="URWPalladioL-Roma"/>
        </w:rPr>
        <w:t xml:space="preserve">be optimised independently. Another challenge is the </w:t>
      </w:r>
      <w:r w:rsidR="000B28DF">
        <w:rPr>
          <w:rFonts w:cs="URWPalladioL-Roma"/>
        </w:rPr>
        <w:t xml:space="preserve">typically </w:t>
      </w:r>
      <w:r>
        <w:rPr>
          <w:rFonts w:cs="URWPalladioL-Roma"/>
        </w:rPr>
        <w:t xml:space="preserve">low </w:t>
      </w:r>
      <w:r w:rsidR="000B28DF">
        <w:rPr>
          <w:rFonts w:cs="URWPalladioL-Roma"/>
        </w:rPr>
        <w:t xml:space="preserve">image </w:t>
      </w:r>
      <w:r>
        <w:rPr>
          <w:rFonts w:cs="URWPalladioL-Roma"/>
        </w:rPr>
        <w:t xml:space="preserve">contrast between different soft tissues (e.g. vasculature versus muscle fibres) so that identification of the different tissues and individual segmentation </w:t>
      </w:r>
      <w:r w:rsidR="000B28DF">
        <w:rPr>
          <w:rFonts w:cs="URWPalladioL-Roma"/>
        </w:rPr>
        <w:t xml:space="preserve">thereof </w:t>
      </w:r>
      <w:r>
        <w:rPr>
          <w:rFonts w:cs="URWPalladioL-Roma"/>
        </w:rPr>
        <w:t>can become difficult. Therefore</w:t>
      </w:r>
      <w:r w:rsidR="00A81544">
        <w:rPr>
          <w:rFonts w:cs="URWPalladioL-Roma"/>
        </w:rPr>
        <w:t>,</w:t>
      </w:r>
      <w:r>
        <w:rPr>
          <w:rFonts w:cs="URWPalladioL-Roma"/>
        </w:rPr>
        <w:t xml:space="preserve"> it is</w:t>
      </w:r>
      <w:r w:rsidR="00217DDC">
        <w:rPr>
          <w:rFonts w:cs="URWPalladioL-Roma"/>
        </w:rPr>
        <w:t xml:space="preserve"> often</w:t>
      </w:r>
      <w:r>
        <w:rPr>
          <w:rFonts w:cs="URWPalladioL-Roma"/>
        </w:rPr>
        <w:t xml:space="preserve"> necessary to draw on contrast agents, </w:t>
      </w:r>
      <w:r w:rsidR="000B28DF">
        <w:rPr>
          <w:rFonts w:cs="URWPalladioL-Roma"/>
        </w:rPr>
        <w:t xml:space="preserve">which are </w:t>
      </w:r>
      <w:r>
        <w:rPr>
          <w:rFonts w:cs="URWPalladioL-Roma"/>
        </w:rPr>
        <w:t>specific for certain tissue types</w:t>
      </w:r>
      <w:r w:rsidR="000B28DF">
        <w:rPr>
          <w:rFonts w:cs="URWPalladioL-Roma"/>
        </w:rPr>
        <w:t xml:space="preserve"> in the ideal case</w:t>
      </w:r>
      <w:r>
        <w:rPr>
          <w:rFonts w:cs="URWPalladioL-Roma"/>
        </w:rPr>
        <w:t xml:space="preserve">. Finally, tissue contrasting and imaging result in certain costs, both </w:t>
      </w:r>
      <w:r w:rsidR="008F0A5B">
        <w:rPr>
          <w:rFonts w:cs="URWPalladioL-Roma"/>
        </w:rPr>
        <w:t xml:space="preserve">time-wise and </w:t>
      </w:r>
      <w:r>
        <w:rPr>
          <w:rFonts w:cs="URWPalladioL-Roma"/>
        </w:rPr>
        <w:t>financially.</w:t>
      </w:r>
      <w:r w:rsidR="00513FBF">
        <w:rPr>
          <w:rFonts w:cs="URWPalladioL-Roma"/>
        </w:rPr>
        <w:t xml:space="preserve"> </w:t>
      </w:r>
      <w:r w:rsidR="004105D8" w:rsidRPr="00B16EAD">
        <w:rPr>
          <w:rFonts w:cs="Segoe UI"/>
        </w:rPr>
        <w:t>An image-based model can also provide guidelines to determine which features need to be imaged and what spatial resolution is necessary to describe the biological process, e.g</w:t>
      </w:r>
      <w:r w:rsidR="00CC5660">
        <w:rPr>
          <w:rFonts w:cs="Segoe UI"/>
        </w:rPr>
        <w:t>.</w:t>
      </w:r>
      <w:r w:rsidR="004105D8" w:rsidRPr="00B16EAD">
        <w:rPr>
          <w:rFonts w:cs="Segoe UI"/>
        </w:rPr>
        <w:t xml:space="preserve">, oxygen exchange, with sufficient accuracy. Computational modelling is therefore important for determining the right balance between imaging at sufficiently high spatial resolution and investing time and financial resources inadequately, e.g., by imaging at unnecessarily high spatial resolutions or imaging at spatial resolutions that are too low and cannot provide meaningful results. </w:t>
      </w:r>
      <w:r w:rsidRPr="00B16EAD">
        <w:rPr>
          <w:rFonts w:cs="URWPalladioL-Roma"/>
        </w:rPr>
        <w:t>The biological</w:t>
      </w:r>
      <w:r>
        <w:rPr>
          <w:rFonts w:cs="URWPalladioL-Roma"/>
        </w:rPr>
        <w:t xml:space="preserve"> processes need to be </w:t>
      </w:r>
      <w:r w:rsidR="00713F7A">
        <w:rPr>
          <w:rFonts w:cs="URWPalladioL-Roma"/>
        </w:rPr>
        <w:t>modelled</w:t>
      </w:r>
      <w:r>
        <w:rPr>
          <w:rFonts w:cs="URWPalladioL-Roma"/>
        </w:rPr>
        <w:t xml:space="preserve"> correctly, but too much</w:t>
      </w:r>
      <w:r w:rsidR="00713F7A">
        <w:rPr>
          <w:rFonts w:cs="URWPalladioL-Roma"/>
        </w:rPr>
        <w:t xml:space="preserve"> unnecessary</w:t>
      </w:r>
      <w:r>
        <w:rPr>
          <w:rFonts w:cs="URWPalladioL-Roma"/>
        </w:rPr>
        <w:t xml:space="preserve"> detail may lead to long computing times to find a numerical solution or even make the mathematical system too complex to be solved at all. Most importantly, the results provided by the mathematical model need to be validated experimentally, which </w:t>
      </w:r>
      <w:r w:rsidR="00F0247B">
        <w:rPr>
          <w:rFonts w:cs="URWPalladioL-Roma"/>
        </w:rPr>
        <w:t xml:space="preserve">– </w:t>
      </w:r>
      <w:r w:rsidR="00FC6A09">
        <w:rPr>
          <w:rFonts w:cs="URWPalladioL-Roma"/>
        </w:rPr>
        <w:t>in some cases</w:t>
      </w:r>
      <w:r w:rsidR="00F0247B">
        <w:rPr>
          <w:rFonts w:cs="URWPalladioL-Roma"/>
        </w:rPr>
        <w:t xml:space="preserve"> – can </w:t>
      </w:r>
      <w:r>
        <w:rPr>
          <w:rFonts w:cs="URWPalladioL-Roma"/>
        </w:rPr>
        <w:t>be used to provide (refined) paramete</w:t>
      </w:r>
      <w:r w:rsidR="00B416D3">
        <w:rPr>
          <w:rFonts w:cs="URWPalladioL-Roma"/>
        </w:rPr>
        <w:t xml:space="preserve">rs for </w:t>
      </w:r>
      <w:r w:rsidR="00F0247B">
        <w:rPr>
          <w:rFonts w:cs="URWPalladioL-Roma"/>
        </w:rPr>
        <w:t xml:space="preserve">mathematical </w:t>
      </w:r>
      <w:r w:rsidR="00B416D3">
        <w:rPr>
          <w:rFonts w:cs="URWPalladioL-Roma"/>
        </w:rPr>
        <w:t>modelling.</w:t>
      </w:r>
      <w:r w:rsidR="00CC4136" w:rsidRPr="00CC4136">
        <w:rPr>
          <w:noProof/>
        </w:rPr>
        <w:t xml:space="preserve"> </w:t>
      </w:r>
      <w:r w:rsidR="002C60FF" w:rsidRPr="00B16EAD">
        <w:rPr>
          <w:noProof/>
        </w:rPr>
        <w:t>Apart from the geometric information that is provided by the imaging of the system</w:t>
      </w:r>
      <w:r w:rsidR="00D10FBD" w:rsidRPr="00B16EAD">
        <w:rPr>
          <w:noProof/>
        </w:rPr>
        <w:t xml:space="preserve"> and on which the system will be modelled </w:t>
      </w:r>
      <w:r w:rsidR="00AC3FC6" w:rsidRPr="00B16EAD">
        <w:rPr>
          <w:noProof/>
        </w:rPr>
        <w:fldChar w:fldCharType="begin"/>
      </w:r>
      <w:r w:rsidR="00170978" w:rsidRPr="00B16EAD">
        <w:rPr>
          <w:noProof/>
        </w:rPr>
        <w:instrText xml:space="preserve"> ADDIN EN.CITE &lt;EndNote&gt;&lt;Cite&gt;&lt;Author&gt;Keyes&lt;/Author&gt;&lt;Year&gt;2013&lt;/Year&gt;&lt;IDText&gt;High resolution sychrotron imaging of wheat root hairs growing in soil and image based modelling of phosphate uptake&lt;/IDText&gt;&lt;DisplayText&gt;(15)&lt;/DisplayText&gt;&lt;record&gt;&lt;titles&gt;&lt;title&gt;High resolution sychrotron imaging of wheat root hairs growing in soil and image based modelling of phosphate uptake&lt;/title&gt;&lt;secondary-title&gt;New Phytologist&lt;/secondary-title&gt;&lt;short-title&gt;High resolution sychrotron imaging of wheat root hairs growing in soil and image based modelling of phosphate uptake&lt;/short-title&gt;&lt;/titles&gt;&lt;contributors&gt;&lt;authors&gt;&lt;author&gt;Keyes, S.D.&lt;/author&gt;&lt;author&gt;Daly, K.R.&lt;/author&gt;&lt;author&gt;N.J., Gostling&lt;/author&gt;&lt;author&gt;Jones, D.L.&lt;/author&gt;&lt;author&gt;Talboys, P.&lt;/author&gt;&lt;author&gt;Pinzer, B.R.&lt;/author&gt;&lt;author&gt;Boardman, R.&lt;/author&gt;&lt;author&gt;Sinclair, I.&lt;/author&gt;&lt;author&gt;Marchant, A.&lt;/author&gt;&lt;author&gt;Roose, T.&lt;/author&gt;&lt;/authors&gt;&lt;/contributors&gt;&lt;added-date format="utc"&gt;1478631464&lt;/added-date&gt;&lt;ref-type name="Journal Article"&gt;17&lt;/ref-type&gt;&lt;dates&gt;&lt;year&gt;2013&lt;/year&gt;&lt;/dates&gt;&lt;rec-number&gt;281&lt;/rec-number&gt;&lt;last-updated-date format="utc"&gt;1478631464&lt;/last-updated-date&gt;&lt;label&gt;Keyes2013&lt;/label&gt;&lt;/record&gt;&lt;/Cite&gt;&lt;/EndNote&gt;</w:instrText>
      </w:r>
      <w:r w:rsidR="00AC3FC6" w:rsidRPr="00B16EAD">
        <w:rPr>
          <w:noProof/>
        </w:rPr>
        <w:fldChar w:fldCharType="separate"/>
      </w:r>
      <w:r w:rsidR="00170978" w:rsidRPr="00B16EAD">
        <w:rPr>
          <w:noProof/>
        </w:rPr>
        <w:t>(15)</w:t>
      </w:r>
      <w:r w:rsidR="00AC3FC6" w:rsidRPr="00B16EAD">
        <w:rPr>
          <w:noProof/>
        </w:rPr>
        <w:fldChar w:fldCharType="end"/>
      </w:r>
      <w:r w:rsidR="002C60FF" w:rsidRPr="00B16EAD">
        <w:rPr>
          <w:noProof/>
        </w:rPr>
        <w:t xml:space="preserve">, image data can supply information on material properties that </w:t>
      </w:r>
      <w:r w:rsidR="0052691D" w:rsidRPr="00B16EAD">
        <w:rPr>
          <w:noProof/>
        </w:rPr>
        <w:t xml:space="preserve">feed directly into the </w:t>
      </w:r>
      <w:r w:rsidR="00AC3FC6" w:rsidRPr="00B16EAD">
        <w:rPr>
          <w:noProof/>
        </w:rPr>
        <w:t>mathematical model</w:t>
      </w:r>
      <w:r w:rsidR="0052691D" w:rsidRPr="00B16EAD">
        <w:rPr>
          <w:noProof/>
        </w:rPr>
        <w:t>.</w:t>
      </w:r>
      <w:r w:rsidR="002C60FF" w:rsidRPr="00B16EAD">
        <w:rPr>
          <w:noProof/>
        </w:rPr>
        <w:t xml:space="preserve"> </w:t>
      </w:r>
      <w:r w:rsidR="00E04657" w:rsidRPr="00B16EAD">
        <w:rPr>
          <w:noProof/>
        </w:rPr>
        <w:t xml:space="preserve">The link between greyscales in computed tomography data and bone mineral density is well established </w:t>
      </w:r>
      <w:r w:rsidR="00E04657" w:rsidRPr="00B16EAD">
        <w:rPr>
          <w:noProof/>
        </w:rPr>
        <w:fldChar w:fldCharType="begin">
          <w:fldData xml:space="preserve">PEVuZE5vdGU+PENpdGU+PEF1dGhvcj5Cb3V4c2VpbjwvQXV0aG9yPjxZZWFyPjIwMTA8L1llYXI+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</w:fldData>
        </w:fldChar>
      </w:r>
      <w:r w:rsidR="00170978" w:rsidRPr="00B16EAD">
        <w:rPr>
          <w:noProof/>
        </w:rPr>
        <w:instrText xml:space="preserve"> ADDIN EN.CITE </w:instrText>
      </w:r>
      <w:r w:rsidR="00170978" w:rsidRPr="00B16EAD">
        <w:rPr>
          <w:noProof/>
        </w:rPr>
        <w:fldChar w:fldCharType="begin">
          <w:fldData xml:space="preserve">PEVuZE5vdGU+PENpdGU+PEF1dGhvcj5Cb3V4c2VpbjwvQXV0aG9yPjxZZWFyPjIwMTA8L1llYXI+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</w:fldData>
        </w:fldChar>
      </w:r>
      <w:r w:rsidR="00170978" w:rsidRPr="00B16EAD">
        <w:rPr>
          <w:noProof/>
        </w:rPr>
        <w:instrText xml:space="preserve"> ADDIN EN.CITE.DATA </w:instrText>
      </w:r>
      <w:r w:rsidR="00170978" w:rsidRPr="00B16EAD">
        <w:rPr>
          <w:noProof/>
        </w:rPr>
      </w:r>
      <w:r w:rsidR="00170978" w:rsidRPr="00B16EAD">
        <w:rPr>
          <w:noProof/>
        </w:rPr>
        <w:fldChar w:fldCharType="end"/>
      </w:r>
      <w:r w:rsidR="00E04657" w:rsidRPr="00B16EAD">
        <w:rPr>
          <w:noProof/>
        </w:rPr>
      </w:r>
      <w:r w:rsidR="00E04657" w:rsidRPr="00B16EAD">
        <w:rPr>
          <w:noProof/>
        </w:rPr>
        <w:fldChar w:fldCharType="separate"/>
      </w:r>
      <w:r w:rsidR="00170978" w:rsidRPr="00B16EAD">
        <w:rPr>
          <w:noProof/>
        </w:rPr>
        <w:t>(16)</w:t>
      </w:r>
      <w:r w:rsidR="00E04657" w:rsidRPr="00B16EAD">
        <w:rPr>
          <w:noProof/>
        </w:rPr>
        <w:fldChar w:fldCharType="end"/>
      </w:r>
      <w:r w:rsidR="00E04657" w:rsidRPr="00B16EAD">
        <w:rPr>
          <w:noProof/>
        </w:rPr>
        <w:t>, which fo</w:t>
      </w:r>
      <w:r w:rsidR="00985960" w:rsidRPr="00B16EAD">
        <w:rPr>
          <w:noProof/>
        </w:rPr>
        <w:t>r example can be used for modelling of structural mechanics.</w:t>
      </w:r>
    </w:p>
    <w:p w14:paraId="3998F431" w14:textId="0AD9DB58" w:rsidR="00906607" w:rsidRPr="00B16EAD" w:rsidRDefault="00936206" w:rsidP="00EE3847">
      <w:pPr>
        <w:autoSpaceDE w:val="0"/>
        <w:autoSpaceDN w:val="0"/>
        <w:adjustRightInd w:val="0"/>
        <w:spacing w:after="120" w:line="480" w:lineRule="auto"/>
        <w:jc w:val="both"/>
        <w:rPr>
          <w:rFonts w:cs="URWPalladioL-Roma"/>
        </w:rPr>
      </w:pPr>
      <w:r>
        <w:rPr>
          <w:rFonts w:cs="URWPalladioL-Roma"/>
        </w:rPr>
        <w:t>When considering the problem of microvascular function differ</w:t>
      </w:r>
      <w:r w:rsidR="00887DB6">
        <w:rPr>
          <w:rFonts w:cs="URWPalladioL-Roma"/>
        </w:rPr>
        <w:t xml:space="preserve">ent scales can be investigated, </w:t>
      </w:r>
      <w:r>
        <w:rPr>
          <w:rFonts w:cs="URWPalladioL-Roma"/>
        </w:rPr>
        <w:t>e.g.</w:t>
      </w:r>
      <w:r w:rsidR="00887DB6">
        <w:rPr>
          <w:rFonts w:cs="URWPalladioL-Roma"/>
        </w:rPr>
        <w:t xml:space="preserve"> cellular and whole organ scale</w:t>
      </w:r>
      <w:r w:rsidR="00700EC2">
        <w:rPr>
          <w:rFonts w:cs="URWPalladioL-Roma"/>
        </w:rPr>
        <w:t xml:space="preserve"> </w:t>
      </w:r>
      <w:r w:rsidR="00700EC2">
        <w:rPr>
          <w:rFonts w:cs="URWPalladioL-Roma"/>
        </w:rPr>
        <w:fldChar w:fldCharType="begin"/>
      </w:r>
      <w:r w:rsidR="00170978">
        <w:rPr>
          <w:rFonts w:cs="URWPalladioL-Roma"/>
        </w:rPr>
        <w:instrText xml:space="preserve"> ADDIN EN.CITE &lt;EndNote&gt;&lt;Cite&gt;&lt;Author&gt;Walpole&lt;/Author&gt;&lt;Year&gt;2013&lt;/Year&gt;&lt;RecNum&gt;201&lt;/RecNum&gt;&lt;DisplayText&gt;(17)&lt;/DisplayText&gt;&lt;record&gt;&lt;rec-number&gt;201&lt;/rec-number&gt;&lt;foreign-keys&gt;&lt;key app="EN" db-id="rds90pspit2frzeresr5szedf5psfw2pa9zd" timestamp="1453801992"&gt;201&lt;/key&gt;&lt;/foreign-keys&gt;&lt;ref-type name="Journal Article"&gt;17&lt;/ref-type&gt;&lt;contributors&gt;&lt;authors&gt;&lt;author&gt;Walpole, J.&lt;/author&gt;&lt;author&gt;Papin, J. A.&lt;/author&gt;&lt;author&gt;Peirce, S. M.&lt;/author&gt;&lt;/authors&gt;&lt;/contributors&gt;&lt;auth-address&gt;Department of Biomedical Engineering, University of Virginia, Charlottesville, VA 22908, USA.&lt;/auth-address&gt;&lt;titles&gt;&lt;title&gt;Multiscale computational models of complex biological systems&lt;/title&gt;&lt;secondary-title&gt;Annu Rev Biomed Eng&lt;/secondary-title&gt;&lt;alt-title&gt;Annual review of biomedical engineering&lt;/alt-title&gt;&lt;/titles&gt;&lt;periodical&gt;&lt;full-title&gt;Annual Review of Biomedical Engineering, Vol 13&lt;/full-title&gt;&lt;abbr-1&gt;Annu Rev Biomed Eng&lt;/abbr-1&gt;&lt;/periodical&gt;&lt;pages&gt;137-54&lt;/pages&gt;&lt;volume&gt;15&lt;/volume&gt;&lt;keywords&gt;&lt;keyword&gt;Animals&lt;/keyword&gt;&lt;keyword&gt;Biomedical Engineering/methods&lt;/keyword&gt;&lt;keyword&gt;Computational Biology/methods&lt;/keyword&gt;&lt;keyword&gt;Humans&lt;/keyword&gt;&lt;keyword&gt;Models, Biological&lt;/keyword&gt;&lt;keyword&gt;Research Design&lt;/keyword&gt;&lt;keyword&gt;Signal Transduction&lt;/keyword&gt;&lt;keyword&gt;*Systems Biology&lt;/keyword&gt;&lt;keyword&gt;Thermodynamics&lt;/keyword&gt;&lt;keyword&gt;Tissue Engineering/methods&lt;/keyword&gt;&lt;/keywords&gt;&lt;dates&gt;&lt;year&gt;2013&lt;/year&gt;&lt;/dates&gt;&lt;isbn&gt;1545-4274 (Electronic)&amp;#xD;1523-9829 (Linking)&lt;/isbn&gt;&lt;accession-num&gt;23642247&lt;/accession-num&gt;&lt;label&gt;Walpole2013&lt;/label&gt;&lt;urls&gt;&lt;related-urls&gt;&lt;url&gt;http://www.ncbi.nlm.nih.gov/pubmed/23642247&lt;/url&gt;&lt;/related-urls&gt;&lt;/urls&gt;&lt;custom2&gt;3970111&lt;/custom2&gt;&lt;electronic-resource-num&gt;10.1146/annurev-bioeng-071811-150104&lt;/electronic-resource-num&gt;&lt;/record&gt;&lt;/Cite&gt;&lt;/EndNote&gt;</w:instrText>
      </w:r>
      <w:r w:rsidR="00700EC2">
        <w:rPr>
          <w:rFonts w:cs="URWPalladioL-Roma"/>
        </w:rPr>
        <w:fldChar w:fldCharType="separate"/>
      </w:r>
      <w:r w:rsidR="00170978">
        <w:rPr>
          <w:rFonts w:cs="URWPalladioL-Roma"/>
          <w:noProof/>
        </w:rPr>
        <w:t>(17)</w:t>
      </w:r>
      <w:r w:rsidR="00700EC2">
        <w:rPr>
          <w:rFonts w:cs="URWPalladioL-Roma"/>
        </w:rPr>
        <w:fldChar w:fldCharType="end"/>
      </w:r>
      <w:r>
        <w:rPr>
          <w:rFonts w:cs="URWPalladioL-Roma"/>
        </w:rPr>
        <w:t>. Here, we focus on the whole</w:t>
      </w:r>
      <w:r w:rsidR="00382C83">
        <w:rPr>
          <w:rFonts w:cs="URWPalladioL-Roma"/>
        </w:rPr>
        <w:t>-</w:t>
      </w:r>
      <w:r>
        <w:rPr>
          <w:rFonts w:cs="URWPalladioL-Roma"/>
        </w:rPr>
        <w:t xml:space="preserve">organ scale by reviewing mathematical models of oxygen delivery in skeletal muscle based on </w:t>
      </w:r>
      <w:r>
        <w:rPr>
          <w:rFonts w:cs="URWPalladioL-Roma"/>
          <w:i/>
          <w:iCs/>
        </w:rPr>
        <w:t xml:space="preserve">ex vivo </w:t>
      </w:r>
      <w:r>
        <w:rPr>
          <w:rFonts w:cs="URWPalladioL-Roma"/>
        </w:rPr>
        <w:t xml:space="preserve">and </w:t>
      </w:r>
      <w:r>
        <w:rPr>
          <w:rFonts w:cs="URWPalladioL-Roma"/>
          <w:i/>
          <w:iCs/>
        </w:rPr>
        <w:t>in vivo</w:t>
      </w:r>
      <w:r>
        <w:rPr>
          <w:rFonts w:cs="URWPalladioL-Roma"/>
        </w:rPr>
        <w:t xml:space="preserve"> imaging of the microvasculature to inform the association between anatomical characteristics and disease or in </w:t>
      </w:r>
      <w:r>
        <w:rPr>
          <w:rFonts w:cs="URWPalladioL-Roma"/>
        </w:rPr>
        <w:lastRenderedPageBreak/>
        <w:t xml:space="preserve">other words, to identify and characterise structure-function </w:t>
      </w:r>
      <w:r w:rsidR="00FC6A09">
        <w:rPr>
          <w:rFonts w:cs="URWPalladioL-Roma"/>
        </w:rPr>
        <w:t>links</w:t>
      </w:r>
      <w:r w:rsidR="00834BCF">
        <w:rPr>
          <w:rFonts w:cs="URWPalladioL-Roma"/>
        </w:rPr>
        <w:t xml:space="preserve"> that are</w:t>
      </w:r>
      <w:r>
        <w:rPr>
          <w:rFonts w:cs="URWPalladioL-Roma"/>
        </w:rPr>
        <w:t xml:space="preserve"> important for microvascular systems. More specifically, this review discusses the different steps within the </w:t>
      </w:r>
      <w:r w:rsidRPr="00B16EAD">
        <w:rPr>
          <w:rFonts w:cs="URWPalladioL-Roma"/>
        </w:rPr>
        <w:t>workflow for developing an image-based model of skeletal muscle oxygenation</w:t>
      </w:r>
      <w:r w:rsidR="001827F0" w:rsidRPr="00B16EAD">
        <w:rPr>
          <w:rFonts w:cs="URWPalladioL-Roma"/>
        </w:rPr>
        <w:t>.</w:t>
      </w:r>
      <w:r w:rsidR="007F26CB" w:rsidRPr="00B16EAD">
        <w:rPr>
          <w:rFonts w:cs="URWPalladioL-Roma"/>
        </w:rPr>
        <w:t xml:space="preserve"> As a result, the equations presented in this work are considered on the whole organ scale. It may be beneficial to use homogenization approaches in this case, such as </w:t>
      </w:r>
      <w:r w:rsidR="00916DE2" w:rsidRPr="00B16EAD">
        <w:rPr>
          <w:rFonts w:cs="URWPalladioL-Roma"/>
        </w:rPr>
        <w:t>i</w:t>
      </w:r>
      <w:r w:rsidR="007F26CB" w:rsidRPr="00B16EAD">
        <w:rPr>
          <w:rFonts w:cs="URWPalladioL-Roma"/>
        </w:rPr>
        <w:t>n</w:t>
      </w:r>
      <w:r w:rsidR="00916DE2" w:rsidRPr="00B16EAD">
        <w:rPr>
          <w:rFonts w:cs="URWPalladioL-Roma"/>
        </w:rPr>
        <w:t xml:space="preserve"> </w:t>
      </w:r>
      <w:r w:rsidR="00916DE2" w:rsidRPr="00B16EAD">
        <w:rPr>
          <w:rFonts w:cs="URWPalladioL-Roma"/>
        </w:rPr>
        <w:fldChar w:fldCharType="begin"/>
      </w:r>
      <w:r w:rsidR="00170978" w:rsidRPr="00B16EAD">
        <w:rPr>
          <w:rFonts w:cs="URWPalladioL-Roma"/>
        </w:rPr>
        <w:instrText xml:space="preserve"> ADDIN EN.CITE &lt;EndNote&gt;&lt;Cite&gt;&lt;Author&gt;Daly&lt;/Author&gt;&lt;Year&gt;2015&lt;/Year&gt;&lt;IDText&gt;Homogenization of two fluid flow in porous media&lt;/IDText&gt;&lt;DisplayText&gt;(18)&lt;/DisplayText&gt;&lt;record&gt;&lt;dates&gt;&lt;pub-dates&gt;&lt;date&gt;APR 8 2015&lt;/date&gt;&lt;/pub-dates&gt;&lt;year&gt;2015&lt;/year&gt;&lt;/dates&gt;&lt;keywords&gt;&lt;keyword&gt;porous media&lt;/keyword&gt;&lt;keyword&gt;Richards&amp;apos; equation&lt;/keyword&gt;&lt;keyword&gt;homogenization&lt;/keyword&gt;&lt;keyword&gt;WATER CHARACTERISTIC CURVES&lt;/keyword&gt;&lt;keyword&gt;NONUNIFORM SYSTEM&lt;/keyword&gt;&lt;keyword&gt;FREE-ENERGY&lt;/keyword&gt;&lt;keyword&gt;BOUNDARY-CONDITIONS&lt;/keyword&gt;&lt;keyword&gt;EQUATION&lt;/keyword&gt;&lt;keyword&gt;MODELS&lt;/keyword&gt;&lt;keyword&gt;SOILS&lt;/keyword&gt;&lt;keyword&gt;INTERFACE&lt;/keyword&gt;&lt;keyword&gt;PRESSURE&lt;/keyword&gt;&lt;keyword&gt;DYNAMICS&lt;/keyword&gt;&lt;/keywords&gt;&lt;isbn&gt;1364-5021&lt;/isbn&gt;&lt;work-type&gt;Article&lt;/work-type&gt;&lt;titles&gt;&lt;title&gt;Homogenization of two fluid flow in porous media&lt;/title&gt;&lt;secondary-title&gt;Proceedings of the Royal Society a-Mathematical Physical and Engineering Sciences&lt;/secondary-title&gt;&lt;/titles&gt;&lt;number&gt;2176&lt;/number&gt;&lt;contributors&gt;&lt;authors&gt;&lt;author&gt;Daly, KR&lt;/author&gt;&lt;author&gt;Roose, T&lt;/author&gt;&lt;/authors&gt;&lt;/contributors&gt;&lt;custom7&gt;ARTN 20140564&lt;/custom7&gt;&lt;language&gt;English&lt;/language&gt;&lt;added-date format="utc"&gt;1480690452&lt;/added-date&gt;&lt;ref-type name="Journal Article"&gt;17&lt;/ref-type&gt;&lt;auth-address&gt;Univ Southampton, Fac Engn &amp;amp; Environm, Southampton SO17 1BJ, Hants, England&lt;/auth-address&gt;&lt;rec-number&gt;332&lt;/rec-number&gt;&lt;last-updated-date format="utc"&gt;1480690452&lt;/last-updated-date&gt;&lt;accession-num&gt;WOS:000351236200003&lt;/accession-num&gt;&lt;electronic-resource-num&gt;10.1098/rspa.2014.0564&lt;/electronic-resource-num&gt;&lt;volume&gt;471&lt;/volume&gt;&lt;/record&gt;&lt;/Cite&gt;&lt;/EndNote&gt;</w:instrText>
      </w:r>
      <w:r w:rsidR="00916DE2" w:rsidRPr="00B16EAD">
        <w:rPr>
          <w:rFonts w:cs="URWPalladioL-Roma"/>
        </w:rPr>
        <w:fldChar w:fldCharType="separate"/>
      </w:r>
      <w:r w:rsidR="00170978" w:rsidRPr="00B16EAD">
        <w:rPr>
          <w:rFonts w:cs="URWPalladioL-Roma"/>
          <w:noProof/>
        </w:rPr>
        <w:t>(18)</w:t>
      </w:r>
      <w:r w:rsidR="00916DE2" w:rsidRPr="00B16EAD">
        <w:rPr>
          <w:rFonts w:cs="URWPalladioL-Roma"/>
        </w:rPr>
        <w:fldChar w:fldCharType="end"/>
      </w:r>
      <w:r w:rsidR="007F26CB" w:rsidRPr="00B16EAD">
        <w:rPr>
          <w:rFonts w:cs="URWPalladioL-Roma"/>
        </w:rPr>
        <w:t xml:space="preserve">, but these may not always hold depending on the distribution of blood vessels in the muscle. </w:t>
      </w:r>
    </w:p>
    <w:p w14:paraId="7374F534" w14:textId="4809A46A" w:rsidR="00952CB6" w:rsidRPr="00B16EAD" w:rsidRDefault="00952CB6" w:rsidP="00EE3847">
      <w:pPr>
        <w:autoSpaceDE w:val="0"/>
        <w:autoSpaceDN w:val="0"/>
        <w:adjustRightInd w:val="0"/>
        <w:spacing w:after="120" w:line="480" w:lineRule="auto"/>
        <w:jc w:val="both"/>
        <w:rPr>
          <w:rFonts w:cs="URWPalladioL-Roma"/>
        </w:rPr>
      </w:pPr>
      <w:r w:rsidRPr="00B16EAD">
        <w:rPr>
          <w:rFonts w:cs="URWPalladioL-Roma"/>
        </w:rPr>
        <w:t xml:space="preserve">Skeletal muscle, </w:t>
      </w:r>
      <w:r w:rsidR="00E24602" w:rsidRPr="00B16EAD">
        <w:rPr>
          <w:rFonts w:cs="URWPalladioL-Roma"/>
        </w:rPr>
        <w:t>which makes up almost half of a</w:t>
      </w:r>
      <w:r w:rsidRPr="00B16EAD">
        <w:rPr>
          <w:rFonts w:cs="URWPalladioL-Roma"/>
        </w:rPr>
        <w:t xml:space="preserve"> (healthy) individual</w:t>
      </w:r>
      <w:r w:rsidR="00FF05D1" w:rsidRPr="00B16EAD">
        <w:rPr>
          <w:rFonts w:cs="URWPalladioL-Roma"/>
        </w:rPr>
        <w:t xml:space="preserve">'s body mass </w:t>
      </w:r>
      <w:r w:rsidR="008C52E2" w:rsidRPr="00B16EAD">
        <w:rPr>
          <w:rFonts w:cs="URWPalladioL-Roma"/>
        </w:rPr>
        <w:fldChar w:fldCharType="begin"/>
      </w:r>
      <w:r w:rsidR="00170978" w:rsidRPr="00B16EAD">
        <w:rPr>
          <w:rFonts w:cs="URWPalladioL-Roma"/>
        </w:rPr>
        <w:instrText xml:space="preserve"> ADDIN EN.CITE &lt;EndNote&gt;&lt;Cite&gt;&lt;Author&gt;Segovia&lt;/Author&gt;&lt;Year&gt;2014&lt;/Year&gt;&lt;RecNum&gt;323&lt;/RecNum&gt;&lt;DisplayText&gt;(19)&lt;/DisplayText&gt;&lt;record&gt;&lt;rec-number&gt;323&lt;/rec-number&gt;&lt;foreign-keys&gt;&lt;key app="EN" db-id="rds90pspit2frzeresr5szedf5psfw2pa9zd" timestamp="1467375255"&gt;323&lt;/key&gt;&lt;/foreign-keys&gt;&lt;ref-type name="Journal Article"&gt;17&lt;/ref-type&gt;&lt;contributors&gt;&lt;authors&gt;&lt;author&gt;Segovia, S. A.&lt;/author&gt;&lt;author&gt;Vickers, M. H.&lt;/author&gt;&lt;author&gt;Gray, C.&lt;/author&gt;&lt;author&gt;Reynolds, C. M.&lt;/author&gt;&lt;/authors&gt;&lt;/contributors&gt;&lt;auth-address&gt;Liggins Institute and Gravida, National Centre for Growth and Development, University of Auckland, Auckland 1142, New Zealand.&lt;/auth-address&gt;&lt;titles&gt;&lt;title&gt;Maternal obesity, inflammation, and developmental programming&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418975&lt;/pages&gt;&lt;volume&gt;2014&lt;/volume&gt;&lt;keywords&gt;&lt;keyword&gt;Anti-Inflammatory Agents/*therapeutic use&lt;/keyword&gt;&lt;keyword&gt;Female&lt;/keyword&gt;&lt;keyword&gt;*Fetal Development&lt;/keyword&gt;&lt;keyword&gt;Humans&lt;/keyword&gt;&lt;keyword&gt;Inflammation&lt;/keyword&gt;&lt;keyword&gt;*Insulin Resistance&lt;/keyword&gt;&lt;keyword&gt;Obesity/drug therapy/epidemiology/metabolism/*physiopathology&lt;/keyword&gt;&lt;keyword&gt;*Organogenesis&lt;/keyword&gt;&lt;keyword&gt;Pregnancy&lt;/keyword&gt;&lt;keyword&gt;Pregnancy Complications/drug therapy/epidemiology/metabolism/*physiopathology&lt;/keyword&gt;&lt;keyword&gt;Prevalence&lt;/keyword&gt;&lt;/keywords&gt;&lt;dates&gt;&lt;year&gt;2014&lt;/year&gt;&lt;/dates&gt;&lt;isbn&gt;2314-6141 (Electronic)&lt;/isbn&gt;&lt;accession-num&gt;24967364&lt;/accession-num&gt;&lt;label&gt;Segovia2014&lt;/label&gt;&lt;urls&gt;&lt;related-urls&gt;&lt;url&gt;http://www.ncbi.nlm.nih.gov/pubmed/24967364&lt;/url&gt;&lt;/related-urls&gt;&lt;/urls&gt;&lt;custom2&gt;4055365&lt;/custom2&gt;&lt;electronic-resource-num&gt;10.1155/2014/418975&lt;/electronic-resource-num&gt;&lt;/record&gt;&lt;/Cite&gt;&lt;/EndNote&gt;</w:instrText>
      </w:r>
      <w:r w:rsidR="008C52E2" w:rsidRPr="00B16EAD">
        <w:rPr>
          <w:rFonts w:cs="URWPalladioL-Roma"/>
        </w:rPr>
        <w:fldChar w:fldCharType="separate"/>
      </w:r>
      <w:r w:rsidR="00170978" w:rsidRPr="00B16EAD">
        <w:rPr>
          <w:rFonts w:cs="URWPalladioL-Roma"/>
          <w:noProof/>
        </w:rPr>
        <w:t>(19)</w:t>
      </w:r>
      <w:r w:rsidR="008C52E2" w:rsidRPr="00B16EAD">
        <w:rPr>
          <w:rFonts w:cs="URWPalladioL-Roma"/>
        </w:rPr>
        <w:fldChar w:fldCharType="end"/>
      </w:r>
      <w:r w:rsidRPr="00B16EAD">
        <w:rPr>
          <w:rFonts w:cs="URWPalladioL-Roma"/>
        </w:rPr>
        <w:t xml:space="preserve">, </w:t>
      </w:r>
      <w:r w:rsidR="00E24602" w:rsidRPr="00B16EAD">
        <w:rPr>
          <w:rFonts w:cs="URWPalladioL-Roma"/>
        </w:rPr>
        <w:t>is one of the key tissues investigated in the origin and outcomes of cardio-metabolic disease. It is one of the most important tissues in terms of oxygen consumption, in particular during exercise. With that, skeletal muscle is an ideal tissue for a proof-of-concept study for image-based modelling of tissue oxygenation. The workflow presented in the current work can be directly translated to other organs, though the final choice of imaging techniques and image processing methods may vary, as well as the general approach and specific parameters for computational modelling.</w:t>
      </w:r>
    </w:p>
    <w:p w14:paraId="290AD75D" w14:textId="736EEE36" w:rsidR="00382C83" w:rsidRDefault="00952CB6" w:rsidP="00EE3847">
      <w:pPr>
        <w:autoSpaceDE w:val="0"/>
        <w:autoSpaceDN w:val="0"/>
        <w:adjustRightInd w:val="0"/>
        <w:spacing w:after="120" w:line="480" w:lineRule="auto"/>
        <w:jc w:val="both"/>
        <w:rPr>
          <w:rFonts w:cs="URWPalladioL-Roma"/>
          <w:color w:val="000000"/>
        </w:rPr>
      </w:pPr>
      <w:r>
        <w:rPr>
          <w:rFonts w:cs="URWPalladioL-Roma"/>
        </w:rPr>
        <w:t>An image-based modelling workflow</w:t>
      </w:r>
      <w:r w:rsidR="00936206">
        <w:rPr>
          <w:rFonts w:cs="URWPalladioL-Roma"/>
        </w:rPr>
        <w:t xml:space="preserve"> has been adopted for example by</w:t>
      </w:r>
      <w:r w:rsidR="001827F0">
        <w:rPr>
          <w:rFonts w:cs="URWPalladioL-Roma"/>
        </w:rPr>
        <w:t xml:space="preserve"> </w:t>
      </w:r>
      <w:r w:rsidR="004467E1">
        <w:rPr>
          <w:rFonts w:cs="URWPalladioL-Roma"/>
        </w:rPr>
        <w:t xml:space="preserve">Cooper </w:t>
      </w:r>
      <w:r w:rsidR="004467E1" w:rsidRPr="00887DB6">
        <w:rPr>
          <w:rFonts w:cs="URWPalladioL-Roma"/>
          <w:i/>
        </w:rPr>
        <w:t>et al.</w:t>
      </w:r>
      <w:r w:rsidR="004467E1">
        <w:rPr>
          <w:rFonts w:cs="URWPalladioL-Roma"/>
        </w:rPr>
        <w:t xml:space="preserve"> </w:t>
      </w:r>
      <w:r w:rsidR="0016239C">
        <w:rPr>
          <w:rFonts w:cs="URWPalladioL-Roma"/>
        </w:rPr>
        <w:fldChar w:fldCharType="begin"/>
      </w:r>
      <w:r w:rsidR="00170978">
        <w:rPr>
          <w:rFonts w:cs="URWPalladioL-Roma"/>
        </w:rPr>
        <w:instrText xml:space="preserve"> ADDIN EN.CITE &lt;EndNote&gt;&lt;Cite ExcludeAuth="1"&gt;&lt;Author&gt;Cooper&lt;/Author&gt;&lt;Year&gt;2015&lt;/Year&gt;&lt;RecNum&gt;207&lt;/RecNum&gt;&lt;DisplayText&gt;(20)&lt;/DisplayText&gt;&lt;record&gt;&lt;rec-number&gt;207&lt;/rec-number&gt;&lt;foreign-keys&gt;&lt;key app="EN" db-id="rds90pspit2frzeresr5szedf5psfw2pa9zd" timestamp="1453802631"&gt;207&lt;/key&gt;&lt;/foreign-keys&gt;&lt;ref-type name="Journal Article"&gt;17&lt;/ref-type&gt;&lt;contributors&gt;&lt;authors&gt;&lt;author&gt;Cooper, L. J.&lt;/author&gt;&lt;author&gt;Heppell, J. P.&lt;/author&gt;&lt;author&gt;Clough, G. F.&lt;/author&gt;&lt;author&gt;Ganapathisubramani, B.&lt;/author&gt;&lt;author&gt;Roose, T.&lt;/author&gt;&lt;/authors&gt;&lt;/contributors&gt;&lt;auth-address&gt;Faculty of Engineering and the Environment, University of Southampton, Highfield Campus, Southampton, SO17 1BJ, UK. laura.cooper@soton.ac.uk.&amp;#xD;Institute for Life Sciences, University of Southampton, Southampton, UK. laura.cooper@soton.ac.uk.&amp;#xD;Faculty of Engineering and the Environment, University of Southampton, Highfield Campus, Southampton, SO17 1BJ, UK.&amp;#xD;Faculty of Medicine, Southampton General Hospital, University of Southampton, Southampton, SO16 6YD, UK.&amp;#xD;Institute for Life Sciences, University of Southampton, Southampton, UK.&lt;/auth-address&gt;&lt;titles&gt;&lt;title&gt;An Image-Based Model of Fluid Flow Through Lymph Nodes&lt;/title&gt;&lt;secondary-title&gt;Bull Math Biol&lt;/secondary-title&gt;&lt;alt-title&gt;Bulletin of mathematical biology&lt;/alt-title&gt;&lt;/titles&gt;&lt;alt-periodical&gt;&lt;full-title&gt;Bulletin of Mathematical Biology&lt;/full-title&gt;&lt;abbr-1&gt;B Math Biol&lt;/abbr-1&gt;&lt;/alt-periodical&gt;&lt;dates&gt;&lt;year&gt;2015&lt;/year&gt;&lt;pub-dates&gt;&lt;date&gt;Dec 21&lt;/date&gt;&lt;/pub-dates&gt;&lt;/dates&gt;&lt;isbn&gt;1522-9602 (Electronic)&amp;#xD;0092-8240 (Linking)&lt;/isbn&gt;&lt;accession-num&gt;26690921&lt;/accession-num&gt;&lt;label&gt;Cooper2015&lt;/label&gt;&lt;urls&gt;&lt;related-urls&gt;&lt;url&gt;http://www.ncbi.nlm.nih.gov/pubmed/26690921&lt;/url&gt;&lt;/related-urls&gt;&lt;/urls&gt;&lt;electronic-resource-num&gt;10.1007/s11538-015-0128-y&lt;/electronic-resource-num&gt;&lt;/record&gt;&lt;/Cite&gt;&lt;/EndNote&gt;</w:instrText>
      </w:r>
      <w:r w:rsidR="0016239C">
        <w:rPr>
          <w:rFonts w:cs="URWPalladioL-Roma"/>
        </w:rPr>
        <w:fldChar w:fldCharType="separate"/>
      </w:r>
      <w:r w:rsidR="00170978">
        <w:rPr>
          <w:rFonts w:cs="URWPalladioL-Roma"/>
          <w:noProof/>
        </w:rPr>
        <w:t>(20)</w:t>
      </w:r>
      <w:r w:rsidR="0016239C">
        <w:rPr>
          <w:rFonts w:cs="URWPalladioL-Roma"/>
        </w:rPr>
        <w:fldChar w:fldCharType="end"/>
      </w:r>
      <w:r w:rsidR="0016239C">
        <w:rPr>
          <w:rFonts w:cs="URWPalladioL-Roma"/>
        </w:rPr>
        <w:t xml:space="preserve"> </w:t>
      </w:r>
      <w:r w:rsidR="00713F7A">
        <w:rPr>
          <w:rFonts w:cs="URWPalladioL-Roma"/>
        </w:rPr>
        <w:t>who created an</w:t>
      </w:r>
      <w:r w:rsidR="00936206">
        <w:rPr>
          <w:rFonts w:cs="URWPalladioL-Roma"/>
        </w:rPr>
        <w:t xml:space="preserve"> image-based model of fluid flow in the lymph node</w:t>
      </w:r>
      <w:r w:rsidR="00E94575" w:rsidRPr="00B16EAD">
        <w:rPr>
          <w:rFonts w:cs="URWPalladioL-Roma"/>
        </w:rPr>
        <w:t>.</w:t>
      </w:r>
      <w:r w:rsidR="00834BCF" w:rsidRPr="00B16EAD">
        <w:rPr>
          <w:rFonts w:cs="URWPalladioL-Roma"/>
        </w:rPr>
        <w:t xml:space="preserve"> </w:t>
      </w:r>
      <w:r w:rsidR="00E94575" w:rsidRPr="00B16EAD">
        <w:rPr>
          <w:rFonts w:cs="URWPalladioL-Roma"/>
        </w:rPr>
        <w:t xml:space="preserve">Measuring flow within the nodes is difficult, not least because of the small size of the nodes and their fine structure. However, through image-based modelling (on </w:t>
      </w:r>
      <w:r w:rsidR="00CC5660" w:rsidRPr="00B16EAD">
        <w:rPr>
          <w:rFonts w:cs="URWPalladioL-Roma"/>
        </w:rPr>
        <w:t>light sheet</w:t>
      </w:r>
      <w:r w:rsidR="00E94575" w:rsidRPr="00B16EAD">
        <w:rPr>
          <w:rFonts w:cs="URWPalladioL-Roma"/>
        </w:rPr>
        <w:t xml:space="preserve"> fluorescence images) Cooper et al. </w:t>
      </w:r>
      <w:r w:rsidR="00E94575" w:rsidRPr="00B16EAD">
        <w:rPr>
          <w:rFonts w:cs="URWPalladioL-Roma"/>
        </w:rPr>
        <w:fldChar w:fldCharType="begin"/>
      </w:r>
      <w:r w:rsidR="00170978" w:rsidRPr="00B16EAD">
        <w:rPr>
          <w:rFonts w:cs="URWPalladioL-Roma"/>
        </w:rPr>
        <w:instrText xml:space="preserve"> ADDIN EN.CITE &lt;EndNote&gt;&lt;Cite ExcludeAuth="1"&gt;&lt;Author&gt;Cooper&lt;/Author&gt;&lt;Year&gt;2015&lt;/Year&gt;&lt;RecNum&gt;207&lt;/RecNum&gt;&lt;DisplayText&gt;(20)&lt;/DisplayText&gt;&lt;record&gt;&lt;rec-number&gt;207&lt;/rec-number&gt;&lt;foreign-keys&gt;&lt;key app="EN" db-id="rds90pspit2frzeresr5szedf5psfw2pa9zd" timestamp="1453802631"&gt;207&lt;/key&gt;&lt;/foreign-keys&gt;&lt;ref-type name="Journal Article"&gt;17&lt;/ref-type&gt;&lt;contributors&gt;&lt;authors&gt;&lt;author&gt;Cooper, L. J.&lt;/author&gt;&lt;author&gt;Heppell, J. P.&lt;/author&gt;&lt;author&gt;Clough, G. F.&lt;/author&gt;&lt;author&gt;Ganapathisubramani, B.&lt;/author&gt;&lt;author&gt;Roose, T.&lt;/author&gt;&lt;/authors&gt;&lt;/contributors&gt;&lt;auth-address&gt;Faculty of Engineering and the Environment, University of Southampton, Highfield Campus, Southampton, SO17 1BJ, UK. laura.cooper@soton.ac.uk.&amp;#xD;Institute for Life Sciences, University of Southampton, Southampton, UK. laura.cooper@soton.ac.uk.&amp;#xD;Faculty of Engineering and the Environment, University of Southampton, Highfield Campus, Southampton, SO17 1BJ, UK.&amp;#xD;Faculty of Medicine, Southampton General Hospital, University of Southampton, Southampton, SO16 6YD, UK.&amp;#xD;Institute for Life Sciences, University of Southampton, Southampton, UK.&lt;/auth-address&gt;&lt;titles&gt;&lt;title&gt;An Image-Based Model of Fluid Flow Through Lymph Nodes&lt;/title&gt;&lt;secondary-title&gt;Bull Math Biol&lt;/secondary-title&gt;&lt;alt-title&gt;Bulletin of mathematical biology&lt;/alt-title&gt;&lt;/titles&gt;&lt;alt-periodical&gt;&lt;full-title&gt;Bulletin of Mathematical Biology&lt;/full-title&gt;&lt;abbr-1&gt;B Math Biol&lt;/abbr-1&gt;&lt;/alt-periodical&gt;&lt;dates&gt;&lt;year&gt;2015&lt;/year&gt;&lt;pub-dates&gt;&lt;date&gt;Dec 21&lt;/date&gt;&lt;/pub-dates&gt;&lt;/dates&gt;&lt;isbn&gt;1522-9602 (Electronic)&amp;#xD;0092-8240 (Linking)&lt;/isbn&gt;&lt;accession-num&gt;26690921&lt;/accession-num&gt;&lt;label&gt;Cooper2015&lt;/label&gt;&lt;urls&gt;&lt;related-urls&gt;&lt;url&gt;http://www.ncbi.nlm.nih.gov/pubmed/26690921&lt;/url&gt;&lt;/related-urls&gt;&lt;/urls&gt;&lt;electronic-resource-num&gt;10.1007/s11538-015-0128-y&lt;/electronic-resource-num&gt;&lt;/record&gt;&lt;/Cite&gt;&lt;/EndNote&gt;</w:instrText>
      </w:r>
      <w:r w:rsidR="00E94575" w:rsidRPr="00B16EAD">
        <w:rPr>
          <w:rFonts w:cs="URWPalladioL-Roma"/>
        </w:rPr>
        <w:fldChar w:fldCharType="separate"/>
      </w:r>
      <w:r w:rsidR="00170978" w:rsidRPr="00B16EAD">
        <w:rPr>
          <w:rFonts w:cs="URWPalladioL-Roma"/>
          <w:noProof/>
        </w:rPr>
        <w:t>(20)</w:t>
      </w:r>
      <w:r w:rsidR="00E94575" w:rsidRPr="00B16EAD">
        <w:rPr>
          <w:rFonts w:cs="URWPalladioL-Roma"/>
        </w:rPr>
        <w:fldChar w:fldCharType="end"/>
      </w:r>
      <w:r w:rsidR="00E94575" w:rsidRPr="00B16EAD">
        <w:rPr>
          <w:rFonts w:cs="URWPalladioL-Roma"/>
        </w:rPr>
        <w:t xml:space="preserve"> were able to predict the flow pathways through the lymph node (direct from afferent to efferent lymphatics) and to – for the first time – quantify the dependency between fluid absorption/filtering through the blood vessel wall and the efferent lymphatic lumen fluid pressure.</w:t>
      </w:r>
      <w:r w:rsidR="00E94575">
        <w:rPr>
          <w:rFonts w:cs="URWPalladioL-Roma"/>
        </w:rPr>
        <w:t xml:space="preserve"> See figure 2 for a generic workflow for image-based modelling. </w:t>
      </w:r>
      <w:r w:rsidR="00916748">
        <w:rPr>
          <w:rFonts w:cs="URWPalladioL-Roma"/>
        </w:rPr>
        <w:t>Following the</w:t>
      </w:r>
      <w:r w:rsidR="00343DC4">
        <w:rPr>
          <w:rFonts w:cs="URWPalladioL-Roma"/>
        </w:rPr>
        <w:t xml:space="preserve"> image</w:t>
      </w:r>
      <w:r w:rsidR="00A96CD3">
        <w:rPr>
          <w:rFonts w:cs="URWPalladioL-Roma"/>
        </w:rPr>
        <w:t xml:space="preserve"> acquisition</w:t>
      </w:r>
      <w:r w:rsidR="00714621">
        <w:rPr>
          <w:rFonts w:cs="URWPalladioL-Roma"/>
        </w:rPr>
        <w:t xml:space="preserve"> (here </w:t>
      </w:r>
      <w:r w:rsidR="00A96CD3">
        <w:rPr>
          <w:rFonts w:cs="URWPalladioL-Roma"/>
        </w:rPr>
        <w:t xml:space="preserve">by </w:t>
      </w:r>
      <w:r w:rsidR="009F4A3F">
        <w:rPr>
          <w:rFonts w:cs="URWPalladioL-Roma"/>
        </w:rPr>
        <w:t>micro</w:t>
      </w:r>
      <w:r w:rsidR="00A96CD3">
        <w:rPr>
          <w:rFonts w:cs="URWPalladioL-Roma"/>
        </w:rPr>
        <w:t>-</w:t>
      </w:r>
      <w:r w:rsidR="009F4A3F">
        <w:rPr>
          <w:rFonts w:cs="URWPalladioL-Roma"/>
        </w:rPr>
        <w:t xml:space="preserve">computed tomography </w:t>
      </w:r>
      <w:r w:rsidR="00A96CD3">
        <w:rPr>
          <w:rFonts w:cs="URWPalladioL-Roma"/>
        </w:rPr>
        <w:t xml:space="preserve">or </w:t>
      </w:r>
      <w:r w:rsidR="009F4A3F">
        <w:rPr>
          <w:rFonts w:cs="URWPalladioL-Roma"/>
        </w:rPr>
        <w:t>µCT</w:t>
      </w:r>
      <w:r w:rsidR="00714621">
        <w:rPr>
          <w:rFonts w:cs="URWPalladioL-Roma"/>
        </w:rPr>
        <w:t>)</w:t>
      </w:r>
      <w:r w:rsidR="001827F0">
        <w:rPr>
          <w:rFonts w:cs="URWPalladioL-Roma"/>
        </w:rPr>
        <w:t xml:space="preserve">, the features of interest need to be segmented, either by hand or (semi-)automatically. </w:t>
      </w:r>
      <w:r w:rsidR="00A96CD3">
        <w:rPr>
          <w:rFonts w:cs="URWPalladioL-Roma"/>
        </w:rPr>
        <w:t xml:space="preserve">For </w:t>
      </w:r>
      <w:r w:rsidR="00A96CD3" w:rsidRPr="00A96CD3">
        <w:rPr>
          <w:rFonts w:cs="URWPalladioL-Roma"/>
        </w:rPr>
        <w:t xml:space="preserve">mathematical </w:t>
      </w:r>
      <w:r w:rsidR="00A96CD3">
        <w:rPr>
          <w:rFonts w:cs="URWPalladioL-Roma"/>
        </w:rPr>
        <w:t>modelling</w:t>
      </w:r>
      <w:r w:rsidR="00A96CD3" w:rsidRPr="00A96CD3">
        <w:rPr>
          <w:rFonts w:cs="URWPalladioL-Roma"/>
        </w:rPr>
        <w:t xml:space="preserve"> of oxygen delivery in skeletal muscle</w:t>
      </w:r>
      <w:r w:rsidR="00916748">
        <w:rPr>
          <w:rFonts w:cs="URWPalladioL-Roma"/>
        </w:rPr>
        <w:t>,</w:t>
      </w:r>
      <w:r w:rsidR="001827F0">
        <w:rPr>
          <w:rFonts w:cs="URWPalladioL-Roma"/>
        </w:rPr>
        <w:t xml:space="preserve"> </w:t>
      </w:r>
      <w:r w:rsidR="00732F66">
        <w:rPr>
          <w:rFonts w:cs="URWPalladioL-Roma"/>
        </w:rPr>
        <w:t xml:space="preserve">skeletal </w:t>
      </w:r>
      <w:r w:rsidR="009F4A3F">
        <w:rPr>
          <w:rFonts w:cs="URWPalladioL-Roma"/>
        </w:rPr>
        <w:t>muscle tissue</w:t>
      </w:r>
      <w:r w:rsidR="001827F0">
        <w:rPr>
          <w:rFonts w:cs="URWPalladioL-Roma"/>
        </w:rPr>
        <w:t xml:space="preserve"> and blood vessels </w:t>
      </w:r>
      <w:r w:rsidR="00A96CD3">
        <w:rPr>
          <w:rFonts w:cs="URWPalladioL-Roma"/>
        </w:rPr>
        <w:t>need to</w:t>
      </w:r>
      <w:r w:rsidR="001827F0">
        <w:rPr>
          <w:rFonts w:cs="URWPalladioL-Roma"/>
        </w:rPr>
        <w:t xml:space="preserve"> be segmented. The different features can now be characterised through quantitative morphometry and discretised for numerical modelling. The quantitative measures characterising the morphology and the outcomes of the mathematical model </w:t>
      </w:r>
      <w:r w:rsidR="00714621">
        <w:rPr>
          <w:rFonts w:cs="URWPalladioL-Roma"/>
        </w:rPr>
        <w:t xml:space="preserve">can be </w:t>
      </w:r>
      <w:r w:rsidR="001B67D9">
        <w:rPr>
          <w:rFonts w:cs="URWPalladioL-Roma"/>
        </w:rPr>
        <w:t>correlated</w:t>
      </w:r>
      <w:r w:rsidR="00714621">
        <w:rPr>
          <w:rFonts w:cs="URWPalladioL-Roma"/>
        </w:rPr>
        <w:t xml:space="preserve"> and an optimal </w:t>
      </w:r>
      <w:r w:rsidR="009F4A3F">
        <w:rPr>
          <w:rFonts w:cs="URWPalladioL-Roma"/>
        </w:rPr>
        <w:t xml:space="preserve">structural </w:t>
      </w:r>
      <w:r w:rsidR="00653746">
        <w:rPr>
          <w:rFonts w:cs="URWPalladioL-Roma"/>
        </w:rPr>
        <w:t>measure</w:t>
      </w:r>
      <w:r w:rsidR="009F4A3F">
        <w:rPr>
          <w:rFonts w:cs="URWPalladioL-Roma"/>
        </w:rPr>
        <w:t xml:space="preserve"> </w:t>
      </w:r>
      <w:r w:rsidR="00714621">
        <w:rPr>
          <w:rFonts w:cs="URWPalladioL-Roma"/>
        </w:rPr>
        <w:t xml:space="preserve">for </w:t>
      </w:r>
      <w:r w:rsidR="00714621">
        <w:rPr>
          <w:rFonts w:cs="URWPalladioL-Roma"/>
        </w:rPr>
        <w:lastRenderedPageBreak/>
        <w:t xml:space="preserve">the description of the </w:t>
      </w:r>
      <w:r w:rsidR="009F4A3F">
        <w:rPr>
          <w:rFonts w:cs="URWPalladioL-Roma"/>
        </w:rPr>
        <w:t>muscle oxygenation</w:t>
      </w:r>
      <w:r w:rsidR="00714621">
        <w:rPr>
          <w:rFonts w:cs="URWPalladioL-Roma"/>
        </w:rPr>
        <w:t xml:space="preserve"> identified. The result</w:t>
      </w:r>
      <w:r w:rsidR="00AE78E2">
        <w:rPr>
          <w:rFonts w:cs="URWPalladioL-Roma"/>
        </w:rPr>
        <w:t>ing numbers</w:t>
      </w:r>
      <w:r w:rsidR="00714621">
        <w:rPr>
          <w:rFonts w:cs="URWPalladioL-Roma"/>
        </w:rPr>
        <w:t xml:space="preserve"> may then have</w:t>
      </w:r>
      <w:r w:rsidR="001827F0">
        <w:rPr>
          <w:rFonts w:cs="URWPalladioL-Roma"/>
        </w:rPr>
        <w:t xml:space="preserve"> to be validated against </w:t>
      </w:r>
      <w:r w:rsidR="00AE78E2">
        <w:rPr>
          <w:rFonts w:cs="URWPalladioL-Roma"/>
        </w:rPr>
        <w:t>those that can be</w:t>
      </w:r>
      <w:r w:rsidR="001827F0">
        <w:rPr>
          <w:rFonts w:cs="URWPalladioL-Roma"/>
        </w:rPr>
        <w:t xml:space="preserve"> obtained from gold standard imaging techniques</w:t>
      </w:r>
      <w:r w:rsidR="00714621">
        <w:rPr>
          <w:rFonts w:cs="URWPalladioL-Roma"/>
        </w:rPr>
        <w:t xml:space="preserve">, </w:t>
      </w:r>
      <w:r w:rsidR="001827F0">
        <w:rPr>
          <w:rFonts w:cs="URWPalladioL-Roma"/>
        </w:rPr>
        <w:t>if non-standard imaging approaches have been used</w:t>
      </w:r>
      <w:r w:rsidR="00714621">
        <w:rPr>
          <w:rFonts w:cs="URWPalladioL-Roma"/>
        </w:rPr>
        <w:t>,</w:t>
      </w:r>
      <w:r w:rsidR="001827F0">
        <w:rPr>
          <w:rFonts w:cs="URWPalladioL-Roma"/>
        </w:rPr>
        <w:t xml:space="preserve"> and against biological experiments.</w:t>
      </w:r>
      <w:r w:rsidR="00714621">
        <w:rPr>
          <w:rFonts w:cs="URWPalladioL-Roma"/>
        </w:rPr>
        <w:t xml:space="preserve"> </w:t>
      </w:r>
    </w:p>
    <w:p w14:paraId="63318877" w14:textId="01867388" w:rsidR="00EC00A4" w:rsidRDefault="00382C83" w:rsidP="00EE3847">
      <w:pPr>
        <w:autoSpaceDE w:val="0"/>
        <w:autoSpaceDN w:val="0"/>
        <w:adjustRightInd w:val="0"/>
        <w:spacing w:after="0" w:line="480" w:lineRule="auto"/>
        <w:jc w:val="both"/>
        <w:rPr>
          <w:rFonts w:cs="URWPalladioL-Roma"/>
        </w:rPr>
      </w:pPr>
      <w:r>
        <w:rPr>
          <w:rFonts w:cs="URWPalladioL-Roma"/>
          <w:color w:val="000000"/>
        </w:rPr>
        <w:t>F</w:t>
      </w:r>
      <w:r w:rsidR="00936206">
        <w:rPr>
          <w:rFonts w:cs="URWPalladioL-Roma"/>
          <w:color w:val="000000"/>
        </w:rPr>
        <w:t>or a general understanding</w:t>
      </w:r>
      <w:r w:rsidR="00936206" w:rsidRPr="005F092F">
        <w:rPr>
          <w:rFonts w:cs="URWPalladioL-Roma"/>
        </w:rPr>
        <w:t xml:space="preserve"> </w:t>
      </w:r>
      <w:r w:rsidR="00936206">
        <w:rPr>
          <w:rFonts w:cs="URWPalladioL-Roma"/>
        </w:rPr>
        <w:t>of image-based mathematical models of oxygen delivery in skeletal muscle</w:t>
      </w:r>
      <w:r w:rsidR="00936206">
        <w:rPr>
          <w:rFonts w:cs="URWPalladioL-Roma"/>
          <w:color w:val="000000"/>
        </w:rPr>
        <w:t xml:space="preserve">, we briefly explain the biological background of oxygen delivery to soft tissue in Section 2. </w:t>
      </w:r>
      <w:r w:rsidR="00936206">
        <w:rPr>
          <w:rFonts w:cs="URWPalladioL-Roma"/>
        </w:rPr>
        <w:t xml:space="preserve">In Section 3 imaging </w:t>
      </w:r>
      <w:r w:rsidR="00967331">
        <w:rPr>
          <w:rFonts w:cs="URWPalladioL-Roma"/>
        </w:rPr>
        <w:t>techniques</w:t>
      </w:r>
      <w:r w:rsidR="00936206">
        <w:rPr>
          <w:rFonts w:cs="URWPalladioL-Roma"/>
        </w:rPr>
        <w:t xml:space="preserve"> used to capture the vasculature are reviewed, along with related methods for tissue contrasting. In Section 4, approaches for mathematical modelling for oxygen </w:t>
      </w:r>
      <w:r w:rsidR="00AE78E2">
        <w:rPr>
          <w:rFonts w:cs="URWPalladioL-Roma"/>
        </w:rPr>
        <w:t>supply</w:t>
      </w:r>
      <w:r w:rsidR="00936206">
        <w:rPr>
          <w:rFonts w:cs="URWPalladioL-Roma"/>
        </w:rPr>
        <w:t xml:space="preserve"> in soft tissues are discussed in detail, with particular focus on image-based models.</w:t>
      </w:r>
      <w:r w:rsidR="00AE78E2">
        <w:rPr>
          <w:rFonts w:cs="URWPalladioL-Roma"/>
        </w:rPr>
        <w:t xml:space="preserve"> We further </w:t>
      </w:r>
      <w:r>
        <w:rPr>
          <w:rFonts w:cs="URWPalladioL-Roma"/>
        </w:rPr>
        <w:t>present</w:t>
      </w:r>
      <w:r w:rsidR="00AE78E2">
        <w:rPr>
          <w:rFonts w:cs="URWPalladioL-Roma"/>
        </w:rPr>
        <w:t xml:space="preserve"> validation </w:t>
      </w:r>
      <w:r w:rsidR="00B0111B">
        <w:rPr>
          <w:rFonts w:cs="URWPalladioL-Roma"/>
        </w:rPr>
        <w:t>of</w:t>
      </w:r>
      <w:r w:rsidR="00AE78E2">
        <w:rPr>
          <w:rFonts w:cs="URWPalladioL-Roma"/>
        </w:rPr>
        <w:t xml:space="preserve"> such mathematical models in Section 4.</w:t>
      </w:r>
      <w:r w:rsidR="00936206">
        <w:rPr>
          <w:rFonts w:cs="URWPalladioL-Roma"/>
        </w:rPr>
        <w:t xml:space="preserve"> </w:t>
      </w:r>
    </w:p>
    <w:p w14:paraId="4A0A021D" w14:textId="139F3A6C" w:rsidR="00936206" w:rsidRDefault="00936206" w:rsidP="00EE3847">
      <w:pPr>
        <w:pStyle w:val="Heading3"/>
        <w:numPr>
          <w:ilvl w:val="0"/>
          <w:numId w:val="5"/>
        </w:numPr>
        <w:spacing w:line="480" w:lineRule="auto"/>
        <w:jc w:val="both"/>
      </w:pPr>
      <w:r>
        <w:t>Oxygen delivery to soft tissue</w:t>
      </w:r>
    </w:p>
    <w:p w14:paraId="7CD947C5" w14:textId="1BCA1FD5" w:rsidR="00936206" w:rsidRDefault="00936206" w:rsidP="00EE3847">
      <w:pPr>
        <w:spacing w:after="0" w:line="480" w:lineRule="auto"/>
        <w:jc w:val="both"/>
      </w:pPr>
      <w:r>
        <w:t xml:space="preserve">In this section, </w:t>
      </w:r>
      <w:r>
        <w:rPr>
          <w:rFonts w:cs="URWPalladioL-Roma"/>
          <w:color w:val="000000"/>
        </w:rPr>
        <w:t xml:space="preserve">the biological background of oxygen delivery to soft tissues is briefly explained, which is necessary </w:t>
      </w:r>
      <w:r>
        <w:t>to implement a meaningful mathematical model</w:t>
      </w:r>
      <w:r w:rsidR="009D221E">
        <w:t xml:space="preserve"> for tissue oxygenation</w:t>
      </w:r>
      <w:r>
        <w:t xml:space="preserve">. A schematic of this process is </w:t>
      </w:r>
      <w:r w:rsidR="00540D5D">
        <w:t>provided</w:t>
      </w:r>
      <w:r>
        <w:t xml:space="preserve"> in Figure 3. This is followed by an overview of the current gold standards for the assessment of microvascular function in skeletal muscle. In this context, the importance of capturing and analysing the red blood cell distribution within the vascular </w:t>
      </w:r>
      <w:r w:rsidR="002B6C1D">
        <w:t xml:space="preserve">system </w:t>
      </w:r>
      <w:r>
        <w:t xml:space="preserve">is </w:t>
      </w:r>
      <w:r w:rsidR="00976B37">
        <w:t>highlighted</w:t>
      </w:r>
      <w:r>
        <w:t>.</w:t>
      </w:r>
    </w:p>
    <w:p w14:paraId="1A1E0839" w14:textId="5EC7C373" w:rsidR="00E5174E" w:rsidRPr="00E5174E" w:rsidRDefault="00936206" w:rsidP="00E5174E">
      <w:pPr>
        <w:pStyle w:val="Heading5"/>
        <w:spacing w:line="480" w:lineRule="auto"/>
        <w:jc w:val="both"/>
      </w:pPr>
      <w:r>
        <w:lastRenderedPageBreak/>
        <w:t>Oxygen delivery to soft tissues</w:t>
      </w:r>
    </w:p>
    <w:p w14:paraId="4FA5D487" w14:textId="0F10564B" w:rsidR="00E5174E" w:rsidRPr="00E5174E" w:rsidRDefault="00936206" w:rsidP="00E5174E">
      <w:pPr>
        <w:pStyle w:val="Heading5"/>
        <w:spacing w:after="120" w:line="480" w:lineRule="auto"/>
        <w:jc w:val="both"/>
        <w:rPr>
          <w:rFonts w:asciiTheme="minorHAnsi" w:hAnsiTheme="minorHAnsi" w:cs="URWPalladioL-Roma"/>
          <w:color w:val="000000"/>
        </w:rPr>
      </w:pPr>
      <w:r w:rsidRPr="0083289E">
        <w:rPr>
          <w:rFonts w:asciiTheme="minorHAnsi" w:hAnsiTheme="minorHAnsi" w:cs="URWPalladioL-Roma"/>
          <w:color w:val="000000"/>
        </w:rPr>
        <w:t xml:space="preserve">Blood is a suspension of red blood cells (RBCs) in an </w:t>
      </w:r>
      <w:r w:rsidR="00714621" w:rsidRPr="0083289E">
        <w:rPr>
          <w:rFonts w:asciiTheme="minorHAnsi" w:hAnsiTheme="minorHAnsi" w:cs="URWPalladioL-Roma"/>
          <w:color w:val="000000"/>
        </w:rPr>
        <w:t xml:space="preserve">aqueous solution called plasma </w:t>
      </w:r>
      <w:r w:rsidR="00714621" w:rsidRPr="0083289E">
        <w:rPr>
          <w:rFonts w:asciiTheme="minorHAnsi" w:hAnsiTheme="minorHAnsi" w:cs="URWPalladioL-Roma"/>
          <w:color w:val="000000"/>
        </w:rPr>
        <w:fldChar w:fldCharType="begin"/>
      </w:r>
      <w:r w:rsidR="00170978">
        <w:rPr>
          <w:rFonts w:asciiTheme="minorHAnsi" w:hAnsiTheme="minorHAnsi" w:cs="URWPalladioL-Roma"/>
          <w:color w:val="000000"/>
        </w:rPr>
        <w:instrText xml:space="preserve"> ADDIN EN.CITE &lt;EndNote&gt;&lt;Cite&gt;&lt;Author&gt;Caro&lt;/Author&gt;&lt;Year&gt;2012&lt;/Year&gt;&lt;RecNum&gt;96&lt;/RecNum&gt;&lt;DisplayText&gt;(21)&lt;/DisplayText&gt;&lt;record&gt;&lt;rec-number&gt;96&lt;/rec-number&gt;&lt;foreign-keys&gt;&lt;key app="EN" db-id="rds90pspit2frzeresr5szedf5psfw2pa9zd" timestamp="1376579304"&gt;96&lt;/key&gt;&lt;/foreign-keys&gt;&lt;ref-type name="Book"&gt;6&lt;/ref-type&gt;&lt;contributors&gt;&lt;authors&gt;&lt;author&gt;Caro, Colin G.&lt;/author&gt;&lt;author&gt;Pedley, T.J.&lt;/author&gt;&lt;author&gt;Schroter, R.C.&lt;/author&gt;&lt;author&gt;Seed, W.A.&lt;/author&gt;&lt;/authors&gt;&lt;/contributors&gt;&lt;titles&gt;&lt;title&gt;The mechanics of the circulation&lt;/title&gt;&lt;/titles&gt;&lt;pages&gt;xxvi, 523 p.&lt;/pages&gt;&lt;edition&gt;2nd&lt;/edition&gt;&lt;keywords&gt;&lt;keyword&gt;Blood Circulation.&lt;/keyword&gt;&lt;/keywords&gt;&lt;dates&gt;&lt;year&gt;2012&lt;/year&gt;&lt;/dates&gt;&lt;pub-location&gt;Cambridge&lt;/pub-location&gt;&lt;publisher&gt;Cambridge University Press&lt;/publisher&gt;&lt;isbn&gt;9780521151771 (pbk.)&amp;#xD;0521151775 (pbk.)&lt;/isbn&gt;&lt;call-num&gt;HARTLEY ON-LOAN WG 103 CAR 3-WK-LOAN&lt;/call-num&gt;&lt;label&gt;Caro2012&lt;/label&gt;&lt;/record&gt;&lt;/Cite&gt;&lt;/EndNote&gt;</w:instrText>
      </w:r>
      <w:r w:rsidR="00714621" w:rsidRPr="0083289E">
        <w:rPr>
          <w:rFonts w:asciiTheme="minorHAnsi" w:hAnsiTheme="minorHAnsi" w:cs="URWPalladioL-Roma"/>
          <w:color w:val="000000"/>
        </w:rPr>
        <w:fldChar w:fldCharType="separate"/>
      </w:r>
      <w:r w:rsidR="00170978">
        <w:rPr>
          <w:rFonts w:asciiTheme="minorHAnsi" w:hAnsiTheme="minorHAnsi" w:cs="URWPalladioL-Roma"/>
          <w:noProof/>
          <w:color w:val="000000"/>
        </w:rPr>
        <w:t>(21)</w:t>
      </w:r>
      <w:r w:rsidR="00714621" w:rsidRPr="0083289E">
        <w:rPr>
          <w:rFonts w:asciiTheme="minorHAnsi" w:hAnsiTheme="minorHAnsi" w:cs="URWPalladioL-Roma"/>
          <w:color w:val="000000"/>
        </w:rPr>
        <w:fldChar w:fldCharType="end"/>
      </w:r>
      <w:r w:rsidR="00714621" w:rsidRPr="0083289E">
        <w:rPr>
          <w:rFonts w:asciiTheme="minorHAnsi" w:hAnsiTheme="minorHAnsi" w:cs="URWPalladioL-Roma"/>
          <w:color w:val="000000"/>
        </w:rPr>
        <w:t xml:space="preserve">. </w:t>
      </w:r>
      <w:r w:rsidRPr="0083289E">
        <w:rPr>
          <w:rFonts w:asciiTheme="minorHAnsi" w:hAnsiTheme="minorHAnsi" w:cs="URWPalladioL-Roma"/>
          <w:color w:val="000000"/>
        </w:rPr>
        <w:t>The RBCs are present in a high concentration (</w:t>
      </w:r>
      <w:r w:rsidR="007C6B9A" w:rsidRPr="0083289E">
        <w:rPr>
          <w:rFonts w:asciiTheme="minorHAnsi" w:hAnsiTheme="minorHAnsi" w:cs="URWPalladioL-Roma"/>
          <w:color w:val="000000"/>
        </w:rPr>
        <w:t>~5·10</w:t>
      </w:r>
      <w:r w:rsidR="007C6B9A" w:rsidRPr="0083289E">
        <w:rPr>
          <w:rFonts w:asciiTheme="minorHAnsi" w:hAnsiTheme="minorHAnsi" w:cs="URWPalladioL-Roma"/>
          <w:color w:val="000000"/>
          <w:vertAlign w:val="superscript"/>
        </w:rPr>
        <w:t>6</w:t>
      </w:r>
      <w:r w:rsidR="007C6B9A" w:rsidRPr="0083289E">
        <w:rPr>
          <w:rFonts w:asciiTheme="minorHAnsi" w:hAnsiTheme="minorHAnsi" w:cs="URWPalladioL-Roma"/>
          <w:color w:val="000000"/>
        </w:rPr>
        <w:t xml:space="preserve"> </w:t>
      </w:r>
      <w:r w:rsidRPr="0083289E">
        <w:rPr>
          <w:rFonts w:asciiTheme="minorHAnsi" w:hAnsiTheme="minorHAnsi" w:cs="URWPalladioL-Roma"/>
          <w:color w:val="000000"/>
        </w:rPr>
        <w:t>mm³), which represents about 45% of the plasma volume</w:t>
      </w:r>
      <w:r w:rsidR="00646776" w:rsidRPr="0083289E">
        <w:rPr>
          <w:rFonts w:asciiTheme="minorHAnsi" w:hAnsiTheme="minorHAnsi" w:cs="URWPalladioL-Roma"/>
          <w:color w:val="000000"/>
        </w:rPr>
        <w:t xml:space="preserve"> in a healthy adult</w:t>
      </w:r>
      <w:r w:rsidRPr="0083289E">
        <w:rPr>
          <w:rFonts w:asciiTheme="minorHAnsi" w:hAnsiTheme="minorHAnsi" w:cs="URWPalladioL-Roma"/>
          <w:color w:val="000000"/>
        </w:rPr>
        <w:t xml:space="preserve">. </w:t>
      </w:r>
      <w:r w:rsidR="00646776" w:rsidRPr="0083289E">
        <w:rPr>
          <w:rFonts w:asciiTheme="minorHAnsi" w:hAnsiTheme="minorHAnsi" w:cs="URWPalladioL-Roma"/>
          <w:color w:val="000000"/>
        </w:rPr>
        <w:t xml:space="preserve">The ratio of red blood cell volume to the whole blood volume is defined as the haematocrit. </w:t>
      </w:r>
      <w:r w:rsidRPr="0083289E">
        <w:rPr>
          <w:rFonts w:asciiTheme="minorHAnsi" w:hAnsiTheme="minorHAnsi" w:cs="URWPalladioL-Roma"/>
          <w:color w:val="000000"/>
        </w:rPr>
        <w:t>Oxygen is bound to the red blood cells by the protein haemoglobin and one haemoglobin molecule can bind</w:t>
      </w:r>
      <w:r w:rsidR="00646776" w:rsidRPr="0083289E">
        <w:rPr>
          <w:rFonts w:asciiTheme="minorHAnsi" w:hAnsiTheme="minorHAnsi" w:cs="URWPalladioL-Roma"/>
          <w:color w:val="000000"/>
        </w:rPr>
        <w:t xml:space="preserve"> up to</w:t>
      </w:r>
      <w:r w:rsidRPr="0083289E">
        <w:rPr>
          <w:rFonts w:asciiTheme="minorHAnsi" w:hAnsiTheme="minorHAnsi" w:cs="URWPalladioL-Roma"/>
          <w:color w:val="000000"/>
        </w:rPr>
        <w:t xml:space="preserve"> four oxygen molecules</w:t>
      </w:r>
      <w:r w:rsidR="00714621" w:rsidRPr="0083289E">
        <w:rPr>
          <w:rFonts w:asciiTheme="minorHAnsi" w:hAnsiTheme="minorHAnsi" w:cs="URWPalladioL-Roma"/>
          <w:color w:val="000000"/>
        </w:rPr>
        <w:t xml:space="preserve"> </w:t>
      </w:r>
      <w:r w:rsidRPr="0083289E">
        <w:rPr>
          <w:rFonts w:asciiTheme="minorHAnsi" w:hAnsiTheme="minorHAnsi" w:cs="URWPalladioL-Roma"/>
          <w:color w:val="000000"/>
        </w:rPr>
        <w:t xml:space="preserve"> </w:t>
      </w:r>
      <w:r w:rsidR="00ED72FD" w:rsidRPr="0083289E">
        <w:rPr>
          <w:rFonts w:asciiTheme="minorHAnsi" w:hAnsiTheme="minorHAnsi" w:cs="URWPalladioL-Roma"/>
          <w:color w:val="000000"/>
        </w:rPr>
        <w:fldChar w:fldCharType="begin"/>
      </w:r>
      <w:r w:rsidR="00170978">
        <w:rPr>
          <w:rFonts w:asciiTheme="minorHAnsi" w:hAnsiTheme="minorHAnsi" w:cs="URWPalladioL-Roma"/>
          <w:color w:val="000000"/>
        </w:rPr>
        <w:instrText xml:space="preserve"> ADDIN EN.CITE &lt;EndNote&gt;&lt;Cite&gt;&lt;Author&gt;Mozzarelli&lt;/Author&gt;&lt;Year&gt;2011&lt;/Year&gt;&lt;RecNum&gt;242&lt;/RecNum&gt;&lt;DisplayText&gt;(22)&lt;/DisplayText&gt;&lt;record&gt;&lt;rec-number&gt;242&lt;/rec-number&gt;&lt;foreign-keys&gt;&lt;key app="EN" db-id="rds90pspit2frzeresr5szedf5psfw2pa9zd" timestamp="1453806279"&gt;242&lt;/key&gt;&lt;/foreign-keys&gt;&lt;ref-type name="Journal Article"&gt;17&lt;/ref-type&gt;&lt;contributors&gt;&lt;authors&gt;&lt;author&gt;Mozzarelli, A.&lt;/author&gt;&lt;author&gt;Bettati, S.&lt;/author&gt;&lt;/authors&gt;&lt;/contributors&gt;&lt;auth-address&gt;Mozzarelli, A&amp;#xD;Univ Parma, Dept Biochem &amp;amp; Mol Biol, I-43100 Parma, Italy&amp;#xD;Univ Parma, Dept Biochem &amp;amp; Mol Biol, I-43100 Parma, Italy&amp;#xD;Univ Parma, Dept Biochem &amp;amp; Mol Biol, I-43100 Parma, Italy&amp;#xD;Natl Inst Biostruct &amp;amp; Biosyst, Rome, Italy&lt;/auth-address&gt;&lt;titles&gt;&lt;title&gt;Chemistry and Biochemistry of Oxygen Therapeutics From Transfusion to Artificial Blood Preface&lt;/title&gt;&lt;secondary-title&gt;Chemistry and Biochemistry of Oxygen Therapeutics: From Transfusion to Artificial Blood&lt;/secondary-title&gt;&lt;/titles&gt;&lt;periodical&gt;&lt;full-title&gt;Chemistry and Biochemistry of Oxygen Therapeutics: From Transfusion to Artificial Blood&lt;/full-title&gt;&lt;/periodical&gt;&lt;pages&gt;Xxiii-Xxiv&lt;/pages&gt;&lt;dates&gt;&lt;year&gt;2011&lt;/year&gt;&lt;/dates&gt;&lt;accession-num&gt;WOS:000337054800001&lt;/accession-num&gt;&lt;label&gt;Mozzarelli2011&lt;/label&gt;&lt;urls&gt;&lt;related-urls&gt;&lt;url&gt;&amp;lt;Go to ISI&amp;gt;://WOS:000337054800001&lt;/url&gt;&lt;/related-urls&gt;&lt;/urls&gt;&lt;electronic-resource-num&gt;Book_Doi 10.1002/9781119975427&lt;/electronic-resource-num&gt;&lt;language&gt;English&lt;/language&gt;&lt;/record&gt;&lt;/Cite&gt;&lt;/EndNote&gt;</w:instrText>
      </w:r>
      <w:r w:rsidR="00ED72FD" w:rsidRPr="0083289E">
        <w:rPr>
          <w:rFonts w:asciiTheme="minorHAnsi" w:hAnsiTheme="minorHAnsi" w:cs="URWPalladioL-Roma"/>
          <w:color w:val="000000"/>
        </w:rPr>
        <w:fldChar w:fldCharType="separate"/>
      </w:r>
      <w:r w:rsidR="00170978">
        <w:rPr>
          <w:rFonts w:asciiTheme="minorHAnsi" w:hAnsiTheme="minorHAnsi" w:cs="URWPalladioL-Roma"/>
          <w:noProof/>
          <w:color w:val="000000"/>
        </w:rPr>
        <w:t>(22)</w:t>
      </w:r>
      <w:r w:rsidR="00ED72FD" w:rsidRPr="0083289E">
        <w:rPr>
          <w:rFonts w:asciiTheme="minorHAnsi" w:hAnsiTheme="minorHAnsi" w:cs="URWPalladioL-Roma"/>
          <w:color w:val="000000"/>
        </w:rPr>
        <w:fldChar w:fldCharType="end"/>
      </w:r>
      <w:r w:rsidR="00ED72FD" w:rsidRPr="0083289E">
        <w:rPr>
          <w:rFonts w:asciiTheme="minorHAnsi" w:hAnsiTheme="minorHAnsi" w:cs="URWPalladioL-Roma"/>
          <w:color w:val="000000"/>
        </w:rPr>
        <w:t>.</w:t>
      </w:r>
      <w:r w:rsidRPr="0083289E">
        <w:rPr>
          <w:rFonts w:asciiTheme="minorHAnsi" w:hAnsiTheme="minorHAnsi" w:cs="URWPalladioL-Roma"/>
          <w:color w:val="000000"/>
        </w:rPr>
        <w:t xml:space="preserve"> </w:t>
      </w:r>
      <w:r w:rsidR="00646776" w:rsidRPr="0083289E">
        <w:rPr>
          <w:rFonts w:asciiTheme="minorHAnsi" w:hAnsiTheme="minorHAnsi" w:cs="URWPalladioL-Roma"/>
          <w:color w:val="000000"/>
        </w:rPr>
        <w:t>O</w:t>
      </w:r>
      <w:r w:rsidRPr="0083289E">
        <w:rPr>
          <w:rFonts w:asciiTheme="minorHAnsi" w:hAnsiTheme="minorHAnsi" w:cs="URWPalladioL-Roma"/>
          <w:color w:val="000000"/>
        </w:rPr>
        <w:t>xygen is released and diffuses</w:t>
      </w:r>
      <w:r w:rsidR="00646776" w:rsidRPr="0083289E">
        <w:rPr>
          <w:rFonts w:asciiTheme="minorHAnsi" w:hAnsiTheme="minorHAnsi" w:cs="URWPalladioL-Roma"/>
          <w:color w:val="000000"/>
        </w:rPr>
        <w:t xml:space="preserve"> down its </w:t>
      </w:r>
      <w:r w:rsidR="00495DB0">
        <w:rPr>
          <w:rFonts w:asciiTheme="minorHAnsi" w:hAnsiTheme="minorHAnsi" w:cs="URWPalladioL-Roma"/>
          <w:color w:val="000000"/>
        </w:rPr>
        <w:t>partial pressure (PO</w:t>
      </w:r>
      <w:r w:rsidR="00495DB0">
        <w:rPr>
          <w:rFonts w:asciiTheme="minorHAnsi" w:hAnsiTheme="minorHAnsi" w:cs="URWPalladioL-Roma"/>
          <w:color w:val="000000"/>
          <w:vertAlign w:val="subscript"/>
        </w:rPr>
        <w:t>2</w:t>
      </w:r>
      <w:r w:rsidR="00495DB0">
        <w:rPr>
          <w:rFonts w:asciiTheme="minorHAnsi" w:hAnsiTheme="minorHAnsi" w:cs="URWPalladioL-Roma"/>
          <w:color w:val="000000"/>
        </w:rPr>
        <w:t>)</w:t>
      </w:r>
      <w:r w:rsidR="00646776" w:rsidRPr="0083289E">
        <w:rPr>
          <w:rFonts w:asciiTheme="minorHAnsi" w:hAnsiTheme="minorHAnsi" w:cs="URWPalladioL-Roma"/>
          <w:color w:val="000000"/>
        </w:rPr>
        <w:t xml:space="preserve"> gradient</w:t>
      </w:r>
      <w:r w:rsidRPr="0083289E">
        <w:rPr>
          <w:rFonts w:asciiTheme="minorHAnsi" w:hAnsiTheme="minorHAnsi" w:cs="URWPalladioL-Roma"/>
          <w:color w:val="000000"/>
        </w:rPr>
        <w:t xml:space="preserve"> toward the muscle tissue. How well a solute is transferred through the capillary wall is described by the permeability of the wall to the solute, </w:t>
      </w:r>
      <w:r w:rsidR="00646776" w:rsidRPr="0083289E">
        <w:rPr>
          <w:rFonts w:asciiTheme="minorHAnsi" w:hAnsiTheme="minorHAnsi" w:cs="URWPalladioL-Roma"/>
          <w:color w:val="000000"/>
        </w:rPr>
        <w:t>which in a capillary comprises a single layer</w:t>
      </w:r>
      <w:r w:rsidRPr="0083289E">
        <w:rPr>
          <w:rFonts w:asciiTheme="minorHAnsi" w:hAnsiTheme="minorHAnsi" w:cs="URWPalladioL-Roma"/>
          <w:color w:val="000000"/>
        </w:rPr>
        <w:t xml:space="preserve"> of </w:t>
      </w:r>
      <w:r w:rsidR="00646776" w:rsidRPr="0083289E">
        <w:rPr>
          <w:rFonts w:asciiTheme="minorHAnsi" w:hAnsiTheme="minorHAnsi" w:cs="URWPalladioL-Roma"/>
          <w:color w:val="000000"/>
        </w:rPr>
        <w:t>endothelium and its</w:t>
      </w:r>
      <w:r w:rsidRPr="0083289E">
        <w:rPr>
          <w:rFonts w:asciiTheme="minorHAnsi" w:hAnsiTheme="minorHAnsi" w:cs="URWPalladioL-Roma"/>
          <w:color w:val="000000"/>
        </w:rPr>
        <w:t xml:space="preserve"> basement membrane</w:t>
      </w:r>
      <w:r w:rsidR="00646776" w:rsidRPr="0083289E">
        <w:rPr>
          <w:rFonts w:asciiTheme="minorHAnsi" w:hAnsiTheme="minorHAnsi" w:cs="URWPalladioL-Roma"/>
          <w:color w:val="000000"/>
        </w:rPr>
        <w:t>, and the characteristics of the diffusing substrate (e.g., size</w:t>
      </w:r>
      <w:r w:rsidR="0065183A" w:rsidRPr="0083289E">
        <w:rPr>
          <w:rFonts w:asciiTheme="minorHAnsi" w:hAnsiTheme="minorHAnsi" w:cs="URWPalladioL-Roma"/>
          <w:color w:val="000000"/>
        </w:rPr>
        <w:t>,</w:t>
      </w:r>
      <w:r w:rsidR="00646776" w:rsidRPr="0083289E">
        <w:rPr>
          <w:rFonts w:asciiTheme="minorHAnsi" w:hAnsiTheme="minorHAnsi" w:cs="URWPalladioL-Roma"/>
          <w:color w:val="000000"/>
        </w:rPr>
        <w:t xml:space="preserve"> charge</w:t>
      </w:r>
      <w:r w:rsidR="00C6410F">
        <w:rPr>
          <w:rFonts w:asciiTheme="minorHAnsi" w:hAnsiTheme="minorHAnsi" w:cs="URWPalladioL-Roma"/>
          <w:color w:val="000000"/>
        </w:rPr>
        <w:t xml:space="preserve"> or </w:t>
      </w:r>
      <w:r w:rsidR="00646776" w:rsidRPr="0083289E">
        <w:rPr>
          <w:rFonts w:asciiTheme="minorHAnsi" w:hAnsiTheme="minorHAnsi" w:cs="URWPalladioL-Roma"/>
          <w:color w:val="000000"/>
        </w:rPr>
        <w:t>lipophilicity)</w:t>
      </w:r>
      <w:r w:rsidRPr="0083289E">
        <w:rPr>
          <w:rFonts w:asciiTheme="minorHAnsi" w:hAnsiTheme="minorHAnsi" w:cs="URWPalladioL-Roma"/>
          <w:color w:val="000000"/>
        </w:rPr>
        <w:t xml:space="preserve">. This process of diffusion is illustrated in Figure 3. </w:t>
      </w:r>
      <w:r w:rsidR="00646776" w:rsidRPr="0083289E">
        <w:rPr>
          <w:rFonts w:asciiTheme="minorHAnsi" w:hAnsiTheme="minorHAnsi" w:cs="URWPalladioL-Roma"/>
          <w:color w:val="000000"/>
        </w:rPr>
        <w:t>O</w:t>
      </w:r>
      <w:r w:rsidR="00646776" w:rsidRPr="0083289E">
        <w:rPr>
          <w:rFonts w:asciiTheme="minorHAnsi" w:hAnsiTheme="minorHAnsi" w:cs="URWPalladioL-Roma"/>
          <w:color w:val="000000"/>
          <w:vertAlign w:val="subscript"/>
        </w:rPr>
        <w:t>2</w:t>
      </w:r>
      <w:r w:rsidR="00646776" w:rsidRPr="0083289E">
        <w:rPr>
          <w:rFonts w:asciiTheme="minorHAnsi" w:hAnsiTheme="minorHAnsi" w:cs="URWPalladioL-Roma"/>
          <w:color w:val="000000"/>
        </w:rPr>
        <w:t xml:space="preserve"> exchange</w:t>
      </w:r>
      <w:r w:rsidRPr="0083289E">
        <w:rPr>
          <w:rFonts w:asciiTheme="minorHAnsi" w:hAnsiTheme="minorHAnsi" w:cs="URWPalladioL-Roma"/>
          <w:color w:val="000000"/>
        </w:rPr>
        <w:t xml:space="preserve"> is very high due to the small molecul</w:t>
      </w:r>
      <w:r w:rsidR="0083289E">
        <w:rPr>
          <w:rFonts w:asciiTheme="minorHAnsi" w:hAnsiTheme="minorHAnsi" w:cs="URWPalladioL-Roma"/>
          <w:color w:val="000000"/>
        </w:rPr>
        <w:t>ar</w:t>
      </w:r>
      <w:r w:rsidR="00B343AF">
        <w:rPr>
          <w:rFonts w:asciiTheme="minorHAnsi" w:hAnsiTheme="minorHAnsi" w:cs="URWPalladioL-Roma"/>
          <w:color w:val="000000"/>
        </w:rPr>
        <w:t xml:space="preserve"> radius and </w:t>
      </w:r>
      <w:r w:rsidR="000E5C58">
        <w:rPr>
          <w:rFonts w:asciiTheme="minorHAnsi" w:hAnsiTheme="minorHAnsi" w:cs="URWPalladioL-Roma"/>
          <w:color w:val="000000"/>
        </w:rPr>
        <w:t xml:space="preserve">because </w:t>
      </w:r>
      <w:r w:rsidR="000E5C58" w:rsidRPr="0083289E">
        <w:rPr>
          <w:rFonts w:asciiTheme="minorHAnsi" w:hAnsiTheme="minorHAnsi" w:cs="URWPalladioL-Roma"/>
          <w:color w:val="000000"/>
        </w:rPr>
        <w:t>O</w:t>
      </w:r>
      <w:r w:rsidR="000E5C58" w:rsidRPr="0083289E">
        <w:rPr>
          <w:rFonts w:asciiTheme="minorHAnsi" w:hAnsiTheme="minorHAnsi" w:cs="URWPalladioL-Roma"/>
          <w:color w:val="000000"/>
          <w:vertAlign w:val="subscript"/>
        </w:rPr>
        <w:t>2</w:t>
      </w:r>
      <w:r w:rsidR="000E5C58" w:rsidRPr="0083289E">
        <w:rPr>
          <w:rFonts w:asciiTheme="minorHAnsi" w:hAnsiTheme="minorHAnsi" w:cs="URWPalladioL-Roma"/>
          <w:color w:val="000000"/>
        </w:rPr>
        <w:t xml:space="preserve"> </w:t>
      </w:r>
      <w:r w:rsidR="000E5C58">
        <w:rPr>
          <w:rFonts w:asciiTheme="minorHAnsi" w:hAnsiTheme="minorHAnsi" w:cs="URWPalladioL-Roma"/>
          <w:color w:val="000000"/>
        </w:rPr>
        <w:t>is</w:t>
      </w:r>
      <w:r w:rsidRPr="0083289E">
        <w:rPr>
          <w:rFonts w:asciiTheme="minorHAnsi" w:hAnsiTheme="minorHAnsi" w:cs="URWPalladioL-Roma"/>
          <w:color w:val="000000"/>
        </w:rPr>
        <w:t xml:space="preserve"> lipophilic</w:t>
      </w:r>
      <w:r w:rsidR="00ED72FD" w:rsidRPr="0083289E">
        <w:rPr>
          <w:rFonts w:asciiTheme="minorHAnsi" w:hAnsiTheme="minorHAnsi" w:cs="URWPalladioL-Roma"/>
          <w:color w:val="000000"/>
        </w:rPr>
        <w:t xml:space="preserve"> </w:t>
      </w:r>
      <w:r w:rsidR="00ED72FD" w:rsidRPr="0083289E">
        <w:rPr>
          <w:rFonts w:asciiTheme="minorHAnsi" w:hAnsiTheme="minorHAnsi" w:cs="URWPalladioL-Roma"/>
          <w:color w:val="000000"/>
        </w:rPr>
        <w:fldChar w:fldCharType="begin"/>
      </w:r>
      <w:r w:rsidR="00170978">
        <w:rPr>
          <w:rFonts w:asciiTheme="minorHAnsi" w:hAnsiTheme="minorHAnsi" w:cs="URWPalladioL-Roma"/>
          <w:color w:val="000000"/>
        </w:rPr>
        <w:instrText xml:space="preserve"> ADDIN EN.CITE &lt;EndNote&gt;&lt;Cite&gt;&lt;Author&gt;Levick&lt;/Author&gt;&lt;Year&gt;2003&lt;/Year&gt;&lt;RecNum&gt;80&lt;/RecNum&gt;&lt;DisplayText&gt;(23)&lt;/DisplayText&gt;&lt;record&gt;&lt;rec-number&gt;80&lt;/rec-number&gt;&lt;foreign-keys&gt;&lt;key app="EN" db-id="rds90pspit2frzeresr5szedf5psfw2pa9zd" timestamp="1372929565"&gt;80&lt;/key&gt;&lt;/foreign-keys&gt;&lt;ref-type name="Book"&gt;6&lt;/ref-type&gt;&lt;contributors&gt;&lt;authors&gt;&lt;author&gt;Levick, J. Rodney&lt;/author&gt;&lt;/authors&gt;&lt;/contributors&gt;&lt;titles&gt;&lt;title&gt;An introduction to cardiovascular physiology&lt;/title&gt;&lt;/titles&gt;&lt;pages&gt;[xi], 372p.&lt;/pages&gt;&lt;edition&gt;4th&lt;/edition&gt;&lt;keywords&gt;&lt;keyword&gt;Cardiovascular system.&lt;/keyword&gt;&lt;keyword&gt;Cardiovascular system physiology.&lt;/keyword&gt;&lt;/keywords&gt;&lt;dates&gt;&lt;year&gt;2003&lt;/year&gt;&lt;/dates&gt;&lt;pub-location&gt;London&lt;/pub-location&gt;&lt;publisher&gt;Arnold&lt;/publisher&gt;&lt;isbn&gt;0340809213 (pbk)&lt;/isbn&gt;&lt;call-num&gt;HARTLEY HARTLEY WG 102 LEV 1-WK-LOAN&amp;#xD;HARTLEY ON-LOAN WG 102 LEV 1-WK-LOAN&amp;#xD;HEALTH-SER HEALTH-SER WG 102 LEV 1-WK-LOAN&lt;/call-num&gt;&lt;label&gt;Levick2003&lt;/label&gt;&lt;/record&gt;&lt;/Cite&gt;&lt;/EndNote&gt;</w:instrText>
      </w:r>
      <w:r w:rsidR="00ED72FD" w:rsidRPr="0083289E">
        <w:rPr>
          <w:rFonts w:asciiTheme="minorHAnsi" w:hAnsiTheme="minorHAnsi" w:cs="URWPalladioL-Roma"/>
          <w:color w:val="000000"/>
        </w:rPr>
        <w:fldChar w:fldCharType="separate"/>
      </w:r>
      <w:r w:rsidR="00170978">
        <w:rPr>
          <w:rFonts w:asciiTheme="minorHAnsi" w:hAnsiTheme="minorHAnsi" w:cs="URWPalladioL-Roma"/>
          <w:noProof/>
          <w:color w:val="000000"/>
        </w:rPr>
        <w:t>(23)</w:t>
      </w:r>
      <w:r w:rsidR="00ED72FD" w:rsidRPr="0083289E">
        <w:rPr>
          <w:rFonts w:asciiTheme="minorHAnsi" w:hAnsiTheme="minorHAnsi" w:cs="URWPalladioL-Roma"/>
          <w:color w:val="000000"/>
        </w:rPr>
        <w:fldChar w:fldCharType="end"/>
      </w:r>
      <w:r w:rsidR="000E5C58">
        <w:rPr>
          <w:rFonts w:asciiTheme="minorHAnsi" w:hAnsiTheme="minorHAnsi" w:cs="URWPalladioL-Roma"/>
          <w:color w:val="000000"/>
        </w:rPr>
        <w:t>,</w:t>
      </w:r>
      <w:r w:rsidR="00ED72FD" w:rsidRPr="0083289E">
        <w:rPr>
          <w:rFonts w:asciiTheme="minorHAnsi" w:hAnsiTheme="minorHAnsi" w:cs="URWPalladioL-Roma"/>
          <w:color w:val="000000"/>
        </w:rPr>
        <w:t xml:space="preserve"> </w:t>
      </w:r>
      <w:r w:rsidR="00646776" w:rsidRPr="0083289E">
        <w:rPr>
          <w:rFonts w:asciiTheme="minorHAnsi" w:hAnsiTheme="minorHAnsi" w:cs="URWPalladioL-Roma"/>
          <w:color w:val="000000"/>
        </w:rPr>
        <w:t xml:space="preserve">and </w:t>
      </w:r>
      <w:r w:rsidR="000E5C58">
        <w:rPr>
          <w:rFonts w:asciiTheme="minorHAnsi" w:hAnsiTheme="minorHAnsi" w:cs="URWPalladioL-Roma"/>
          <w:color w:val="000000"/>
        </w:rPr>
        <w:t xml:space="preserve">it </w:t>
      </w:r>
      <w:r w:rsidR="00646776" w:rsidRPr="0083289E">
        <w:rPr>
          <w:rFonts w:asciiTheme="minorHAnsi" w:hAnsiTheme="minorHAnsi" w:cs="URWPalladioL-Roma"/>
          <w:color w:val="000000"/>
        </w:rPr>
        <w:t>occurs across both arteriolar and capillary parts of the vascular tree</w:t>
      </w:r>
      <w:r w:rsidR="001650BB" w:rsidRPr="0083289E">
        <w:rPr>
          <w:rFonts w:asciiTheme="minorHAnsi" w:hAnsiTheme="minorHAnsi" w:cs="URWPalladioL-Roma"/>
          <w:color w:val="000000"/>
        </w:rPr>
        <w:t xml:space="preserve"> </w:t>
      </w:r>
      <w:r w:rsidR="00ED72FD" w:rsidRPr="0083289E">
        <w:rPr>
          <w:rFonts w:asciiTheme="minorHAnsi" w:hAnsiTheme="minorHAnsi" w:cs="URWPalladioL-Roma"/>
          <w:color w:val="000000"/>
        </w:rPr>
        <w:fldChar w:fldCharType="begin">
          <w:fldData xml:space="preserve">PEVuZE5vdGU+PENpdGU+PEF1dGhvcj5FbGxzd29ydGg8L0F1dGhvcj48WWVhcj4xOTkwPC9ZZWFy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</w:fldData>
        </w:fldChar>
      </w:r>
      <w:r w:rsidR="00170978">
        <w:rPr>
          <w:rFonts w:asciiTheme="minorHAnsi" w:hAnsiTheme="minorHAnsi" w:cs="URWPalladioL-Roma"/>
          <w:color w:val="000000"/>
        </w:rPr>
        <w:instrText xml:space="preserve"> ADDIN EN.CITE </w:instrText>
      </w:r>
      <w:r w:rsidR="00170978">
        <w:rPr>
          <w:rFonts w:asciiTheme="minorHAnsi" w:hAnsiTheme="minorHAnsi" w:cs="URWPalladioL-Roma"/>
          <w:color w:val="000000"/>
        </w:rPr>
        <w:fldChar w:fldCharType="begin">
          <w:fldData xml:space="preserve">PEVuZE5vdGU+PENpdGU+PEF1dGhvcj5FbGxzd29ydGg8L0F1dGhvcj48WWVhcj4xOTkwPC9ZZWFy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</w:fldData>
        </w:fldChar>
      </w:r>
      <w:r w:rsidR="00170978">
        <w:rPr>
          <w:rFonts w:asciiTheme="minorHAnsi" w:hAnsiTheme="minorHAnsi" w:cs="URWPalladioL-Roma"/>
          <w:color w:val="000000"/>
        </w:rPr>
        <w:instrText xml:space="preserve"> ADDIN EN.CITE.DATA </w:instrText>
      </w:r>
      <w:r w:rsidR="00170978">
        <w:rPr>
          <w:rFonts w:asciiTheme="minorHAnsi" w:hAnsiTheme="minorHAnsi" w:cs="URWPalladioL-Roma"/>
          <w:color w:val="000000"/>
        </w:rPr>
      </w:r>
      <w:r w:rsidR="00170978">
        <w:rPr>
          <w:rFonts w:asciiTheme="minorHAnsi" w:hAnsiTheme="minorHAnsi" w:cs="URWPalladioL-Roma"/>
          <w:color w:val="000000"/>
        </w:rPr>
        <w:fldChar w:fldCharType="end"/>
      </w:r>
      <w:r w:rsidR="00ED72FD" w:rsidRPr="0083289E">
        <w:rPr>
          <w:rFonts w:asciiTheme="minorHAnsi" w:hAnsiTheme="minorHAnsi" w:cs="URWPalladioL-Roma"/>
          <w:color w:val="000000"/>
        </w:rPr>
      </w:r>
      <w:r w:rsidR="00ED72FD" w:rsidRPr="0083289E">
        <w:rPr>
          <w:rFonts w:asciiTheme="minorHAnsi" w:hAnsiTheme="minorHAnsi" w:cs="URWPalladioL-Roma"/>
          <w:color w:val="000000"/>
        </w:rPr>
        <w:fldChar w:fldCharType="separate"/>
      </w:r>
      <w:r w:rsidR="00170978">
        <w:rPr>
          <w:rFonts w:asciiTheme="minorHAnsi" w:hAnsiTheme="minorHAnsi" w:cs="URWPalladioL-Roma"/>
          <w:noProof/>
          <w:color w:val="000000"/>
        </w:rPr>
        <w:t>(24-26)</w:t>
      </w:r>
      <w:r w:rsidR="00ED72FD" w:rsidRPr="0083289E">
        <w:rPr>
          <w:rFonts w:asciiTheme="minorHAnsi" w:hAnsiTheme="minorHAnsi" w:cs="URWPalladioL-Roma"/>
          <w:color w:val="000000"/>
        </w:rPr>
        <w:fldChar w:fldCharType="end"/>
      </w:r>
      <w:r w:rsidR="00ED72FD" w:rsidRPr="0083289E">
        <w:rPr>
          <w:rFonts w:asciiTheme="minorHAnsi" w:hAnsiTheme="minorHAnsi" w:cs="URWPalladioL-Roma"/>
          <w:color w:val="000000"/>
        </w:rPr>
        <w:t>.</w:t>
      </w:r>
    </w:p>
    <w:p w14:paraId="5B1D571A" w14:textId="4CCB2845" w:rsidR="00936206" w:rsidRDefault="00936206" w:rsidP="00EE3847">
      <w:pPr>
        <w:autoSpaceDE w:val="0"/>
        <w:autoSpaceDN w:val="0"/>
        <w:adjustRightInd w:val="0"/>
        <w:spacing w:after="0" w:line="480" w:lineRule="auto"/>
        <w:jc w:val="both"/>
      </w:pPr>
      <w:r>
        <w:rPr>
          <w:rFonts w:cs="URWPalladioL-Roma"/>
          <w:color w:val="000000"/>
        </w:rPr>
        <w:t xml:space="preserve">In </w:t>
      </w:r>
      <w:r w:rsidR="002F7612">
        <w:rPr>
          <w:rFonts w:cs="URWPalladioL-Roma"/>
          <w:color w:val="000000"/>
        </w:rPr>
        <w:t>skeletal muscle cells</w:t>
      </w:r>
      <w:r>
        <w:rPr>
          <w:rFonts w:cs="URWPalladioL-Roma"/>
          <w:color w:val="000000"/>
        </w:rPr>
        <w:t xml:space="preserve"> the oxygen is </w:t>
      </w:r>
      <w:r w:rsidR="002F7612">
        <w:rPr>
          <w:rFonts w:cs="URWPalladioL-Roma"/>
          <w:color w:val="000000"/>
        </w:rPr>
        <w:t>utilised</w:t>
      </w:r>
      <w:r w:rsidRPr="00C11E47">
        <w:rPr>
          <w:rFonts w:cs="URWPalladioL-Roma"/>
          <w:color w:val="000000"/>
        </w:rPr>
        <w:t xml:space="preserve"> by</w:t>
      </w:r>
      <w:r>
        <w:rPr>
          <w:rFonts w:cs="URWPalladioL-Roma"/>
          <w:color w:val="000000"/>
        </w:rPr>
        <w:t xml:space="preserve"> the mitochondria (see Figure 3) </w:t>
      </w:r>
      <w:r w:rsidRPr="00C11E47">
        <w:rPr>
          <w:rFonts w:cs="URWPalladioL-Roma"/>
          <w:color w:val="000000"/>
        </w:rPr>
        <w:t>for adenosi</w:t>
      </w:r>
      <w:r w:rsidR="00653746">
        <w:rPr>
          <w:rFonts w:cs="URWPalladioL-Roma"/>
          <w:color w:val="000000"/>
        </w:rPr>
        <w:t>ne triphosphate (ATP) generation</w:t>
      </w:r>
      <w:r>
        <w:rPr>
          <w:rFonts w:cs="URWPalladioL-Roma"/>
          <w:color w:val="000000"/>
        </w:rPr>
        <w:t xml:space="preserve"> to </w:t>
      </w:r>
      <w:r w:rsidRPr="00C11E47">
        <w:rPr>
          <w:rFonts w:cs="URWPalladioL-Roma"/>
          <w:color w:val="000000"/>
        </w:rPr>
        <w:t>generate energy</w:t>
      </w:r>
      <w:r>
        <w:rPr>
          <w:rFonts w:cs="URWPalladioL-Roma"/>
          <w:color w:val="000000"/>
        </w:rPr>
        <w:t xml:space="preserve"> used </w:t>
      </w:r>
      <w:r w:rsidRPr="00C11E47">
        <w:rPr>
          <w:rFonts w:cs="URWPalladioL-Roma"/>
          <w:color w:val="000000"/>
        </w:rPr>
        <w:t xml:space="preserve">for </w:t>
      </w:r>
      <w:r>
        <w:rPr>
          <w:rFonts w:cs="URWPalladioL-Roma"/>
          <w:color w:val="000000"/>
        </w:rPr>
        <w:t xml:space="preserve">locomotion or </w:t>
      </w:r>
      <w:r w:rsidRPr="00C11E47">
        <w:rPr>
          <w:rFonts w:cs="URWPalladioL-Roma"/>
          <w:color w:val="000000"/>
        </w:rPr>
        <w:t>exercise</w:t>
      </w:r>
      <w:r w:rsidR="00ED14CD">
        <w:rPr>
          <w:rFonts w:cs="URWPalladioL-Roma"/>
          <w:color w:val="000000"/>
        </w:rPr>
        <w:t xml:space="preserve"> </w:t>
      </w:r>
      <w:r w:rsidR="00ED14CD">
        <w:rPr>
          <w:rFonts w:cs="URWPalladioL-Roma"/>
          <w:color w:val="000000"/>
        </w:rPr>
        <w:fldChar w:fldCharType="begin"/>
      </w:r>
      <w:r w:rsidR="00170978">
        <w:rPr>
          <w:rFonts w:cs="URWPalladioL-Roma"/>
          <w:color w:val="000000"/>
        </w:rPr>
        <w:instrText xml:space="preserve"> ADDIN EN.CITE &lt;EndNote&gt;&lt;Cite&gt;&lt;Author&gt;Pittman&lt;/Author&gt;&lt;Year&gt;2013&lt;/Year&gt;&lt;RecNum&gt;253&lt;/RecNum&gt;&lt;DisplayText&gt;(27)&lt;/DisplayText&gt;&lt;record&gt;&lt;rec-number&gt;253&lt;/rec-number&gt;&lt;foreign-keys&gt;&lt;key app="EN" db-id="rds90pspit2frzeresr5szedf5psfw2pa9zd" timestamp="1453817767"&gt;253&lt;/key&gt;&lt;/foreign-keys&gt;&lt;ref-type name="Journal Article"&gt;17&lt;/ref-type&gt;&lt;contributors&gt;&lt;authors&gt;&lt;author&gt;Pittman, R. N.&lt;/author&gt;&lt;/authors&gt;&lt;/contributors&gt;&lt;auth-address&gt;Department of Physiology and Biophysics, Medical College of Virginia Campus, Virginia Commonwealth University, Richmond, Virginia, USA. pittman@vcu.edu&lt;/auth-address&gt;&lt;titles&gt;&lt;title&gt;Oxygen transport in the microcirculation and its regulation&lt;/title&gt;&lt;secondary-title&gt;Microcirculation&lt;/secondary-title&gt;&lt;alt-title&gt;Microcirculation&lt;/alt-title&gt;&lt;/titles&gt;&lt;periodical&gt;&lt;full-title&gt;Microcirculation&lt;/full-title&gt;&lt;abbr-1&gt;Microcirculation&lt;/abbr-1&gt;&lt;/periodical&gt;&lt;alt-periodical&gt;&lt;full-title&gt;Microcirculation&lt;/full-title&gt;&lt;abbr-1&gt;Microcirculation&lt;/abbr-1&gt;&lt;/alt-periodical&gt;&lt;pages&gt;117-37&lt;/pages&gt;&lt;volume&gt;20&lt;/volume&gt;&lt;number&gt;2&lt;/number&gt;&lt;keywords&gt;&lt;keyword&gt;Animals&lt;/keyword&gt;&lt;keyword&gt;Erythrocytes/*metabolism&lt;/keyword&gt;&lt;keyword&gt;Extracellular Fluid/metabolism&lt;/keyword&gt;&lt;keyword&gt;Humans&lt;/keyword&gt;&lt;keyword&gt;Microcirculation/*physiology&lt;/keyword&gt;&lt;keyword&gt;Models, Biological&lt;/keyword&gt;&lt;keyword&gt;Oximetry/*methods&lt;/keyword&gt;&lt;keyword&gt;Oxygen/*metabolism&lt;/keyword&gt;&lt;keyword&gt;Oxygen Consumption/*physiology&lt;/keyword&gt;&lt;/keywords&gt;&lt;dates&gt;&lt;year&gt;2013&lt;/year&gt;&lt;pub-dates&gt;&lt;date&gt;Feb&lt;/date&gt;&lt;/pub-dates&gt;&lt;/dates&gt;&lt;isbn&gt;1549-8719 (Electronic)&amp;#xD;1073-9688 (Linking)&lt;/isbn&gt;&lt;accession-num&gt;23025284&lt;/accession-num&gt;&lt;label&gt;Pittman2013&lt;/label&gt;&lt;urls&gt;&lt;related-urls&gt;&lt;url&gt;http://www.ncbi.nlm.nih.gov/pubmed/23025284&lt;/url&gt;&lt;/related-urls&gt;&lt;/urls&gt;&lt;custom2&gt;3574207&lt;/custom2&gt;&lt;electronic-resource-num&gt;10.1111/micc.12017&lt;/electronic-resource-num&gt;&lt;/record&gt;&lt;/Cite&gt;&lt;/EndNote&gt;</w:instrText>
      </w:r>
      <w:r w:rsidR="00ED14CD">
        <w:rPr>
          <w:rFonts w:cs="URWPalladioL-Roma"/>
          <w:color w:val="000000"/>
        </w:rPr>
        <w:fldChar w:fldCharType="separate"/>
      </w:r>
      <w:r w:rsidR="00170978">
        <w:rPr>
          <w:rFonts w:cs="URWPalladioL-Roma"/>
          <w:noProof/>
          <w:color w:val="000000"/>
        </w:rPr>
        <w:t>(27)</w:t>
      </w:r>
      <w:r w:rsidR="00ED14CD">
        <w:rPr>
          <w:rFonts w:cs="URWPalladioL-Roma"/>
          <w:color w:val="000000"/>
        </w:rPr>
        <w:fldChar w:fldCharType="end"/>
      </w:r>
      <w:r w:rsidRPr="00C11E47">
        <w:rPr>
          <w:rFonts w:cs="URWPalladioL-Roma"/>
          <w:color w:val="000000"/>
        </w:rPr>
        <w:t>. Additionally, the released oxygen is bound and stored by the protein myoglobin</w:t>
      </w:r>
      <w:r>
        <w:rPr>
          <w:rFonts w:cs="URWPalladioL-Roma"/>
          <w:color w:val="000000"/>
        </w:rPr>
        <w:t xml:space="preserve">, </w:t>
      </w:r>
      <w:r w:rsidRPr="00C11E47">
        <w:rPr>
          <w:rFonts w:cs="URWPalladioL-Roma"/>
          <w:color w:val="000000"/>
        </w:rPr>
        <w:t xml:space="preserve">which is present in the sarcoplasm of skeletal muscle </w:t>
      </w:r>
      <w:r w:rsidR="00ED72FD">
        <w:rPr>
          <w:rFonts w:cs="URWPalladioL-Roma"/>
          <w:color w:val="000000"/>
        </w:rPr>
        <w:fldChar w:fldCharType="begin"/>
      </w:r>
      <w:r w:rsidR="00170978">
        <w:rPr>
          <w:rFonts w:cs="URWPalladioL-Roma"/>
          <w:color w:val="000000"/>
        </w:rPr>
        <w:instrText xml:space="preserve"> ADDIN EN.CITE &lt;EndNote&gt;&lt;Cite&gt;&lt;Author&gt;Levick&lt;/Author&gt;&lt;Year&gt;2003&lt;/Year&gt;&lt;RecNum&gt;80&lt;/RecNum&gt;&lt;DisplayText&gt;(23)&lt;/DisplayText&gt;&lt;record&gt;&lt;rec-number&gt;80&lt;/rec-number&gt;&lt;foreign-keys&gt;&lt;key app="EN" db-id="rds90pspit2frzeresr5szedf5psfw2pa9zd" timestamp="1372929565"&gt;80&lt;/key&gt;&lt;/foreign-keys&gt;&lt;ref-type name="Book"&gt;6&lt;/ref-type&gt;&lt;contributors&gt;&lt;authors&gt;&lt;author&gt;Levick, J. Rodney&lt;/author&gt;&lt;/authors&gt;&lt;/contributors&gt;&lt;titles&gt;&lt;title&gt;An introduction to cardiovascular physiology&lt;/title&gt;&lt;/titles&gt;&lt;pages&gt;[xi], 372p.&lt;/pages&gt;&lt;edition&gt;4th&lt;/edition&gt;&lt;keywords&gt;&lt;keyword&gt;Cardiovascular system.&lt;/keyword&gt;&lt;keyword&gt;Cardiovascular system physiology.&lt;/keyword&gt;&lt;/keywords&gt;&lt;dates&gt;&lt;year&gt;2003&lt;/year&gt;&lt;/dates&gt;&lt;pub-location&gt;London&lt;/pub-location&gt;&lt;publisher&gt;Arnold&lt;/publisher&gt;&lt;isbn&gt;0340809213 (pbk)&lt;/isbn&gt;&lt;call-num&gt;HARTLEY HARTLEY WG 102 LEV 1-WK-LOAN&amp;#xD;HARTLEY ON-LOAN WG 102 LEV 1-WK-LOAN&amp;#xD;HEALTH-SER HEALTH-SER WG 102 LEV 1-WK-LOAN&lt;/call-num&gt;&lt;label&gt;Levick2003&lt;/label&gt;&lt;/record&gt;&lt;/Cite&gt;&lt;/EndNote&gt;</w:instrText>
      </w:r>
      <w:r w:rsidR="00ED72FD">
        <w:rPr>
          <w:rFonts w:cs="URWPalladioL-Roma"/>
          <w:color w:val="000000"/>
        </w:rPr>
        <w:fldChar w:fldCharType="separate"/>
      </w:r>
      <w:r w:rsidR="00170978">
        <w:rPr>
          <w:rFonts w:cs="URWPalladioL-Roma"/>
          <w:noProof/>
          <w:color w:val="000000"/>
        </w:rPr>
        <w:t>(23)</w:t>
      </w:r>
      <w:r w:rsidR="00ED72FD">
        <w:rPr>
          <w:rFonts w:cs="URWPalladioL-Roma"/>
          <w:color w:val="000000"/>
        </w:rPr>
        <w:fldChar w:fldCharType="end"/>
      </w:r>
      <w:r w:rsidR="00653746">
        <w:rPr>
          <w:rFonts w:cs="URWPalladioL-Roma"/>
          <w:color w:val="000000"/>
        </w:rPr>
        <w:t>. M</w:t>
      </w:r>
      <w:r w:rsidRPr="00C11E47">
        <w:rPr>
          <w:rFonts w:cs="URWPalladioL-Roma"/>
          <w:color w:val="000000"/>
        </w:rPr>
        <w:t>yoglobin can facilitate the oxygen supply</w:t>
      </w:r>
      <w:r w:rsidR="00653746">
        <w:rPr>
          <w:rFonts w:cs="URWPalladioL-Roma"/>
          <w:color w:val="000000"/>
        </w:rPr>
        <w:t>, especially in the case of high demand,</w:t>
      </w:r>
      <w:r w:rsidRPr="00C11E47">
        <w:rPr>
          <w:rFonts w:cs="URWPalladioL-Roma"/>
          <w:color w:val="000000"/>
        </w:rPr>
        <w:t xml:space="preserve"> by </w:t>
      </w:r>
      <w:r>
        <w:rPr>
          <w:rFonts w:cs="URWPalladioL-Roma"/>
          <w:color w:val="000000"/>
        </w:rPr>
        <w:t>freeing</w:t>
      </w:r>
      <w:r w:rsidRPr="00C11E47">
        <w:rPr>
          <w:rFonts w:cs="URWPalladioL-Roma"/>
          <w:color w:val="000000"/>
        </w:rPr>
        <w:t xml:space="preserve"> the stored oxygen into the muscle fibre for ATP generation</w:t>
      </w:r>
      <w:r w:rsidR="00653746">
        <w:rPr>
          <w:rFonts w:cs="URWPalladioL-Roma"/>
          <w:color w:val="000000"/>
        </w:rPr>
        <w:t>. E</w:t>
      </w:r>
      <w:r w:rsidR="002F7612">
        <w:rPr>
          <w:rFonts w:cs="URWPalladioL-Roma"/>
          <w:color w:val="000000"/>
        </w:rPr>
        <w:t>ach myoglobin molecule can bind</w:t>
      </w:r>
      <w:r>
        <w:rPr>
          <w:rFonts w:cs="URWPalladioL-Roma"/>
          <w:color w:val="000000"/>
        </w:rPr>
        <w:t xml:space="preserve"> one oxygen molecule</w:t>
      </w:r>
      <w:r w:rsidR="00ED72FD">
        <w:rPr>
          <w:rFonts w:cs="URWPalladioL-Roma"/>
          <w:color w:val="000000"/>
        </w:rPr>
        <w:t xml:space="preserve"> </w:t>
      </w:r>
      <w:r w:rsidR="00ED72FD">
        <w:rPr>
          <w:rFonts w:cs="URWPalladioL-Roma"/>
          <w:color w:val="000000"/>
        </w:rPr>
        <w:fldChar w:fldCharType="begin"/>
      </w:r>
      <w:r w:rsidR="00170978">
        <w:rPr>
          <w:rFonts w:cs="URWPalladioL-Roma"/>
          <w:color w:val="000000"/>
        </w:rPr>
        <w:instrText xml:space="preserve"> ADDIN EN.CITE &lt;EndNote&gt;&lt;Cite&gt;&lt;Author&gt;Goldman&lt;/Author&gt;&lt;Year&gt;2000&lt;/Year&gt;&lt;RecNum&gt;148&lt;/RecNum&gt;&lt;DisplayText&gt;(13)&lt;/DisplayText&gt;&lt;record&gt;&lt;rec-number&gt;148&lt;/rec-number&gt;&lt;foreign-keys&gt;&lt;key app="EN" db-id="rds90pspit2frzeresr5szedf5psfw2pa9zd" timestamp="1392629220"&gt;148&lt;/key&gt;&lt;/foreign-keys&gt;&lt;ref-type name="Journal Article"&gt;17&lt;/ref-type&gt;&lt;contributors&gt;&lt;authors&gt;&lt;author&gt;Goldman, D.&lt;/author&gt;&lt;author&gt;Popel, A. S.&lt;/author&gt;&lt;/authors&gt;&lt;/contributors&gt;&lt;auth-address&gt;Goldman, D&amp;#xD;Johns Hopkins Univ, Sch Med, Dept Biomed Engn, Baltimore, MD 21205 USA&amp;#xD;Johns Hopkins Univ, Sch Med, Dept Biomed Engn, Baltimore, MD 21205 USA&amp;#xD;Johns Hopkins Univ, Sch Med, Dept Biomed Engn, Baltimore, MD 21205 USA&amp;#xD;Johns Hopkins Univ, Sch Med, Ctr Computat Med &amp;amp; Biol, Baltimore, MD 21205 USA&lt;/auth-address&gt;&lt;titles&gt;&lt;title&gt;A computational study of the effect of capillary network anastomoses and tortuosity on oxygen transport&lt;/title&gt;&lt;secondary-title&gt;Journal of Theoretical Biology&lt;/secondary-title&gt;&lt;alt-title&gt;J Theor Biol&lt;/alt-title&gt;&lt;/titles&gt;&lt;periodical&gt;&lt;full-title&gt;Journal of Theoretical Biology&lt;/full-title&gt;&lt;abbr-1&gt;J Theor Biol&lt;/abbr-1&gt;&lt;/periodical&gt;&lt;alt-periodical&gt;&lt;full-title&gt;Journal of Theoretical Biology&lt;/full-title&gt;&lt;abbr-1&gt;J Theor Biol&lt;/abbr-1&gt;&lt;/alt-periodical&gt;&lt;pages&gt;181-194&lt;/pages&gt;&lt;volume&gt;206&lt;/volume&gt;&lt;number&gt;2&lt;/number&gt;&lt;keywords&gt;&lt;keyword&gt;skeletal-muscle&lt;/keyword&gt;&lt;keyword&gt;striated-muscle&lt;/keyword&gt;&lt;keyword&gt;blood-flow&lt;/keyword&gt;&lt;keyword&gt;o-2 transport&lt;/keyword&gt;&lt;keyword&gt;diffusion&lt;/keyword&gt;&lt;keyword&gt;tissue&lt;/keyword&gt;&lt;keyword&gt;heterogeneity&lt;/keyword&gt;&lt;keyword&gt;myoglobin&lt;/keyword&gt;&lt;keyword&gt;cell&lt;/keyword&gt;&lt;keyword&gt;microvessels&lt;/keyword&gt;&lt;/keywords&gt;&lt;dates&gt;&lt;year&gt;2000&lt;/year&gt;&lt;pub-dates&gt;&lt;date&gt;Sep 21&lt;/date&gt;&lt;/pub-dates&gt;&lt;/dates&gt;&lt;isbn&gt;0022-5193&lt;/isbn&gt;&lt;accession-num&gt;WOS:000089529500002&lt;/accession-num&gt;&lt;label&gt;Goldman2000&lt;/label&gt;&lt;urls&gt;&lt;related-urls&gt;&lt;url&gt;&amp;lt;Go to ISI&amp;gt;://WOS:000089529500002&lt;/url&gt;&lt;/related-urls&gt;&lt;/urls&gt;&lt;electronic-resource-num&gt;DOI 10.1006/jtbi.2000.2113&lt;/electronic-resource-num&gt;&lt;language&gt;English&lt;/language&gt;&lt;/record&gt;&lt;/Cite&gt;&lt;/EndNote&gt;</w:instrText>
      </w:r>
      <w:r w:rsidR="00ED72FD">
        <w:rPr>
          <w:rFonts w:cs="URWPalladioL-Roma"/>
          <w:color w:val="000000"/>
        </w:rPr>
        <w:fldChar w:fldCharType="separate"/>
      </w:r>
      <w:r w:rsidR="00170978">
        <w:rPr>
          <w:rFonts w:cs="URWPalladioL-Roma"/>
          <w:noProof/>
          <w:color w:val="000000"/>
        </w:rPr>
        <w:t>(13)</w:t>
      </w:r>
      <w:r w:rsidR="00ED72FD">
        <w:rPr>
          <w:rFonts w:cs="URWPalladioL-Roma"/>
          <w:color w:val="000000"/>
        </w:rPr>
        <w:fldChar w:fldCharType="end"/>
      </w:r>
      <w:r w:rsidR="00ED72FD">
        <w:rPr>
          <w:rFonts w:cs="URWPalladioL-Roma"/>
          <w:color w:val="000000"/>
        </w:rPr>
        <w:t>.</w:t>
      </w:r>
      <w:r>
        <w:rPr>
          <w:rFonts w:cs="URWPalladioL-Roma"/>
          <w:color w:val="000000"/>
        </w:rPr>
        <w:t xml:space="preserve"> B</w:t>
      </w:r>
      <w:r w:rsidRPr="00941FB2">
        <w:rPr>
          <w:rFonts w:cs="URWPalladioL-Roma"/>
          <w:color w:val="000000"/>
        </w:rPr>
        <w:t xml:space="preserve">lood flow </w:t>
      </w:r>
      <w:r>
        <w:rPr>
          <w:rFonts w:cs="URWPalladioL-Roma"/>
          <w:color w:val="000000"/>
        </w:rPr>
        <w:t xml:space="preserve">has a </w:t>
      </w:r>
      <w:r w:rsidRPr="00941FB2">
        <w:rPr>
          <w:rFonts w:cs="URWPalladioL-Roma"/>
          <w:color w:val="000000"/>
        </w:rPr>
        <w:t>significant e</w:t>
      </w:r>
      <w:r>
        <w:rPr>
          <w:rFonts w:cs="URWPalladioL-Roma"/>
          <w:color w:val="000000"/>
        </w:rPr>
        <w:t>ff</w:t>
      </w:r>
      <w:r w:rsidRPr="00941FB2">
        <w:rPr>
          <w:rFonts w:cs="URWPalladioL-Roma"/>
          <w:color w:val="000000"/>
        </w:rPr>
        <w:t xml:space="preserve">ect on </w:t>
      </w:r>
      <w:r>
        <w:rPr>
          <w:rFonts w:cs="URWPalladioL-Roma"/>
          <w:color w:val="000000"/>
        </w:rPr>
        <w:t>oxygen</w:t>
      </w:r>
      <w:r w:rsidRPr="00941FB2">
        <w:rPr>
          <w:rFonts w:cs="URWPalladioL-Roma"/>
          <w:color w:val="000000"/>
        </w:rPr>
        <w:t xml:space="preserve"> exchange</w:t>
      </w:r>
      <w:r>
        <w:rPr>
          <w:rFonts w:cs="URWPalladioL-Roma"/>
          <w:color w:val="000000"/>
        </w:rPr>
        <w:t xml:space="preserve"> between blood and muscle tissue in cases where the rate of diffusion of oxygen is significantly higher than the blood flow rate</w:t>
      </w:r>
      <w:r w:rsidR="00ED72FD">
        <w:rPr>
          <w:rFonts w:cs="URWPalladioL-Roma"/>
          <w:color w:val="000000"/>
        </w:rPr>
        <w:t xml:space="preserve"> </w:t>
      </w:r>
      <w:r w:rsidR="008B53C3">
        <w:rPr>
          <w:rFonts w:cs="URWPalladioL-Roma"/>
          <w:color w:val="000000"/>
        </w:rPr>
        <w:fldChar w:fldCharType="begin"/>
      </w:r>
      <w:r w:rsidR="00170978">
        <w:rPr>
          <w:rFonts w:cs="URWPalladioL-Roma"/>
          <w:color w:val="000000"/>
        </w:rPr>
        <w:instrText xml:space="preserve"> ADDIN EN.CITE &lt;EndNote&gt;&lt;Cite&gt;&lt;Author&gt;Geiger&lt;/Author&gt;&lt;Year&gt;1984&lt;/Year&gt;&lt;RecNum&gt;263&lt;/RecNum&gt;&lt;DisplayText&gt;(28)&lt;/DisplayText&gt;&lt;record&gt;&lt;rec-number&gt;263&lt;/rec-number&gt;&lt;foreign-keys&gt;&lt;key app="EN" db-id="rds90pspit2frzeresr5szedf5psfw2pa9zd" timestamp="1453825832"&gt;263&lt;/key&gt;&lt;/foreign-keys&gt;&lt;ref-type name="Book"&gt;6&lt;/ref-type&gt;&lt;contributors&gt;&lt;authors&gt;&lt;author&gt;Geiger, S.R.&lt;/author&gt;&lt;author&gt;Renkin, E.M.&lt;/author&gt;&lt;author&gt;Michel, C.C.&lt;/author&gt;&lt;/authors&gt;&lt;/contributors&gt;&lt;titles&gt;&lt;title&gt;The cardiovascular system: Microcirculation&lt;/title&gt;&lt;/titles&gt;&lt;number&gt;pt. 1&lt;/number&gt;&lt;dates&gt;&lt;year&gt;1984&lt;/year&gt;&lt;/dates&gt;&lt;publisher&gt;American Physiological Society&lt;/publisher&gt;&lt;isbn&gt;9780683072020&lt;/isbn&gt;&lt;label&gt;Geiger1984&lt;/label&gt;&lt;urls&gt;&lt;related-urls&gt;&lt;url&gt;https://books.google.co.uk/books?id=SH0TAQAAMAAJ&lt;/url&gt;&lt;/related-urls&gt;&lt;/urls&gt;&lt;/record&gt;&lt;/Cite&gt;&lt;/EndNote&gt;</w:instrText>
      </w:r>
      <w:r w:rsidR="008B53C3">
        <w:rPr>
          <w:rFonts w:cs="URWPalladioL-Roma"/>
          <w:color w:val="000000"/>
        </w:rPr>
        <w:fldChar w:fldCharType="separate"/>
      </w:r>
      <w:r w:rsidR="00170978">
        <w:rPr>
          <w:rFonts w:cs="URWPalladioL-Roma"/>
          <w:noProof/>
          <w:color w:val="000000"/>
        </w:rPr>
        <w:t>(28)</w:t>
      </w:r>
      <w:r w:rsidR="008B53C3">
        <w:rPr>
          <w:rFonts w:cs="URWPalladioL-Roma"/>
          <w:color w:val="000000"/>
        </w:rPr>
        <w:fldChar w:fldCharType="end"/>
      </w:r>
      <w:r w:rsidR="008B53C3">
        <w:rPr>
          <w:rFonts w:cs="URWPalladioL-Roma"/>
          <w:color w:val="000000"/>
        </w:rPr>
        <w:t>.</w:t>
      </w:r>
    </w:p>
    <w:p w14:paraId="0FA36C6C" w14:textId="418EDB24" w:rsidR="00936206" w:rsidRDefault="00936206" w:rsidP="00EE3847">
      <w:pPr>
        <w:pStyle w:val="Heading5"/>
        <w:spacing w:before="0" w:line="480" w:lineRule="auto"/>
        <w:jc w:val="both"/>
      </w:pPr>
      <w:r>
        <w:t>Assess</w:t>
      </w:r>
      <w:r w:rsidR="002F7612">
        <w:t>ment of microvascular oxygen exchange capability</w:t>
      </w:r>
    </w:p>
    <w:p w14:paraId="3EC56EBB" w14:textId="732FE86F" w:rsidR="00936206" w:rsidRDefault="00936206" w:rsidP="00EE3847">
      <w:pPr>
        <w:autoSpaceDE w:val="0"/>
        <w:autoSpaceDN w:val="0"/>
        <w:adjustRightInd w:val="0"/>
        <w:spacing w:after="120" w:line="480" w:lineRule="auto"/>
        <w:jc w:val="both"/>
        <w:rPr>
          <w:rFonts w:cs="URWPalladioL-Roma"/>
          <w:color w:val="000000"/>
        </w:rPr>
      </w:pPr>
      <w:r w:rsidRPr="00C11E47">
        <w:rPr>
          <w:rFonts w:cs="URWPalladioL-Roma"/>
          <w:color w:val="000000"/>
        </w:rPr>
        <w:t>Traditionally</w:t>
      </w:r>
      <w:r>
        <w:rPr>
          <w:rFonts w:cs="URWPalladioL-Roma"/>
          <w:color w:val="000000"/>
        </w:rPr>
        <w:t>,</w:t>
      </w:r>
      <w:r w:rsidRPr="00C11E47">
        <w:rPr>
          <w:rFonts w:cs="URWPalladioL-Roma"/>
          <w:color w:val="000000"/>
        </w:rPr>
        <w:t xml:space="preserve"> the </w:t>
      </w:r>
      <w:r w:rsidR="002F7612">
        <w:rPr>
          <w:rFonts w:cs="URWPalladioL-Roma"/>
          <w:color w:val="000000"/>
        </w:rPr>
        <w:t xml:space="preserve">oxygen exchange capability </w:t>
      </w:r>
      <w:r w:rsidRPr="00C11E47">
        <w:rPr>
          <w:rFonts w:cs="URWPalladioL-Roma"/>
          <w:color w:val="000000"/>
        </w:rPr>
        <w:t xml:space="preserve">of microvascular networks in skeletal </w:t>
      </w:r>
      <w:r>
        <w:rPr>
          <w:rFonts w:cs="URWPalladioL-Roma"/>
          <w:color w:val="000000"/>
        </w:rPr>
        <w:t>muscle is</w:t>
      </w:r>
      <w:r w:rsidRPr="00C11E47">
        <w:rPr>
          <w:rFonts w:cs="URWPalladioL-Roma"/>
          <w:color w:val="000000"/>
        </w:rPr>
        <w:t xml:space="preserve"> assessed using different stereological measures on transverse and longitudinal cross</w:t>
      </w:r>
      <w:r w:rsidR="00EF214F">
        <w:rPr>
          <w:rFonts w:cs="URWPalladioL-Roma"/>
          <w:color w:val="000000"/>
        </w:rPr>
        <w:t>-</w:t>
      </w:r>
      <w:r w:rsidRPr="00C11E47">
        <w:rPr>
          <w:rFonts w:cs="URWPalladioL-Roma"/>
          <w:color w:val="000000"/>
        </w:rPr>
        <w:t>sections of the muscle tissue.</w:t>
      </w:r>
      <w:r>
        <w:rPr>
          <w:rFonts w:cs="URWPalladioL-Roma"/>
          <w:color w:val="000000"/>
        </w:rPr>
        <w:t xml:space="preserve"> </w:t>
      </w:r>
      <w:r w:rsidR="002F7612">
        <w:rPr>
          <w:rFonts w:cs="URWPalladioL-Roma"/>
          <w:color w:val="000000"/>
        </w:rPr>
        <w:t xml:space="preserve">The most frequently used </w:t>
      </w:r>
      <w:r w:rsidR="00417EA1">
        <w:rPr>
          <w:rFonts w:cs="URWPalladioL-Roma"/>
          <w:color w:val="000000"/>
        </w:rPr>
        <w:t>measures</w:t>
      </w:r>
      <w:r w:rsidR="002F7612">
        <w:rPr>
          <w:rFonts w:cs="URWPalladioL-Roma"/>
          <w:color w:val="000000"/>
        </w:rPr>
        <w:t xml:space="preserve"> are given in in </w:t>
      </w:r>
      <w:r w:rsidR="00661178">
        <w:rPr>
          <w:rFonts w:cs="URWPalladioL-Roma"/>
          <w:color w:val="000000"/>
        </w:rPr>
        <w:t>T</w:t>
      </w:r>
      <w:r w:rsidR="002F7612">
        <w:rPr>
          <w:rFonts w:cs="URWPalladioL-Roma"/>
          <w:color w:val="000000"/>
        </w:rPr>
        <w:t xml:space="preserve">able </w:t>
      </w:r>
      <w:r w:rsidR="00653746">
        <w:rPr>
          <w:rFonts w:cs="URWPalladioL-Roma"/>
          <w:color w:val="000000"/>
        </w:rPr>
        <w:t>1</w:t>
      </w:r>
      <w:r w:rsidR="002F7612">
        <w:rPr>
          <w:rFonts w:cs="URWPalladioL-Roma"/>
          <w:color w:val="000000"/>
        </w:rPr>
        <w:t xml:space="preserve">. </w:t>
      </w:r>
      <w:r>
        <w:rPr>
          <w:rFonts w:cs="URWPalladioL-Roma"/>
          <w:color w:val="000000"/>
        </w:rPr>
        <w:t xml:space="preserve">Differences in the resulting numbers </w:t>
      </w:r>
      <w:r w:rsidR="002F7612">
        <w:rPr>
          <w:rFonts w:cs="URWPalladioL-Roma"/>
          <w:color w:val="000000"/>
        </w:rPr>
        <w:t xml:space="preserve">of those </w:t>
      </w:r>
      <w:r w:rsidR="00653746">
        <w:rPr>
          <w:rFonts w:cs="URWPalladioL-Roma"/>
          <w:color w:val="000000"/>
        </w:rPr>
        <w:t>measures</w:t>
      </w:r>
      <w:r w:rsidR="002F7612">
        <w:rPr>
          <w:rFonts w:cs="URWPalladioL-Roma"/>
          <w:color w:val="000000"/>
        </w:rPr>
        <w:t xml:space="preserve"> </w:t>
      </w:r>
      <w:r>
        <w:rPr>
          <w:rFonts w:cs="URWPalladioL-Roma"/>
          <w:color w:val="000000"/>
        </w:rPr>
        <w:t xml:space="preserve">between healthy and diseased animals are investigated and assumed to be </w:t>
      </w:r>
      <w:r w:rsidR="00497143">
        <w:rPr>
          <w:rFonts w:cs="URWPalladioL-Roma"/>
          <w:color w:val="000000"/>
        </w:rPr>
        <w:t xml:space="preserve">related </w:t>
      </w:r>
      <w:r>
        <w:rPr>
          <w:rFonts w:cs="URWPalladioL-Roma"/>
          <w:color w:val="000000"/>
        </w:rPr>
        <w:t>to the disease</w:t>
      </w:r>
      <w:r w:rsidR="0096369B">
        <w:rPr>
          <w:rFonts w:cs="URWPalladioL-Roma"/>
          <w:color w:val="000000"/>
        </w:rPr>
        <w:t xml:space="preserve"> (</w:t>
      </w:r>
      <w:r w:rsidR="004F38B3">
        <w:rPr>
          <w:rFonts w:cs="URWPalladioL-Roma"/>
          <w:color w:val="000000"/>
        </w:rPr>
        <w:t xml:space="preserve">see examples in Table </w:t>
      </w:r>
      <w:r w:rsidR="00653746">
        <w:rPr>
          <w:rFonts w:cs="URWPalladioL-Roma"/>
          <w:color w:val="000000"/>
        </w:rPr>
        <w:t>1</w:t>
      </w:r>
      <w:r w:rsidR="0096369B">
        <w:rPr>
          <w:rFonts w:cs="URWPalladioL-Roma"/>
          <w:color w:val="000000"/>
        </w:rPr>
        <w:t>)</w:t>
      </w:r>
      <w:r w:rsidR="00661178">
        <w:rPr>
          <w:rFonts w:cs="URWPalladioL-Roma"/>
          <w:color w:val="000000"/>
        </w:rPr>
        <w:t>.</w:t>
      </w:r>
    </w:p>
    <w:p w14:paraId="27AFFA98" w14:textId="297D0E02" w:rsidR="00936206" w:rsidRDefault="00936206" w:rsidP="00EE3847">
      <w:pPr>
        <w:autoSpaceDE w:val="0"/>
        <w:autoSpaceDN w:val="0"/>
        <w:adjustRightInd w:val="0"/>
        <w:spacing w:after="120" w:line="480" w:lineRule="auto"/>
        <w:jc w:val="both"/>
        <w:rPr>
          <w:rFonts w:cs="URWPalladioL-Roma"/>
          <w:color w:val="000000"/>
        </w:rPr>
      </w:pPr>
      <w:r>
        <w:rPr>
          <w:rFonts w:cs="URWPalladioL-Roma"/>
          <w:color w:val="000000"/>
        </w:rPr>
        <w:lastRenderedPageBreak/>
        <w:t>The first such measure is the c</w:t>
      </w:r>
      <w:r w:rsidRPr="00DB0430">
        <w:rPr>
          <w:rFonts w:cs="URWPalladioL-Roma"/>
          <w:color w:val="000000"/>
        </w:rPr>
        <w:t>apillary density (CD)</w:t>
      </w:r>
      <w:r>
        <w:rPr>
          <w:rFonts w:cs="URWPalladioL-Roma"/>
          <w:color w:val="000000"/>
        </w:rPr>
        <w:t>, which</w:t>
      </w:r>
      <w:r w:rsidRPr="00DB0430">
        <w:rPr>
          <w:rFonts w:cs="URWPalladioL-Roma"/>
          <w:color w:val="000000"/>
        </w:rPr>
        <w:t xml:space="preserve"> is the number of capillaries per</w:t>
      </w:r>
      <w:r>
        <w:rPr>
          <w:rFonts w:cs="URWPalladioL-Roma"/>
          <w:color w:val="000000"/>
        </w:rPr>
        <w:t xml:space="preserve"> </w:t>
      </w:r>
      <w:r w:rsidRPr="00DB0430">
        <w:rPr>
          <w:rFonts w:cs="URWPalladioL-Roma"/>
          <w:color w:val="000000"/>
        </w:rPr>
        <w:t>mm</w:t>
      </w:r>
      <w:r>
        <w:rPr>
          <w:rFonts w:cs="URWPalladioL-Roma"/>
          <w:color w:val="000000"/>
        </w:rPr>
        <w:t>² of muscle</w:t>
      </w:r>
      <w:r w:rsidR="00E53F91">
        <w:rPr>
          <w:rFonts w:cs="URWPalladioL-Roma"/>
          <w:color w:val="000000"/>
        </w:rPr>
        <w:t xml:space="preserve"> tissue</w:t>
      </w:r>
      <w:r>
        <w:rPr>
          <w:rFonts w:cs="URWPalladioL-Roma"/>
          <w:color w:val="000000"/>
        </w:rPr>
        <w:t xml:space="preserve">, </w:t>
      </w:r>
      <w:r w:rsidR="00E53F91">
        <w:rPr>
          <w:rFonts w:cs="URWPalladioL-Roma"/>
          <w:color w:val="000000"/>
        </w:rPr>
        <w:t>derived from</w:t>
      </w:r>
      <w:r>
        <w:rPr>
          <w:rFonts w:cs="URWPalladioL-Roma"/>
          <w:color w:val="000000"/>
        </w:rPr>
        <w:t xml:space="preserve"> a transverse cross</w:t>
      </w:r>
      <w:r w:rsidR="00947352">
        <w:rPr>
          <w:rFonts w:cs="URWPalladioL-Roma"/>
          <w:color w:val="000000"/>
        </w:rPr>
        <w:t>-</w:t>
      </w:r>
      <w:r>
        <w:rPr>
          <w:rFonts w:cs="URWPalladioL-Roma"/>
          <w:color w:val="000000"/>
        </w:rPr>
        <w:t>section</w:t>
      </w:r>
      <w:r w:rsidRPr="00DB0430">
        <w:rPr>
          <w:rFonts w:cs="URWPalladioL-Roma"/>
          <w:color w:val="000000"/>
        </w:rPr>
        <w:t>. This number is assumed</w:t>
      </w:r>
      <w:r>
        <w:rPr>
          <w:rFonts w:cs="URWPalladioL-Roma"/>
          <w:color w:val="000000"/>
        </w:rPr>
        <w:t xml:space="preserve"> </w:t>
      </w:r>
      <w:r w:rsidRPr="00DB0430">
        <w:rPr>
          <w:rFonts w:cs="URWPalladioL-Roma"/>
          <w:color w:val="000000"/>
        </w:rPr>
        <w:t>to give a good estimate of the oxygen supply capability and hence aerobic metabolism</w:t>
      </w:r>
      <w:r>
        <w:rPr>
          <w:rFonts w:cs="URWPalladioL-Roma"/>
          <w:color w:val="000000"/>
        </w:rPr>
        <w:t xml:space="preserve"> </w:t>
      </w:r>
      <w:r w:rsidRPr="00DB0430">
        <w:rPr>
          <w:rFonts w:cs="URWPalladioL-Roma"/>
          <w:color w:val="000000"/>
        </w:rPr>
        <w:t xml:space="preserve">of a muscle </w:t>
      </w:r>
      <w:r w:rsidR="004F38B3">
        <w:rPr>
          <w:rFonts w:cs="URWPalladioL-Roma"/>
          <w:color w:val="000000"/>
        </w:rPr>
        <w:fldChar w:fldCharType="begin"/>
      </w:r>
      <w:r w:rsidR="00170978">
        <w:rPr>
          <w:rFonts w:cs="URWPalladioL-Roma"/>
          <w:color w:val="000000"/>
        </w:rPr>
        <w:instrText xml:space="preserve"> ADDIN EN.CITE &lt;EndNote&gt;&lt;Cite&gt;&lt;Author&gt;Hudlicka&lt;/Author&gt;&lt;Year&gt;1985&lt;/Year&gt;&lt;RecNum&gt;177&lt;/RecNum&gt;&lt;DisplayText&gt;(29)&lt;/DisplayText&gt;&lt;record&gt;&lt;rec-number&gt;177&lt;/rec-number&gt;&lt;foreign-keys&gt;&lt;key app="EN" db-id="rds90pspit2frzeresr5szedf5psfw2pa9zd" timestamp="1398689484"&gt;177&lt;/key&gt;&lt;/foreign-keys&gt;&lt;ref-type name="Journal Article"&gt;17&lt;/ref-type&gt;&lt;contributors&gt;&lt;authors&gt;&lt;author&gt;Hudlicka, O.&lt;/author&gt;&lt;/authors&gt;&lt;/contributors&gt;&lt;auth-address&gt;Hudlicka, O&amp;#xD;Univ Birmingham,Sch Med,Dept Physiol,Birmingham B15 2tj,W Midlands,England&amp;#xD;Univ Birmingham,Sch Med,Dept Physiol,Birmingham B15 2tj,W Midlands,England&lt;/auth-address&gt;&lt;titles&gt;&lt;title&gt;Development and Adaptability of Microvasculature in Skeletal-Muscle&lt;/title&gt;&lt;secondary-title&gt;Journal of Experimental Biology&lt;/secondary-title&gt;&lt;alt-title&gt;J Exp Biol&lt;/alt-title&gt;&lt;/titles&gt;&lt;periodical&gt;&lt;full-title&gt;Journal of Experimental Biology&lt;/full-title&gt;&lt;abbr-1&gt;J Exp Biol&lt;/abbr-1&gt;&lt;/periodical&gt;&lt;alt-periodical&gt;&lt;full-title&gt;Journal of Experimental Biology&lt;/full-title&gt;&lt;abbr-1&gt;J Exp Biol&lt;/abbr-1&gt;&lt;/alt-periodical&gt;&lt;pages&gt;215-228&lt;/pages&gt;&lt;volume&gt;115&lt;/volume&gt;&lt;number&gt;Mar&lt;/number&gt;&lt;dates&gt;&lt;year&gt;1985&lt;/year&gt;&lt;/dates&gt;&lt;isbn&gt;0022-0949&lt;/isbn&gt;&lt;accession-num&gt;WOS:A1985AMS8400019&lt;/accession-num&gt;&lt;label&gt;Hudlicka1985&lt;/label&gt;&lt;urls&gt;&lt;related-urls&gt;&lt;url&gt;&amp;lt;Go to ISI&amp;gt;://WOS:A1985AMS8400019&lt;/url&gt;&lt;/related-urls&gt;&lt;/urls&gt;&lt;language&gt;English&lt;/language&gt;&lt;/record&gt;&lt;/Cite&gt;&lt;/EndNote&gt;</w:instrText>
      </w:r>
      <w:r w:rsidR="004F38B3">
        <w:rPr>
          <w:rFonts w:cs="URWPalladioL-Roma"/>
          <w:color w:val="000000"/>
        </w:rPr>
        <w:fldChar w:fldCharType="separate"/>
      </w:r>
      <w:r w:rsidR="00170978">
        <w:rPr>
          <w:rFonts w:cs="URWPalladioL-Roma"/>
          <w:noProof/>
          <w:color w:val="000000"/>
        </w:rPr>
        <w:t>(29)</w:t>
      </w:r>
      <w:r w:rsidR="004F38B3">
        <w:rPr>
          <w:rFonts w:cs="URWPalladioL-Roma"/>
          <w:color w:val="000000"/>
        </w:rPr>
        <w:fldChar w:fldCharType="end"/>
      </w:r>
      <w:r w:rsidR="004F38B3">
        <w:rPr>
          <w:rFonts w:cs="URWPalladioL-Roma"/>
          <w:color w:val="000000"/>
        </w:rPr>
        <w:t>.</w:t>
      </w:r>
      <w:r w:rsidRPr="00DB0430">
        <w:rPr>
          <w:rFonts w:cs="URWPalladioL-Roma"/>
          <w:color w:val="000000"/>
        </w:rPr>
        <w:t xml:space="preserve"> </w:t>
      </w:r>
      <w:r>
        <w:rPr>
          <w:rFonts w:cs="URWPalladioL-Roma"/>
          <w:color w:val="000000"/>
        </w:rPr>
        <w:t>However, t</w:t>
      </w:r>
      <w:r w:rsidRPr="00DB0430">
        <w:rPr>
          <w:rFonts w:cs="URWPalladioL-Roma"/>
          <w:color w:val="000000"/>
        </w:rPr>
        <w:t>he capillary density depends strongly on the diameter</w:t>
      </w:r>
      <w:r>
        <w:rPr>
          <w:rFonts w:cs="URWPalladioL-Roma"/>
          <w:color w:val="000000"/>
        </w:rPr>
        <w:t xml:space="preserve"> </w:t>
      </w:r>
      <w:r w:rsidRPr="00DB0430">
        <w:rPr>
          <w:rFonts w:cs="URWPalladioL-Roma"/>
          <w:color w:val="000000"/>
        </w:rPr>
        <w:t>of muscle fibres</w:t>
      </w:r>
      <w:r w:rsidR="0065790A">
        <w:rPr>
          <w:rFonts w:cs="URWPalladioL-Roma"/>
          <w:color w:val="000000"/>
        </w:rPr>
        <w:t xml:space="preserve">. Namely, </w:t>
      </w:r>
      <w:r w:rsidRPr="00DB0430">
        <w:rPr>
          <w:rFonts w:cs="URWPalladioL-Roma"/>
          <w:color w:val="000000"/>
        </w:rPr>
        <w:t xml:space="preserve">a muscle with larger fibres has a lower CD </w:t>
      </w:r>
      <w:r w:rsidR="004F38B3">
        <w:rPr>
          <w:rFonts w:cs="URWPalladioL-Roma"/>
          <w:color w:val="000000"/>
        </w:rPr>
        <w:fldChar w:fldCharType="begin">
          <w:fldData xml:space="preserve">PEVuZE5vdGU+PENpdGU+PEF1dGhvcj5NdXJha2FtaTwvQXV0aG9yPjxZZWFyPjIwMTA8L1llYXI+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</w:fldData>
        </w:fldChar>
      </w:r>
      <w:r w:rsidR="00170978">
        <w:rPr>
          <w:rFonts w:cs="URWPalladioL-Roma"/>
          <w:color w:val="000000"/>
        </w:rPr>
        <w:instrText xml:space="preserve"> ADDIN EN.CITE </w:instrText>
      </w:r>
      <w:r w:rsidR="00170978">
        <w:rPr>
          <w:rFonts w:cs="URWPalladioL-Roma"/>
          <w:color w:val="000000"/>
        </w:rPr>
        <w:fldChar w:fldCharType="begin">
          <w:fldData xml:space="preserve">PEVuZE5vdGU+PENpdGU+PEF1dGhvcj5NdXJha2FtaTwvQXV0aG9yPjxZZWFyPjIwMTA8L1llYXI+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</w:fldData>
        </w:fldChar>
      </w:r>
      <w:r w:rsidR="00170978">
        <w:rPr>
          <w:rFonts w:cs="URWPalladioL-Roma"/>
          <w:color w:val="000000"/>
        </w:rPr>
        <w:instrText xml:space="preserve"> ADDIN EN.CITE.DATA </w:instrText>
      </w:r>
      <w:r w:rsidR="00170978">
        <w:rPr>
          <w:rFonts w:cs="URWPalladioL-Roma"/>
          <w:color w:val="000000"/>
        </w:rPr>
      </w:r>
      <w:r w:rsidR="00170978">
        <w:rPr>
          <w:rFonts w:cs="URWPalladioL-Roma"/>
          <w:color w:val="000000"/>
        </w:rPr>
        <w:fldChar w:fldCharType="end"/>
      </w:r>
      <w:r w:rsidR="004F38B3">
        <w:rPr>
          <w:rFonts w:cs="URWPalladioL-Roma"/>
          <w:color w:val="000000"/>
        </w:rPr>
      </w:r>
      <w:r w:rsidR="004F38B3">
        <w:rPr>
          <w:rFonts w:cs="URWPalladioL-Roma"/>
          <w:color w:val="000000"/>
        </w:rPr>
        <w:fldChar w:fldCharType="separate"/>
      </w:r>
      <w:r w:rsidR="00170978">
        <w:rPr>
          <w:rFonts w:cs="URWPalladioL-Roma"/>
          <w:noProof/>
          <w:color w:val="000000"/>
        </w:rPr>
        <w:t>(30)</w:t>
      </w:r>
      <w:r w:rsidR="004F38B3">
        <w:rPr>
          <w:rFonts w:cs="URWPalladioL-Roma"/>
          <w:color w:val="000000"/>
        </w:rPr>
        <w:fldChar w:fldCharType="end"/>
      </w:r>
      <w:r w:rsidR="004F38B3">
        <w:rPr>
          <w:rFonts w:cs="URWPalladioL-Roma"/>
          <w:color w:val="000000"/>
        </w:rPr>
        <w:t>.</w:t>
      </w:r>
      <w:r>
        <w:rPr>
          <w:rFonts w:cs="URWPalladioL-Roma"/>
          <w:color w:val="000000"/>
        </w:rPr>
        <w:t xml:space="preserve"> </w:t>
      </w:r>
      <w:r w:rsidRPr="00DB0430">
        <w:rPr>
          <w:rFonts w:cs="URWPalladioL-Roma"/>
          <w:color w:val="000000"/>
        </w:rPr>
        <w:t>The capillary-to-fibre ratio</w:t>
      </w:r>
      <w:r w:rsidR="00F3622B">
        <w:rPr>
          <w:rFonts w:cs="URWPalladioL-Roma"/>
          <w:color w:val="000000"/>
        </w:rPr>
        <w:t xml:space="preserve"> (C:F)</w:t>
      </w:r>
      <w:r w:rsidRPr="00DB0430">
        <w:rPr>
          <w:rFonts w:cs="URWPalladioL-Roma"/>
          <w:color w:val="000000"/>
        </w:rPr>
        <w:t xml:space="preserve"> is the mean number of capillaries that are adjacent to a</w:t>
      </w:r>
      <w:r w:rsidR="00AD45D5">
        <w:rPr>
          <w:rFonts w:cs="URWPalladioL-Roma"/>
          <w:color w:val="000000"/>
        </w:rPr>
        <w:t xml:space="preserve"> single</w:t>
      </w:r>
      <w:r>
        <w:rPr>
          <w:rFonts w:cs="URWPalladioL-Roma"/>
          <w:color w:val="000000"/>
        </w:rPr>
        <w:t xml:space="preserve"> </w:t>
      </w:r>
      <w:r w:rsidRPr="00DB0430">
        <w:rPr>
          <w:rFonts w:cs="URWPalladioL-Roma"/>
          <w:color w:val="000000"/>
        </w:rPr>
        <w:t xml:space="preserve">muscle fibre. Similar to the capillary density, this value </w:t>
      </w:r>
      <w:r>
        <w:rPr>
          <w:rFonts w:cs="URWPalladioL-Roma"/>
          <w:color w:val="000000"/>
        </w:rPr>
        <w:t xml:space="preserve">is assumed to </w:t>
      </w:r>
      <w:r w:rsidR="00A619E7">
        <w:rPr>
          <w:rFonts w:cs="URWPalladioL-Roma"/>
          <w:color w:val="000000"/>
        </w:rPr>
        <w:t>provide</w:t>
      </w:r>
      <w:r w:rsidR="00A619E7" w:rsidRPr="00DB0430">
        <w:rPr>
          <w:rFonts w:cs="URWPalladioL-Roma"/>
          <w:color w:val="000000"/>
        </w:rPr>
        <w:t xml:space="preserve"> </w:t>
      </w:r>
      <w:r w:rsidRPr="00DB0430">
        <w:rPr>
          <w:rFonts w:cs="URWPalladioL-Roma"/>
          <w:color w:val="000000"/>
        </w:rPr>
        <w:t>information on the</w:t>
      </w:r>
      <w:r>
        <w:rPr>
          <w:rFonts w:cs="URWPalladioL-Roma"/>
          <w:color w:val="000000"/>
        </w:rPr>
        <w:t xml:space="preserve"> </w:t>
      </w:r>
      <w:r w:rsidRPr="00DB0430">
        <w:rPr>
          <w:rFonts w:cs="URWPalladioL-Roma"/>
          <w:color w:val="000000"/>
        </w:rPr>
        <w:t>metabolic activity of the muscle</w:t>
      </w:r>
      <w:r w:rsidR="00A7704B">
        <w:rPr>
          <w:rFonts w:cs="URWPalladioL-Roma"/>
          <w:color w:val="000000"/>
        </w:rPr>
        <w:t>; it does however depend on muscle fibre type</w:t>
      </w:r>
      <w:r w:rsidRPr="00DB0430">
        <w:rPr>
          <w:rFonts w:cs="URWPalladioL-Roma"/>
          <w:color w:val="000000"/>
        </w:rPr>
        <w:t xml:space="preserve">. </w:t>
      </w:r>
      <w:r w:rsidRPr="00A55AC1">
        <w:rPr>
          <w:rFonts w:cs="URWPalladioL-Roma"/>
          <w:color w:val="000000"/>
        </w:rPr>
        <w:t xml:space="preserve">For mouse soleus muscle, </w:t>
      </w:r>
      <w:r w:rsidR="00767832">
        <w:rPr>
          <w:rFonts w:cs="URWPalladioL-Roma"/>
          <w:color w:val="000000"/>
        </w:rPr>
        <w:t xml:space="preserve">Poole </w:t>
      </w:r>
      <w:r w:rsidR="00767832" w:rsidRPr="00767832">
        <w:rPr>
          <w:rFonts w:cs="URWPalladioL-Roma"/>
          <w:i/>
          <w:color w:val="000000"/>
        </w:rPr>
        <w:t>et al.</w:t>
      </w:r>
      <w:r w:rsidR="00767832">
        <w:rPr>
          <w:rFonts w:cs="URWPalladioL-Roma"/>
          <w:color w:val="000000"/>
        </w:rPr>
        <w:t xml:space="preserve"> </w:t>
      </w:r>
      <w:r w:rsidR="004F38B3">
        <w:rPr>
          <w:rFonts w:cs="URWPalladioL-Roma"/>
          <w:color w:val="000000"/>
        </w:rPr>
        <w:fldChar w:fldCharType="begin"/>
      </w:r>
      <w:r w:rsidR="00170978">
        <w:rPr>
          <w:rFonts w:cs="URWPalladioL-Roma"/>
          <w:color w:val="000000"/>
        </w:rPr>
        <w:instrText xml:space="preserve"> ADDIN EN.CITE &lt;EndNote&gt;&lt;Cite&gt;&lt;Author&gt;Poole&lt;/Author&gt;&lt;Year&gt;1989&lt;/Year&gt;&lt;RecNum&gt;181&lt;/RecNum&gt;&lt;DisplayText&gt;(31)&lt;/DisplayText&gt;&lt;record&gt;&lt;rec-number&gt;181&lt;/rec-number&gt;&lt;foreign-keys&gt;&lt;key app="EN" db-id="rds90pspit2frzeresr5szedf5psfw2pa9zd" timestamp="1398782327"&gt;181&lt;/key&gt;&lt;/foreign-keys&gt;&lt;ref-type name="Journal Article"&gt;17&lt;/ref-type&gt;&lt;contributors&gt;&lt;authors&gt;&lt;author&gt;Poole, D. C.&lt;/author&gt;&lt;author&gt;Mathieu-Costello, O.&lt;/author&gt;&lt;author&gt;West, J. B.&lt;/author&gt;&lt;/authors&gt;&lt;/contributors&gt;&lt;auth-address&gt;Department of Medicine, University of California, San Diego, La Jolla 92093.&lt;/auth-address&gt;&lt;titles&gt;&lt;title&gt;Capillary tortuosity in rat soleus muscle is not affected by endurance training&lt;/title&gt;&lt;secondary-title&gt;Am J Physiol&lt;/secondary-title&gt;&lt;alt-title&gt;The American journal of physiology&lt;/alt-title&gt;&lt;/titles&gt;&lt;periodical&gt;&lt;full-title&gt;American Journal of Physiology&lt;/full-title&gt;&lt;abbr-1&gt;Am J Physiol&lt;/abbr-1&gt;&lt;/periodical&gt;&lt;pages&gt;H1110-6&lt;/pages&gt;&lt;volume&gt;256&lt;/volume&gt;&lt;number&gt;4 Pt 2&lt;/number&gt;&lt;keywords&gt;&lt;keyword&gt;Animals&lt;/keyword&gt;&lt;keyword&gt;Capillaries/physiology&lt;/keyword&gt;&lt;keyword&gt;Capillary Permeability&lt;/keyword&gt;&lt;keyword&gt;Citrate (si)-Synthase/metabolism&lt;/keyword&gt;&lt;keyword&gt;Female&lt;/keyword&gt;&lt;keyword&gt;Muscles/*blood supply&lt;/keyword&gt;&lt;keyword&gt;*Physical Conditioning, Animal&lt;/keyword&gt;&lt;keyword&gt;Physical Endurance&lt;/keyword&gt;&lt;keyword&gt;Rats&lt;/keyword&gt;&lt;keyword&gt;Rats, Inbred Strains&lt;/keyword&gt;&lt;keyword&gt;Sarcomeres/ultrastructure&lt;/keyword&gt;&lt;/keywords&gt;&lt;dates&gt;&lt;year&gt;1989&lt;/year&gt;&lt;pub-dates&gt;&lt;date&gt;Apr&lt;/date&gt;&lt;/pub-dates&gt;&lt;/dates&gt;&lt;isbn&gt;0002-9513 (Print)&amp;#xD;0002-9513 (Linking)&lt;/isbn&gt;&lt;accession-num&gt;2705552&lt;/accession-num&gt;&lt;label&gt;Poole1989&lt;/label&gt;&lt;urls&gt;&lt;related-urls&gt;&lt;url&gt;http://www.ncbi.nlm.nih.gov/pubmed/2705552&lt;/url&gt;&lt;/related-urls&gt;&lt;/urls&gt;&lt;/record&gt;&lt;/Cite&gt;&lt;/EndNote&gt;</w:instrText>
      </w:r>
      <w:r w:rsidR="004F38B3">
        <w:rPr>
          <w:rFonts w:cs="URWPalladioL-Roma"/>
          <w:color w:val="000000"/>
        </w:rPr>
        <w:fldChar w:fldCharType="separate"/>
      </w:r>
      <w:r w:rsidR="00170978">
        <w:rPr>
          <w:rFonts w:cs="URWPalladioL-Roma"/>
          <w:noProof/>
          <w:color w:val="000000"/>
        </w:rPr>
        <w:t>(31)</w:t>
      </w:r>
      <w:r w:rsidR="004F38B3">
        <w:rPr>
          <w:rFonts w:cs="URWPalladioL-Roma"/>
          <w:color w:val="000000"/>
        </w:rPr>
        <w:fldChar w:fldCharType="end"/>
      </w:r>
      <w:r w:rsidRPr="00DB0430">
        <w:rPr>
          <w:rFonts w:cs="URWPalladioL-Roma"/>
          <w:color w:val="000000"/>
        </w:rPr>
        <w:t xml:space="preserve"> found</w:t>
      </w:r>
      <w:r>
        <w:rPr>
          <w:rFonts w:cs="URWPalladioL-Roma"/>
          <w:color w:val="000000"/>
        </w:rPr>
        <w:t xml:space="preserve"> </w:t>
      </w:r>
      <w:r w:rsidRPr="00DB0430">
        <w:rPr>
          <w:rFonts w:cs="URWPalladioL-Roma"/>
          <w:color w:val="000000"/>
        </w:rPr>
        <w:t>a capillary-to-fib</w:t>
      </w:r>
      <w:r>
        <w:rPr>
          <w:rFonts w:cs="URWPalladioL-Roma"/>
          <w:color w:val="000000"/>
        </w:rPr>
        <w:t>re</w:t>
      </w:r>
      <w:r w:rsidRPr="00DB0430">
        <w:rPr>
          <w:rFonts w:cs="URWPalladioL-Roma"/>
          <w:color w:val="000000"/>
        </w:rPr>
        <w:t xml:space="preserve"> ratio of 2</w:t>
      </w:r>
      <w:r>
        <w:rPr>
          <w:rFonts w:cs="URWPalladioL-Roma"/>
          <w:color w:val="000000"/>
        </w:rPr>
        <w:t>.</w:t>
      </w:r>
      <w:r w:rsidRPr="00DB0430">
        <w:rPr>
          <w:rFonts w:cs="URWPalladioL-Roma"/>
          <w:color w:val="000000"/>
        </w:rPr>
        <w:t>17</w:t>
      </w:r>
      <w:r>
        <w:rPr>
          <w:rFonts w:cs="URWPalladioL-Roma"/>
          <w:color w:val="000000"/>
        </w:rPr>
        <w:t>±</w:t>
      </w:r>
      <w:r w:rsidRPr="00DB0430">
        <w:rPr>
          <w:rFonts w:cs="URWPalladioL-Roma"/>
          <w:color w:val="000000"/>
        </w:rPr>
        <w:t>0</w:t>
      </w:r>
      <w:r>
        <w:rPr>
          <w:rFonts w:cs="URWPalladioL-Roma"/>
          <w:color w:val="000000"/>
        </w:rPr>
        <w:t>.</w:t>
      </w:r>
      <w:r w:rsidRPr="00DB0430">
        <w:rPr>
          <w:rFonts w:cs="URWPalladioL-Roma"/>
          <w:color w:val="000000"/>
        </w:rPr>
        <w:t>06</w:t>
      </w:r>
      <w:r>
        <w:rPr>
          <w:rFonts w:cs="URWPalladioL-Roma"/>
          <w:color w:val="000000"/>
        </w:rPr>
        <w:t>,</w:t>
      </w:r>
      <w:r w:rsidR="004F38B3">
        <w:rPr>
          <w:rFonts w:cs="URWPalladioL-Roma"/>
          <w:color w:val="000000"/>
        </w:rPr>
        <w:t xml:space="preserve"> </w:t>
      </w:r>
      <w:r w:rsidR="004F38B3">
        <w:rPr>
          <w:rFonts w:cs="URWPalladioL-Roma"/>
          <w:color w:val="000000"/>
        </w:rPr>
        <w:fldChar w:fldCharType="begin"/>
      </w:r>
      <w:r w:rsidR="00170978">
        <w:rPr>
          <w:rFonts w:cs="URWPalladioL-Roma"/>
          <w:color w:val="000000"/>
        </w:rPr>
        <w:instrText xml:space="preserve"> ADDIN EN.CITE &lt;EndNote&gt;&lt;Cite AuthorYear="1"&gt;&lt;Author&gt;Hudlicka&lt;/Author&gt;&lt;Year&gt;1985&lt;/Year&gt;&lt;RecNum&gt;177&lt;/RecNum&gt;&lt;DisplayText&gt;(29)&lt;/DisplayText&gt;&lt;record&gt;&lt;rec-number&gt;177&lt;/rec-number&gt;&lt;foreign-keys&gt;&lt;key app="EN" db-id="rds90pspit2frzeresr5szedf5psfw2pa9zd" timestamp="1398689484"&gt;177&lt;/key&gt;&lt;/foreign-keys&gt;&lt;ref-type name="Journal Article"&gt;17&lt;/ref-type&gt;&lt;contributors&gt;&lt;authors&gt;&lt;author&gt;Hudlicka, O.&lt;/author&gt;&lt;/authors&gt;&lt;/contributors&gt;&lt;auth-address&gt;Hudlicka, O&amp;#xD;Univ Birmingham,Sch Med,Dept Physiol,Birmingham B15 2tj,W Midlands,England&amp;#xD;Univ Birmingham,Sch Med,Dept Physiol,Birmingham B15 2tj,W Midlands,England&lt;/auth-address&gt;&lt;titles&gt;&lt;title&gt;Development and Adaptability of Microvasculature in Skeletal-Muscle&lt;/title&gt;&lt;secondary-title&gt;Journal of Experimental Biology&lt;/secondary-title&gt;&lt;alt-title&gt;J Exp Biol&lt;/alt-title&gt;&lt;/titles&gt;&lt;periodical&gt;&lt;full-title&gt;Journal of Experimental Biology&lt;/full-title&gt;&lt;abbr-1&gt;J Exp Biol&lt;/abbr-1&gt;&lt;/periodical&gt;&lt;alt-periodical&gt;&lt;full-title&gt;Journal of Experimental Biology&lt;/full-title&gt;&lt;abbr-1&gt;J Exp Biol&lt;/abbr-1&gt;&lt;/alt-periodical&gt;&lt;pages&gt;215-228&lt;/pages&gt;&lt;volume&gt;115&lt;/volume&gt;&lt;number&gt;Mar&lt;/number&gt;&lt;dates&gt;&lt;year&gt;1985&lt;/year&gt;&lt;/dates&gt;&lt;isbn&gt;0022-0949&lt;/isbn&gt;&lt;accession-num&gt;WOS:A1985AMS8400019&lt;/accession-num&gt;&lt;label&gt;Hudlicka1985&lt;/label&gt;&lt;urls&gt;&lt;related-urls&gt;&lt;url&gt;&amp;lt;Go to ISI&amp;gt;://WOS:A1985AMS8400019&lt;/url&gt;&lt;/related-urls&gt;&lt;/urls&gt;&lt;language&gt;English&lt;/language&gt;&lt;/record&gt;&lt;/Cite&gt;&lt;/EndNote&gt;</w:instrText>
      </w:r>
      <w:r w:rsidR="004F38B3">
        <w:rPr>
          <w:rFonts w:cs="URWPalladioL-Roma"/>
          <w:color w:val="000000"/>
        </w:rPr>
        <w:fldChar w:fldCharType="separate"/>
      </w:r>
      <w:r w:rsidR="00170978">
        <w:rPr>
          <w:rFonts w:cs="URWPalladioL-Roma"/>
          <w:noProof/>
          <w:color w:val="000000"/>
        </w:rPr>
        <w:t>(29)</w:t>
      </w:r>
      <w:r w:rsidR="004F38B3">
        <w:rPr>
          <w:rFonts w:cs="URWPalladioL-Roma"/>
          <w:color w:val="000000"/>
        </w:rPr>
        <w:fldChar w:fldCharType="end"/>
      </w:r>
      <w:r w:rsidRPr="00DB0430">
        <w:rPr>
          <w:rFonts w:cs="URWPalladioL-Roma"/>
          <w:color w:val="000000"/>
        </w:rPr>
        <w:t xml:space="preserve"> </w:t>
      </w:r>
      <w:r>
        <w:rPr>
          <w:rFonts w:cs="URWPalladioL-Roma"/>
          <w:color w:val="000000"/>
        </w:rPr>
        <w:t>indicated</w:t>
      </w:r>
      <w:r w:rsidRPr="00DB0430">
        <w:rPr>
          <w:rFonts w:cs="URWPalladioL-Roma"/>
          <w:color w:val="000000"/>
        </w:rPr>
        <w:t xml:space="preserve"> 2</w:t>
      </w:r>
      <w:r>
        <w:rPr>
          <w:rFonts w:cs="URWPalladioL-Roma"/>
          <w:color w:val="000000"/>
        </w:rPr>
        <w:t>.</w:t>
      </w:r>
      <w:r w:rsidRPr="00DB0430">
        <w:rPr>
          <w:rFonts w:cs="URWPalladioL-Roma"/>
          <w:color w:val="000000"/>
        </w:rPr>
        <w:t>3</w:t>
      </w:r>
      <w:r>
        <w:rPr>
          <w:rFonts w:cs="URWPalladioL-Roma"/>
          <w:color w:val="000000"/>
        </w:rPr>
        <w:t>±</w:t>
      </w:r>
      <w:r w:rsidRPr="00DB0430">
        <w:rPr>
          <w:rFonts w:cs="URWPalladioL-Roma"/>
          <w:color w:val="000000"/>
        </w:rPr>
        <w:t>0</w:t>
      </w:r>
      <w:r>
        <w:rPr>
          <w:rFonts w:cs="URWPalladioL-Roma"/>
          <w:color w:val="000000"/>
        </w:rPr>
        <w:t>.</w:t>
      </w:r>
      <w:r w:rsidRPr="00DB0430">
        <w:rPr>
          <w:rFonts w:cs="URWPalladioL-Roma"/>
          <w:color w:val="000000"/>
        </w:rPr>
        <w:t>03</w:t>
      </w:r>
      <w:r>
        <w:rPr>
          <w:rFonts w:cs="URWPalladioL-Roma"/>
          <w:color w:val="000000"/>
        </w:rPr>
        <w:t xml:space="preserve"> and</w:t>
      </w:r>
      <w:r w:rsidRPr="00DB0430">
        <w:rPr>
          <w:rFonts w:cs="URWPalladioL-Roma"/>
          <w:color w:val="000000"/>
        </w:rPr>
        <w:t xml:space="preserve"> </w:t>
      </w:r>
      <w:r w:rsidR="00767832">
        <w:rPr>
          <w:rFonts w:cs="URWPalladioL-Roma"/>
          <w:color w:val="000000"/>
        </w:rPr>
        <w:t xml:space="preserve">Dapp </w:t>
      </w:r>
      <w:r w:rsidR="00767832" w:rsidRPr="00767832">
        <w:rPr>
          <w:rFonts w:cs="URWPalladioL-Roma"/>
          <w:i/>
          <w:color w:val="000000"/>
        </w:rPr>
        <w:t>et al.</w:t>
      </w:r>
      <w:r w:rsidR="00767832">
        <w:rPr>
          <w:rFonts w:cs="URWPalladioL-Roma"/>
          <w:color w:val="000000"/>
        </w:rPr>
        <w:t xml:space="preserve"> </w:t>
      </w:r>
      <w:r w:rsidR="004F38B3">
        <w:rPr>
          <w:rFonts w:cs="URWPalladioL-Roma"/>
          <w:color w:val="000000"/>
        </w:rPr>
        <w:fldChar w:fldCharType="begin">
          <w:fldData xml:space="preserve">PEVuZE5vdGU+PENpdGU+PEF1dGhvcj5EYXBwPC9BdXRob3I+PFllYXI+MjAwNDwvWWVhcj48UmVj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</w:fldData>
        </w:fldChar>
      </w:r>
      <w:r w:rsidR="00170978">
        <w:rPr>
          <w:rFonts w:cs="URWPalladioL-Roma"/>
          <w:color w:val="000000"/>
        </w:rPr>
        <w:instrText xml:space="preserve"> ADDIN EN.CITE </w:instrText>
      </w:r>
      <w:r w:rsidR="00170978">
        <w:rPr>
          <w:rFonts w:cs="URWPalladioL-Roma"/>
          <w:color w:val="000000"/>
        </w:rPr>
        <w:fldChar w:fldCharType="begin">
          <w:fldData xml:space="preserve">PEVuZE5vdGU+PENpdGU+PEF1dGhvcj5EYXBwPC9BdXRob3I+PFllYXI+MjAwNDwvWWVhcj48UmVj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</w:fldData>
        </w:fldChar>
      </w:r>
      <w:r w:rsidR="00170978">
        <w:rPr>
          <w:rFonts w:cs="URWPalladioL-Roma"/>
          <w:color w:val="000000"/>
        </w:rPr>
        <w:instrText xml:space="preserve"> ADDIN EN.CITE.DATA </w:instrText>
      </w:r>
      <w:r w:rsidR="00170978">
        <w:rPr>
          <w:rFonts w:cs="URWPalladioL-Roma"/>
          <w:color w:val="000000"/>
        </w:rPr>
      </w:r>
      <w:r w:rsidR="00170978">
        <w:rPr>
          <w:rFonts w:cs="URWPalladioL-Roma"/>
          <w:color w:val="000000"/>
        </w:rPr>
        <w:fldChar w:fldCharType="end"/>
      </w:r>
      <w:r w:rsidR="004F38B3">
        <w:rPr>
          <w:rFonts w:cs="URWPalladioL-Roma"/>
          <w:color w:val="000000"/>
        </w:rPr>
      </w:r>
      <w:r w:rsidR="004F38B3">
        <w:rPr>
          <w:rFonts w:cs="URWPalladioL-Roma"/>
          <w:color w:val="000000"/>
        </w:rPr>
        <w:fldChar w:fldCharType="separate"/>
      </w:r>
      <w:r w:rsidR="00170978">
        <w:rPr>
          <w:rFonts w:cs="URWPalladioL-Roma"/>
          <w:noProof/>
          <w:color w:val="000000"/>
        </w:rPr>
        <w:t>(32)</w:t>
      </w:r>
      <w:r w:rsidR="004F38B3">
        <w:rPr>
          <w:rFonts w:cs="URWPalladioL-Roma"/>
          <w:color w:val="000000"/>
        </w:rPr>
        <w:fldChar w:fldCharType="end"/>
      </w:r>
      <w:r w:rsidRPr="00DB0430">
        <w:rPr>
          <w:rFonts w:cs="URWPalladioL-Roma"/>
          <w:color w:val="000000"/>
        </w:rPr>
        <w:t xml:space="preserve"> </w:t>
      </w:r>
      <w:r>
        <w:rPr>
          <w:rFonts w:cs="URWPalladioL-Roma"/>
          <w:color w:val="000000"/>
        </w:rPr>
        <w:t>put forward</w:t>
      </w:r>
      <w:r w:rsidRPr="00DB0430">
        <w:rPr>
          <w:rFonts w:cs="URWPalladioL-Roma"/>
          <w:color w:val="000000"/>
        </w:rPr>
        <w:t xml:space="preserve"> a capillary-to-fibre ratio of 1</w:t>
      </w:r>
      <w:r>
        <w:rPr>
          <w:rFonts w:cs="URWPalladioL-Roma"/>
          <w:color w:val="000000"/>
        </w:rPr>
        <w:t>.</w:t>
      </w:r>
      <w:r w:rsidRPr="00DB0430">
        <w:rPr>
          <w:rFonts w:cs="URWPalladioL-Roma"/>
          <w:color w:val="000000"/>
        </w:rPr>
        <w:t>83</w:t>
      </w:r>
      <w:r>
        <w:rPr>
          <w:rFonts w:cs="URWPalladioL-Roma"/>
          <w:color w:val="000000"/>
        </w:rPr>
        <w:t>±</w:t>
      </w:r>
      <w:r w:rsidRPr="00DB0430">
        <w:rPr>
          <w:rFonts w:cs="URWPalladioL-Roma"/>
          <w:color w:val="000000"/>
        </w:rPr>
        <w:t>0</w:t>
      </w:r>
      <w:r>
        <w:rPr>
          <w:rFonts w:cs="URWPalladioL-Roma"/>
          <w:color w:val="000000"/>
        </w:rPr>
        <w:t>.</w:t>
      </w:r>
      <w:r w:rsidRPr="00DB0430">
        <w:rPr>
          <w:rFonts w:cs="URWPalladioL-Roma"/>
          <w:color w:val="000000"/>
        </w:rPr>
        <w:t xml:space="preserve">04. </w:t>
      </w:r>
      <w:r>
        <w:rPr>
          <w:rFonts w:cs="URWPalladioL-Roma"/>
          <w:color w:val="000000"/>
        </w:rPr>
        <w:t xml:space="preserve">This shows that the capillary-to-fibre ratio yields relatively consistent results. </w:t>
      </w:r>
      <w:r w:rsidRPr="00DB0430">
        <w:rPr>
          <w:rFonts w:cs="URWPalladioL-Roma"/>
          <w:color w:val="000000"/>
        </w:rPr>
        <w:t xml:space="preserve">As the </w:t>
      </w:r>
      <w:r>
        <w:rPr>
          <w:rFonts w:cs="URWPalladioL-Roma"/>
          <w:color w:val="000000"/>
        </w:rPr>
        <w:t>c</w:t>
      </w:r>
      <w:r w:rsidRPr="00DB0430">
        <w:rPr>
          <w:rFonts w:cs="URWPalladioL-Roma"/>
          <w:color w:val="000000"/>
        </w:rPr>
        <w:t>apillary-to-fibre ratio</w:t>
      </w:r>
      <w:r>
        <w:rPr>
          <w:rFonts w:cs="URWPalladioL-Roma"/>
          <w:color w:val="000000"/>
        </w:rPr>
        <w:t xml:space="preserve"> </w:t>
      </w:r>
      <w:r w:rsidRPr="00DB0430">
        <w:rPr>
          <w:rFonts w:cs="URWPalladioL-Roma"/>
          <w:color w:val="000000"/>
        </w:rPr>
        <w:t xml:space="preserve">does not </w:t>
      </w:r>
      <w:r>
        <w:rPr>
          <w:rFonts w:cs="URWPalladioL-Roma"/>
          <w:color w:val="000000"/>
        </w:rPr>
        <w:t xml:space="preserve">depend on muscle fibre area it may not immediately yield information about oxygen supply capability. </w:t>
      </w:r>
      <w:r w:rsidR="00653746">
        <w:rPr>
          <w:rFonts w:cs="URWPalladioL-Roma"/>
          <w:color w:val="000000"/>
        </w:rPr>
        <w:t xml:space="preserve">Other measures are length and volume density, which in contrast to CD and C:F consider the 3D structure of the blood vessels. They describe the length or volume of capillaries over the volume of corresponding muscle tissue. </w:t>
      </w:r>
      <w:r w:rsidR="00767832">
        <w:rPr>
          <w:rFonts w:cs="URWPalladioL-Roma"/>
          <w:color w:val="000000"/>
        </w:rPr>
        <w:t xml:space="preserve">Kondo </w:t>
      </w:r>
      <w:r w:rsidR="00767832" w:rsidRPr="00767832">
        <w:rPr>
          <w:rFonts w:cs="URWPalladioL-Roma"/>
          <w:i/>
          <w:color w:val="000000"/>
        </w:rPr>
        <w:t>et al.</w:t>
      </w:r>
      <w:r w:rsidR="00767832">
        <w:rPr>
          <w:rFonts w:cs="URWPalladioL-Roma"/>
          <w:color w:val="000000"/>
        </w:rPr>
        <w:t xml:space="preserve"> </w:t>
      </w:r>
      <w:r w:rsidR="001A3A51">
        <w:rPr>
          <w:rFonts w:cs="URWPalladioL-Roma"/>
          <w:color w:val="000000"/>
        </w:rPr>
        <w:fldChar w:fldCharType="begin"/>
      </w:r>
      <w:r w:rsidR="00170978">
        <w:rPr>
          <w:rFonts w:cs="URWPalladioL-Roma"/>
          <w:color w:val="000000"/>
        </w:rPr>
        <w:instrText xml:space="preserve"> ADDIN EN.CITE &lt;EndNote&gt;&lt;Cite&gt;&lt;Author&gt;Kondo&lt;/Author&gt;&lt;Year&gt;2011&lt;/Year&gt;&lt;RecNum&gt;243&lt;/RecNum&gt;&lt;DisplayText&gt;(33)&lt;/DisplayText&gt;&lt;record&gt;&lt;rec-number&gt;243&lt;/rec-number&gt;&lt;foreign-keys&gt;&lt;key app="EN" db-id="rds90pspit2frzeresr5szedf5psfw2pa9zd" timestamp="1453807565"&gt;243&lt;/key&gt;&lt;/foreign-keys&gt;&lt;ref-type name="Journal Article"&gt;17&lt;/ref-type&gt;&lt;contributors&gt;&lt;authors&gt;&lt;author&gt;Kondo, H.&lt;/author&gt;&lt;author&gt;Fujino, H.&lt;/author&gt;&lt;author&gt;Murakami, S.&lt;/author&gt;&lt;author&gt;Nagatomo, F.&lt;/author&gt;&lt;author&gt;Roy, R. R.&lt;/author&gt;&lt;author&gt;Ishihara, A.&lt;/author&gt;&lt;/authors&gt;&lt;/contributors&gt;&lt;auth-address&gt;Department of Rehabilitation Science, Kobe University Graduate School of Health Sciences, Kobe, Japan. fujinolab@gmail.com.&lt;/auth-address&gt;&lt;titles&gt;&lt;title&gt;Regressed three-dimensional capillary network and inhibited angiogenic factors in the soleus muscle of non-obese rats with type 2 diabetes&lt;/title&gt;&lt;secondary-title&gt;Nutr Metab (Lond)&lt;/secondary-title&gt;&lt;alt-title&gt;Nutrition &amp;amp; metabolism&lt;/alt-title&gt;&lt;/titles&gt;&lt;periodical&gt;&lt;full-title&gt;Nutr Metab (Lond)&lt;/full-title&gt;&lt;abbr-1&gt;Nutrition &amp;amp; metabolism&lt;/abbr-1&gt;&lt;/periodical&gt;&lt;alt-periodical&gt;&lt;full-title&gt;Nutr Metab (Lond)&lt;/full-title&gt;&lt;abbr-1&gt;Nutrition &amp;amp; metabolism&lt;/abbr-1&gt;&lt;/alt-periodical&gt;&lt;pages&gt;77&lt;/pages&gt;&lt;volume&gt;8&lt;/volume&gt;&lt;number&gt;1&lt;/number&gt;&lt;dates&gt;&lt;year&gt;2011&lt;/year&gt;&lt;/dates&gt;&lt;isbn&gt;1743-7075 (Electronic)&amp;#xD;1743-7075 (Linking)&lt;/isbn&gt;&lt;accession-num&gt;22050781&lt;/accession-num&gt;&lt;label&gt;Kondo2011&lt;/label&gt;&lt;urls&gt;&lt;related-urls&gt;&lt;url&gt;http://www.ncbi.nlm.nih.gov/pubmed/22050781&lt;/url&gt;&lt;/related-urls&gt;&lt;/urls&gt;&lt;custom2&gt;3229446&lt;/custom2&gt;&lt;electronic-resource-num&gt;10.1186/1743-7075-8-77&lt;/electronic-resource-num&gt;&lt;/record&gt;&lt;/Cite&gt;&lt;/EndNote&gt;</w:instrText>
      </w:r>
      <w:r w:rsidR="001A3A51">
        <w:rPr>
          <w:rFonts w:cs="URWPalladioL-Roma"/>
          <w:color w:val="000000"/>
        </w:rPr>
        <w:fldChar w:fldCharType="separate"/>
      </w:r>
      <w:r w:rsidR="00170978">
        <w:rPr>
          <w:rFonts w:cs="URWPalladioL-Roma"/>
          <w:noProof/>
          <w:color w:val="000000"/>
        </w:rPr>
        <w:t>(33)</w:t>
      </w:r>
      <w:r w:rsidR="001A3A51">
        <w:rPr>
          <w:rFonts w:cs="URWPalladioL-Roma"/>
          <w:color w:val="000000"/>
        </w:rPr>
        <w:fldChar w:fldCharType="end"/>
      </w:r>
      <w:r w:rsidRPr="00DB0430">
        <w:rPr>
          <w:rFonts w:cs="URWPalladioL-Roma"/>
          <w:color w:val="000000"/>
        </w:rPr>
        <w:t xml:space="preserve"> </w:t>
      </w:r>
      <w:r>
        <w:rPr>
          <w:rFonts w:cs="URWPalladioL-Roma"/>
          <w:color w:val="000000"/>
        </w:rPr>
        <w:t>reported</w:t>
      </w:r>
      <w:r w:rsidRPr="00DB0430">
        <w:rPr>
          <w:rFonts w:cs="URWPalladioL-Roma"/>
          <w:color w:val="000000"/>
        </w:rPr>
        <w:t xml:space="preserve"> that rats with type 2 diabetes </w:t>
      </w:r>
      <w:r>
        <w:rPr>
          <w:rFonts w:cs="URWPalladioL-Roma"/>
          <w:color w:val="000000"/>
        </w:rPr>
        <w:t xml:space="preserve">have a different </w:t>
      </w:r>
      <w:r w:rsidRPr="00DB0430">
        <w:rPr>
          <w:rFonts w:cs="URWPalladioL-Roma"/>
          <w:color w:val="000000"/>
        </w:rPr>
        <w:t>capillary volume in the soleus muscle</w:t>
      </w:r>
      <w:r>
        <w:rPr>
          <w:rFonts w:cs="URWPalladioL-Roma"/>
          <w:color w:val="000000"/>
        </w:rPr>
        <w:t xml:space="preserve"> when compared with healthy anima</w:t>
      </w:r>
      <w:r w:rsidR="00A64455">
        <w:rPr>
          <w:rFonts w:cs="URWPalladioL-Roma"/>
          <w:color w:val="000000"/>
        </w:rPr>
        <w:t>ls (47% lower in diabetic rats)</w:t>
      </w:r>
      <w:r w:rsidR="00ED0E43">
        <w:rPr>
          <w:rFonts w:cs="URWPalladioL-Roma"/>
          <w:color w:val="000000"/>
        </w:rPr>
        <w:t xml:space="preserve">. At the same time, </w:t>
      </w:r>
      <w:r w:rsidR="00A64455">
        <w:rPr>
          <w:rFonts w:cs="URWPalladioL-Roma"/>
          <w:color w:val="000000"/>
        </w:rPr>
        <w:t>no significant difference in CD was found</w:t>
      </w:r>
      <w:r>
        <w:rPr>
          <w:rFonts w:cs="URWPalladioL-Roma"/>
          <w:color w:val="000000"/>
        </w:rPr>
        <w:t xml:space="preserve">. </w:t>
      </w:r>
    </w:p>
    <w:p w14:paraId="59ACCEC0" w14:textId="05EF4023" w:rsidR="00936206" w:rsidRDefault="001B0B72" w:rsidP="00EE3847">
      <w:pPr>
        <w:autoSpaceDE w:val="0"/>
        <w:autoSpaceDN w:val="0"/>
        <w:adjustRightInd w:val="0"/>
        <w:spacing w:after="120" w:line="480" w:lineRule="auto"/>
        <w:jc w:val="both"/>
        <w:rPr>
          <w:rFonts w:cs="URWPalladioL-Roma"/>
          <w:color w:val="000000"/>
        </w:rPr>
      </w:pPr>
      <w:r>
        <w:rPr>
          <w:rFonts w:cs="URWPalladioL-Roma"/>
          <w:color w:val="000000"/>
        </w:rPr>
        <w:t>Vessel t</w:t>
      </w:r>
      <w:r w:rsidR="00936206" w:rsidRPr="00DB0430">
        <w:rPr>
          <w:rFonts w:cs="URWPalladioL-Roma"/>
          <w:color w:val="000000"/>
        </w:rPr>
        <w:t xml:space="preserve">ortuosity is a </w:t>
      </w:r>
      <w:r w:rsidR="00936206">
        <w:rPr>
          <w:rFonts w:cs="URWPalladioL-Roma"/>
          <w:color w:val="000000"/>
        </w:rPr>
        <w:t>measure</w:t>
      </w:r>
      <w:r w:rsidR="00936206" w:rsidRPr="00DB0430">
        <w:rPr>
          <w:rFonts w:cs="URWPalladioL-Roma"/>
          <w:color w:val="000000"/>
        </w:rPr>
        <w:t xml:space="preserve"> that is often </w:t>
      </w:r>
      <w:r w:rsidR="00936206">
        <w:rPr>
          <w:rFonts w:cs="URWPalladioL-Roma"/>
          <w:color w:val="000000"/>
        </w:rPr>
        <w:t>considered</w:t>
      </w:r>
      <w:r w:rsidR="00936206" w:rsidRPr="00DB0430">
        <w:rPr>
          <w:rFonts w:cs="URWPalladioL-Roma"/>
          <w:color w:val="000000"/>
        </w:rPr>
        <w:t xml:space="preserve"> </w:t>
      </w:r>
      <w:r w:rsidR="00936206">
        <w:rPr>
          <w:rFonts w:cs="URWPalladioL-Roma"/>
          <w:color w:val="000000"/>
        </w:rPr>
        <w:t>when studying</w:t>
      </w:r>
      <w:r w:rsidR="00936206" w:rsidRPr="00DB0430">
        <w:rPr>
          <w:rFonts w:cs="URWPalladioL-Roma"/>
          <w:color w:val="000000"/>
        </w:rPr>
        <w:t xml:space="preserve"> vasculature of organs and</w:t>
      </w:r>
      <w:r w:rsidR="00936206">
        <w:rPr>
          <w:rFonts w:cs="URWPalladioL-Roma"/>
          <w:color w:val="000000"/>
        </w:rPr>
        <w:t xml:space="preserve"> </w:t>
      </w:r>
      <w:r w:rsidR="00936206" w:rsidRPr="00DB0430">
        <w:rPr>
          <w:rFonts w:cs="URWPalladioL-Roma"/>
          <w:color w:val="000000"/>
        </w:rPr>
        <w:t>muscles, as it is assumed that higher tortuosity of vessels</w:t>
      </w:r>
      <w:r w:rsidR="00936206">
        <w:rPr>
          <w:rFonts w:cs="URWPalladioL-Roma"/>
          <w:color w:val="000000"/>
        </w:rPr>
        <w:t xml:space="preserve"> – </w:t>
      </w:r>
      <w:r w:rsidR="00936206" w:rsidRPr="00DB0430">
        <w:rPr>
          <w:rFonts w:cs="URWPalladioL-Roma"/>
          <w:color w:val="000000"/>
        </w:rPr>
        <w:t>through increase of surface</w:t>
      </w:r>
      <w:r w:rsidR="00936206">
        <w:rPr>
          <w:rFonts w:cs="URWPalladioL-Roma"/>
          <w:color w:val="000000"/>
        </w:rPr>
        <w:t xml:space="preserve"> </w:t>
      </w:r>
      <w:r w:rsidR="00936206" w:rsidRPr="00DB0430">
        <w:rPr>
          <w:rFonts w:cs="URWPalladioL-Roma"/>
          <w:color w:val="000000"/>
        </w:rPr>
        <w:t>area and reduction of oxygen di</w:t>
      </w:r>
      <w:r w:rsidR="00936206">
        <w:rPr>
          <w:rFonts w:cs="URWPalladioL-Roma"/>
          <w:color w:val="000000"/>
        </w:rPr>
        <w:t>ff</w:t>
      </w:r>
      <w:r w:rsidR="00936206" w:rsidRPr="00DB0430">
        <w:rPr>
          <w:rFonts w:cs="URWPalladioL-Roma"/>
          <w:color w:val="000000"/>
        </w:rPr>
        <w:t>usion distances</w:t>
      </w:r>
      <w:r w:rsidR="00936206">
        <w:rPr>
          <w:rFonts w:cs="URWPalladioL-Roma"/>
          <w:color w:val="000000"/>
        </w:rPr>
        <w:t xml:space="preserve"> – </w:t>
      </w:r>
      <w:r w:rsidR="00936206" w:rsidRPr="00DB0430">
        <w:rPr>
          <w:rFonts w:cs="URWPalladioL-Roma"/>
          <w:color w:val="000000"/>
        </w:rPr>
        <w:t>can be associated with an increased</w:t>
      </w:r>
      <w:r w:rsidR="00936206">
        <w:rPr>
          <w:rFonts w:cs="URWPalladioL-Roma"/>
          <w:color w:val="000000"/>
        </w:rPr>
        <w:t xml:space="preserve"> </w:t>
      </w:r>
      <w:r w:rsidR="00936206" w:rsidRPr="00C32DD1">
        <w:rPr>
          <w:rFonts w:cs="URWPalladioL-Roma"/>
          <w:color w:val="000000"/>
        </w:rPr>
        <w:t xml:space="preserve">oxygen supply </w:t>
      </w:r>
      <w:r w:rsidR="001A3A51">
        <w:rPr>
          <w:rFonts w:cs="URWPalladioL-Roma"/>
          <w:color w:val="000000"/>
        </w:rPr>
        <w:fldChar w:fldCharType="begin"/>
      </w:r>
      <w:r w:rsidR="00170978">
        <w:rPr>
          <w:rFonts w:cs="URWPalladioL-Roma"/>
          <w:color w:val="000000"/>
        </w:rPr>
        <w:instrText xml:space="preserve"> ADDIN EN.CITE &lt;EndNote&gt;&lt;Cite&gt;&lt;Author&gt;Gaudio&lt;/Author&gt;&lt;Year&gt;1984&lt;/Year&gt;&lt;RecNum&gt;175&lt;/RecNum&gt;&lt;DisplayText&gt;(34)&lt;/DisplayText&gt;&lt;record&gt;&lt;rec-number&gt;175&lt;/rec-number&gt;&lt;foreign-keys&gt;&lt;key app="EN" db-id="rds90pspit2frzeresr5szedf5psfw2pa9zd" timestamp="1398677850"&gt;175&lt;/key&gt;&lt;/foreign-keys&gt;&lt;ref-type name="Journal Article"&gt;17&lt;/ref-type&gt;&lt;contributors&gt;&lt;authors&gt;&lt;author&gt;Gaudio, E.&lt;/author&gt;&lt;author&gt;Pannarale, L.&lt;/author&gt;&lt;author&gt;Marinozzi, G.&lt;/author&gt;&lt;/authors&gt;&lt;/contributors&gt;&lt;auth-address&gt;State Univ Rome La Sapienza,Fac Med,Dept Anat,Rome,Italy&lt;/auth-address&gt;&lt;titles&gt;&lt;title&gt;A Tridimensional Study of Microcirculation in Skeletal-Muscle&lt;/title&gt;&lt;secondary-title&gt;Vascular Surgery&lt;/secondary-title&gt;&lt;alt-title&gt;Vascular Surg&lt;/alt-title&gt;&lt;/titles&gt;&lt;periodical&gt;&lt;full-title&gt;Vascular Surgery&lt;/full-title&gt;&lt;abbr-1&gt;Vascular Surg&lt;/abbr-1&gt;&lt;/periodical&gt;&lt;alt-periodical&gt;&lt;full-title&gt;Vascular Surgery&lt;/full-title&gt;&lt;abbr-1&gt;Vascular Surg&lt;/abbr-1&gt;&lt;/alt-periodical&gt;&lt;pages&gt;372-381&lt;/pages&gt;&lt;volume&gt;18&lt;/volume&gt;&lt;number&gt;6&lt;/number&gt;&lt;dates&gt;&lt;year&gt;1984&lt;/year&gt;&lt;/dates&gt;&lt;isbn&gt;0042-2835&lt;/isbn&gt;&lt;accession-num&gt;WOS:A1984AAD3500007&lt;/accession-num&gt;&lt;label&gt;Gaudio1984&lt;/label&gt;&lt;urls&gt;&lt;related-urls&gt;&lt;url&gt;&amp;lt;Go to ISI&amp;gt;://WOS:A1984AAD3500007&lt;/url&gt;&lt;/related-urls&gt;&lt;/urls&gt;&lt;electronic-resource-num&gt;Doi 10.1177/153857448401800607&lt;/electronic-resource-num&gt;&lt;language&gt;English&lt;/language&gt;&lt;/record&gt;&lt;/Cite&gt;&lt;/EndNote&gt;</w:instrText>
      </w:r>
      <w:r w:rsidR="001A3A51">
        <w:rPr>
          <w:rFonts w:cs="URWPalladioL-Roma"/>
          <w:color w:val="000000"/>
        </w:rPr>
        <w:fldChar w:fldCharType="separate"/>
      </w:r>
      <w:r w:rsidR="00170978">
        <w:rPr>
          <w:rFonts w:cs="URWPalladioL-Roma"/>
          <w:noProof/>
          <w:color w:val="000000"/>
        </w:rPr>
        <w:t>(34)</w:t>
      </w:r>
      <w:r w:rsidR="001A3A51">
        <w:rPr>
          <w:rFonts w:cs="URWPalladioL-Roma"/>
          <w:color w:val="000000"/>
        </w:rPr>
        <w:fldChar w:fldCharType="end"/>
      </w:r>
      <w:r w:rsidR="00812577">
        <w:rPr>
          <w:rFonts w:cs="URWPalladioL-Roma"/>
          <w:color w:val="000000"/>
        </w:rPr>
        <w:t>.</w:t>
      </w:r>
      <w:r w:rsidR="00A7704B">
        <w:rPr>
          <w:rFonts w:cs="URWPalladioL-Roma"/>
          <w:color w:val="000000"/>
        </w:rPr>
        <w:t xml:space="preserve"> </w:t>
      </w:r>
      <w:r w:rsidR="00936206" w:rsidRPr="00DB0430">
        <w:rPr>
          <w:rFonts w:cs="URWPalladioL-Roma"/>
          <w:color w:val="000000"/>
        </w:rPr>
        <w:t xml:space="preserve">There </w:t>
      </w:r>
      <w:r w:rsidR="00EF44AA">
        <w:rPr>
          <w:rFonts w:cs="URWPalladioL-Roma"/>
          <w:color w:val="000000"/>
        </w:rPr>
        <w:t>are</w:t>
      </w:r>
      <w:r w:rsidR="00936206" w:rsidRPr="00DB0430">
        <w:rPr>
          <w:rFonts w:cs="URWPalladioL-Roma"/>
          <w:color w:val="000000"/>
        </w:rPr>
        <w:t xml:space="preserve"> a number of di</w:t>
      </w:r>
      <w:r w:rsidR="00936206">
        <w:rPr>
          <w:rFonts w:cs="URWPalladioL-Roma"/>
          <w:color w:val="000000"/>
        </w:rPr>
        <w:t>ff</w:t>
      </w:r>
      <w:r w:rsidR="00936206" w:rsidRPr="00DB0430">
        <w:rPr>
          <w:rFonts w:cs="URWPalladioL-Roma"/>
          <w:color w:val="000000"/>
        </w:rPr>
        <w:t xml:space="preserve">erent </w:t>
      </w:r>
      <w:r w:rsidR="005B2899">
        <w:rPr>
          <w:rFonts w:cs="URWPalladioL-Roma"/>
          <w:color w:val="000000"/>
        </w:rPr>
        <w:t>methods</w:t>
      </w:r>
      <w:r w:rsidR="005B2899" w:rsidRPr="00DB0430">
        <w:rPr>
          <w:rFonts w:cs="URWPalladioL-Roma"/>
          <w:color w:val="000000"/>
        </w:rPr>
        <w:t xml:space="preserve"> </w:t>
      </w:r>
      <w:r w:rsidR="00936206" w:rsidRPr="00DB0430">
        <w:rPr>
          <w:rFonts w:cs="URWPalladioL-Roma"/>
          <w:color w:val="000000"/>
        </w:rPr>
        <w:t xml:space="preserve">used for </w:t>
      </w:r>
      <w:r w:rsidR="005B2899">
        <w:rPr>
          <w:rFonts w:cs="URWPalladioL-Roma"/>
          <w:color w:val="000000"/>
        </w:rPr>
        <w:t>assessing</w:t>
      </w:r>
      <w:r w:rsidR="00936206" w:rsidRPr="00DB0430">
        <w:rPr>
          <w:rFonts w:cs="URWPalladioL-Roma"/>
          <w:color w:val="000000"/>
        </w:rPr>
        <w:t xml:space="preserve"> tortuosity, the most</w:t>
      </w:r>
      <w:r w:rsidR="00936206">
        <w:rPr>
          <w:rFonts w:cs="URWPalladioL-Roma"/>
          <w:color w:val="000000"/>
        </w:rPr>
        <w:t xml:space="preserve"> </w:t>
      </w:r>
      <w:r w:rsidR="00936206" w:rsidRPr="00DB0430">
        <w:rPr>
          <w:rFonts w:cs="URWPalladioL-Roma"/>
          <w:color w:val="000000"/>
        </w:rPr>
        <w:t xml:space="preserve">common </w:t>
      </w:r>
      <w:r w:rsidR="00936206">
        <w:rPr>
          <w:rFonts w:cs="URWPalladioL-Roma"/>
          <w:color w:val="000000"/>
        </w:rPr>
        <w:t>being the v</w:t>
      </w:r>
      <w:r w:rsidR="00936206" w:rsidRPr="00DB0430">
        <w:rPr>
          <w:rFonts w:cs="URWPalladioL-Roma"/>
          <w:color w:val="000000"/>
        </w:rPr>
        <w:t>essel segment length</w:t>
      </w:r>
      <w:r w:rsidR="00936206">
        <w:rPr>
          <w:rFonts w:cs="URWPalladioL-Roma"/>
          <w:color w:val="000000"/>
        </w:rPr>
        <w:t xml:space="preserve"> divided by </w:t>
      </w:r>
      <w:r w:rsidR="005B2899">
        <w:rPr>
          <w:rFonts w:cs="URWPalladioL-Roma"/>
          <w:color w:val="000000"/>
        </w:rPr>
        <w:t xml:space="preserve">the </w:t>
      </w:r>
      <w:r w:rsidR="00936206" w:rsidRPr="00DB0430">
        <w:rPr>
          <w:rFonts w:cs="URWPalladioL-Roma"/>
          <w:color w:val="000000"/>
        </w:rPr>
        <w:t>Euclidian distance between the segment’s end points</w:t>
      </w:r>
      <w:r w:rsidR="001A3A51">
        <w:rPr>
          <w:rFonts w:cs="URWPalladioL-Roma"/>
          <w:color w:val="000000"/>
        </w:rPr>
        <w:t xml:space="preserve"> </w:t>
      </w:r>
      <w:r w:rsidR="001A3A51">
        <w:rPr>
          <w:rFonts w:cs="URWPalladioL-Roma"/>
          <w:color w:val="000000"/>
        </w:rPr>
        <w:fldChar w:fldCharType="begin">
          <w:fldData xml:space="preserve">PEVuZE5vdGU+PENpdGU+PEF1dGhvcj5CcmV5PC9BdXRob3I+PFllYXI+MjAwMjwvWWVhcj48UmVj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</w:fldData>
        </w:fldChar>
      </w:r>
      <w:r w:rsidR="00170978">
        <w:rPr>
          <w:rFonts w:cs="URWPalladioL-Roma"/>
          <w:color w:val="000000"/>
        </w:rPr>
        <w:instrText xml:space="preserve"> ADDIN EN.CITE </w:instrText>
      </w:r>
      <w:r w:rsidR="00170978">
        <w:rPr>
          <w:rFonts w:cs="URWPalladioL-Roma"/>
          <w:color w:val="000000"/>
        </w:rPr>
        <w:fldChar w:fldCharType="begin">
          <w:fldData xml:space="preserve">PEVuZE5vdGU+PENpdGU+PEF1dGhvcj5CcmV5PC9BdXRob3I+PFllYXI+MjAwMjwvWWVhcj48UmVj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</w:fldData>
        </w:fldChar>
      </w:r>
      <w:r w:rsidR="00170978">
        <w:rPr>
          <w:rFonts w:cs="URWPalladioL-Roma"/>
          <w:color w:val="000000"/>
        </w:rPr>
        <w:instrText xml:space="preserve"> ADDIN EN.CITE.DATA </w:instrText>
      </w:r>
      <w:r w:rsidR="00170978">
        <w:rPr>
          <w:rFonts w:cs="URWPalladioL-Roma"/>
          <w:color w:val="000000"/>
        </w:rPr>
      </w:r>
      <w:r w:rsidR="00170978">
        <w:rPr>
          <w:rFonts w:cs="URWPalladioL-Roma"/>
          <w:color w:val="000000"/>
        </w:rPr>
        <w:fldChar w:fldCharType="end"/>
      </w:r>
      <w:r w:rsidR="001A3A51">
        <w:rPr>
          <w:rFonts w:cs="URWPalladioL-Roma"/>
          <w:color w:val="000000"/>
        </w:rPr>
      </w:r>
      <w:r w:rsidR="001A3A51">
        <w:rPr>
          <w:rFonts w:cs="URWPalladioL-Roma"/>
          <w:color w:val="000000"/>
        </w:rPr>
        <w:fldChar w:fldCharType="separate"/>
      </w:r>
      <w:r w:rsidR="00170978">
        <w:rPr>
          <w:rFonts w:cs="URWPalladioL-Roma"/>
          <w:noProof/>
          <w:color w:val="000000"/>
        </w:rPr>
        <w:t>(35)</w:t>
      </w:r>
      <w:r w:rsidR="001A3A51">
        <w:rPr>
          <w:rFonts w:cs="URWPalladioL-Roma"/>
          <w:color w:val="000000"/>
        </w:rPr>
        <w:fldChar w:fldCharType="end"/>
      </w:r>
      <w:r w:rsidR="00936206">
        <w:rPr>
          <w:rFonts w:cs="URWPalladioL-Roma"/>
          <w:color w:val="000000"/>
        </w:rPr>
        <w:t xml:space="preserve">. </w:t>
      </w:r>
      <w:r w:rsidR="00936206" w:rsidRPr="00DB0430">
        <w:rPr>
          <w:rFonts w:cs="URWPalladioL-Roma"/>
          <w:color w:val="000000"/>
        </w:rPr>
        <w:t xml:space="preserve">However, there is also </w:t>
      </w:r>
      <w:r>
        <w:rPr>
          <w:rFonts w:cs="URWPalladioL-Roma"/>
          <w:color w:val="000000"/>
        </w:rPr>
        <w:t>a</w:t>
      </w:r>
      <w:r w:rsidR="00936206">
        <w:rPr>
          <w:rFonts w:cs="URWPalladioL-Roma"/>
          <w:color w:val="000000"/>
        </w:rPr>
        <w:t xml:space="preserve"> hypothesis</w:t>
      </w:r>
      <w:r w:rsidR="00936206" w:rsidRPr="00DB0430">
        <w:rPr>
          <w:rFonts w:cs="URWPalladioL-Roma"/>
          <w:color w:val="000000"/>
        </w:rPr>
        <w:t xml:space="preserve"> that tortuosity </w:t>
      </w:r>
      <w:r w:rsidR="00936206">
        <w:rPr>
          <w:rFonts w:cs="URWPalladioL-Roma"/>
          <w:color w:val="000000"/>
        </w:rPr>
        <w:t>is not influenced by</w:t>
      </w:r>
      <w:r w:rsidR="00936206" w:rsidRPr="00DB0430">
        <w:rPr>
          <w:rFonts w:cs="URWPalladioL-Roma"/>
          <w:color w:val="000000"/>
        </w:rPr>
        <w:t xml:space="preserve"> oxygen demand</w:t>
      </w:r>
      <w:r w:rsidR="00936206">
        <w:rPr>
          <w:rFonts w:cs="URWPalladioL-Roma"/>
          <w:color w:val="000000"/>
        </w:rPr>
        <w:t xml:space="preserve"> </w:t>
      </w:r>
      <w:r w:rsidR="00936206" w:rsidRPr="00DB0430">
        <w:rPr>
          <w:rFonts w:cs="URWPalladioL-Roma"/>
          <w:color w:val="000000"/>
        </w:rPr>
        <w:t>and supply</w:t>
      </w:r>
      <w:r w:rsidR="00936206">
        <w:rPr>
          <w:rFonts w:cs="URWPalladioL-Roma"/>
          <w:color w:val="000000"/>
        </w:rPr>
        <w:t>,</w:t>
      </w:r>
      <w:r w:rsidR="00936206" w:rsidRPr="00DB0430">
        <w:rPr>
          <w:rFonts w:cs="URWPalladioL-Roma"/>
          <w:color w:val="000000"/>
        </w:rPr>
        <w:t xml:space="preserve"> but is related to the contractile state of the muscle and therefore</w:t>
      </w:r>
      <w:r w:rsidR="00936206">
        <w:rPr>
          <w:rFonts w:cs="URWPalladioL-Roma"/>
          <w:color w:val="000000"/>
        </w:rPr>
        <w:t xml:space="preserve"> </w:t>
      </w:r>
      <w:r w:rsidR="00936206" w:rsidRPr="00C32DD1">
        <w:rPr>
          <w:rFonts w:cs="URWPalladioL-Roma"/>
          <w:color w:val="000000"/>
        </w:rPr>
        <w:t xml:space="preserve">the sarcomere length </w:t>
      </w:r>
      <w:r w:rsidR="00812577">
        <w:rPr>
          <w:rFonts w:cs="URWPalladioL-Roma"/>
          <w:color w:val="000000"/>
        </w:rPr>
        <w:fldChar w:fldCharType="begin">
          <w:fldData xml:space="preserve">PEVuZE5vdGU+PENpdGU+PEF1dGhvcj5Qb29sZTwvQXV0aG9yPjxZZWFyPjE5OTI8L1llYXI+PFJl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</w:fldData>
        </w:fldChar>
      </w:r>
      <w:r w:rsidR="00170978">
        <w:rPr>
          <w:rFonts w:cs="URWPalladioL-Roma"/>
          <w:color w:val="000000"/>
        </w:rPr>
        <w:instrText xml:space="preserve"> ADDIN EN.CITE </w:instrText>
      </w:r>
      <w:r w:rsidR="00170978">
        <w:rPr>
          <w:rFonts w:cs="URWPalladioL-Roma"/>
          <w:color w:val="000000"/>
        </w:rPr>
        <w:fldChar w:fldCharType="begin">
          <w:fldData xml:space="preserve">PEVuZE5vdGU+PENpdGU+PEF1dGhvcj5Qb29sZTwvQXV0aG9yPjxZZWFyPjE5OTI8L1llYXI+PFJl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</w:fldData>
        </w:fldChar>
      </w:r>
      <w:r w:rsidR="00170978">
        <w:rPr>
          <w:rFonts w:cs="URWPalladioL-Roma"/>
          <w:color w:val="000000"/>
        </w:rPr>
        <w:instrText xml:space="preserve"> ADDIN EN.CITE.DATA </w:instrText>
      </w:r>
      <w:r w:rsidR="00170978">
        <w:rPr>
          <w:rFonts w:cs="URWPalladioL-Roma"/>
          <w:color w:val="000000"/>
        </w:rPr>
      </w:r>
      <w:r w:rsidR="00170978">
        <w:rPr>
          <w:rFonts w:cs="URWPalladioL-Roma"/>
          <w:color w:val="000000"/>
        </w:rPr>
        <w:fldChar w:fldCharType="end"/>
      </w:r>
      <w:r w:rsidR="00812577">
        <w:rPr>
          <w:rFonts w:cs="URWPalladioL-Roma"/>
          <w:color w:val="000000"/>
        </w:rPr>
      </w:r>
      <w:r w:rsidR="00812577">
        <w:rPr>
          <w:rFonts w:cs="URWPalladioL-Roma"/>
          <w:color w:val="000000"/>
        </w:rPr>
        <w:fldChar w:fldCharType="separate"/>
      </w:r>
      <w:r w:rsidR="00170978">
        <w:rPr>
          <w:rFonts w:cs="URWPalladioL-Roma"/>
          <w:noProof/>
          <w:color w:val="000000"/>
        </w:rPr>
        <w:t>(36-38)</w:t>
      </w:r>
      <w:r w:rsidR="00812577">
        <w:rPr>
          <w:rFonts w:cs="URWPalladioL-Roma"/>
          <w:color w:val="000000"/>
        </w:rPr>
        <w:fldChar w:fldCharType="end"/>
      </w:r>
      <w:r w:rsidR="00812577">
        <w:rPr>
          <w:rFonts w:cs="URWPalladioL-Roma"/>
          <w:color w:val="000000"/>
        </w:rPr>
        <w:t>,</w:t>
      </w:r>
      <w:r w:rsidR="00936206">
        <w:rPr>
          <w:rFonts w:cs="URWPalladioL-Roma"/>
          <w:color w:val="000000"/>
        </w:rPr>
        <w:t xml:space="preserve"> which may in turn improve oxygen supply</w:t>
      </w:r>
      <w:r w:rsidR="00AD36E5">
        <w:rPr>
          <w:rFonts w:cs="URWPalladioL-Roma"/>
          <w:color w:val="000000"/>
        </w:rPr>
        <w:t xml:space="preserve"> to the muscle tissue</w:t>
      </w:r>
      <w:r w:rsidR="00936206" w:rsidRPr="00DB0430">
        <w:rPr>
          <w:rFonts w:cs="URWPalladioL-Roma"/>
          <w:color w:val="000000"/>
        </w:rPr>
        <w:t>.</w:t>
      </w:r>
      <w:r w:rsidR="00936206">
        <w:rPr>
          <w:rFonts w:cs="URWPalladioL-Roma"/>
          <w:color w:val="000000"/>
        </w:rPr>
        <w:t xml:space="preserve"> </w:t>
      </w:r>
      <w:r w:rsidR="00767832">
        <w:rPr>
          <w:rFonts w:cs="URWPalladioL-Roma"/>
          <w:color w:val="000000"/>
        </w:rPr>
        <w:t xml:space="preserve">Poole </w:t>
      </w:r>
      <w:r w:rsidR="00767832" w:rsidRPr="00767832">
        <w:rPr>
          <w:rFonts w:cs="URWPalladioL-Roma"/>
          <w:i/>
          <w:color w:val="000000"/>
        </w:rPr>
        <w:t>et al.</w:t>
      </w:r>
      <w:r w:rsidR="00767832">
        <w:rPr>
          <w:rFonts w:cs="URWPalladioL-Roma"/>
          <w:color w:val="000000"/>
        </w:rPr>
        <w:t xml:space="preserve"> </w:t>
      </w:r>
      <w:r w:rsidR="00812577">
        <w:rPr>
          <w:rFonts w:cs="URWPalladioL-Roma"/>
          <w:color w:val="000000"/>
        </w:rPr>
        <w:fldChar w:fldCharType="begin"/>
      </w:r>
      <w:r w:rsidR="00170978">
        <w:rPr>
          <w:rFonts w:cs="URWPalladioL-Roma"/>
          <w:color w:val="000000"/>
        </w:rPr>
        <w:instrText xml:space="preserve"> ADDIN EN.CITE &lt;EndNote&gt;&lt;Cite&gt;&lt;Author&gt;Poole&lt;/Author&gt;&lt;Year&gt;1992&lt;/Year&gt;&lt;RecNum&gt;176&lt;/RecNum&gt;&lt;DisplayText&gt;(36)&lt;/DisplayText&gt;&lt;record&gt;&lt;rec-number&gt;176&lt;/rec-number&gt;&lt;foreign-keys&gt;&lt;key app="EN" db-id="rds90pspit2frzeresr5szedf5psfw2pa9zd" timestamp="1398687036"&gt;176&lt;/key&gt;&lt;/foreign-keys&gt;&lt;ref-type name="Journal Article"&gt;17&lt;/ref-type&gt;&lt;contributors&gt;&lt;authors&gt;&lt;author&gt;Poole, D. C.&lt;/author&gt;&lt;author&gt;Batra, S.&lt;/author&gt;&lt;author&gt;Mathieucostello, O.&lt;/author&gt;&lt;author&gt;Rakusan, K.&lt;/author&gt;&lt;/authors&gt;&lt;/contributors&gt;&lt;auth-address&gt;Poole, Dc&amp;#xD;Univ Calif San Diego,Dept Med,La Jolla,Ca 92093, USA&amp;#xD;Univ Calif San Diego,Dept Med,La Jolla,Ca 92093, USA&amp;#xD;Univ Ottawa,Dept Physiol,Ottawa K1n 6n5,Ontario,Canada&lt;/auth-address&gt;&lt;titles&gt;&lt;title&gt;Capillary Geometrical Changes with Fiber Shortening in Rat Myocardium&lt;/title&gt;&lt;secondary-title&gt;Circulation Research&lt;/secondary-title&gt;&lt;alt-title&gt;Circ Res&lt;/alt-title&gt;&lt;/titles&gt;&lt;periodical&gt;&lt;full-title&gt;Circulation Research&lt;/full-title&gt;&lt;abbr-1&gt;Circ Res&lt;/abbr-1&gt;&lt;/periodical&gt;&lt;alt-periodical&gt;&lt;full-title&gt;Circulation Research&lt;/full-title&gt;&lt;abbr-1&gt;Circ Res&lt;/abbr-1&gt;&lt;/alt-periodical&gt;&lt;pages&gt;697-706&lt;/pages&gt;&lt;volume&gt;70&lt;/volume&gt;&lt;number&gt;4&lt;/number&gt;&lt;keywords&gt;&lt;keyword&gt;systole&lt;/keyword&gt;&lt;keyword&gt;diastole&lt;/keyword&gt;&lt;keyword&gt;sarcomere length&lt;/keyword&gt;&lt;keyword&gt;myocardial oxygenation&lt;/keyword&gt;&lt;keyword&gt;gas exchange&lt;/keyword&gt;&lt;keyword&gt;capillary density&lt;/keyword&gt;&lt;keyword&gt;sarcomere-length changes&lt;/keyword&gt;&lt;keyword&gt;skeletal-muscle&lt;/keyword&gt;&lt;keyword&gt;upright exercise&lt;/keyword&gt;&lt;keyword&gt;corrosion casts&lt;/keyword&gt;&lt;keyword&gt;heart&lt;/keyword&gt;&lt;keyword&gt;hypertrophy&lt;/keyword&gt;&lt;keyword&gt;dog&lt;/keyword&gt;&lt;keyword&gt;contraction&lt;/keyword&gt;&lt;keyword&gt;tortuosity&lt;/keyword&gt;&lt;keyword&gt;diameter&lt;/keyword&gt;&lt;/keywords&gt;&lt;dates&gt;&lt;year&gt;1992&lt;/year&gt;&lt;pub-dates&gt;&lt;date&gt;Apr&lt;/date&gt;&lt;/pub-dates&gt;&lt;/dates&gt;&lt;isbn&gt;0009-7330&lt;/isbn&gt;&lt;accession-num&gt;WOS:A1992HL57600009&lt;/accession-num&gt;&lt;label&gt;Poole1992&lt;/label&gt;&lt;urls&gt;&lt;related-urls&gt;&lt;url&gt;&amp;lt;Go to ISI&amp;gt;://WOS:A1992HL57600009&lt;/url&gt;&lt;/related-urls&gt;&lt;/urls&gt;&lt;language&gt;English&lt;/language&gt;&lt;/record&gt;&lt;/Cite&gt;&lt;/EndNote&gt;</w:instrText>
      </w:r>
      <w:r w:rsidR="00812577">
        <w:rPr>
          <w:rFonts w:cs="URWPalladioL-Roma"/>
          <w:color w:val="000000"/>
        </w:rPr>
        <w:fldChar w:fldCharType="separate"/>
      </w:r>
      <w:r w:rsidR="00170978">
        <w:rPr>
          <w:rFonts w:cs="URWPalladioL-Roma"/>
          <w:noProof/>
          <w:color w:val="000000"/>
        </w:rPr>
        <w:t>(36)</w:t>
      </w:r>
      <w:r w:rsidR="00812577">
        <w:rPr>
          <w:rFonts w:cs="URWPalladioL-Roma"/>
          <w:color w:val="000000"/>
        </w:rPr>
        <w:fldChar w:fldCharType="end"/>
      </w:r>
      <w:r w:rsidR="00812577">
        <w:rPr>
          <w:rFonts w:cs="URWPalladioL-Roma"/>
          <w:color w:val="000000"/>
        </w:rPr>
        <w:t xml:space="preserve"> </w:t>
      </w:r>
      <w:r w:rsidR="00936206" w:rsidRPr="00DB0430">
        <w:rPr>
          <w:rFonts w:cs="URWPalladioL-Roma"/>
          <w:color w:val="000000"/>
        </w:rPr>
        <w:t>found that tortuosity in capillaries increases when the sarcomere</w:t>
      </w:r>
      <w:r w:rsidR="00936206">
        <w:rPr>
          <w:rFonts w:cs="URWPalladioL-Roma"/>
          <w:color w:val="000000"/>
        </w:rPr>
        <w:t xml:space="preserve"> </w:t>
      </w:r>
      <w:r w:rsidR="00936206" w:rsidRPr="00DB0430">
        <w:rPr>
          <w:rFonts w:cs="URWPalladioL-Roma" w:hint="eastAsia"/>
          <w:color w:val="000000"/>
        </w:rPr>
        <w:t>length is reduced below 2</w:t>
      </w:r>
      <w:r w:rsidR="00936206">
        <w:rPr>
          <w:rFonts w:cs="URWPalladioL-Roma"/>
          <w:color w:val="000000"/>
        </w:rPr>
        <w:t>.</w:t>
      </w:r>
      <w:r w:rsidR="00936206" w:rsidRPr="00DB0430">
        <w:rPr>
          <w:rFonts w:cs="URWPalladioL-Roma" w:hint="eastAsia"/>
          <w:color w:val="000000"/>
        </w:rPr>
        <w:t>0</w:t>
      </w:r>
      <w:r w:rsidR="00936206">
        <w:rPr>
          <w:rFonts w:ascii="Calibri" w:hAnsi="Calibri" w:cs="Calibri"/>
          <w:color w:val="000000"/>
        </w:rPr>
        <w:t>-</w:t>
      </w:r>
      <w:r w:rsidR="00936206" w:rsidRPr="00DB0430">
        <w:rPr>
          <w:rFonts w:cs="URWPalladioL-Roma" w:hint="eastAsia"/>
          <w:color w:val="000000"/>
        </w:rPr>
        <w:t>2</w:t>
      </w:r>
      <w:r w:rsidR="00936206">
        <w:rPr>
          <w:rFonts w:cs="URWPalladioL-Roma"/>
          <w:color w:val="000000"/>
        </w:rPr>
        <w:t>.</w:t>
      </w:r>
      <w:r w:rsidR="00936206" w:rsidRPr="00DB0430">
        <w:rPr>
          <w:rFonts w:cs="URWPalladioL-Roma" w:hint="eastAsia"/>
          <w:color w:val="000000"/>
        </w:rPr>
        <w:t>4</w:t>
      </w:r>
      <w:r w:rsidR="00936206">
        <w:rPr>
          <w:rFonts w:cs="URWPalladioL-Roma"/>
          <w:color w:val="000000"/>
        </w:rPr>
        <w:t xml:space="preserve"> n</w:t>
      </w:r>
      <w:r w:rsidR="00936206" w:rsidRPr="00DB0430">
        <w:rPr>
          <w:rFonts w:cs="URWPalladioL-Roma" w:hint="eastAsia"/>
          <w:color w:val="000000"/>
        </w:rPr>
        <w:t xml:space="preserve">m. </w:t>
      </w:r>
      <w:r w:rsidR="001C0A70">
        <w:rPr>
          <w:rFonts w:cs="URWPalladioL-Roma"/>
          <w:color w:val="000000"/>
        </w:rPr>
        <w:t>In the same study</w:t>
      </w:r>
      <w:r w:rsidR="00936206" w:rsidRPr="00DB0430">
        <w:rPr>
          <w:rFonts w:cs="URWPalladioL-Roma" w:hint="eastAsia"/>
          <w:color w:val="000000"/>
        </w:rPr>
        <w:t xml:space="preserve">, it </w:t>
      </w:r>
      <w:r w:rsidR="001C0A70">
        <w:rPr>
          <w:rFonts w:cs="URWPalladioL-Roma"/>
          <w:color w:val="000000"/>
        </w:rPr>
        <w:t xml:space="preserve">has been shown </w:t>
      </w:r>
      <w:r w:rsidR="00936206" w:rsidRPr="00DB0430">
        <w:rPr>
          <w:rFonts w:cs="URWPalladioL-Roma" w:hint="eastAsia"/>
          <w:color w:val="000000"/>
        </w:rPr>
        <w:t>that the length of the</w:t>
      </w:r>
      <w:r w:rsidR="00936206">
        <w:rPr>
          <w:rFonts w:cs="URWPalladioL-Roma"/>
          <w:color w:val="000000"/>
        </w:rPr>
        <w:t xml:space="preserve"> </w:t>
      </w:r>
      <w:r w:rsidR="00936206" w:rsidRPr="00DB0430">
        <w:rPr>
          <w:rFonts w:cs="URWPalladioL-Roma"/>
          <w:color w:val="000000"/>
        </w:rPr>
        <w:t>capillary network depends on the tortuosity</w:t>
      </w:r>
      <w:r w:rsidR="001C0A70">
        <w:rPr>
          <w:rFonts w:cs="URWPalladioL-Roma"/>
          <w:color w:val="000000"/>
        </w:rPr>
        <w:t xml:space="preserve"> to an extent of </w:t>
      </w:r>
      <w:r w:rsidR="001C0A70" w:rsidRPr="00DB0430">
        <w:rPr>
          <w:rFonts w:cs="URWPalladioL-Roma"/>
          <w:color w:val="000000"/>
        </w:rPr>
        <w:lastRenderedPageBreak/>
        <w:t>24-38%</w:t>
      </w:r>
      <w:r w:rsidR="00936206" w:rsidRPr="00DB0430">
        <w:rPr>
          <w:rFonts w:cs="URWPalladioL-Roma"/>
          <w:color w:val="000000"/>
        </w:rPr>
        <w:t xml:space="preserve"> </w:t>
      </w:r>
      <w:r w:rsidR="00812577">
        <w:rPr>
          <w:rFonts w:cs="URWPalladioL-Roma"/>
          <w:color w:val="000000"/>
        </w:rPr>
        <w:fldChar w:fldCharType="begin"/>
      </w:r>
      <w:r w:rsidR="00170978">
        <w:rPr>
          <w:rFonts w:cs="URWPalladioL-Roma"/>
          <w:color w:val="000000"/>
        </w:rPr>
        <w:instrText xml:space="preserve"> ADDIN EN.CITE &lt;EndNote&gt;&lt;Cite&gt;&lt;Author&gt;Mathieu-Costello&lt;/Author&gt;&lt;Year&gt;1988&lt;/Year&gt;&lt;RecNum&gt;182&lt;/RecNum&gt;&lt;DisplayText&gt;(39)&lt;/DisplayText&gt;&lt;record&gt;&lt;rec-number&gt;182&lt;/rec-number&gt;&lt;foreign-keys&gt;&lt;key app="EN" db-id="rds90pspit2frzeresr5szedf5psfw2pa9zd" timestamp="1398784911"&gt;182&lt;/key&gt;&lt;/foreign-keys&gt;&lt;ref-type name="Journal Article"&gt;17&lt;/ref-type&gt;&lt;contributors&gt;&lt;authors&gt;&lt;author&gt;Mathieu-Costello, O.&lt;/author&gt;&lt;author&gt;Potter, R. F.&lt;/author&gt;&lt;author&gt;Ellis, C. G.&lt;/author&gt;&lt;author&gt;Groom, A. C.&lt;/author&gt;&lt;/authors&gt;&lt;/contributors&gt;&lt;auth-address&gt;Department of Medicine, University of California, San Diego 92093.&lt;/auth-address&gt;&lt;titles&gt;&lt;title&gt;Capillary configuration and fiber shortening in muscles of the rat hindlimb: correlation between corrosion casts and stereological measurements&lt;/title&gt;&lt;secondary-title&gt;Microvasc Res&lt;/secondary-title&gt;&lt;alt-title&gt;Microvascular research&lt;/alt-title&gt;&lt;/titles&gt;&lt;periodical&gt;&lt;full-title&gt;Microvascular Research&lt;/full-title&gt;&lt;abbr-1&gt;Microvasc Res&lt;/abbr-1&gt;&lt;/periodical&gt;&lt;alt-periodical&gt;&lt;full-title&gt;Microvascular Research&lt;/full-title&gt;&lt;abbr-1&gt;Microvasc Res&lt;/abbr-1&gt;&lt;/alt-periodical&gt;&lt;pages&gt;40-55&lt;/pages&gt;&lt;volume&gt;36&lt;/volume&gt;&lt;number&gt;1&lt;/number&gt;&lt;keywords&gt;&lt;keyword&gt;Animals&lt;/keyword&gt;&lt;keyword&gt;Capillaries/anatomy &amp;amp; histology/*ultrastructure&lt;/keyword&gt;&lt;keyword&gt;Female&lt;/keyword&gt;&lt;keyword&gt;Hindlimb&lt;/keyword&gt;&lt;keyword&gt;Male&lt;/keyword&gt;&lt;keyword&gt;Mathematics&lt;/keyword&gt;&lt;keyword&gt;Microscopy, Electron, Scanning&lt;/keyword&gt;&lt;keyword&gt;Muscles/anatomy &amp;amp; histology/*blood supply/ultrastructure&lt;/keyword&gt;&lt;keyword&gt;Rats&lt;/keyword&gt;&lt;keyword&gt;Rats, Inbred Strains&lt;/keyword&gt;&lt;keyword&gt;Sarcomeres/ultrastructure&lt;/keyword&gt;&lt;/keywords&gt;&lt;dates&gt;&lt;year&gt;1988&lt;/year&gt;&lt;pub-dates&gt;&lt;date&gt;Jul&lt;/date&gt;&lt;/pub-dates&gt;&lt;/dates&gt;&lt;isbn&gt;0026-2862 (Print)&amp;#xD;0026-2862 (Linking)&lt;/isbn&gt;&lt;accession-num&gt;3185302&lt;/accession-num&gt;&lt;label&gt;Mathieu-Costello1988&lt;/label&gt;&lt;urls&gt;&lt;related-urls&gt;&lt;url&gt;http://www.ncbi.nlm.nih.gov/pubmed/3185302&lt;/url&gt;&lt;/related-urls&gt;&lt;/urls&gt;&lt;/record&gt;&lt;/Cite&gt;&lt;/EndNote&gt;</w:instrText>
      </w:r>
      <w:r w:rsidR="00812577">
        <w:rPr>
          <w:rFonts w:cs="URWPalladioL-Roma"/>
          <w:color w:val="000000"/>
        </w:rPr>
        <w:fldChar w:fldCharType="separate"/>
      </w:r>
      <w:r w:rsidR="00170978">
        <w:rPr>
          <w:rFonts w:cs="URWPalladioL-Roma"/>
          <w:noProof/>
          <w:color w:val="000000"/>
        </w:rPr>
        <w:t>(39)</w:t>
      </w:r>
      <w:r w:rsidR="00812577">
        <w:rPr>
          <w:rFonts w:cs="URWPalladioL-Roma"/>
          <w:color w:val="000000"/>
        </w:rPr>
        <w:fldChar w:fldCharType="end"/>
      </w:r>
      <w:r w:rsidR="00936206" w:rsidRPr="00696B1D">
        <w:rPr>
          <w:rFonts w:cs="URWPalladioL-Roma"/>
          <w:color w:val="000000"/>
        </w:rPr>
        <w:t>. Moreover,</w:t>
      </w:r>
      <w:r w:rsidR="00812577" w:rsidRPr="00696B1D">
        <w:rPr>
          <w:rFonts w:cs="URWPalladioL-Roma"/>
          <w:color w:val="000000"/>
        </w:rPr>
        <w:t xml:space="preserve"> </w:t>
      </w:r>
      <w:r w:rsidR="00767832">
        <w:rPr>
          <w:rFonts w:cs="URWPalladioL-Roma"/>
          <w:color w:val="000000"/>
        </w:rPr>
        <w:t xml:space="preserve">Mathieu-Costello </w:t>
      </w:r>
      <w:r w:rsidR="00767832" w:rsidRPr="00767832">
        <w:rPr>
          <w:rFonts w:cs="URWPalladioL-Roma"/>
          <w:i/>
          <w:color w:val="000000"/>
        </w:rPr>
        <w:t>et al.</w:t>
      </w:r>
      <w:r w:rsidR="00767832">
        <w:rPr>
          <w:rFonts w:cs="URWPalladioL-Roma"/>
          <w:color w:val="000000"/>
        </w:rPr>
        <w:t xml:space="preserve"> </w:t>
      </w:r>
      <w:r w:rsidR="00812577">
        <w:rPr>
          <w:rFonts w:cs="URWPalladioL-Roma"/>
          <w:color w:val="000000"/>
        </w:rPr>
        <w:fldChar w:fldCharType="begin"/>
      </w:r>
      <w:r w:rsidR="00170978">
        <w:rPr>
          <w:rFonts w:cs="URWPalladioL-Roma"/>
          <w:color w:val="000000"/>
        </w:rPr>
        <w:instrText xml:space="preserve"> ADDIN EN.CITE &lt;EndNote&gt;&lt;Cite&gt;&lt;Author&gt;Mathieu-Costello&lt;/Author&gt;&lt;Year&gt;1989&lt;/Year&gt;&lt;RecNum&gt;180&lt;/RecNum&gt;&lt;DisplayText&gt;(38)&lt;/DisplayText&gt;&lt;record&gt;&lt;rec-number&gt;180&lt;/rec-number&gt;&lt;foreign-keys&gt;&lt;key app="EN" db-id="rds90pspit2frzeresr5szedf5psfw2pa9zd" timestamp="1398779600"&gt;180&lt;/key&gt;&lt;/foreign-keys&gt;&lt;ref-type name="Journal Article"&gt;17&lt;/ref-type&gt;&lt;contributors&gt;&lt;authors&gt;&lt;author&gt;Mathieu-Costello, O.&lt;/author&gt;&lt;author&gt;Hoppeler, H.&lt;/author&gt;&lt;author&gt;Weibel, E. R.&lt;/author&gt;&lt;/authors&gt;&lt;/contributors&gt;&lt;auth-address&gt;Department of Medicine, University of California, San Diego, La Jolla 92093-0623.&lt;/auth-address&gt;&lt;titles&gt;&lt;title&gt;Capillary tortuosity in skeletal muscles of mammals depends on muscle contraction&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1436-42&lt;/pages&gt;&lt;volume&gt;66&lt;/volume&gt;&lt;number&gt;3&lt;/number&gt;&lt;keywords&gt;&lt;keyword&gt;Animals&lt;/keyword&gt;&lt;keyword&gt;Capillaries/*physiology&lt;/keyword&gt;&lt;keyword&gt;Cattle&lt;/keyword&gt;&lt;keyword&gt;Dogs&lt;/keyword&gt;&lt;keyword&gt;Goats&lt;/keyword&gt;&lt;keyword&gt;Horses&lt;/keyword&gt;&lt;keyword&gt;*Muscle Contraction&lt;/keyword&gt;&lt;keyword&gt;Muscles/*blood supply/physiology&lt;/keyword&gt;&lt;keyword&gt;Sarcomeres/physiology&lt;/keyword&gt;&lt;keyword&gt;Species Specificity&lt;/keyword&gt;&lt;/keywords&gt;&lt;dates&gt;&lt;year&gt;1989&lt;/year&gt;&lt;pub-dates&gt;&lt;date&gt;Mar&lt;/date&gt;&lt;/pub-dates&gt;&lt;/dates&gt;&lt;isbn&gt;8750-7587 (Print)&amp;#xD;0161-7567 (Linking)&lt;/isbn&gt;&lt;accession-num&gt;2708258&lt;/accession-num&gt;&lt;label&gt;Mathieu-Costello1989&lt;/label&gt;&lt;urls&gt;&lt;related-urls&gt;&lt;url&gt;http://www.ncbi.nlm.nih.gov/pubmed/2708258&lt;/url&gt;&lt;/related-urls&gt;&lt;/urls&gt;&lt;/record&gt;&lt;/Cite&gt;&lt;/EndNote&gt;</w:instrText>
      </w:r>
      <w:r w:rsidR="00812577">
        <w:rPr>
          <w:rFonts w:cs="URWPalladioL-Roma"/>
          <w:color w:val="000000"/>
        </w:rPr>
        <w:fldChar w:fldCharType="separate"/>
      </w:r>
      <w:r w:rsidR="00170978">
        <w:rPr>
          <w:rFonts w:cs="URWPalladioL-Roma"/>
          <w:noProof/>
          <w:color w:val="000000"/>
        </w:rPr>
        <w:t>(38)</w:t>
      </w:r>
      <w:r w:rsidR="00812577">
        <w:rPr>
          <w:rFonts w:cs="URWPalladioL-Roma"/>
          <w:color w:val="000000"/>
        </w:rPr>
        <w:fldChar w:fldCharType="end"/>
      </w:r>
      <w:r w:rsidR="00812577" w:rsidRPr="00A55170">
        <w:rPr>
          <w:rFonts w:cs="URWPalladioL-Roma"/>
          <w:color w:val="000000"/>
        </w:rPr>
        <w:t xml:space="preserve"> and </w:t>
      </w:r>
      <w:r w:rsidR="00767832">
        <w:rPr>
          <w:rFonts w:cs="URWPalladioL-Roma"/>
          <w:color w:val="000000"/>
        </w:rPr>
        <w:t xml:space="preserve">Poole </w:t>
      </w:r>
      <w:r w:rsidR="00767832" w:rsidRPr="00767832">
        <w:rPr>
          <w:rFonts w:cs="URWPalladioL-Roma"/>
          <w:i/>
          <w:color w:val="000000"/>
        </w:rPr>
        <w:t>et al.</w:t>
      </w:r>
      <w:r w:rsidR="00767832">
        <w:rPr>
          <w:rFonts w:cs="URWPalladioL-Roma"/>
          <w:color w:val="000000"/>
        </w:rPr>
        <w:t xml:space="preserve"> </w:t>
      </w:r>
      <w:r w:rsidR="00812577">
        <w:rPr>
          <w:rFonts w:cs="URWPalladioL-Roma"/>
          <w:color w:val="000000"/>
        </w:rPr>
        <w:fldChar w:fldCharType="begin"/>
      </w:r>
      <w:r w:rsidR="00170978">
        <w:rPr>
          <w:rFonts w:cs="URWPalladioL-Roma"/>
          <w:color w:val="000000"/>
        </w:rPr>
        <w:instrText xml:space="preserve"> ADDIN EN.CITE &lt;EndNote&gt;&lt;Cite&gt;&lt;Author&gt;Poole&lt;/Author&gt;&lt;Year&gt;1989&lt;/Year&gt;&lt;RecNum&gt;181&lt;/RecNum&gt;&lt;DisplayText&gt;(31)&lt;/DisplayText&gt;&lt;record&gt;&lt;rec-number&gt;181&lt;/rec-number&gt;&lt;foreign-keys&gt;&lt;key app="EN" db-id="rds90pspit2frzeresr5szedf5psfw2pa9zd" timestamp="1398782327"&gt;181&lt;/key&gt;&lt;/foreign-keys&gt;&lt;ref-type name="Journal Article"&gt;17&lt;/ref-type&gt;&lt;contributors&gt;&lt;authors&gt;&lt;author&gt;Poole, D. C.&lt;/author&gt;&lt;author&gt;Mathieu-Costello, O.&lt;/author&gt;&lt;author&gt;West, J. B.&lt;/author&gt;&lt;/authors&gt;&lt;/contributors&gt;&lt;auth-address&gt;Department of Medicine, University of California, San Diego, La Jolla 92093.&lt;/auth-address&gt;&lt;titles&gt;&lt;title&gt;Capillary tortuosity in rat soleus muscle is not affected by endurance training&lt;/title&gt;&lt;secondary-title&gt;Am J Physiol&lt;/secondary-title&gt;&lt;alt-title&gt;The American journal of physiology&lt;/alt-title&gt;&lt;/titles&gt;&lt;periodical&gt;&lt;full-title&gt;American Journal of Physiology&lt;/full-title&gt;&lt;abbr-1&gt;Am J Physiol&lt;/abbr-1&gt;&lt;/periodical&gt;&lt;pages&gt;H1110-6&lt;/pages&gt;&lt;volume&gt;256&lt;/volume&gt;&lt;number&gt;4 Pt 2&lt;/number&gt;&lt;keywords&gt;&lt;keyword&gt;Animals&lt;/keyword&gt;&lt;keyword&gt;Capillaries/physiology&lt;/keyword&gt;&lt;keyword&gt;Capillary Permeability&lt;/keyword&gt;&lt;keyword&gt;Citrate (si)-Synthase/metabolism&lt;/keyword&gt;&lt;keyword&gt;Female&lt;/keyword&gt;&lt;keyword&gt;Muscles/*blood supply&lt;/keyword&gt;&lt;keyword&gt;*Physical Conditioning, Animal&lt;/keyword&gt;&lt;keyword&gt;Physical Endurance&lt;/keyword&gt;&lt;keyword&gt;Rats&lt;/keyword&gt;&lt;keyword&gt;Rats, Inbred Strains&lt;/keyword&gt;&lt;keyword&gt;Sarcomeres/ultrastructure&lt;/keyword&gt;&lt;/keywords&gt;&lt;dates&gt;&lt;year&gt;1989&lt;/year&gt;&lt;pub-dates&gt;&lt;date&gt;Apr&lt;/date&gt;&lt;/pub-dates&gt;&lt;/dates&gt;&lt;isbn&gt;0002-9513 (Print)&amp;#xD;0002-9513 (Linking)&lt;/isbn&gt;&lt;accession-num&gt;2705552&lt;/accession-num&gt;&lt;label&gt;Poole1989&lt;/label&gt;&lt;urls&gt;&lt;related-urls&gt;&lt;url&gt;http://www.ncbi.nlm.nih.gov/pubmed/2705552&lt;/url&gt;&lt;/related-urls&gt;&lt;/urls&gt;&lt;/record&gt;&lt;/Cite&gt;&lt;/EndNote&gt;</w:instrText>
      </w:r>
      <w:r w:rsidR="00812577">
        <w:rPr>
          <w:rFonts w:cs="URWPalladioL-Roma"/>
          <w:color w:val="000000"/>
        </w:rPr>
        <w:fldChar w:fldCharType="separate"/>
      </w:r>
      <w:r w:rsidR="00170978">
        <w:rPr>
          <w:rFonts w:cs="URWPalladioL-Roma"/>
          <w:noProof/>
          <w:color w:val="000000"/>
        </w:rPr>
        <w:t>(31)</w:t>
      </w:r>
      <w:r w:rsidR="00812577">
        <w:rPr>
          <w:rFonts w:cs="URWPalladioL-Roma"/>
          <w:color w:val="000000"/>
        </w:rPr>
        <w:fldChar w:fldCharType="end"/>
      </w:r>
      <w:r w:rsidR="00812577">
        <w:rPr>
          <w:rFonts w:cs="URWPalladioL-Roma"/>
          <w:color w:val="000000"/>
        </w:rPr>
        <w:t xml:space="preserve"> </w:t>
      </w:r>
      <w:r w:rsidR="00936206" w:rsidRPr="00DB0430">
        <w:rPr>
          <w:rFonts w:cs="URWPalladioL-Roma"/>
          <w:color w:val="000000"/>
        </w:rPr>
        <w:t>found no significant link</w:t>
      </w:r>
      <w:r w:rsidR="00936206">
        <w:rPr>
          <w:rFonts w:cs="URWPalladioL-Roma"/>
          <w:color w:val="000000"/>
        </w:rPr>
        <w:t xml:space="preserve"> </w:t>
      </w:r>
      <w:r w:rsidR="00936206" w:rsidRPr="00DB0430">
        <w:rPr>
          <w:rFonts w:cs="URWPalladioL-Roma"/>
          <w:color w:val="000000"/>
        </w:rPr>
        <w:t>between capillary tortuosity and body size, training, athletic ability or aerobic capacity.</w:t>
      </w:r>
      <w:r w:rsidR="00936206">
        <w:rPr>
          <w:rFonts w:cs="URWPalladioL-Roma"/>
          <w:color w:val="000000"/>
        </w:rPr>
        <w:t xml:space="preserve"> </w:t>
      </w:r>
      <w:r w:rsidR="003C095A">
        <w:rPr>
          <w:rFonts w:cs="URWPalladioL-Roma"/>
          <w:color w:val="000000"/>
        </w:rPr>
        <w:t>Based on these results one can conclude that</w:t>
      </w:r>
      <w:r w:rsidR="00936206">
        <w:rPr>
          <w:rFonts w:cs="URWPalladioL-Roma"/>
          <w:color w:val="000000"/>
        </w:rPr>
        <w:t xml:space="preserve"> tortuosity cannot be the sole </w:t>
      </w:r>
      <w:r w:rsidR="003C095A">
        <w:rPr>
          <w:rFonts w:cs="URWPalladioL-Roma"/>
          <w:color w:val="000000"/>
        </w:rPr>
        <w:t xml:space="preserve">indicator </w:t>
      </w:r>
      <w:r w:rsidR="00936206">
        <w:rPr>
          <w:rFonts w:cs="URWPalladioL-Roma"/>
          <w:color w:val="000000"/>
        </w:rPr>
        <w:t xml:space="preserve">for </w:t>
      </w:r>
      <w:r w:rsidR="00812577">
        <w:rPr>
          <w:rFonts w:cs="URWPalladioL-Roma"/>
          <w:color w:val="000000"/>
        </w:rPr>
        <w:t>differences</w:t>
      </w:r>
      <w:r w:rsidR="00936206">
        <w:rPr>
          <w:rFonts w:cs="URWPalladioL-Roma"/>
          <w:color w:val="000000"/>
        </w:rPr>
        <w:t xml:space="preserve"> between</w:t>
      </w:r>
      <w:r w:rsidR="00A7704B">
        <w:rPr>
          <w:rFonts w:cs="URWPalladioL-Roma"/>
          <w:color w:val="000000"/>
        </w:rPr>
        <w:t xml:space="preserve"> oxygen</w:t>
      </w:r>
      <w:r w:rsidR="00936206">
        <w:rPr>
          <w:rFonts w:cs="URWPalladioL-Roma"/>
          <w:color w:val="000000"/>
        </w:rPr>
        <w:t xml:space="preserve"> </w:t>
      </w:r>
      <w:r w:rsidR="00A7704B">
        <w:rPr>
          <w:rFonts w:cs="URWPalladioL-Roma"/>
          <w:color w:val="000000"/>
        </w:rPr>
        <w:t>exchange capabilities</w:t>
      </w:r>
      <w:r w:rsidR="00936206">
        <w:rPr>
          <w:rFonts w:cs="URWPalladioL-Roma"/>
          <w:color w:val="000000"/>
        </w:rPr>
        <w:t xml:space="preserve"> </w:t>
      </w:r>
      <w:r w:rsidR="003C095A">
        <w:rPr>
          <w:rFonts w:cs="URWPalladioL-Roma"/>
          <w:color w:val="000000"/>
        </w:rPr>
        <w:t xml:space="preserve">of </w:t>
      </w:r>
      <w:r w:rsidR="00001294">
        <w:rPr>
          <w:rFonts w:cs="URWPalladioL-Roma"/>
          <w:color w:val="000000"/>
        </w:rPr>
        <w:t>the microvasculature in skeletal muscle</w:t>
      </w:r>
      <w:r w:rsidR="003C095A">
        <w:rPr>
          <w:rFonts w:cs="URWPalladioL-Roma"/>
          <w:color w:val="000000"/>
        </w:rPr>
        <w:t xml:space="preserve"> </w:t>
      </w:r>
      <w:r w:rsidR="00936206">
        <w:rPr>
          <w:rFonts w:cs="URWPalladioL-Roma"/>
          <w:color w:val="000000"/>
        </w:rPr>
        <w:t>in health and disease.</w:t>
      </w:r>
    </w:p>
    <w:p w14:paraId="7BAD2DC1" w14:textId="04351409" w:rsidR="008D25BE" w:rsidRDefault="00936206" w:rsidP="00EE3847">
      <w:pPr>
        <w:autoSpaceDE w:val="0"/>
        <w:autoSpaceDN w:val="0"/>
        <w:adjustRightInd w:val="0"/>
        <w:spacing w:after="0" w:line="480" w:lineRule="auto"/>
        <w:jc w:val="both"/>
        <w:rPr>
          <w:rFonts w:cs="URWPalladioL-Roma"/>
        </w:rPr>
      </w:pPr>
      <w:r>
        <w:rPr>
          <w:rFonts w:cs="URWPalladioL-Roma"/>
        </w:rPr>
        <w:t>All</w:t>
      </w:r>
      <w:r w:rsidRPr="00CC7BEB">
        <w:rPr>
          <w:rFonts w:cs="URWPalladioL-Roma"/>
        </w:rPr>
        <w:t xml:space="preserve"> the above </w:t>
      </w:r>
      <w:r w:rsidR="008B13EB">
        <w:rPr>
          <w:rFonts w:cs="URWPalladioL-Roma"/>
        </w:rPr>
        <w:t>measures</w:t>
      </w:r>
      <w:r w:rsidR="008B13EB" w:rsidRPr="00CC7BEB">
        <w:rPr>
          <w:rFonts w:cs="URWPalladioL-Roma"/>
        </w:rPr>
        <w:t xml:space="preserve"> </w:t>
      </w:r>
      <w:r w:rsidRPr="00CC7BEB">
        <w:rPr>
          <w:rFonts w:cs="URWPalladioL-Roma"/>
        </w:rPr>
        <w:t>take into account</w:t>
      </w:r>
      <w:r w:rsidR="00C50BAA">
        <w:rPr>
          <w:rFonts w:cs="URWPalladioL-Roma"/>
        </w:rPr>
        <w:t xml:space="preserve"> </w:t>
      </w:r>
      <w:r w:rsidR="006B1575">
        <w:rPr>
          <w:rFonts w:cs="URWPalladioL-Roma"/>
        </w:rPr>
        <w:t xml:space="preserve">only </w:t>
      </w:r>
      <w:r w:rsidR="00C50BAA">
        <w:rPr>
          <w:rFonts w:cs="URWPalladioL-Roma"/>
        </w:rPr>
        <w:t xml:space="preserve">the </w:t>
      </w:r>
      <w:r w:rsidRPr="00CC7BEB">
        <w:rPr>
          <w:rFonts w:cs="URWPalladioL-Roma"/>
        </w:rPr>
        <w:t>blood vessels</w:t>
      </w:r>
      <w:r w:rsidR="00360A24">
        <w:rPr>
          <w:rFonts w:cs="URWPalladioL-Roma"/>
        </w:rPr>
        <w:t xml:space="preserve"> that</w:t>
      </w:r>
      <w:r w:rsidR="008B13EB">
        <w:rPr>
          <w:rFonts w:cs="URWPalladioL-Roma"/>
        </w:rPr>
        <w:t xml:space="preserve"> have been </w:t>
      </w:r>
      <w:r w:rsidR="00C50BAA">
        <w:rPr>
          <w:rFonts w:cs="URWPalladioL-Roma"/>
        </w:rPr>
        <w:t>visuali</w:t>
      </w:r>
      <w:r w:rsidR="00FF41DE">
        <w:rPr>
          <w:rFonts w:cs="URWPalladioL-Roma"/>
        </w:rPr>
        <w:t>s</w:t>
      </w:r>
      <w:r w:rsidR="00C50BAA">
        <w:rPr>
          <w:rFonts w:cs="URWPalladioL-Roma"/>
        </w:rPr>
        <w:t xml:space="preserve">ed by </w:t>
      </w:r>
      <w:r w:rsidR="006B1575">
        <w:rPr>
          <w:rFonts w:cs="URWPalladioL-Roma"/>
        </w:rPr>
        <w:t xml:space="preserve">a </w:t>
      </w:r>
      <w:r w:rsidR="00B343AF">
        <w:rPr>
          <w:rFonts w:cs="URWPalladioL-Roma"/>
        </w:rPr>
        <w:t xml:space="preserve">specific </w:t>
      </w:r>
      <w:r w:rsidR="00C50BAA">
        <w:rPr>
          <w:rFonts w:cs="URWPalladioL-Roma"/>
        </w:rPr>
        <w:t xml:space="preserve">imaging </w:t>
      </w:r>
      <w:r w:rsidR="008B13EB">
        <w:rPr>
          <w:rFonts w:cs="URWPalladioL-Roma"/>
        </w:rPr>
        <w:t>technique</w:t>
      </w:r>
      <w:r w:rsidR="006B1575">
        <w:rPr>
          <w:rFonts w:cs="URWPalladioL-Roma"/>
        </w:rPr>
        <w:t xml:space="preserve">. Differences in numbers of these </w:t>
      </w:r>
      <w:r w:rsidR="002C1F47">
        <w:rPr>
          <w:rFonts w:cs="URWPalladioL-Roma"/>
        </w:rPr>
        <w:t xml:space="preserve">measures </w:t>
      </w:r>
      <w:r w:rsidR="006B1575">
        <w:rPr>
          <w:rFonts w:cs="URWPalladioL-Roma"/>
        </w:rPr>
        <w:t>between healthy and diseased subjects are then used to associate the disease with the capillary oxygen exchange capability</w:t>
      </w:r>
      <w:r w:rsidRPr="00CC7BEB">
        <w:rPr>
          <w:rFonts w:cs="URWPalladioL-Roma"/>
        </w:rPr>
        <w:t xml:space="preserve">. </w:t>
      </w:r>
      <w:r w:rsidR="00767832">
        <w:rPr>
          <w:rFonts w:cs="URWPalladioL-Roma"/>
        </w:rPr>
        <w:t xml:space="preserve">Poole </w:t>
      </w:r>
      <w:r w:rsidR="00767832" w:rsidRPr="00767832">
        <w:rPr>
          <w:rFonts w:cs="URWPalladioL-Roma"/>
          <w:i/>
        </w:rPr>
        <w:t>et al.</w:t>
      </w:r>
      <w:r w:rsidR="00767832">
        <w:rPr>
          <w:rFonts w:cs="URWPalladioL-Roma"/>
        </w:rPr>
        <w:t xml:space="preserve"> </w:t>
      </w:r>
      <w:r w:rsidR="00812577">
        <w:rPr>
          <w:rFonts w:cs="URWPalladioL-Roma"/>
        </w:rPr>
        <w:fldChar w:fldCharType="begin"/>
      </w:r>
      <w:r w:rsidR="00170978">
        <w:rPr>
          <w:rFonts w:cs="URWPalladioL-Roma"/>
        </w:rPr>
        <w:instrText xml:space="preserve"> ADDIN EN.CITE &lt;EndNote&gt;&lt;Cite&gt;&lt;Author&gt;Poole&lt;/Author&gt;&lt;Year&gt;2013&lt;/Year&gt;&lt;RecNum&gt;244&lt;/RecNum&gt;&lt;DisplayText&gt;(40)&lt;/DisplayText&gt;&lt;record&gt;&lt;rec-number&gt;244&lt;/rec-number&gt;&lt;foreign-keys&gt;&lt;key app="EN" db-id="rds90pspit2frzeresr5szedf5psfw2pa9zd" timestamp="1453808421"&gt;244&lt;/key&gt;&lt;/foreign-keys&gt;&lt;ref-type name="Journal Article"&gt;17&lt;/ref-type&gt;&lt;contributors&gt;&lt;authors&gt;&lt;author&gt;Poole, D. C.&lt;/author&gt;&lt;author&gt;Copp, S. W.&lt;/author&gt;&lt;author&gt;Ferguson, S. K.&lt;/author&gt;&lt;author&gt;Musch, T. I.&lt;/author&gt;&lt;/authors&gt;&lt;/contributors&gt;&lt;auth-address&gt;D. C. Poole: Department of Anatomy and Physiology, College of Veterinary Medicine, Kansas State University, Manhattan, KS 66506-5802, USA. poole@vet.ksu.edu.&lt;/auth-address&gt;&lt;titles&gt;&lt;title&gt;Skeletal muscle capillary function: contemporary observations and novel hypotheses&lt;/title&gt;&lt;secondary-title&gt;Exp Physiol&lt;/secondary-title&gt;&lt;alt-title&gt;Experimental physiology&lt;/alt-title&gt;&lt;/titles&gt;&lt;periodical&gt;&lt;full-title&gt;Experimental Physiology&lt;/full-title&gt;&lt;abbr-1&gt;Exp Physiol&lt;/abbr-1&gt;&lt;/periodical&gt;&lt;alt-periodical&gt;&lt;full-title&gt;Experimental Physiology&lt;/full-title&gt;&lt;abbr-1&gt;Exp Physiol&lt;/abbr-1&gt;&lt;/alt-periodical&gt;&lt;pages&gt;1645-58&lt;/pages&gt;&lt;volume&gt;98&lt;/volume&gt;&lt;number&gt;12&lt;/number&gt;&lt;keywords&gt;&lt;keyword&gt;Capillaries/*physiology/ultrasonography&lt;/keyword&gt;&lt;keyword&gt;Humans&lt;/keyword&gt;&lt;keyword&gt;Microcirculation/*physiology&lt;/keyword&gt;&lt;keyword&gt;Muscle Cells/metabolism&lt;/keyword&gt;&lt;keyword&gt;Muscle Contraction/physiology&lt;/keyword&gt;&lt;keyword&gt;Muscle, Skeletal/*blood supply/*physiology&lt;/keyword&gt;&lt;keyword&gt;Oxygen/*blood&lt;/keyword&gt;&lt;keyword&gt;Regional Blood Flow&lt;/keyword&gt;&lt;keyword&gt;Rest/physiology&lt;/keyword&gt;&lt;/keywords&gt;&lt;dates&gt;&lt;year&gt;2013&lt;/year&gt;&lt;pub-dates&gt;&lt;date&gt;Dec&lt;/date&gt;&lt;/pub-dates&gt;&lt;/dates&gt;&lt;isbn&gt;1469-445X (Electronic)&amp;#xD;0958-0670 (Linking)&lt;/isbn&gt;&lt;accession-num&gt;23995101&lt;/accession-num&gt;&lt;label&gt;Poole2013&lt;/label&gt;&lt;urls&gt;&lt;related-urls&gt;&lt;url&gt;http://www.ncbi.nlm.nih.gov/pubmed/23995101&lt;/url&gt;&lt;/related-urls&gt;&lt;/urls&gt;&lt;custom2&gt;4251469&lt;/custom2&gt;&lt;electronic-resource-num&gt;10.1113/expphysiol.2013.073874&lt;/electronic-resource-num&gt;&lt;/record&gt;&lt;/Cite&gt;&lt;/EndNote&gt;</w:instrText>
      </w:r>
      <w:r w:rsidR="00812577">
        <w:rPr>
          <w:rFonts w:cs="URWPalladioL-Roma"/>
        </w:rPr>
        <w:fldChar w:fldCharType="separate"/>
      </w:r>
      <w:r w:rsidR="00170978">
        <w:rPr>
          <w:rFonts w:cs="URWPalladioL-Roma"/>
          <w:noProof/>
        </w:rPr>
        <w:t>(40)</w:t>
      </w:r>
      <w:r w:rsidR="00812577">
        <w:rPr>
          <w:rFonts w:cs="URWPalladioL-Roma"/>
        </w:rPr>
        <w:fldChar w:fldCharType="end"/>
      </w:r>
      <w:r w:rsidRPr="00CC7BEB">
        <w:rPr>
          <w:rFonts w:cs="URWPalladioL-Roma"/>
        </w:rPr>
        <w:t xml:space="preserve"> oppose this approach</w:t>
      </w:r>
      <w:r w:rsidR="00C50BAA">
        <w:rPr>
          <w:rFonts w:cs="URWPalladioL-Roma"/>
        </w:rPr>
        <w:t xml:space="preserve"> to examine </w:t>
      </w:r>
      <w:r w:rsidR="006B1575">
        <w:rPr>
          <w:rFonts w:cs="URWPalladioL-Roma"/>
        </w:rPr>
        <w:t>O</w:t>
      </w:r>
      <w:r w:rsidR="006B1575" w:rsidRPr="00FC3984">
        <w:rPr>
          <w:rFonts w:cs="URWPalladioL-Roma"/>
          <w:vertAlign w:val="subscript"/>
        </w:rPr>
        <w:t>2</w:t>
      </w:r>
      <w:r w:rsidR="006B1575">
        <w:rPr>
          <w:rFonts w:cs="URWPalladioL-Roma"/>
        </w:rPr>
        <w:t xml:space="preserve"> supply and reviewed</w:t>
      </w:r>
      <w:r w:rsidRPr="00CC7BEB">
        <w:rPr>
          <w:rFonts w:cs="URWPalladioL-Roma"/>
        </w:rPr>
        <w:t xml:space="preserve"> the literature to show that impairment of </w:t>
      </w:r>
      <w:r>
        <w:rPr>
          <w:rFonts w:cs="URWPalladioL-Roma"/>
        </w:rPr>
        <w:t xml:space="preserve">vessel </w:t>
      </w:r>
      <w:r w:rsidRPr="00CC7BEB">
        <w:rPr>
          <w:rFonts w:cs="URWPalladioL-Roma"/>
        </w:rPr>
        <w:t>function has to do with difference</w:t>
      </w:r>
      <w:r w:rsidR="00255451">
        <w:rPr>
          <w:rFonts w:cs="URWPalladioL-Roma"/>
        </w:rPr>
        <w:t>s</w:t>
      </w:r>
      <w:r w:rsidRPr="00CC7BEB">
        <w:rPr>
          <w:rFonts w:cs="URWPalladioL-Roma"/>
        </w:rPr>
        <w:t xml:space="preserve"> in flux, i.e., RBC flux, blood-myocyte </w:t>
      </w:r>
      <w:r>
        <w:rPr>
          <w:rFonts w:cs="URWPalladioL-Roma"/>
        </w:rPr>
        <w:t>oxygen</w:t>
      </w:r>
      <w:r w:rsidRPr="00CC7BEB">
        <w:rPr>
          <w:rFonts w:cs="URWPalladioL-Roma"/>
        </w:rPr>
        <w:t xml:space="preserve"> flux, and haematocrit, rather than number and volume of perfused capillaries. RBC flux is </w:t>
      </w:r>
      <w:r>
        <w:rPr>
          <w:rFonts w:cs="URWPalladioL-Roma"/>
        </w:rPr>
        <w:t>present</w:t>
      </w:r>
      <w:r w:rsidRPr="00CC7BEB">
        <w:rPr>
          <w:rFonts w:cs="URWPalladioL-Roma"/>
        </w:rPr>
        <w:t xml:space="preserve"> in most capillaries at rest and increas</w:t>
      </w:r>
      <w:r>
        <w:rPr>
          <w:rFonts w:cs="URWPalladioL-Roma"/>
        </w:rPr>
        <w:t>es</w:t>
      </w:r>
      <w:r w:rsidRPr="00CC7BEB">
        <w:rPr>
          <w:rFonts w:cs="URWPalladioL-Roma"/>
        </w:rPr>
        <w:t xml:space="preserve"> with exercise to fulfil the muscle demand </w:t>
      </w:r>
      <w:r w:rsidR="00812577">
        <w:rPr>
          <w:rFonts w:cs="URWPalladioL-Roma"/>
        </w:rPr>
        <w:fldChar w:fldCharType="begin"/>
      </w:r>
      <w:r w:rsidR="00170978">
        <w:rPr>
          <w:rFonts w:cs="URWPalladioL-Roma"/>
        </w:rPr>
        <w:instrText xml:space="preserve"> ADDIN EN.CITE &lt;EndNote&gt;&lt;Cite&gt;&lt;Author&gt;Poole&lt;/Author&gt;&lt;Year&gt;2013&lt;/Year&gt;&lt;RecNum&gt;244&lt;/RecNum&gt;&lt;DisplayText&gt;(40)&lt;/DisplayText&gt;&lt;record&gt;&lt;rec-number&gt;244&lt;/rec-number&gt;&lt;foreign-keys&gt;&lt;key app="EN" db-id="rds90pspit2frzeresr5szedf5psfw2pa9zd" timestamp="1453808421"&gt;244&lt;/key&gt;&lt;/foreign-keys&gt;&lt;ref-type name="Journal Article"&gt;17&lt;/ref-type&gt;&lt;contributors&gt;&lt;authors&gt;&lt;author&gt;Poole, D. C.&lt;/author&gt;&lt;author&gt;Copp, S. W.&lt;/author&gt;&lt;author&gt;Ferguson, S. K.&lt;/author&gt;&lt;author&gt;Musch, T. I.&lt;/author&gt;&lt;/authors&gt;&lt;/contributors&gt;&lt;auth-address&gt;D. C. Poole: Department of Anatomy and Physiology, College of Veterinary Medicine, Kansas State University, Manhattan, KS 66506-5802, USA. poole@vet.ksu.edu.&lt;/auth-address&gt;&lt;titles&gt;&lt;title&gt;Skeletal muscle capillary function: contemporary observations and novel hypotheses&lt;/title&gt;&lt;secondary-title&gt;Exp Physiol&lt;/secondary-title&gt;&lt;alt-title&gt;Experimental physiology&lt;/alt-title&gt;&lt;/titles&gt;&lt;periodical&gt;&lt;full-title&gt;Experimental Physiology&lt;/full-title&gt;&lt;abbr-1&gt;Exp Physiol&lt;/abbr-1&gt;&lt;/periodical&gt;&lt;alt-periodical&gt;&lt;full-title&gt;Experimental Physiology&lt;/full-title&gt;&lt;abbr-1&gt;Exp Physiol&lt;/abbr-1&gt;&lt;/alt-periodical&gt;&lt;pages&gt;1645-58&lt;/pages&gt;&lt;volume&gt;98&lt;/volume&gt;&lt;number&gt;12&lt;/number&gt;&lt;keywords&gt;&lt;keyword&gt;Capillaries/*physiology/ultrasonography&lt;/keyword&gt;&lt;keyword&gt;Humans&lt;/keyword&gt;&lt;keyword&gt;Microcirculation/*physiology&lt;/keyword&gt;&lt;keyword&gt;Muscle Cells/metabolism&lt;/keyword&gt;&lt;keyword&gt;Muscle Contraction/physiology&lt;/keyword&gt;&lt;keyword&gt;Muscle, Skeletal/*blood supply/*physiology&lt;/keyword&gt;&lt;keyword&gt;Oxygen/*blood&lt;/keyword&gt;&lt;keyword&gt;Regional Blood Flow&lt;/keyword&gt;&lt;keyword&gt;Rest/physiology&lt;/keyword&gt;&lt;/keywords&gt;&lt;dates&gt;&lt;year&gt;2013&lt;/year&gt;&lt;pub-dates&gt;&lt;date&gt;Dec&lt;/date&gt;&lt;/pub-dates&gt;&lt;/dates&gt;&lt;isbn&gt;1469-445X (Electronic)&amp;#xD;0958-0670 (Linking)&lt;/isbn&gt;&lt;accession-num&gt;23995101&lt;/accession-num&gt;&lt;label&gt;Poole2013&lt;/label&gt;&lt;urls&gt;&lt;related-urls&gt;&lt;url&gt;http://www.ncbi.nlm.nih.gov/pubmed/23995101&lt;/url&gt;&lt;/related-urls&gt;&lt;/urls&gt;&lt;custom2&gt;4251469&lt;/custom2&gt;&lt;electronic-resource-num&gt;10.1113/expphysiol.2013.073874&lt;/electronic-resource-num&gt;&lt;/record&gt;&lt;/Cite&gt;&lt;/EndNote&gt;</w:instrText>
      </w:r>
      <w:r w:rsidR="00812577">
        <w:rPr>
          <w:rFonts w:cs="URWPalladioL-Roma"/>
        </w:rPr>
        <w:fldChar w:fldCharType="separate"/>
      </w:r>
      <w:r w:rsidR="00170978">
        <w:rPr>
          <w:rFonts w:cs="URWPalladioL-Roma"/>
          <w:noProof/>
        </w:rPr>
        <w:t>(40)</w:t>
      </w:r>
      <w:r w:rsidR="00812577">
        <w:rPr>
          <w:rFonts w:cs="URWPalladioL-Roma"/>
        </w:rPr>
        <w:fldChar w:fldCharType="end"/>
      </w:r>
      <w:r w:rsidR="00812577">
        <w:rPr>
          <w:rFonts w:cs="URWPalladioL-Roma"/>
        </w:rPr>
        <w:t>.</w:t>
      </w:r>
      <w:r w:rsidRPr="00CC7BEB">
        <w:rPr>
          <w:rFonts w:cs="URWPalladioL-Roma"/>
        </w:rPr>
        <w:t xml:space="preserve"> </w:t>
      </w:r>
      <w:r w:rsidR="00FC16E3">
        <w:rPr>
          <w:rFonts w:cs="URWPalladioL-Roma"/>
        </w:rPr>
        <w:t xml:space="preserve">In agreement with this, </w:t>
      </w:r>
      <w:r w:rsidR="00767832">
        <w:rPr>
          <w:rFonts w:cs="URWPalladioL-Roma"/>
        </w:rPr>
        <w:t xml:space="preserve">Maeda </w:t>
      </w:r>
      <w:r w:rsidR="00767832" w:rsidRPr="00767832">
        <w:rPr>
          <w:rFonts w:cs="URWPalladioL-Roma"/>
          <w:i/>
        </w:rPr>
        <w:t>et al.</w:t>
      </w:r>
      <w:r w:rsidR="00767832">
        <w:rPr>
          <w:rFonts w:cs="URWPalladioL-Roma"/>
        </w:rPr>
        <w:t xml:space="preserve"> </w:t>
      </w:r>
      <w:r w:rsidR="00FC16E3">
        <w:rPr>
          <w:rFonts w:cs="URWPalladioL-Roma"/>
        </w:rPr>
        <w:fldChar w:fldCharType="begin"/>
      </w:r>
      <w:r w:rsidR="00170978">
        <w:rPr>
          <w:rFonts w:cs="URWPalladioL-Roma"/>
        </w:rPr>
        <w:instrText xml:space="preserve"> ADDIN EN.CITE &lt;EndNote&gt;&lt;Cite&gt;&lt;Author&gt;Maeda&lt;/Author&gt;&lt;Year&gt;2015&lt;/Year&gt;&lt;RecNum&gt;245&lt;/RecNum&gt;&lt;DisplayText&gt;(41)&lt;/DisplayText&gt;&lt;record&gt;&lt;rec-number&gt;245&lt;/rec-number&gt;&lt;foreign-keys&gt;&lt;key app="EN" db-id="rds90pspit2frzeresr5szedf5psfw2pa9zd" timestamp="1453808570"&gt;245&lt;/key&gt;&lt;/foreign-keys&gt;&lt;ref-type name="Journal Article"&gt;17&lt;/ref-type&gt;&lt;contributors&gt;&lt;authors&gt;&lt;author&gt;Maeda, H.&lt;/author&gt;&lt;author&gt;Kurose, T.&lt;/author&gt;&lt;author&gt;Kawamata, S.&lt;/author&gt;&lt;/authors&gt;&lt;/contributors&gt;&lt;auth-address&gt;Graduate School of Biomedical and Health Sciences, Hiroshima University, Kasumi 1-2-3, Minami-ku, Hiroshima, 734-8551 Japan.&amp;#xD;Department of Anatomy and Histology, Institute of Biomedical and Health Sciences, Hiroshima University, Kasumi 1-2-3, Minami-ku, Hiroshima, 734-8551 Japan.&lt;/auth-address&gt;&lt;titles&gt;&lt;title&gt;Regulation of the microvascular circulation in the leg muscles, pancreas and small intestine in rats&lt;/title&gt;&lt;secondary-title&gt;Springerplus&lt;/secondary-title&gt;&lt;alt-title&gt;SpringerPlus&lt;/alt-title&gt;&lt;/titles&gt;&lt;periodical&gt;&lt;full-title&gt;Springerplus&lt;/full-title&gt;&lt;abbr-1&gt;SpringerPlus&lt;/abbr-1&gt;&lt;/periodical&gt;&lt;alt-periodical&gt;&lt;full-title&gt;Springerplus&lt;/full-title&gt;&lt;abbr-1&gt;SpringerPlus&lt;/abbr-1&gt;&lt;/alt-periodical&gt;&lt;pages&gt;295&lt;/pages&gt;&lt;volume&gt;4&lt;/volume&gt;&lt;dates&gt;&lt;year&gt;2015&lt;/year&gt;&lt;/dates&gt;&lt;isbn&gt;2193-1801 (Electronic)&lt;/isbn&gt;&lt;accession-num&gt;26140259&lt;/accession-num&gt;&lt;label&gt;Maeda2015&lt;/label&gt;&lt;urls&gt;&lt;related-urls&gt;&lt;url&gt;http://www.ncbi.nlm.nih.gov/pubmed/26140259&lt;/url&gt;&lt;/related-urls&gt;&lt;/urls&gt;&lt;custom2&gt;4480269&lt;/custom2&gt;&lt;electronic-resource-num&gt;10.1186/s40064-015-1102-8&lt;/electronic-resource-num&gt;&lt;/record&gt;&lt;/Cite&gt;&lt;/EndNote&gt;</w:instrText>
      </w:r>
      <w:r w:rsidR="00FC16E3">
        <w:rPr>
          <w:rFonts w:cs="URWPalladioL-Roma"/>
        </w:rPr>
        <w:fldChar w:fldCharType="separate"/>
      </w:r>
      <w:r w:rsidR="00170978">
        <w:rPr>
          <w:rFonts w:cs="URWPalladioL-Roma"/>
          <w:noProof/>
        </w:rPr>
        <w:t>(41)</w:t>
      </w:r>
      <w:r w:rsidR="00FC16E3">
        <w:rPr>
          <w:rFonts w:cs="URWPalladioL-Roma"/>
        </w:rPr>
        <w:fldChar w:fldCharType="end"/>
      </w:r>
      <w:r w:rsidR="00FC16E3">
        <w:rPr>
          <w:rFonts w:cs="URWPalladioL-Roma"/>
        </w:rPr>
        <w:t xml:space="preserve"> </w:t>
      </w:r>
      <w:r w:rsidR="006A1823">
        <w:rPr>
          <w:rFonts w:cs="URWPalladioL-Roma"/>
        </w:rPr>
        <w:t xml:space="preserve">reported </w:t>
      </w:r>
      <w:r w:rsidR="00FC16E3">
        <w:rPr>
          <w:rFonts w:cs="URWPalladioL-Roma"/>
        </w:rPr>
        <w:t>that the</w:t>
      </w:r>
      <w:r w:rsidR="006B1575">
        <w:rPr>
          <w:rFonts w:cs="URWPalladioL-Roma"/>
        </w:rPr>
        <w:t xml:space="preserve"> number of capillaries</w:t>
      </w:r>
      <w:r w:rsidR="00FC3984">
        <w:rPr>
          <w:rFonts w:cs="URWPalladioL-Roma"/>
        </w:rPr>
        <w:t xml:space="preserve"> exchanging oxygen</w:t>
      </w:r>
      <w:r w:rsidR="006B1575">
        <w:rPr>
          <w:rFonts w:cs="URWPalladioL-Roma"/>
        </w:rPr>
        <w:t xml:space="preserve"> was</w:t>
      </w:r>
      <w:r w:rsidRPr="00CC7BEB">
        <w:rPr>
          <w:rFonts w:cs="URWPalladioL-Roma"/>
        </w:rPr>
        <w:t xml:space="preserve"> 93.0±5.5%</w:t>
      </w:r>
      <w:r w:rsidR="006B1575">
        <w:rPr>
          <w:rFonts w:cs="URWPalladioL-Roma"/>
        </w:rPr>
        <w:t xml:space="preserve"> of all </w:t>
      </w:r>
      <w:r w:rsidR="00FC3984">
        <w:rPr>
          <w:rFonts w:cs="URWPalladioL-Roma"/>
        </w:rPr>
        <w:t xml:space="preserve">blood </w:t>
      </w:r>
      <w:r w:rsidR="006B1575">
        <w:rPr>
          <w:rFonts w:cs="URWPalladioL-Roma"/>
        </w:rPr>
        <w:t>perfused capillaries</w:t>
      </w:r>
      <w:r w:rsidRPr="00CC7BEB">
        <w:rPr>
          <w:rFonts w:cs="URWPalladioL-Roma"/>
        </w:rPr>
        <w:t xml:space="preserve"> in rat soleus muscle</w:t>
      </w:r>
      <w:r w:rsidR="006B1575">
        <w:rPr>
          <w:rFonts w:cs="URWPalladioL-Roma"/>
        </w:rPr>
        <w:t>.</w:t>
      </w:r>
      <w:r w:rsidR="00FC16E3">
        <w:rPr>
          <w:rFonts w:cs="URWPalladioL-Roma"/>
        </w:rPr>
        <w:t xml:space="preserve"> A higher difference</w:t>
      </w:r>
      <w:r w:rsidR="00FC3984">
        <w:rPr>
          <w:rFonts w:cs="URWPalladioL-Roma"/>
        </w:rPr>
        <w:t xml:space="preserve"> in these numbers</w:t>
      </w:r>
      <w:r w:rsidR="00FC16E3">
        <w:rPr>
          <w:rFonts w:cs="URWPalladioL-Roma"/>
        </w:rPr>
        <w:t xml:space="preserve"> was found by </w:t>
      </w:r>
      <w:r w:rsidR="00767832">
        <w:rPr>
          <w:rFonts w:cs="URWPalladioL-Roma"/>
        </w:rPr>
        <w:t xml:space="preserve">Fraser </w:t>
      </w:r>
      <w:r w:rsidR="00767832" w:rsidRPr="00767832">
        <w:rPr>
          <w:rFonts w:cs="URWPalladioL-Roma"/>
          <w:i/>
        </w:rPr>
        <w:t>et al.</w:t>
      </w:r>
      <w:r w:rsidR="00767832">
        <w:rPr>
          <w:rFonts w:cs="URWPalladioL-Roma"/>
        </w:rPr>
        <w:t xml:space="preserve"> </w:t>
      </w:r>
      <w:r w:rsidR="00FC16E3">
        <w:rPr>
          <w:rFonts w:cs="URWPalladioL-Roma"/>
        </w:rPr>
        <w:fldChar w:fldCharType="begin">
          <w:fldData xml:space="preserve">PEVuZE5vdGU+PENpdGU+PEF1dGhvcj5GcmFzZXI8L0F1dGhvcj48WWVhcj4yMDE1PC9ZZWFyPjxS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=
</w:fldData>
        </w:fldChar>
      </w:r>
      <w:r w:rsidR="00170978">
        <w:rPr>
          <w:rFonts w:cs="URWPalladioL-Roma"/>
        </w:rPr>
        <w:instrText xml:space="preserve"> ADDIN EN.CITE </w:instrText>
      </w:r>
      <w:r w:rsidR="00170978">
        <w:rPr>
          <w:rFonts w:cs="URWPalladioL-Roma"/>
        </w:rPr>
        <w:fldChar w:fldCharType="begin">
          <w:fldData xml:space="preserve">PEVuZE5vdGU+PENpdGU+PEF1dGhvcj5GcmFzZXI8L0F1dGhvcj48WWVhcj4yMDE1PC9ZZWFyPjxS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=
</w:fldData>
        </w:fldChar>
      </w:r>
      <w:r w:rsidR="00170978">
        <w:rPr>
          <w:rFonts w:cs="URWPalladioL-Roma"/>
        </w:rPr>
        <w:instrText xml:space="preserve"> ADDIN EN.CITE.DATA </w:instrText>
      </w:r>
      <w:r w:rsidR="00170978">
        <w:rPr>
          <w:rFonts w:cs="URWPalladioL-Roma"/>
        </w:rPr>
      </w:r>
      <w:r w:rsidR="00170978">
        <w:rPr>
          <w:rFonts w:cs="URWPalladioL-Roma"/>
        </w:rPr>
        <w:fldChar w:fldCharType="end"/>
      </w:r>
      <w:r w:rsidR="00FC16E3">
        <w:rPr>
          <w:rFonts w:cs="URWPalladioL-Roma"/>
        </w:rPr>
      </w:r>
      <w:r w:rsidR="00FC16E3">
        <w:rPr>
          <w:rFonts w:cs="URWPalladioL-Roma"/>
        </w:rPr>
        <w:fldChar w:fldCharType="separate"/>
      </w:r>
      <w:r w:rsidR="00170978">
        <w:rPr>
          <w:rFonts w:cs="URWPalladioL-Roma"/>
          <w:noProof/>
        </w:rPr>
        <w:t>(42)</w:t>
      </w:r>
      <w:r w:rsidR="00FC16E3">
        <w:rPr>
          <w:rFonts w:cs="URWPalladioL-Roma"/>
        </w:rPr>
        <w:fldChar w:fldCharType="end"/>
      </w:r>
      <w:r w:rsidR="00FC16E3">
        <w:rPr>
          <w:rFonts w:cs="URWPalladioL-Roma"/>
        </w:rPr>
        <w:t xml:space="preserve"> in rat extensor digitorum longus muscle</w:t>
      </w:r>
      <w:r w:rsidR="00CB4715">
        <w:rPr>
          <w:rFonts w:cs="URWPalladioL-Roma"/>
        </w:rPr>
        <w:t xml:space="preserve"> (EDL)</w:t>
      </w:r>
      <w:r w:rsidR="00FC16E3">
        <w:rPr>
          <w:rFonts w:cs="URWPalladioL-Roma"/>
        </w:rPr>
        <w:t xml:space="preserve">, i.e., around 12% of visible capillaries stayed unperfused during </w:t>
      </w:r>
      <w:r w:rsidR="005C2FD4">
        <w:rPr>
          <w:rFonts w:cs="URWPalladioL-Roma"/>
        </w:rPr>
        <w:t>observation periods of 60 seconds</w:t>
      </w:r>
      <w:r w:rsidR="00FC16E3">
        <w:rPr>
          <w:rFonts w:cs="URWPalladioL-Roma"/>
        </w:rPr>
        <w:t xml:space="preserve">. </w:t>
      </w:r>
    </w:p>
    <w:p w14:paraId="0AD1CEB2" w14:textId="7B9ECCD2" w:rsidR="002A38F6" w:rsidRDefault="00FC16E3" w:rsidP="00EE3847">
      <w:pPr>
        <w:autoSpaceDE w:val="0"/>
        <w:autoSpaceDN w:val="0"/>
        <w:adjustRightInd w:val="0"/>
        <w:spacing w:after="0" w:line="480" w:lineRule="auto"/>
        <w:jc w:val="both"/>
        <w:rPr>
          <w:rFonts w:cs="URWPalladioL-Roma"/>
        </w:rPr>
      </w:pPr>
      <w:r>
        <w:rPr>
          <w:rFonts w:cs="URWPalladioL-Roma"/>
        </w:rPr>
        <w:t>Overall</w:t>
      </w:r>
      <w:r w:rsidR="00194C1A">
        <w:rPr>
          <w:rFonts w:cs="URWPalladioL-Roma"/>
        </w:rPr>
        <w:t>,</w:t>
      </w:r>
      <w:r>
        <w:rPr>
          <w:rFonts w:cs="URWPalladioL-Roma"/>
        </w:rPr>
        <w:t xml:space="preserve"> it remains inconclusive whether or not structural </w:t>
      </w:r>
      <w:r w:rsidR="00185101">
        <w:rPr>
          <w:rFonts w:cs="URWPalladioL-Roma"/>
        </w:rPr>
        <w:t xml:space="preserve">measures </w:t>
      </w:r>
      <w:r>
        <w:rPr>
          <w:rFonts w:cs="URWPalladioL-Roma"/>
        </w:rPr>
        <w:t>of muscle capillari</w:t>
      </w:r>
      <w:r w:rsidR="00396D7A">
        <w:rPr>
          <w:rFonts w:cs="URWPalladioL-Roma"/>
        </w:rPr>
        <w:t>s</w:t>
      </w:r>
      <w:r>
        <w:rPr>
          <w:rFonts w:cs="URWPalladioL-Roma"/>
        </w:rPr>
        <w:t xml:space="preserve">ation </w:t>
      </w:r>
      <w:r w:rsidR="005709C0">
        <w:rPr>
          <w:rFonts w:cs="URWPalladioL-Roma"/>
        </w:rPr>
        <w:t xml:space="preserve">can be used as </w:t>
      </w:r>
      <w:r w:rsidR="00D6579E">
        <w:rPr>
          <w:rFonts w:cs="URWPalladioL-Roma"/>
        </w:rPr>
        <w:t>explicit</w:t>
      </w:r>
      <w:r w:rsidR="00194C1A">
        <w:rPr>
          <w:rFonts w:cs="URWPalladioL-Roma"/>
        </w:rPr>
        <w:t xml:space="preserve"> indicator</w:t>
      </w:r>
      <w:r>
        <w:rPr>
          <w:rFonts w:cs="URWPalladioL-Roma"/>
        </w:rPr>
        <w:t xml:space="preserve"> </w:t>
      </w:r>
      <w:r w:rsidR="005709C0">
        <w:rPr>
          <w:rFonts w:cs="URWPalladioL-Roma"/>
        </w:rPr>
        <w:t xml:space="preserve">of </w:t>
      </w:r>
      <w:r w:rsidR="00396D7A">
        <w:rPr>
          <w:rFonts w:cs="URWPalladioL-Roma"/>
        </w:rPr>
        <w:t xml:space="preserve">oxygen exchange capability. Mathematical modelling can help clarify this </w:t>
      </w:r>
      <w:r w:rsidR="004D15D9">
        <w:rPr>
          <w:rFonts w:cs="URWPalladioL-Roma"/>
        </w:rPr>
        <w:t>question</w:t>
      </w:r>
      <w:r w:rsidR="00396D7A">
        <w:rPr>
          <w:rFonts w:cs="URWPalladioL-Roma"/>
        </w:rPr>
        <w:t>.</w:t>
      </w:r>
      <w:r>
        <w:rPr>
          <w:rFonts w:cs="URWPalladioL-Roma"/>
        </w:rPr>
        <w:t xml:space="preserve"> </w:t>
      </w:r>
      <w:r w:rsidR="00936206" w:rsidRPr="00CC7BEB">
        <w:rPr>
          <w:rFonts w:cs="URWPalladioL-Roma"/>
        </w:rPr>
        <w:t>An association between metabolic syndrome and skeletal muscle microvascular haematocrit has also been found</w:t>
      </w:r>
      <w:r w:rsidR="00F3622B">
        <w:rPr>
          <w:rFonts w:cs="URWPalladioL-Roma"/>
        </w:rPr>
        <w:t xml:space="preserve"> </w:t>
      </w:r>
      <w:r w:rsidR="00F3622B">
        <w:rPr>
          <w:rFonts w:cs="URWPalladioL-Roma"/>
        </w:rPr>
        <w:fldChar w:fldCharType="begin">
          <w:fldData xml:space="preserve">PEVuZE5vdGU+PENpdGU+PEF1dGhvcj5GcmFzZXI8L0F1dGhvcj48WWVhcj4yMDEzPC9ZZWFyPjxS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</w:fldData>
        </w:fldChar>
      </w:r>
      <w:r w:rsidR="00170978">
        <w:rPr>
          <w:rFonts w:cs="URWPalladioL-Roma"/>
        </w:rPr>
        <w:instrText xml:space="preserve"> ADDIN EN.CITE </w:instrText>
      </w:r>
      <w:r w:rsidR="00170978">
        <w:rPr>
          <w:rFonts w:cs="URWPalladioL-Roma"/>
        </w:rPr>
        <w:fldChar w:fldCharType="begin">
          <w:fldData xml:space="preserve">PEVuZE5vdGU+PENpdGU+PEF1dGhvcj5GcmFzZXI8L0F1dGhvcj48WWVhcj4yMDEzPC9ZZWFyPjxS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</w:fldData>
        </w:fldChar>
      </w:r>
      <w:r w:rsidR="00170978">
        <w:rPr>
          <w:rFonts w:cs="URWPalladioL-Roma"/>
        </w:rPr>
        <w:instrText xml:space="preserve"> ADDIN EN.CITE.DATA </w:instrText>
      </w:r>
      <w:r w:rsidR="00170978">
        <w:rPr>
          <w:rFonts w:cs="URWPalladioL-Roma"/>
        </w:rPr>
      </w:r>
      <w:r w:rsidR="00170978">
        <w:rPr>
          <w:rFonts w:cs="URWPalladioL-Roma"/>
        </w:rPr>
        <w:fldChar w:fldCharType="end"/>
      </w:r>
      <w:r w:rsidR="00F3622B">
        <w:rPr>
          <w:rFonts w:cs="URWPalladioL-Roma"/>
        </w:rPr>
      </w:r>
      <w:r w:rsidR="00F3622B">
        <w:rPr>
          <w:rFonts w:cs="URWPalladioL-Roma"/>
        </w:rPr>
        <w:fldChar w:fldCharType="separate"/>
      </w:r>
      <w:r w:rsidR="00170978">
        <w:rPr>
          <w:rFonts w:cs="URWPalladioL-Roma"/>
          <w:noProof/>
        </w:rPr>
        <w:t>(11)</w:t>
      </w:r>
      <w:r w:rsidR="00F3622B">
        <w:rPr>
          <w:rFonts w:cs="URWPalladioL-Roma"/>
        </w:rPr>
        <w:fldChar w:fldCharType="end"/>
      </w:r>
      <w:r w:rsidR="00936206">
        <w:rPr>
          <w:rFonts w:cs="URWPalladioL-Roma"/>
        </w:rPr>
        <w:t xml:space="preserve">, thus suggesting that for investigating the impairment of microvascular </w:t>
      </w:r>
      <w:r w:rsidR="006B1575">
        <w:rPr>
          <w:rFonts w:cs="URWPalladioL-Roma"/>
        </w:rPr>
        <w:t>oxygen exchange capability</w:t>
      </w:r>
      <w:r w:rsidR="00936206">
        <w:rPr>
          <w:rFonts w:cs="URWPalladioL-Roma"/>
        </w:rPr>
        <w:t xml:space="preserve">, not only the morphology </w:t>
      </w:r>
      <w:r w:rsidR="00F3622B">
        <w:rPr>
          <w:rFonts w:cs="URWPalladioL-Roma"/>
        </w:rPr>
        <w:t>o</w:t>
      </w:r>
      <w:r w:rsidR="00936206">
        <w:rPr>
          <w:rFonts w:cs="URWPalladioL-Roma"/>
        </w:rPr>
        <w:t>f the blood vessels has to be taken in to account, but also the distribution of red blood cells within the vessels</w:t>
      </w:r>
      <w:r w:rsidR="00936206" w:rsidRPr="00CC7BEB">
        <w:rPr>
          <w:rFonts w:cs="URWPalladioL-Roma"/>
        </w:rPr>
        <w:t>.</w:t>
      </w:r>
      <w:r w:rsidR="00936206">
        <w:rPr>
          <w:rFonts w:cs="URWPalladioL-Roma"/>
        </w:rPr>
        <w:t xml:space="preserve"> Therefore, in order to assess microvascular function</w:t>
      </w:r>
      <w:r w:rsidR="006B1575">
        <w:rPr>
          <w:rFonts w:cs="URWPalladioL-Roma"/>
        </w:rPr>
        <w:t xml:space="preserve"> meaningfully</w:t>
      </w:r>
      <w:r w:rsidR="00936206">
        <w:rPr>
          <w:rFonts w:cs="URWPalladioL-Roma"/>
        </w:rPr>
        <w:t xml:space="preserve">, the imaging technique </w:t>
      </w:r>
      <w:r w:rsidR="00AE72FD">
        <w:rPr>
          <w:rFonts w:cs="URWPalladioL-Roma"/>
        </w:rPr>
        <w:t xml:space="preserve">adopted </w:t>
      </w:r>
      <w:r w:rsidR="00936206">
        <w:rPr>
          <w:rFonts w:cs="URWPalladioL-Roma"/>
        </w:rPr>
        <w:t xml:space="preserve">should be able to resolve the microvascular </w:t>
      </w:r>
      <w:r w:rsidR="004D15D9">
        <w:rPr>
          <w:rFonts w:cs="URWPalladioL-Roma"/>
        </w:rPr>
        <w:t xml:space="preserve">network structure, </w:t>
      </w:r>
      <w:r w:rsidR="00936206">
        <w:rPr>
          <w:rFonts w:cs="URWPalladioL-Roma"/>
        </w:rPr>
        <w:t xml:space="preserve">and </w:t>
      </w:r>
      <w:r w:rsidR="00FC3984">
        <w:rPr>
          <w:rFonts w:cs="URWPalladioL-Roma"/>
        </w:rPr>
        <w:t>simultaneous</w:t>
      </w:r>
      <w:r w:rsidR="00936206">
        <w:rPr>
          <w:rFonts w:cs="URWPalladioL-Roma"/>
        </w:rPr>
        <w:t>ly the distribution of RBCs within the blood vessels, and if possible, record change</w:t>
      </w:r>
      <w:r w:rsidR="00D6579E">
        <w:rPr>
          <w:rFonts w:cs="URWPalladioL-Roma"/>
        </w:rPr>
        <w:t>s of the network structure and the RBC distribution</w:t>
      </w:r>
      <w:r w:rsidR="00677DAB">
        <w:rPr>
          <w:rFonts w:cs="URWPalladioL-Roma"/>
        </w:rPr>
        <w:t xml:space="preserve"> o</w:t>
      </w:r>
      <w:r w:rsidR="00936206">
        <w:rPr>
          <w:rFonts w:cs="URWPalladioL-Roma"/>
        </w:rPr>
        <w:t xml:space="preserve">ver time. </w:t>
      </w:r>
      <w:r w:rsidR="00AE72FD">
        <w:rPr>
          <w:rFonts w:cs="URWPalladioL-Roma"/>
        </w:rPr>
        <w:t>By u</w:t>
      </w:r>
      <w:r w:rsidR="00396D7A">
        <w:rPr>
          <w:rFonts w:cs="URWPalladioL-Roma"/>
        </w:rPr>
        <w:t xml:space="preserve">sing mathematical modelling </w:t>
      </w:r>
      <w:r w:rsidR="001B0B72">
        <w:rPr>
          <w:rFonts w:cs="URWPalladioL-Roma"/>
        </w:rPr>
        <w:t xml:space="preserve">it is possible to study the </w:t>
      </w:r>
      <w:r w:rsidR="00396D7A">
        <w:rPr>
          <w:rFonts w:cs="URWPalladioL-Roma"/>
        </w:rPr>
        <w:t xml:space="preserve">muscle tissue oxygenation </w:t>
      </w:r>
      <w:r w:rsidR="001B0B72">
        <w:rPr>
          <w:rFonts w:cs="URWPalladioL-Roma"/>
        </w:rPr>
        <w:t xml:space="preserve">of </w:t>
      </w:r>
      <w:r w:rsidR="00396D7A">
        <w:rPr>
          <w:rFonts w:cs="URWPalladioL-Roma"/>
        </w:rPr>
        <w:t>different capillary networks</w:t>
      </w:r>
      <w:r w:rsidR="001B0B72">
        <w:rPr>
          <w:rFonts w:cs="URWPalladioL-Roma"/>
        </w:rPr>
        <w:t xml:space="preserve"> </w:t>
      </w:r>
      <w:r w:rsidR="005050E4">
        <w:rPr>
          <w:rFonts w:cs="URWPalladioL-Roma"/>
        </w:rPr>
        <w:t xml:space="preserve">(i.e., tissue function) </w:t>
      </w:r>
      <w:r w:rsidR="001B0B72">
        <w:rPr>
          <w:rFonts w:cs="URWPalladioL-Roma"/>
        </w:rPr>
        <w:t>and</w:t>
      </w:r>
      <w:r w:rsidR="00396D7A">
        <w:rPr>
          <w:rFonts w:cs="URWPalladioL-Roma"/>
        </w:rPr>
        <w:t xml:space="preserve"> to </w:t>
      </w:r>
      <w:r w:rsidR="001B0B72">
        <w:rPr>
          <w:rFonts w:cs="URWPalladioL-Roma"/>
        </w:rPr>
        <w:t>link the results</w:t>
      </w:r>
      <w:r w:rsidR="00396D7A">
        <w:rPr>
          <w:rFonts w:cs="URWPalladioL-Roma"/>
        </w:rPr>
        <w:t xml:space="preserve"> to t</w:t>
      </w:r>
      <w:r w:rsidR="00936206">
        <w:rPr>
          <w:rFonts w:cs="URWPalladioL-Roma"/>
        </w:rPr>
        <w:t xml:space="preserve">he </w:t>
      </w:r>
      <w:r w:rsidR="00396D7A">
        <w:rPr>
          <w:rFonts w:cs="URWPalladioL-Roma"/>
        </w:rPr>
        <w:t xml:space="preserve">structural </w:t>
      </w:r>
      <w:r w:rsidR="00AE72FD">
        <w:rPr>
          <w:rFonts w:cs="URWPalladioL-Roma"/>
        </w:rPr>
        <w:t>mea</w:t>
      </w:r>
      <w:r w:rsidR="00EE46F5">
        <w:rPr>
          <w:rFonts w:cs="URWPalladioL-Roma"/>
        </w:rPr>
        <w:t>s</w:t>
      </w:r>
      <w:r w:rsidR="00AE72FD">
        <w:rPr>
          <w:rFonts w:cs="URWPalladioL-Roma"/>
        </w:rPr>
        <w:t xml:space="preserve">ures </w:t>
      </w:r>
      <w:r w:rsidR="001B0B72">
        <w:rPr>
          <w:rFonts w:cs="URWPalladioL-Roma"/>
        </w:rPr>
        <w:t xml:space="preserve">of </w:t>
      </w:r>
      <w:r w:rsidR="001B0B72">
        <w:rPr>
          <w:rFonts w:cs="URWPalladioL-Roma"/>
        </w:rPr>
        <w:lastRenderedPageBreak/>
        <w:t>those networks</w:t>
      </w:r>
      <w:r w:rsidR="00F1016F">
        <w:rPr>
          <w:rFonts w:cs="URWPalladioL-Roma"/>
        </w:rPr>
        <w:t xml:space="preserve"> (i.e., tissue structure)</w:t>
      </w:r>
      <w:r w:rsidR="00396D7A">
        <w:rPr>
          <w:rFonts w:cs="URWPalladioL-Roma"/>
        </w:rPr>
        <w:t xml:space="preserve">. </w:t>
      </w:r>
      <w:r w:rsidR="00D256E2">
        <w:rPr>
          <w:rFonts w:cs="URWPalladioL-Roma"/>
        </w:rPr>
        <w:t>This will</w:t>
      </w:r>
      <w:r w:rsidR="00936206">
        <w:rPr>
          <w:rFonts w:cs="URWPalladioL-Roma"/>
        </w:rPr>
        <w:t xml:space="preserve"> </w:t>
      </w:r>
      <w:r w:rsidR="00B343AF">
        <w:rPr>
          <w:rFonts w:cs="URWPalladioL-Roma"/>
        </w:rPr>
        <w:t>i</w:t>
      </w:r>
      <w:r w:rsidR="00936206">
        <w:rPr>
          <w:rFonts w:cs="URWPalladioL-Roma"/>
        </w:rPr>
        <w:t xml:space="preserve">ncrease the understanding of structure-function </w:t>
      </w:r>
      <w:r w:rsidR="00AE72FD">
        <w:rPr>
          <w:rFonts w:cs="URWPalladioL-Roma"/>
        </w:rPr>
        <w:t xml:space="preserve">relationships </w:t>
      </w:r>
      <w:r w:rsidR="005C2FD4">
        <w:rPr>
          <w:rFonts w:cs="URWPalladioL-Roma"/>
        </w:rPr>
        <w:t>for (micro)vascular systems</w:t>
      </w:r>
      <w:r w:rsidR="00EE0867">
        <w:rPr>
          <w:rFonts w:cs="URWPalladioL-Roma"/>
        </w:rPr>
        <w:t xml:space="preserve">. </w:t>
      </w:r>
    </w:p>
    <w:p w14:paraId="5A265F68" w14:textId="4C6D08A6" w:rsidR="00936206" w:rsidRPr="00F3622B" w:rsidRDefault="00936206" w:rsidP="00EE3847">
      <w:pPr>
        <w:pStyle w:val="Heading3"/>
        <w:numPr>
          <w:ilvl w:val="0"/>
          <w:numId w:val="5"/>
        </w:numPr>
        <w:spacing w:line="480" w:lineRule="auto"/>
        <w:jc w:val="both"/>
      </w:pPr>
      <w:r w:rsidRPr="00F3622B">
        <w:t xml:space="preserve">Imaging </w:t>
      </w:r>
      <w:r w:rsidR="0067590F">
        <w:t>s</w:t>
      </w:r>
      <w:r w:rsidRPr="00F3622B">
        <w:t xml:space="preserve">ystems for </w:t>
      </w:r>
      <w:r w:rsidR="0067590F">
        <w:t>v</w:t>
      </w:r>
      <w:r w:rsidRPr="00F3622B">
        <w:t xml:space="preserve">ascular </w:t>
      </w:r>
      <w:r w:rsidR="0067590F">
        <w:t>n</w:t>
      </w:r>
      <w:r w:rsidRPr="00F3622B">
        <w:t>etworks</w:t>
      </w:r>
    </w:p>
    <w:p w14:paraId="0D270D60" w14:textId="31BAE281" w:rsidR="00936206" w:rsidRDefault="00936206" w:rsidP="00EE3847">
      <w:pPr>
        <w:spacing w:after="120" w:line="480" w:lineRule="auto"/>
        <w:jc w:val="both"/>
        <w:rPr>
          <w:rFonts w:cs="URWPalladioL-Roma"/>
        </w:rPr>
      </w:pPr>
      <w:r w:rsidRPr="00CC7BEB">
        <w:rPr>
          <w:rFonts w:cs="URWPalladioL-Roma"/>
        </w:rPr>
        <w:t xml:space="preserve">An intrinsic problem of the </w:t>
      </w:r>
      <w:r w:rsidR="006958DC">
        <w:rPr>
          <w:rFonts w:cs="URWPalladioL-Roma"/>
        </w:rPr>
        <w:t xml:space="preserve">previously </w:t>
      </w:r>
      <w:r>
        <w:rPr>
          <w:rFonts w:cs="URWPalladioL-Roma"/>
        </w:rPr>
        <w:t xml:space="preserve">presented </w:t>
      </w:r>
      <w:r w:rsidRPr="00CC7BEB">
        <w:rPr>
          <w:rFonts w:cs="URWPalladioL-Roma"/>
        </w:rPr>
        <w:t>measures</w:t>
      </w:r>
      <w:r>
        <w:rPr>
          <w:rFonts w:cs="URWPalladioL-Roma"/>
        </w:rPr>
        <w:t xml:space="preserve"> as indicators for microvascular </w:t>
      </w:r>
      <w:r w:rsidR="009B1AF7">
        <w:rPr>
          <w:rFonts w:cs="URWPalladioL-Roma"/>
        </w:rPr>
        <w:t>exchange capability</w:t>
      </w:r>
      <w:r w:rsidRPr="00CC7BEB">
        <w:rPr>
          <w:rFonts w:cs="URWPalladioL-Roma"/>
        </w:rPr>
        <w:t xml:space="preserve"> is that they have only been </w:t>
      </w:r>
      <w:r>
        <w:rPr>
          <w:rFonts w:cs="URWPalladioL-Roma"/>
        </w:rPr>
        <w:t>derived</w:t>
      </w:r>
      <w:r w:rsidRPr="00CC7BEB">
        <w:rPr>
          <w:rFonts w:cs="URWPalladioL-Roma"/>
        </w:rPr>
        <w:t xml:space="preserve"> for sections of muscle</w:t>
      </w:r>
      <w:r>
        <w:rPr>
          <w:rFonts w:cs="URWPalladioL-Roma"/>
        </w:rPr>
        <w:t>s</w:t>
      </w:r>
      <w:r w:rsidRPr="00CC7BEB">
        <w:rPr>
          <w:rFonts w:cs="URWPalladioL-Roma"/>
        </w:rPr>
        <w:t xml:space="preserve"> or small tissue volumes obtained by light microscopy </w:t>
      </w:r>
      <w:r>
        <w:rPr>
          <w:rFonts w:cs="URWPalladioL-Roma"/>
        </w:rPr>
        <w:t>and</w:t>
      </w:r>
      <w:r w:rsidRPr="00CC7BEB">
        <w:rPr>
          <w:rFonts w:cs="URWPalladioL-Roma"/>
        </w:rPr>
        <w:t xml:space="preserve"> confocal </w:t>
      </w:r>
      <w:r>
        <w:rPr>
          <w:rFonts w:cs="URWPalladioL-Roma"/>
        </w:rPr>
        <w:t xml:space="preserve">laser scanning </w:t>
      </w:r>
      <w:r w:rsidRPr="00CC7BEB">
        <w:rPr>
          <w:rFonts w:cs="URWPalladioL-Roma"/>
        </w:rPr>
        <w:t>microscopy</w:t>
      </w:r>
      <w:r>
        <w:rPr>
          <w:rFonts w:cs="URWPalladioL-Roma"/>
        </w:rPr>
        <w:t xml:space="preserve"> (CLSM</w:t>
      </w:r>
      <w:r w:rsidR="005E717E">
        <w:rPr>
          <w:rFonts w:cs="URWPalladioL-Roma"/>
        </w:rPr>
        <w:t>, a technique based on laser excitation and fluorescent emittance by the sample, see below</w:t>
      </w:r>
      <w:r>
        <w:rPr>
          <w:rFonts w:cs="URWPalladioL-Roma"/>
        </w:rPr>
        <w:t>), respectively</w:t>
      </w:r>
      <w:r w:rsidRPr="00CC7BEB">
        <w:rPr>
          <w:rFonts w:cs="URWPalladioL-Roma"/>
        </w:rPr>
        <w:t>. It is unclear whether</w:t>
      </w:r>
      <w:r>
        <w:rPr>
          <w:rFonts w:cs="URWPalladioL-Roma"/>
        </w:rPr>
        <w:t xml:space="preserve"> </w:t>
      </w:r>
      <w:r w:rsidRPr="00CC7BEB">
        <w:rPr>
          <w:rFonts w:cs="URWPalladioL-Roma"/>
        </w:rPr>
        <w:t>results</w:t>
      </w:r>
      <w:r w:rsidR="00405200">
        <w:rPr>
          <w:rFonts w:cs="URWPalladioL-Roma"/>
        </w:rPr>
        <w:t xml:space="preserve"> of small sampling volume</w:t>
      </w:r>
      <w:r w:rsidR="006958DC">
        <w:rPr>
          <w:rFonts w:cs="URWPalladioL-Roma"/>
        </w:rPr>
        <w:t>s</w:t>
      </w:r>
      <w:r w:rsidRPr="00CC7BEB">
        <w:rPr>
          <w:rFonts w:cs="URWPalladioL-Roma"/>
        </w:rPr>
        <w:t xml:space="preserve"> can be extended to the whole muscle or how </w:t>
      </w:r>
      <w:r>
        <w:rPr>
          <w:rFonts w:cs="URWPalladioL-Roma"/>
        </w:rPr>
        <w:t xml:space="preserve">local </w:t>
      </w:r>
      <w:r w:rsidRPr="00CC7BEB">
        <w:rPr>
          <w:rFonts w:cs="URWPalladioL-Roma"/>
        </w:rPr>
        <w:t xml:space="preserve">differences </w:t>
      </w:r>
      <w:r>
        <w:rPr>
          <w:rFonts w:cs="URWPalladioL-Roma"/>
        </w:rPr>
        <w:t>in microvasculature are taken into account</w:t>
      </w:r>
      <w:r w:rsidRPr="00CC7BEB">
        <w:rPr>
          <w:rFonts w:cs="URWPalladioL-Roma"/>
        </w:rPr>
        <w:t>.</w:t>
      </w:r>
      <w:r>
        <w:rPr>
          <w:rFonts w:cs="URWPalladioL-Roma"/>
        </w:rPr>
        <w:t xml:space="preserve"> </w:t>
      </w:r>
      <w:r w:rsidR="005E717E">
        <w:rPr>
          <w:rFonts w:cs="URWPalladioL-Roma"/>
        </w:rPr>
        <w:t xml:space="preserve">Using CLSM, </w:t>
      </w:r>
      <w:r w:rsidR="00767832">
        <w:rPr>
          <w:rFonts w:cs="URWPalladioL-Roma"/>
        </w:rPr>
        <w:t xml:space="preserve">Cebasek </w:t>
      </w:r>
      <w:r w:rsidR="00767832" w:rsidRPr="00767832">
        <w:rPr>
          <w:rFonts w:cs="URWPalladioL-Roma"/>
          <w:i/>
        </w:rPr>
        <w:t>et al.</w:t>
      </w:r>
      <w:r w:rsidR="00767832">
        <w:rPr>
          <w:rFonts w:cs="URWPalladioL-Roma"/>
        </w:rPr>
        <w:t xml:space="preserve"> </w:t>
      </w:r>
      <w:r w:rsidR="00F3622B">
        <w:rPr>
          <w:rFonts w:cs="URWPalladioL-Roma"/>
        </w:rPr>
        <w:fldChar w:fldCharType="begin">
          <w:fldData xml:space="preserve">PEVuZE5vdGU+PENpdGU+PEF1dGhvcj5DZWJhc2VrPC9BdXRob3I+PFllYXI+MjAxMDwvWWVhcj48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</w:fldData>
        </w:fldChar>
      </w:r>
      <w:r w:rsidR="00170978">
        <w:rPr>
          <w:rFonts w:cs="URWPalladioL-Roma"/>
        </w:rPr>
        <w:instrText xml:space="preserve"> ADDIN EN.CITE </w:instrText>
      </w:r>
      <w:r w:rsidR="00170978">
        <w:rPr>
          <w:rFonts w:cs="URWPalladioL-Roma"/>
        </w:rPr>
        <w:fldChar w:fldCharType="begin">
          <w:fldData xml:space="preserve">PEVuZE5vdGU+PENpdGU+PEF1dGhvcj5DZWJhc2VrPC9BdXRob3I+PFllYXI+MjAxMDwvWWVhcj48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</w:fldData>
        </w:fldChar>
      </w:r>
      <w:r w:rsidR="00170978">
        <w:rPr>
          <w:rFonts w:cs="URWPalladioL-Roma"/>
        </w:rPr>
        <w:instrText xml:space="preserve"> ADDIN EN.CITE.DATA </w:instrText>
      </w:r>
      <w:r w:rsidR="00170978">
        <w:rPr>
          <w:rFonts w:cs="URWPalladioL-Roma"/>
        </w:rPr>
      </w:r>
      <w:r w:rsidR="00170978">
        <w:rPr>
          <w:rFonts w:cs="URWPalladioL-Roma"/>
        </w:rPr>
        <w:fldChar w:fldCharType="end"/>
      </w:r>
      <w:r w:rsidR="00F3622B">
        <w:rPr>
          <w:rFonts w:cs="URWPalladioL-Roma"/>
        </w:rPr>
      </w:r>
      <w:r w:rsidR="00F3622B">
        <w:rPr>
          <w:rFonts w:cs="URWPalladioL-Roma"/>
        </w:rPr>
        <w:fldChar w:fldCharType="separate"/>
      </w:r>
      <w:r w:rsidR="00170978">
        <w:rPr>
          <w:rFonts w:cs="URWPalladioL-Roma"/>
          <w:noProof/>
        </w:rPr>
        <w:t>(43)</w:t>
      </w:r>
      <w:r w:rsidR="00F3622B">
        <w:rPr>
          <w:rFonts w:cs="URWPalladioL-Roma"/>
        </w:rPr>
        <w:fldChar w:fldCharType="end"/>
      </w:r>
      <w:r w:rsidRPr="00CC7BEB">
        <w:rPr>
          <w:rFonts w:cs="URWPalladioL-Roma"/>
        </w:rPr>
        <w:t xml:space="preserve"> </w:t>
      </w:r>
      <w:r w:rsidR="00237B57">
        <w:rPr>
          <w:rFonts w:cs="URWPalladioL-Roma"/>
        </w:rPr>
        <w:t>reported</w:t>
      </w:r>
      <w:r w:rsidR="00237B57" w:rsidRPr="00CC7BEB">
        <w:rPr>
          <w:rFonts w:cs="URWPalladioL-Roma"/>
        </w:rPr>
        <w:t xml:space="preserve"> </w:t>
      </w:r>
      <w:r w:rsidRPr="00CC7BEB">
        <w:rPr>
          <w:rFonts w:cs="URWPalladioL-Roma"/>
        </w:rPr>
        <w:t xml:space="preserve">that </w:t>
      </w:r>
      <w:r w:rsidR="00237B57">
        <w:rPr>
          <w:rFonts w:cs="URWPalladioL-Roma"/>
        </w:rPr>
        <w:t xml:space="preserve">they </w:t>
      </w:r>
      <w:r>
        <w:rPr>
          <w:rFonts w:cs="URWPalladioL-Roma"/>
        </w:rPr>
        <w:t>observed</w:t>
      </w:r>
      <w:r w:rsidRPr="00CC7BEB">
        <w:rPr>
          <w:rFonts w:cs="URWPalladioL-Roma"/>
        </w:rPr>
        <w:t xml:space="preserve"> </w:t>
      </w:r>
      <w:r w:rsidR="00237B57">
        <w:rPr>
          <w:rFonts w:cs="URWPalladioL-Roma"/>
        </w:rPr>
        <w:t xml:space="preserve">significant differences </w:t>
      </w:r>
      <w:r w:rsidRPr="00CC7BEB">
        <w:rPr>
          <w:rFonts w:cs="URWPalladioL-Roma"/>
        </w:rPr>
        <w:t xml:space="preserve">between results when a </w:t>
      </w:r>
      <w:r w:rsidR="004539F7">
        <w:rPr>
          <w:rFonts w:cs="URWPalladioL-Roma"/>
        </w:rPr>
        <w:t>two-dimensional (</w:t>
      </w:r>
      <w:r w:rsidRPr="00CC7BEB">
        <w:rPr>
          <w:rFonts w:cs="URWPalladioL-Roma"/>
        </w:rPr>
        <w:t>2D</w:t>
      </w:r>
      <w:r w:rsidR="004539F7">
        <w:rPr>
          <w:rFonts w:cs="URWPalladioL-Roma"/>
        </w:rPr>
        <w:t>)</w:t>
      </w:r>
      <w:r w:rsidRPr="00CC7BEB">
        <w:rPr>
          <w:rFonts w:cs="URWPalladioL-Roma"/>
        </w:rPr>
        <w:t xml:space="preserve"> or </w:t>
      </w:r>
      <w:r w:rsidR="004539F7">
        <w:rPr>
          <w:rFonts w:cs="URWPalladioL-Roma"/>
        </w:rPr>
        <w:t>three-dimensional (</w:t>
      </w:r>
      <w:r w:rsidRPr="00CC7BEB">
        <w:rPr>
          <w:rFonts w:cs="URWPalladioL-Roma"/>
        </w:rPr>
        <w:t>3D</w:t>
      </w:r>
      <w:r w:rsidR="004539F7">
        <w:rPr>
          <w:rFonts w:cs="URWPalladioL-Roma"/>
        </w:rPr>
        <w:t>)</w:t>
      </w:r>
      <w:r w:rsidRPr="00CC7BEB">
        <w:rPr>
          <w:rFonts w:cs="URWPalladioL-Roma"/>
        </w:rPr>
        <w:t xml:space="preserve"> </w:t>
      </w:r>
      <w:r>
        <w:rPr>
          <w:rFonts w:cs="URWPalladioL-Roma"/>
        </w:rPr>
        <w:t>imaging technique</w:t>
      </w:r>
      <w:r w:rsidRPr="00CC7BEB">
        <w:rPr>
          <w:rFonts w:cs="URWPalladioL-Roma"/>
        </w:rPr>
        <w:t xml:space="preserve"> is employed</w:t>
      </w:r>
      <w:r>
        <w:rPr>
          <w:rFonts w:cs="URWPalladioL-Roma"/>
        </w:rPr>
        <w:t xml:space="preserve"> to study </w:t>
      </w:r>
      <w:r w:rsidR="005E7942">
        <w:rPr>
          <w:rFonts w:cs="URWPalladioL-Roma"/>
        </w:rPr>
        <w:t>rat soleus vasculari</w:t>
      </w:r>
      <w:r w:rsidR="004539F7">
        <w:rPr>
          <w:rFonts w:cs="URWPalladioL-Roma"/>
        </w:rPr>
        <w:t>s</w:t>
      </w:r>
      <w:r w:rsidR="005E7942">
        <w:rPr>
          <w:rFonts w:cs="URWPalladioL-Roma"/>
        </w:rPr>
        <w:t>ation</w:t>
      </w:r>
      <w:r w:rsidRPr="00CC7BEB">
        <w:rPr>
          <w:rFonts w:cs="URWPalladioL-Roma"/>
        </w:rPr>
        <w:t xml:space="preserve">. </w:t>
      </w:r>
      <w:r w:rsidR="005E717E">
        <w:rPr>
          <w:rFonts w:cs="URWPalladioL-Roma"/>
        </w:rPr>
        <w:t>Applying</w:t>
      </w:r>
      <w:r w:rsidR="005C2FD4">
        <w:rPr>
          <w:rFonts w:cs="URWPalladioL-Roma"/>
        </w:rPr>
        <w:t xml:space="preserve"> a 3D measure</w:t>
      </w:r>
      <w:r w:rsidR="004B231F">
        <w:rPr>
          <w:rFonts w:cs="URWPalladioL-Roma"/>
        </w:rPr>
        <w:t xml:space="preserve">, i.e. length of capillaries over the length of </w:t>
      </w:r>
      <w:r w:rsidR="00E14296">
        <w:rPr>
          <w:rFonts w:cs="URWPalladioL-Roma"/>
        </w:rPr>
        <w:t>the</w:t>
      </w:r>
      <w:r w:rsidR="004B231F">
        <w:rPr>
          <w:rFonts w:cs="URWPalladioL-Roma"/>
        </w:rPr>
        <w:t xml:space="preserve"> muscle fibre</w:t>
      </w:r>
      <w:r w:rsidR="00E14296">
        <w:rPr>
          <w:rFonts w:cs="URWPalladioL-Roma"/>
        </w:rPr>
        <w:t xml:space="preserve"> they surround</w:t>
      </w:r>
      <w:r w:rsidR="004B231F">
        <w:rPr>
          <w:rFonts w:cs="URWPalladioL-Roma"/>
        </w:rPr>
        <w:t xml:space="preserve">, </w:t>
      </w:r>
      <w:r w:rsidR="005C2FD4">
        <w:rPr>
          <w:rFonts w:cs="URWPalladioL-Roma"/>
        </w:rPr>
        <w:t>they found a capillarisation up to</w:t>
      </w:r>
      <w:r w:rsidR="004B231F">
        <w:rPr>
          <w:rFonts w:cs="URWPalladioL-Roma"/>
        </w:rPr>
        <w:t xml:space="preserve"> 40% higher than that </w:t>
      </w:r>
      <w:r w:rsidR="005C2FD4">
        <w:rPr>
          <w:rFonts w:cs="URWPalladioL-Roma"/>
        </w:rPr>
        <w:t>resulting from</w:t>
      </w:r>
      <w:r w:rsidR="004B231F">
        <w:rPr>
          <w:rFonts w:cs="URWPalladioL-Roma"/>
        </w:rPr>
        <w:t xml:space="preserve"> C:F</w:t>
      </w:r>
      <w:r w:rsidR="005C2FD4">
        <w:rPr>
          <w:rFonts w:cs="URWPalladioL-Roma"/>
        </w:rPr>
        <w:t xml:space="preserve"> measurements</w:t>
      </w:r>
      <w:r w:rsidR="004B231F">
        <w:rPr>
          <w:rFonts w:cs="URWPalladioL-Roma"/>
        </w:rPr>
        <w:t xml:space="preserve">. </w:t>
      </w:r>
      <w:r w:rsidRPr="00CC7BEB">
        <w:rPr>
          <w:rFonts w:cs="URWPalladioL-Roma"/>
        </w:rPr>
        <w:t xml:space="preserve">Therefore, there is </w:t>
      </w:r>
      <w:r>
        <w:rPr>
          <w:rFonts w:cs="URWPalladioL-Roma"/>
        </w:rPr>
        <w:t>a</w:t>
      </w:r>
      <w:r w:rsidRPr="00CC7BEB">
        <w:rPr>
          <w:rFonts w:cs="URWPalladioL-Roma"/>
        </w:rPr>
        <w:t xml:space="preserve"> need </w:t>
      </w:r>
      <w:r>
        <w:rPr>
          <w:rFonts w:cs="URWPalladioL-Roma"/>
        </w:rPr>
        <w:t>for high-resolution 3D</w:t>
      </w:r>
      <w:r w:rsidRPr="00CC7BEB">
        <w:rPr>
          <w:rFonts w:cs="URWPalladioL-Roma"/>
        </w:rPr>
        <w:t xml:space="preserve"> </w:t>
      </w:r>
      <w:r>
        <w:rPr>
          <w:rFonts w:cs="URWPalladioL-Roma"/>
        </w:rPr>
        <w:t xml:space="preserve">imaging techniques to </w:t>
      </w:r>
      <w:r w:rsidRPr="00CC7BEB">
        <w:rPr>
          <w:rFonts w:cs="URWPalladioL-Roma"/>
        </w:rPr>
        <w:t xml:space="preserve">assess the microvasculature in health and disease, taking into account </w:t>
      </w:r>
      <w:r>
        <w:rPr>
          <w:rFonts w:cs="URWPalladioL-Roma"/>
        </w:rPr>
        <w:t xml:space="preserve">a representative portion of the </w:t>
      </w:r>
      <w:r w:rsidRPr="00CC7BEB">
        <w:rPr>
          <w:rFonts w:cs="URWPalladioL-Roma"/>
        </w:rPr>
        <w:t>muscle. Th</w:t>
      </w:r>
      <w:r>
        <w:rPr>
          <w:rFonts w:cs="URWPalladioL-Roma"/>
        </w:rPr>
        <w:t>ese different</w:t>
      </w:r>
      <w:r w:rsidRPr="00CC7BEB">
        <w:rPr>
          <w:rFonts w:cs="URWPalladioL-Roma"/>
        </w:rPr>
        <w:t xml:space="preserve"> requirement</w:t>
      </w:r>
      <w:r>
        <w:rPr>
          <w:rFonts w:cs="URWPalladioL-Roma"/>
        </w:rPr>
        <w:t>s are</w:t>
      </w:r>
      <w:r w:rsidRPr="00CC7BEB">
        <w:rPr>
          <w:rFonts w:cs="URWPalladioL-Roma"/>
        </w:rPr>
        <w:t xml:space="preserve"> difficult to </w:t>
      </w:r>
      <w:r>
        <w:rPr>
          <w:rFonts w:cs="URWPalladioL-Roma"/>
        </w:rPr>
        <w:t>meet</w:t>
      </w:r>
      <w:r w:rsidRPr="00CC7BEB">
        <w:rPr>
          <w:rFonts w:cs="URWPalladioL-Roma"/>
        </w:rPr>
        <w:t xml:space="preserve"> </w:t>
      </w:r>
      <w:r>
        <w:rPr>
          <w:rFonts w:cs="URWPalladioL-Roma"/>
        </w:rPr>
        <w:t xml:space="preserve">simultaneously </w:t>
      </w:r>
      <w:r w:rsidR="00A732A3">
        <w:rPr>
          <w:rFonts w:cs="URWPalladioL-Roma"/>
        </w:rPr>
        <w:t>for</w:t>
      </w:r>
      <w:r w:rsidRPr="00CC7BEB">
        <w:rPr>
          <w:rFonts w:cs="URWPalladioL-Roma"/>
        </w:rPr>
        <w:t xml:space="preserve"> most imaging systems. </w:t>
      </w:r>
      <w:r w:rsidR="007C3F0D">
        <w:rPr>
          <w:rFonts w:cs="URWPalladioL-Roma"/>
        </w:rPr>
        <w:t>Below</w:t>
      </w:r>
      <w:r>
        <w:rPr>
          <w:rFonts w:cs="URWPalladioL-Roma"/>
        </w:rPr>
        <w:t xml:space="preserve">, </w:t>
      </w:r>
      <w:r w:rsidRPr="00CC7BEB">
        <w:rPr>
          <w:rFonts w:cs="URWPalladioL-Roma"/>
        </w:rPr>
        <w:t xml:space="preserve">we </w:t>
      </w:r>
      <w:r w:rsidR="007C3F0D">
        <w:rPr>
          <w:rFonts w:cs="URWPalladioL-Roma"/>
        </w:rPr>
        <w:t>review i</w:t>
      </w:r>
      <w:r w:rsidRPr="00CC7BEB">
        <w:rPr>
          <w:rFonts w:cs="URWPalladioL-Roma"/>
        </w:rPr>
        <w:t xml:space="preserve">maging </w:t>
      </w:r>
      <w:r>
        <w:rPr>
          <w:rFonts w:cs="URWPalladioL-Roma"/>
        </w:rPr>
        <w:t>techniques for the assessment of</w:t>
      </w:r>
      <w:r w:rsidRPr="00CC7BEB">
        <w:rPr>
          <w:rFonts w:cs="URWPalladioL-Roma"/>
        </w:rPr>
        <w:t xml:space="preserve"> microvasculature</w:t>
      </w:r>
      <w:r>
        <w:rPr>
          <w:rFonts w:cs="URWPalladioL-Roma"/>
        </w:rPr>
        <w:t xml:space="preserve"> </w:t>
      </w:r>
      <w:r w:rsidRPr="00CC7BEB">
        <w:rPr>
          <w:rFonts w:cs="URWPalladioL-Roma"/>
        </w:rPr>
        <w:t xml:space="preserve">and </w:t>
      </w:r>
      <w:r>
        <w:rPr>
          <w:rFonts w:cs="URWPalladioL-Roma"/>
        </w:rPr>
        <w:t xml:space="preserve">we </w:t>
      </w:r>
      <w:r w:rsidRPr="00CC7BEB">
        <w:rPr>
          <w:rFonts w:cs="URWPalladioL-Roma"/>
        </w:rPr>
        <w:t>discuss their advantages and disadvantages</w:t>
      </w:r>
      <w:r>
        <w:rPr>
          <w:rFonts w:cs="URWPalladioL-Roma"/>
        </w:rPr>
        <w:t xml:space="preserve">, including relevant </w:t>
      </w:r>
      <w:r w:rsidR="00C97436">
        <w:rPr>
          <w:rFonts w:cs="URWPalladioL-Roma"/>
        </w:rPr>
        <w:t xml:space="preserve">tissue </w:t>
      </w:r>
      <w:r>
        <w:rPr>
          <w:rFonts w:cs="URWPalladioL-Roma"/>
        </w:rPr>
        <w:t>contrasting methods.</w:t>
      </w:r>
    </w:p>
    <w:p w14:paraId="50A433C4" w14:textId="355C847C" w:rsidR="003B265E" w:rsidRDefault="00936206" w:rsidP="00EE3847">
      <w:pPr>
        <w:autoSpaceDE w:val="0"/>
        <w:autoSpaceDN w:val="0"/>
        <w:adjustRightInd w:val="0"/>
        <w:spacing w:after="0" w:line="480" w:lineRule="auto"/>
        <w:jc w:val="both"/>
      </w:pPr>
      <w:r>
        <w:t xml:space="preserve">Different imaging </w:t>
      </w:r>
      <w:r w:rsidR="00A732A3">
        <w:t xml:space="preserve">techniques </w:t>
      </w:r>
      <w:r>
        <w:t>consist of the same two fundamental components</w:t>
      </w:r>
      <w:r w:rsidR="00714E58">
        <w:t>:</w:t>
      </w:r>
      <w:r>
        <w:t xml:space="preserve"> a source and a detector. The source generates an excitation signal. This signal interacts with the sample lying in the signal path. The interaction </w:t>
      </w:r>
      <w:r w:rsidR="008E0308">
        <w:t xml:space="preserve">of the signal with the sample </w:t>
      </w:r>
      <w:r>
        <w:t xml:space="preserve">either changes the original signal and/or generates a new signal emitted by the sample. The detector captures this changed and/or new signal. </w:t>
      </w:r>
      <w:r w:rsidRPr="008B4C23">
        <w:rPr>
          <w:rFonts w:cs="URWPalladioL-Roma"/>
          <w:color w:val="000000"/>
        </w:rPr>
        <w:t xml:space="preserve">Excitation </w:t>
      </w:r>
      <w:r>
        <w:rPr>
          <w:rFonts w:cs="URWPalladioL-Roma"/>
          <w:color w:val="000000"/>
        </w:rPr>
        <w:t xml:space="preserve">signals include visible </w:t>
      </w:r>
      <w:r w:rsidRPr="008B4C23">
        <w:rPr>
          <w:rFonts w:cs="URWPalladioL-Roma"/>
          <w:color w:val="000000"/>
        </w:rPr>
        <w:t>light, electron beams, X-ray</w:t>
      </w:r>
      <w:r>
        <w:rPr>
          <w:rFonts w:cs="URWPalladioL-Roma"/>
          <w:color w:val="000000"/>
        </w:rPr>
        <w:t>s</w:t>
      </w:r>
      <w:r w:rsidRPr="008B4C23">
        <w:rPr>
          <w:rFonts w:cs="URWPalladioL-Roma"/>
          <w:color w:val="000000"/>
        </w:rPr>
        <w:t>,</w:t>
      </w:r>
      <w:r>
        <w:rPr>
          <w:rFonts w:cs="URWPalladioL-Roma"/>
          <w:color w:val="000000"/>
        </w:rPr>
        <w:t xml:space="preserve"> </w:t>
      </w:r>
      <w:r w:rsidRPr="008B4C23">
        <w:rPr>
          <w:rFonts w:cs="URWPalladioL-Roma"/>
          <w:color w:val="000000"/>
        </w:rPr>
        <w:t>magnetic pulses, positrons or acoustic waves</w:t>
      </w:r>
      <w:r>
        <w:rPr>
          <w:rFonts w:cs="URWPalladioL-Roma"/>
          <w:color w:val="000000"/>
        </w:rPr>
        <w:t xml:space="preserve"> </w:t>
      </w:r>
      <w:r w:rsidR="00FA69FB">
        <w:rPr>
          <w:rFonts w:cs="URWPalladioL-Roma"/>
          <w:color w:val="000000"/>
        </w:rPr>
        <w:fldChar w:fldCharType="begin"/>
      </w:r>
      <w:r w:rsidR="00170978">
        <w:rPr>
          <w:rFonts w:cs="URWPalladioL-Roma"/>
          <w:color w:val="000000"/>
        </w:rPr>
        <w:instrText xml:space="preserve"> ADDIN EN.CITE &lt;EndNote&gt;&lt;Cite&gt;&lt;Author&gt;Rochow&lt;/Author&gt;&lt;Year&gt;1994&lt;/Year&gt;&lt;RecNum&gt;237&lt;/RecNum&gt;&lt;DisplayText&gt;(44)&lt;/DisplayText&gt;&lt;record&gt;&lt;rec-number&gt;237&lt;/rec-number&gt;&lt;foreign-keys&gt;&lt;key app="EN" db-id="rds90pspit2frzeresr5szedf5psfw2pa9zd" timestamp="1453805837"&gt;237&lt;/key&gt;&lt;/foreign-keys&gt;&lt;ref-type name="Book"&gt;6&lt;/ref-type&gt;&lt;contributors&gt;&lt;authors&gt;&lt;author&gt;Rochow, Theodore George&lt;/author&gt;&lt;author&gt;Tucker, Paul Arthur&lt;/author&gt;&lt;/authors&gt;&lt;/contributors&gt;&lt;titles&gt;&lt;title&gt;Introduction to microscopy by means of light, electrons, X rays, or acoustics&lt;/title&gt;&lt;secondary-title&gt;The language of science&lt;/secondary-title&gt;&lt;/titles&gt;&lt;pages&gt;xvii, 455 p.&lt;/pages&gt;&lt;edition&gt;2nd&lt;/edition&gt;&lt;keywords&gt;&lt;keyword&gt;Microscopy.&lt;/keyword&gt;&lt;keyword&gt;X-Rays.&lt;/keyword&gt;&lt;keyword&gt;Acoustics.&lt;/keyword&gt;&lt;/keywords&gt;&lt;dates&gt;&lt;year&gt;1994&lt;/year&gt;&lt;/dates&gt;&lt;pub-location&gt;New York&lt;/pub-location&gt;&lt;publisher&gt;Plenum Press&lt;/publisher&gt;&lt;isbn&gt;0306446847 (hbk)&lt;/isbn&gt;&lt;call-num&gt;HARTLEY ON-LOAN QC 373.M5 ROC 3-WK-LOAN&lt;/call-num&gt;&lt;label&gt;Rochow1994&lt;/label&gt;&lt;/record&gt;&lt;/Cite&gt;&lt;/EndNote&gt;</w:instrText>
      </w:r>
      <w:r w:rsidR="00FA69FB">
        <w:rPr>
          <w:rFonts w:cs="URWPalladioL-Roma"/>
          <w:color w:val="000000"/>
        </w:rPr>
        <w:fldChar w:fldCharType="separate"/>
      </w:r>
      <w:r w:rsidR="00170978">
        <w:rPr>
          <w:rFonts w:cs="URWPalladioL-Roma"/>
          <w:noProof/>
          <w:color w:val="000000"/>
        </w:rPr>
        <w:t>(44)</w:t>
      </w:r>
      <w:r w:rsidR="00FA69FB">
        <w:rPr>
          <w:rFonts w:cs="URWPalladioL-Roma"/>
          <w:color w:val="000000"/>
        </w:rPr>
        <w:fldChar w:fldCharType="end"/>
      </w:r>
      <w:r>
        <w:rPr>
          <w:rFonts w:cs="URWPalladioL-Roma"/>
          <w:color w:val="000000"/>
        </w:rPr>
        <w:t>. Different i</w:t>
      </w:r>
      <w:r w:rsidRPr="008B4C23">
        <w:rPr>
          <w:rFonts w:cs="URWPalladioL-Roma"/>
          <w:color w:val="000000"/>
        </w:rPr>
        <w:t xml:space="preserve">maging </w:t>
      </w:r>
      <w:r w:rsidR="00A732A3">
        <w:rPr>
          <w:rFonts w:cs="URWPalladioL-Roma"/>
          <w:color w:val="000000"/>
        </w:rPr>
        <w:t>techniques</w:t>
      </w:r>
      <w:r w:rsidR="00A732A3" w:rsidRPr="008B4C23">
        <w:rPr>
          <w:rFonts w:cs="URWPalladioL-Roma"/>
          <w:color w:val="000000"/>
        </w:rPr>
        <w:t xml:space="preserve"> </w:t>
      </w:r>
      <w:r w:rsidR="00A732A3">
        <w:rPr>
          <w:rFonts w:cs="URWPalladioL-Roma"/>
          <w:color w:val="000000"/>
        </w:rPr>
        <w:t>can be</w:t>
      </w:r>
      <w:r w:rsidRPr="008B4C23">
        <w:rPr>
          <w:rFonts w:cs="URWPalladioL-Roma"/>
          <w:color w:val="000000"/>
        </w:rPr>
        <w:t xml:space="preserve"> distinguished by </w:t>
      </w:r>
      <w:r w:rsidR="00A732A3">
        <w:rPr>
          <w:rFonts w:cs="URWPalladioL-Roma"/>
          <w:color w:val="000000"/>
        </w:rPr>
        <w:t xml:space="preserve">their </w:t>
      </w:r>
      <w:r w:rsidRPr="008B4C23">
        <w:rPr>
          <w:rFonts w:cs="URWPalladioL-Roma"/>
          <w:color w:val="000000"/>
        </w:rPr>
        <w:t>di</w:t>
      </w:r>
      <w:r>
        <w:rPr>
          <w:rFonts w:cs="Rpxr"/>
          <w:color w:val="000000"/>
        </w:rPr>
        <w:t>ff</w:t>
      </w:r>
      <w:r w:rsidRPr="008B4C23">
        <w:rPr>
          <w:rFonts w:cs="URWPalladioL-Roma"/>
          <w:color w:val="000000"/>
        </w:rPr>
        <w:t xml:space="preserve">erent characteristics, such as </w:t>
      </w:r>
      <w:r>
        <w:rPr>
          <w:rFonts w:cs="URWPalladioL-Roma"/>
          <w:color w:val="000000"/>
        </w:rPr>
        <w:t xml:space="preserve">2D or 3D readouts, </w:t>
      </w:r>
      <w:r w:rsidRPr="008B4C23">
        <w:rPr>
          <w:rFonts w:cs="URWPalladioL-Roma"/>
          <w:color w:val="000000"/>
        </w:rPr>
        <w:t>excitation</w:t>
      </w:r>
      <w:r>
        <w:rPr>
          <w:rFonts w:cs="URWPalladioL-Roma"/>
          <w:color w:val="000000"/>
        </w:rPr>
        <w:t xml:space="preserve"> </w:t>
      </w:r>
      <w:r w:rsidRPr="008B4C23">
        <w:rPr>
          <w:rFonts w:cs="URWPalladioL-Roma"/>
          <w:color w:val="000000"/>
        </w:rPr>
        <w:t>mechanism, c</w:t>
      </w:r>
      <w:r w:rsidR="005E717E">
        <w:rPr>
          <w:rFonts w:cs="URWPalladioL-Roma"/>
          <w:color w:val="000000"/>
        </w:rPr>
        <w:t>apability to penetrate tissue and</w:t>
      </w:r>
      <w:r w:rsidRPr="008B4C23">
        <w:rPr>
          <w:rFonts w:cs="URWPalladioL-Roma"/>
          <w:color w:val="000000"/>
        </w:rPr>
        <w:t xml:space="preserve"> compatibility </w:t>
      </w:r>
      <w:r>
        <w:rPr>
          <w:rFonts w:cs="URWPalladioL-Roma"/>
          <w:color w:val="000000"/>
        </w:rPr>
        <w:t>for</w:t>
      </w:r>
      <w:r w:rsidRPr="008B4C23">
        <w:rPr>
          <w:rFonts w:cs="URWPalladioL-Roma"/>
          <w:color w:val="000000"/>
        </w:rPr>
        <w:t xml:space="preserve"> </w:t>
      </w:r>
      <w:r w:rsidRPr="008B4C23">
        <w:rPr>
          <w:rFonts w:cs="URWPalladioL-Roma"/>
          <w:color w:val="000000"/>
        </w:rPr>
        <w:lastRenderedPageBreak/>
        <w:t>imag</w:t>
      </w:r>
      <w:r>
        <w:rPr>
          <w:rFonts w:cs="URWPalladioL-Roma"/>
          <w:color w:val="000000"/>
        </w:rPr>
        <w:t>ing</w:t>
      </w:r>
      <w:r w:rsidRPr="008B4C23">
        <w:rPr>
          <w:rFonts w:cs="URWPalladioL-Roma"/>
          <w:color w:val="000000"/>
        </w:rPr>
        <w:t xml:space="preserve"> </w:t>
      </w:r>
      <w:r w:rsidRPr="00BC0D4B">
        <w:rPr>
          <w:rFonts w:cs="URWPalladioL-Ital"/>
          <w:i/>
          <w:iCs/>
          <w:color w:val="000000"/>
        </w:rPr>
        <w:t>in vivo</w:t>
      </w:r>
      <w:r w:rsidRPr="008B4C23">
        <w:rPr>
          <w:rFonts w:cs="URWPalladioL-Ital"/>
          <w:color w:val="000000"/>
        </w:rPr>
        <w:t xml:space="preserve"> </w:t>
      </w:r>
      <w:r w:rsidRPr="008B4C23">
        <w:rPr>
          <w:rFonts w:cs="URWPalladioL-Roma"/>
          <w:color w:val="000000"/>
        </w:rPr>
        <w:t xml:space="preserve">or </w:t>
      </w:r>
      <w:r w:rsidRPr="00BC0D4B">
        <w:rPr>
          <w:rFonts w:cs="URWPalladioL-Ital"/>
          <w:i/>
          <w:iCs/>
          <w:color w:val="000000"/>
        </w:rPr>
        <w:t>ex vivo</w:t>
      </w:r>
      <w:r w:rsidRPr="008B4C23">
        <w:rPr>
          <w:rFonts w:cs="URWPalladioL-Roma"/>
          <w:color w:val="000000"/>
        </w:rPr>
        <w:t>.</w:t>
      </w:r>
      <w:r>
        <w:rPr>
          <w:rFonts w:cs="URWPalladioL-Roma"/>
          <w:color w:val="000000"/>
        </w:rPr>
        <w:t xml:space="preserve"> Imaging systems for the visualisation of vascular networks have been reviewed extensively, e.g. in the context of blood flow modelling by </w:t>
      </w:r>
      <w:r w:rsidR="00767832">
        <w:rPr>
          <w:rFonts w:cs="URWPalladioL-Roma"/>
          <w:color w:val="000000"/>
        </w:rPr>
        <w:t xml:space="preserve">Kim </w:t>
      </w:r>
      <w:r w:rsidR="00767832" w:rsidRPr="00767832">
        <w:rPr>
          <w:rFonts w:cs="URWPalladioL-Roma"/>
          <w:i/>
          <w:color w:val="000000"/>
        </w:rPr>
        <w:t>et al.</w:t>
      </w:r>
      <w:r w:rsidR="00767832">
        <w:rPr>
          <w:rFonts w:cs="URWPalladioL-Roma"/>
          <w:color w:val="000000"/>
        </w:rPr>
        <w:t xml:space="preserve"> </w:t>
      </w:r>
      <w:r w:rsidR="00FA69FB">
        <w:rPr>
          <w:rFonts w:cs="URWPalladioL-Roma"/>
          <w:color w:val="000000"/>
        </w:rPr>
        <w:fldChar w:fldCharType="begin">
          <w:fldData xml:space="preserve">PEVuZE5vdGU+PENpdGU+PEF1dGhvcj5LaW08L0F1dGhvcj48WWVhcj4yMDEyPC9ZZWFyPjxSZWNO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</w:fldData>
        </w:fldChar>
      </w:r>
      <w:r w:rsidR="00170978">
        <w:rPr>
          <w:rFonts w:cs="URWPalladioL-Roma"/>
          <w:color w:val="000000"/>
        </w:rPr>
        <w:instrText xml:space="preserve"> ADDIN EN.CITE </w:instrText>
      </w:r>
      <w:r w:rsidR="00170978">
        <w:rPr>
          <w:rFonts w:cs="URWPalladioL-Roma"/>
          <w:color w:val="000000"/>
        </w:rPr>
        <w:fldChar w:fldCharType="begin">
          <w:fldData xml:space="preserve">PEVuZE5vdGU+PENpdGU+PEF1dGhvcj5LaW08L0F1dGhvcj48WWVhcj4yMDEyPC9ZZWFyPjxSZWNO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</w:fldData>
        </w:fldChar>
      </w:r>
      <w:r w:rsidR="00170978">
        <w:rPr>
          <w:rFonts w:cs="URWPalladioL-Roma"/>
          <w:color w:val="000000"/>
        </w:rPr>
        <w:instrText xml:space="preserve"> ADDIN EN.CITE.DATA </w:instrText>
      </w:r>
      <w:r w:rsidR="00170978">
        <w:rPr>
          <w:rFonts w:cs="URWPalladioL-Roma"/>
          <w:color w:val="000000"/>
        </w:rPr>
      </w:r>
      <w:r w:rsidR="00170978">
        <w:rPr>
          <w:rFonts w:cs="URWPalladioL-Roma"/>
          <w:color w:val="000000"/>
        </w:rPr>
        <w:fldChar w:fldCharType="end"/>
      </w:r>
      <w:r w:rsidR="00FA69FB">
        <w:rPr>
          <w:rFonts w:cs="URWPalladioL-Roma"/>
          <w:color w:val="000000"/>
        </w:rPr>
      </w:r>
      <w:r w:rsidR="00FA69FB">
        <w:rPr>
          <w:rFonts w:cs="URWPalladioL-Roma"/>
          <w:color w:val="000000"/>
        </w:rPr>
        <w:fldChar w:fldCharType="separate"/>
      </w:r>
      <w:r w:rsidR="00170978">
        <w:rPr>
          <w:rFonts w:cs="URWPalladioL-Roma"/>
          <w:noProof/>
          <w:color w:val="000000"/>
        </w:rPr>
        <w:t>(45)</w:t>
      </w:r>
      <w:r w:rsidR="00FA69FB">
        <w:rPr>
          <w:rFonts w:cs="URWPalladioL-Roma"/>
          <w:color w:val="000000"/>
        </w:rPr>
        <w:fldChar w:fldCharType="end"/>
      </w:r>
      <w:r>
        <w:rPr>
          <w:rFonts w:cs="URWPalladioL-Roma"/>
          <w:color w:val="000000"/>
        </w:rPr>
        <w:t xml:space="preserve">, angiogenesis by </w:t>
      </w:r>
      <w:r w:rsidR="00767832">
        <w:rPr>
          <w:rFonts w:cs="URWPalladioL-Roma"/>
          <w:color w:val="000000"/>
        </w:rPr>
        <w:t xml:space="preserve">Kiessling </w:t>
      </w:r>
      <w:r w:rsidR="00767832" w:rsidRPr="00767832">
        <w:rPr>
          <w:rFonts w:cs="URWPalladioL-Roma"/>
          <w:i/>
          <w:color w:val="000000"/>
        </w:rPr>
        <w:t>et al.</w:t>
      </w:r>
      <w:r w:rsidR="00767832">
        <w:rPr>
          <w:rFonts w:cs="URWPalladioL-Roma"/>
          <w:color w:val="000000"/>
        </w:rPr>
        <w:t xml:space="preserve"> </w:t>
      </w:r>
      <w:r w:rsidR="00FA69FB">
        <w:rPr>
          <w:rFonts w:cs="URWPalladioL-Roma"/>
          <w:color w:val="000000"/>
        </w:rPr>
        <w:fldChar w:fldCharType="begin">
          <w:fldData xml:space="preserve">PEVuZE5vdGU+PENpdGU+PEF1dGhvcj5LaWVzc2xpbmc8L0F1dGhvcj48WWVhcj4yMDEwPC9ZZWFy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</w:fldData>
        </w:fldChar>
      </w:r>
      <w:r w:rsidR="00170978">
        <w:rPr>
          <w:rFonts w:cs="URWPalladioL-Roma"/>
          <w:color w:val="000000"/>
        </w:rPr>
        <w:instrText xml:space="preserve"> ADDIN EN.CITE </w:instrText>
      </w:r>
      <w:r w:rsidR="00170978">
        <w:rPr>
          <w:rFonts w:cs="URWPalladioL-Roma"/>
          <w:color w:val="000000"/>
        </w:rPr>
        <w:fldChar w:fldCharType="begin">
          <w:fldData xml:space="preserve">PEVuZE5vdGU+PENpdGU+PEF1dGhvcj5LaWVzc2xpbmc8L0F1dGhvcj48WWVhcj4yMDEwPC9ZZWFy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</w:fldData>
        </w:fldChar>
      </w:r>
      <w:r w:rsidR="00170978">
        <w:rPr>
          <w:rFonts w:cs="URWPalladioL-Roma"/>
          <w:color w:val="000000"/>
        </w:rPr>
        <w:instrText xml:space="preserve"> ADDIN EN.CITE.DATA </w:instrText>
      </w:r>
      <w:r w:rsidR="00170978">
        <w:rPr>
          <w:rFonts w:cs="URWPalladioL-Roma"/>
          <w:color w:val="000000"/>
        </w:rPr>
      </w:r>
      <w:r w:rsidR="00170978">
        <w:rPr>
          <w:rFonts w:cs="URWPalladioL-Roma"/>
          <w:color w:val="000000"/>
        </w:rPr>
        <w:fldChar w:fldCharType="end"/>
      </w:r>
      <w:r w:rsidR="00FA69FB">
        <w:rPr>
          <w:rFonts w:cs="URWPalladioL-Roma"/>
          <w:color w:val="000000"/>
        </w:rPr>
      </w:r>
      <w:r w:rsidR="00FA69FB">
        <w:rPr>
          <w:rFonts w:cs="URWPalladioL-Roma"/>
          <w:color w:val="000000"/>
        </w:rPr>
        <w:fldChar w:fldCharType="separate"/>
      </w:r>
      <w:r w:rsidR="00170978">
        <w:rPr>
          <w:rFonts w:cs="URWPalladioL-Roma"/>
          <w:noProof/>
          <w:color w:val="000000"/>
        </w:rPr>
        <w:t>(46)</w:t>
      </w:r>
      <w:r w:rsidR="00FA69FB">
        <w:rPr>
          <w:rFonts w:cs="URWPalladioL-Roma"/>
          <w:color w:val="000000"/>
        </w:rPr>
        <w:fldChar w:fldCharType="end"/>
      </w:r>
      <w:r>
        <w:rPr>
          <w:rFonts w:cs="URWPalladioL-Roma"/>
          <w:color w:val="000000"/>
        </w:rPr>
        <w:t xml:space="preserve"> and systems biology by </w:t>
      </w:r>
      <w:r w:rsidR="00767832">
        <w:rPr>
          <w:rFonts w:cs="URWPalladioL-Roma"/>
          <w:color w:val="000000"/>
        </w:rPr>
        <w:t xml:space="preserve">Kherlopian </w:t>
      </w:r>
      <w:r w:rsidR="00767832" w:rsidRPr="00767832">
        <w:rPr>
          <w:rFonts w:cs="URWPalladioL-Roma"/>
          <w:i/>
          <w:color w:val="000000"/>
        </w:rPr>
        <w:t>et al.</w:t>
      </w:r>
      <w:r w:rsidR="00767832">
        <w:rPr>
          <w:rFonts w:cs="URWPalladioL-Roma"/>
          <w:color w:val="000000"/>
        </w:rPr>
        <w:t xml:space="preserve"> </w:t>
      </w:r>
      <w:r w:rsidR="00FA69FB">
        <w:rPr>
          <w:rFonts w:cs="URWPalladioL-Roma"/>
          <w:color w:val="000000"/>
        </w:rPr>
        <w:fldChar w:fldCharType="begin"/>
      </w:r>
      <w:r w:rsidR="00170978">
        <w:rPr>
          <w:rFonts w:cs="URWPalladioL-Roma"/>
          <w:color w:val="000000"/>
        </w:rPr>
        <w:instrText xml:space="preserve"> ADDIN EN.CITE &lt;EndNote&gt;&lt;Cite&gt;&lt;Author&gt;Kherlopian&lt;/Author&gt;&lt;Year&gt;2008&lt;/Year&gt;&lt;RecNum&gt;246&lt;/RecNum&gt;&lt;DisplayText&gt;(47)&lt;/DisplayText&gt;&lt;record&gt;&lt;rec-number&gt;246&lt;/rec-number&gt;&lt;foreign-keys&gt;&lt;key app="EN" db-id="rds90pspit2frzeresr5szedf5psfw2pa9zd" timestamp="1453809308"&gt;246&lt;/key&gt;&lt;/foreign-keys&gt;&lt;ref-type name="Journal Article"&gt;17&lt;/ref-type&gt;&lt;contributors&gt;&lt;authors&gt;&lt;author&gt;Kherlopian, A. R.&lt;/author&gt;&lt;author&gt;Song, T.&lt;/author&gt;&lt;author&gt;Duan, Q.&lt;/author&gt;&lt;author&gt;Neimark, M. A.&lt;/author&gt;&lt;author&gt;Po, M. J.&lt;/author&gt;&lt;author&gt;Gohagan, J. K.&lt;/author&gt;&lt;author&gt;Laine, A. F.&lt;/author&gt;&lt;/authors&gt;&lt;/contributors&gt;&lt;auth-address&gt;Department of Biomedical Engineering, Columbia University, New York, NY, USA. ark2010@med.cornell.edu&lt;/auth-address&gt;&lt;titles&gt;&lt;title&gt;A review of imaging techniques for systems biology&lt;/title&gt;&lt;secondary-title&gt;BMC Syst Biol&lt;/secondary-title&gt;&lt;alt-title&gt;BMC systems biology&lt;/alt-title&gt;&lt;/titles&gt;&lt;periodical&gt;&lt;full-title&gt;BMC Syst Biol&lt;/full-title&gt;&lt;abbr-1&gt;BMC systems biology&lt;/abbr-1&gt;&lt;/periodical&gt;&lt;alt-periodical&gt;&lt;full-title&gt;BMC Syst Biol&lt;/full-title&gt;&lt;abbr-1&gt;BMC systems biology&lt;/abbr-1&gt;&lt;/alt-periodical&gt;&lt;pages&gt;74&lt;/pages&gt;&lt;volume&gt;2&lt;/volume&gt;&lt;keywords&gt;&lt;keyword&gt;Animals&lt;/keyword&gt;&lt;keyword&gt;*Diagnostic Imaging&lt;/keyword&gt;&lt;keyword&gt;Humans&lt;/keyword&gt;&lt;keyword&gt;*Molecular Probe Techniques&lt;/keyword&gt;&lt;keyword&gt;Molecular Probes/analysis&lt;/keyword&gt;&lt;keyword&gt;Nanostructures&lt;/keyword&gt;&lt;keyword&gt;Neoplasms/metabolism&lt;/keyword&gt;&lt;keyword&gt;Systems Biology/*methods&lt;/keyword&gt;&lt;/keywords&gt;&lt;dates&gt;&lt;year&gt;2008&lt;/year&gt;&lt;/dates&gt;&lt;isbn&gt;1752-0509 (Electronic)&amp;#xD;1752-0509 (Linking)&lt;/isbn&gt;&lt;accession-num&gt;18700030&lt;/accession-num&gt;&lt;label&gt;Kherlopian2008&lt;/label&gt;&lt;urls&gt;&lt;related-urls&gt;&lt;url&gt;http://www.ncbi.nlm.nih.gov/pubmed/18700030&lt;/url&gt;&lt;/related-urls&gt;&lt;/urls&gt;&lt;custom2&gt;2533300&lt;/custom2&gt;&lt;electronic-resource-num&gt;10.1186/1752-0509-2-74&lt;/electronic-resource-num&gt;&lt;/record&gt;&lt;/Cite&gt;&lt;/EndNote&gt;</w:instrText>
      </w:r>
      <w:r w:rsidR="00FA69FB">
        <w:rPr>
          <w:rFonts w:cs="URWPalladioL-Roma"/>
          <w:color w:val="000000"/>
        </w:rPr>
        <w:fldChar w:fldCharType="separate"/>
      </w:r>
      <w:r w:rsidR="00170978">
        <w:rPr>
          <w:rFonts w:cs="URWPalladioL-Roma"/>
          <w:noProof/>
          <w:color w:val="000000"/>
        </w:rPr>
        <w:t>(47)</w:t>
      </w:r>
      <w:r w:rsidR="00FA69FB">
        <w:rPr>
          <w:rFonts w:cs="URWPalladioL-Roma"/>
          <w:color w:val="000000"/>
        </w:rPr>
        <w:fldChar w:fldCharType="end"/>
      </w:r>
      <w:r>
        <w:rPr>
          <w:rFonts w:cs="URWPalladioL-Roma"/>
          <w:color w:val="000000"/>
        </w:rPr>
        <w:t xml:space="preserve">. </w:t>
      </w:r>
      <w:r>
        <w:t xml:space="preserve">Here, we have created a scatter graph that compares maximum spatial resolution and tissue penetration depth (Figure </w:t>
      </w:r>
      <w:r w:rsidR="00F7310A">
        <w:t>4</w:t>
      </w:r>
      <w:r>
        <w:t xml:space="preserve">). In </w:t>
      </w:r>
      <w:r w:rsidRPr="008B4C23">
        <w:rPr>
          <w:rFonts w:cs="URWPalladioL-Roma"/>
          <w:color w:val="000000"/>
        </w:rPr>
        <w:t xml:space="preserve">Table </w:t>
      </w:r>
      <w:r w:rsidR="00F7310A">
        <w:rPr>
          <w:rFonts w:cs="URWPalladioL-Roma"/>
        </w:rPr>
        <w:t>2</w:t>
      </w:r>
      <w:r>
        <w:rPr>
          <w:rFonts w:cs="URWPalladioL-Roma"/>
        </w:rPr>
        <w:t>,</w:t>
      </w:r>
      <w:r>
        <w:rPr>
          <w:rFonts w:cs="URWPalladioL-Roma"/>
          <w:color w:val="0000FF"/>
        </w:rPr>
        <w:t xml:space="preserve"> </w:t>
      </w:r>
      <w:r w:rsidRPr="008B4C23">
        <w:rPr>
          <w:rFonts w:cs="URWPalladioL-Roma"/>
          <w:color w:val="000000"/>
        </w:rPr>
        <w:t xml:space="preserve">an overview </w:t>
      </w:r>
      <w:r>
        <w:rPr>
          <w:rFonts w:cs="URWPalladioL-Roma"/>
          <w:color w:val="000000"/>
        </w:rPr>
        <w:t>is provided on the capabilities of the different imaging techniques</w:t>
      </w:r>
      <w:r w:rsidRPr="008B4C23">
        <w:rPr>
          <w:rFonts w:cs="URWPalladioL-Roma"/>
          <w:color w:val="000000"/>
        </w:rPr>
        <w:t>.</w:t>
      </w:r>
      <w:r>
        <w:rPr>
          <w:rFonts w:cs="URWPalladioL-Roma"/>
          <w:color w:val="000000"/>
        </w:rPr>
        <w:t xml:space="preserve"> </w:t>
      </w:r>
      <w:r w:rsidR="00405200">
        <w:rPr>
          <w:rFonts w:cs="URWPalladioL-Roma"/>
          <w:color w:val="000000"/>
        </w:rPr>
        <w:t xml:space="preserve">These collectively show that </w:t>
      </w:r>
      <w:r w:rsidR="00F93354">
        <w:rPr>
          <w:rFonts w:cs="URWPalladioL-Roma"/>
          <w:color w:val="000000"/>
        </w:rPr>
        <w:t>whilst l</w:t>
      </w:r>
      <w:r>
        <w:rPr>
          <w:rFonts w:cs="URWPalladioL-Roma"/>
          <w:color w:val="000000"/>
        </w:rPr>
        <w:t>ight microscopy is used as a gold standard for the visualisation of the microvasculature (in 2D)</w:t>
      </w:r>
      <w:r w:rsidR="00312788">
        <w:rPr>
          <w:rFonts w:cs="URWPalladioL-Roma"/>
          <w:color w:val="000000"/>
        </w:rPr>
        <w:t>,</w:t>
      </w:r>
      <w:r>
        <w:rPr>
          <w:rFonts w:cs="URWPalladioL-Roma"/>
          <w:color w:val="000000"/>
        </w:rPr>
        <w:t xml:space="preserve"> </w:t>
      </w:r>
      <w:r w:rsidR="00312788">
        <w:t>the most suitable imaging techniques for capturing the structure of the (micro)vascular tree are micro-computed tomography (µCT), synchrotron</w:t>
      </w:r>
      <w:r w:rsidR="00F7310A">
        <w:t xml:space="preserve"> radiation</w:t>
      </w:r>
      <w:r w:rsidR="00416641">
        <w:t>-based</w:t>
      </w:r>
      <w:r w:rsidR="00F7310A">
        <w:t xml:space="preserve"> </w:t>
      </w:r>
      <w:r w:rsidR="00312788">
        <w:t>CT (SR CT)</w:t>
      </w:r>
      <w:r w:rsidR="00F7310A">
        <w:t>,</w:t>
      </w:r>
      <w:r w:rsidR="00312788">
        <w:t xml:space="preserve"> and possibly light</w:t>
      </w:r>
      <w:r w:rsidR="000441A3">
        <w:t xml:space="preserve"> s</w:t>
      </w:r>
      <w:r w:rsidR="00312788">
        <w:t xml:space="preserve">heet fluorescence microscopy (LSFM). When </w:t>
      </w:r>
      <w:r>
        <w:rPr>
          <w:rFonts w:cs="URWPalladioL-Roma"/>
          <w:color w:val="000000"/>
        </w:rPr>
        <w:t>attempting to capture the whole vascular net</w:t>
      </w:r>
      <w:r w:rsidR="00912F6B">
        <w:rPr>
          <w:rFonts w:cs="URWPalladioL-Roma"/>
          <w:color w:val="000000"/>
        </w:rPr>
        <w:t>work on an organ level, neither</w:t>
      </w:r>
      <w:r w:rsidR="00312788">
        <w:rPr>
          <w:rFonts w:cs="URWPalladioL-Roma"/>
          <w:color w:val="000000"/>
        </w:rPr>
        <w:t xml:space="preserve"> light microscopy nor confocal la</w:t>
      </w:r>
      <w:r w:rsidR="00CC5660">
        <w:rPr>
          <w:rFonts w:cs="URWPalladioL-Roma"/>
          <w:color w:val="000000"/>
        </w:rPr>
        <w:t>ser scanning microscopy (CLSM) is</w:t>
      </w:r>
      <w:r>
        <w:rPr>
          <w:rFonts w:cs="URWPalladioL-Roma"/>
          <w:color w:val="000000"/>
        </w:rPr>
        <w:t xml:space="preserve"> suitable due to their small </w:t>
      </w:r>
      <w:r w:rsidR="00312788">
        <w:rPr>
          <w:rFonts w:cs="URWPalladioL-Roma"/>
          <w:color w:val="000000"/>
        </w:rPr>
        <w:t xml:space="preserve">tissue </w:t>
      </w:r>
      <w:r>
        <w:rPr>
          <w:rFonts w:cs="URWPalladioL-Roma"/>
          <w:color w:val="000000"/>
        </w:rPr>
        <w:t>penetration depth</w:t>
      </w:r>
      <w:r w:rsidR="00B97812">
        <w:rPr>
          <w:rFonts w:cs="URWPalladioL-Roma"/>
          <w:color w:val="000000"/>
        </w:rPr>
        <w:t xml:space="preserve"> (~100 µm)</w:t>
      </w:r>
      <w:r>
        <w:rPr>
          <w:rFonts w:cs="URWPalladioL-Roma"/>
          <w:color w:val="000000"/>
        </w:rPr>
        <w:t xml:space="preserve">. </w:t>
      </w:r>
      <w:r w:rsidR="00312788">
        <w:rPr>
          <w:rFonts w:cs="URWPalladioL-Roma"/>
          <w:color w:val="000000"/>
        </w:rPr>
        <w:t>For these techniques, the tissue usually needs to</w:t>
      </w:r>
      <w:r>
        <w:rPr>
          <w:rFonts w:cs="URWPalladioL-Roma"/>
          <w:color w:val="000000"/>
        </w:rPr>
        <w:t xml:space="preserve"> be </w:t>
      </w:r>
      <w:r w:rsidR="0067590F">
        <w:rPr>
          <w:rFonts w:cs="URWPalladioL-Roma"/>
          <w:color w:val="000000"/>
        </w:rPr>
        <w:t xml:space="preserve">physically </w:t>
      </w:r>
      <w:r>
        <w:rPr>
          <w:rFonts w:cs="URWPalladioL-Roma"/>
          <w:color w:val="000000"/>
        </w:rPr>
        <w:t xml:space="preserve">sectioned, which is time-consuming and often leads to image artefacts due to sample distortion and deformation caused mainly by the shear stresses </w:t>
      </w:r>
      <w:r w:rsidR="005A288F">
        <w:rPr>
          <w:rFonts w:cs="URWPalladioL-Roma"/>
          <w:color w:val="000000"/>
        </w:rPr>
        <w:t xml:space="preserve">resulting from </w:t>
      </w:r>
      <w:r>
        <w:rPr>
          <w:rFonts w:cs="URWPalladioL-Roma"/>
          <w:color w:val="000000"/>
        </w:rPr>
        <w:t>cutting. I</w:t>
      </w:r>
      <w:r>
        <w:t xml:space="preserve">f the microvasculature within a whole murine </w:t>
      </w:r>
      <w:r w:rsidR="005E717E">
        <w:t xml:space="preserve">skeletal </w:t>
      </w:r>
      <w:r>
        <w:t xml:space="preserve">muscle </w:t>
      </w:r>
      <w:r w:rsidR="0067590F">
        <w:t>(</w:t>
      </w:r>
      <w:r>
        <w:t>with typical dimensions</w:t>
      </w:r>
      <w:r w:rsidR="0067590F">
        <w:t xml:space="preserve"> of</w:t>
      </w:r>
      <w:r>
        <w:t xml:space="preserve"> </w:t>
      </w:r>
      <w:r w:rsidR="005E6AD0">
        <w:t xml:space="preserve">about </w:t>
      </w:r>
      <w:r>
        <w:t>0.2x0.2x0.8 cm</w:t>
      </w:r>
      <w:r>
        <w:rPr>
          <w:vertAlign w:val="superscript"/>
        </w:rPr>
        <w:t>3</w:t>
      </w:r>
      <w:r w:rsidR="0067590F">
        <w:t xml:space="preserve">) </w:t>
      </w:r>
      <w:r>
        <w:t>is to be imaged non-destructively, the imaging technique must provide a sufficient depth of field to penetrate the whole soft tissue sample. This limit</w:t>
      </w:r>
      <w:r w:rsidR="005E717E">
        <w:t xml:space="preserve"> of 0.2 cm</w:t>
      </w:r>
      <w:r>
        <w:t xml:space="preserve"> is marked by the blue line in Figure </w:t>
      </w:r>
      <w:r w:rsidR="005A288F">
        <w:t>4</w:t>
      </w:r>
      <w:r>
        <w:t>.</w:t>
      </w:r>
      <w:r w:rsidRPr="005C0DB4">
        <w:t xml:space="preserve"> </w:t>
      </w:r>
      <w:r>
        <w:t xml:space="preserve">Furthermore, only techniques with a spatial resolution of </w:t>
      </w:r>
      <w:r w:rsidR="00AC38C3">
        <w:t xml:space="preserve">at least </w:t>
      </w:r>
      <w:r>
        <w:t>about 1-1.5 µm can be considered for the assessment of microvascular systems. This is the limit when the finest capillaries of 5 µm diameter will be represented by 3-5 pixels</w:t>
      </w:r>
      <w:r w:rsidR="00415A99">
        <w:t>/</w:t>
      </w:r>
      <w:r>
        <w:t>voxels, which is necessary to have confidence when identifying and segmenting structures</w:t>
      </w:r>
      <w:r w:rsidR="00113723">
        <w:t xml:space="preserve"> (due to partial volume effects)</w:t>
      </w:r>
      <w:r>
        <w:t xml:space="preserve"> as well as for performing image-based modelling subsequently in a reliable manner</w:t>
      </w:r>
      <w:r w:rsidR="00912F6B">
        <w:t>, as recommended for finite element modelling</w:t>
      </w:r>
      <w:r w:rsidR="0067590F">
        <w:t xml:space="preserve"> of trabecular bone micr</w:t>
      </w:r>
      <w:r w:rsidR="000E4AAA">
        <w:t>o</w:t>
      </w:r>
      <w:r w:rsidR="0067590F">
        <w:t>architecture</w:t>
      </w:r>
      <w:r w:rsidR="00912F6B">
        <w:t xml:space="preserve"> </w:t>
      </w:r>
      <w:r w:rsidR="00912F6B">
        <w:fldChar w:fldCharType="begin">
          <w:fldData xml:space="preserve">PEVuZE5vdGU+PENpdGU+PEF1dGhvcj5Cb3V4c2VpbjwvQXV0aG9yPjxZZWFyPjIwMTA8L1llYXI+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=
</w:fldData>
        </w:fldChar>
      </w:r>
      <w:r w:rsidR="00170978">
        <w:instrText xml:space="preserve"> ADDIN EN.CITE </w:instrText>
      </w:r>
      <w:r w:rsidR="00170978">
        <w:fldChar w:fldCharType="begin">
          <w:fldData xml:space="preserve">PEVuZE5vdGU+PENpdGU+PEF1dGhvcj5Cb3V4c2VpbjwvQXV0aG9yPjxZZWFyPjIwMTA8L1llYXI+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=
</w:fldData>
        </w:fldChar>
      </w:r>
      <w:r w:rsidR="00170978">
        <w:instrText xml:space="preserve"> ADDIN EN.CITE.DATA </w:instrText>
      </w:r>
      <w:r w:rsidR="00170978">
        <w:fldChar w:fldCharType="end"/>
      </w:r>
      <w:r w:rsidR="00912F6B">
        <w:fldChar w:fldCharType="separate"/>
      </w:r>
      <w:r w:rsidR="00170978">
        <w:rPr>
          <w:noProof/>
        </w:rPr>
        <w:t>(16)</w:t>
      </w:r>
      <w:r w:rsidR="00912F6B">
        <w:fldChar w:fldCharType="end"/>
      </w:r>
      <w:r w:rsidR="000011A1">
        <w:t xml:space="preserve"> for instance</w:t>
      </w:r>
      <w:r>
        <w:t xml:space="preserve">. The dashed red line in </w:t>
      </w:r>
      <w:r w:rsidR="003757AE">
        <w:t>f</w:t>
      </w:r>
      <w:r>
        <w:t xml:space="preserve">igure </w:t>
      </w:r>
      <w:r w:rsidR="00415A99">
        <w:t>4</w:t>
      </w:r>
      <w:r>
        <w:t xml:space="preserve"> marks this limit. </w:t>
      </w:r>
    </w:p>
    <w:p w14:paraId="56C2F620" w14:textId="43303EB8" w:rsidR="0080452C" w:rsidRPr="0080452C" w:rsidRDefault="0080452C" w:rsidP="00EE3847">
      <w:pPr>
        <w:pStyle w:val="Heading4"/>
        <w:spacing w:line="480" w:lineRule="auto"/>
        <w:jc w:val="both"/>
      </w:pPr>
      <w:r>
        <w:t xml:space="preserve">Light and </w:t>
      </w:r>
      <w:r w:rsidR="0067590F">
        <w:t>f</w:t>
      </w:r>
      <w:r>
        <w:t xml:space="preserve">luorescence </w:t>
      </w:r>
      <w:r w:rsidR="0067590F">
        <w:t>m</w:t>
      </w:r>
      <w:r>
        <w:t>icroscopy</w:t>
      </w:r>
    </w:p>
    <w:p w14:paraId="6FF1DD9F" w14:textId="1D1444FB" w:rsidR="00623C61" w:rsidRDefault="00F7527F" w:rsidP="00EE3847">
      <w:pPr>
        <w:autoSpaceDE w:val="0"/>
        <w:autoSpaceDN w:val="0"/>
        <w:adjustRightInd w:val="0"/>
        <w:spacing w:after="120" w:line="480" w:lineRule="auto"/>
        <w:jc w:val="both"/>
        <w:rPr>
          <w:rFonts w:cs="URWPalladioL-Roma"/>
          <w:color w:val="000000"/>
        </w:rPr>
      </w:pPr>
      <w:r w:rsidRPr="00F7527F">
        <w:rPr>
          <w:rFonts w:cs="URWPalladioL-Roma"/>
          <w:color w:val="000000"/>
        </w:rPr>
        <w:t xml:space="preserve">Light </w:t>
      </w:r>
      <w:r w:rsidR="00002625">
        <w:rPr>
          <w:rFonts w:cs="URWPalladioL-Roma"/>
          <w:color w:val="000000"/>
        </w:rPr>
        <w:t>m</w:t>
      </w:r>
      <w:r w:rsidRPr="00F7527F">
        <w:rPr>
          <w:rFonts w:cs="URWPalladioL-Roma"/>
          <w:color w:val="000000"/>
        </w:rPr>
        <w:t xml:space="preserve">icroscopy (LM) was the first </w:t>
      </w:r>
      <w:r w:rsidR="003876F1">
        <w:rPr>
          <w:rFonts w:cs="URWPalladioL-Roma"/>
          <w:color w:val="000000"/>
        </w:rPr>
        <w:t>method for biological imaging</w:t>
      </w:r>
      <w:r w:rsidRPr="00F7527F">
        <w:rPr>
          <w:rFonts w:cs="URWPalladioL-Roma"/>
          <w:color w:val="000000"/>
        </w:rPr>
        <w:t xml:space="preserve">, introduced around </w:t>
      </w:r>
      <w:r w:rsidR="00F858C7">
        <w:rPr>
          <w:rFonts w:cs="URWPalladioL-Roma"/>
          <w:color w:val="000000"/>
        </w:rPr>
        <w:t>the 17</w:t>
      </w:r>
      <w:r w:rsidR="00F858C7" w:rsidRPr="00F858C7">
        <w:rPr>
          <w:rFonts w:cs="URWPalladioL-Roma"/>
          <w:color w:val="000000"/>
          <w:vertAlign w:val="superscript"/>
        </w:rPr>
        <w:t>th</w:t>
      </w:r>
      <w:r w:rsidR="00F858C7">
        <w:rPr>
          <w:rFonts w:cs="URWPalladioL-Roma"/>
          <w:color w:val="000000"/>
        </w:rPr>
        <w:t xml:space="preserve"> century </w:t>
      </w:r>
      <w:r w:rsidRPr="00F7527F">
        <w:rPr>
          <w:rFonts w:cs="URWPalladioL-Roma"/>
          <w:color w:val="000000"/>
        </w:rPr>
        <w:t xml:space="preserve">as a single lens microscope. Since then </w:t>
      </w:r>
      <w:r w:rsidR="009A6EFD">
        <w:rPr>
          <w:rFonts w:cs="URWPalladioL-Roma"/>
          <w:color w:val="000000"/>
        </w:rPr>
        <w:t>LM</w:t>
      </w:r>
      <w:r w:rsidRPr="00F7527F">
        <w:rPr>
          <w:rFonts w:cs="URWPalladioL-Roma"/>
          <w:color w:val="000000"/>
        </w:rPr>
        <w:t xml:space="preserve"> has evolved and reached its interim </w:t>
      </w:r>
      <w:r w:rsidR="00623C61" w:rsidRPr="00F7527F">
        <w:rPr>
          <w:rFonts w:cs="URWPalladioL-Roma"/>
          <w:color w:val="000000"/>
        </w:rPr>
        <w:t xml:space="preserve">maximum </w:t>
      </w:r>
      <w:r w:rsidR="00623C61">
        <w:rPr>
          <w:rFonts w:cs="URWPalladioL-Roma"/>
          <w:color w:val="000000"/>
        </w:rPr>
        <w:lastRenderedPageBreak/>
        <w:t xml:space="preserve">spatial </w:t>
      </w:r>
      <w:r w:rsidR="00623C61" w:rsidRPr="00F7527F">
        <w:rPr>
          <w:rFonts w:cs="URWPalladioL-Roma"/>
          <w:color w:val="000000"/>
        </w:rPr>
        <w:t xml:space="preserve">resolution of </w:t>
      </w:r>
      <w:r w:rsidR="00623C61">
        <w:rPr>
          <w:rFonts w:cs="URWPalladioL-Roma"/>
          <w:color w:val="000000"/>
        </w:rPr>
        <w:t xml:space="preserve">roughly </w:t>
      </w:r>
      <w:r w:rsidR="00623C61" w:rsidRPr="00F7527F">
        <w:rPr>
          <w:rFonts w:cs="URWPalladioL-Roma"/>
          <w:color w:val="000000"/>
        </w:rPr>
        <w:t xml:space="preserve">0.2 </w:t>
      </w:r>
      <w:r w:rsidR="00623C61">
        <w:rPr>
          <w:rFonts w:cs="URWPalladioL-Roma"/>
          <w:color w:val="000000"/>
        </w:rPr>
        <w:t>µ</w:t>
      </w:r>
      <w:r w:rsidR="00623C61" w:rsidRPr="00F7527F">
        <w:rPr>
          <w:rFonts w:cs="URWPalladioL-Roma"/>
          <w:color w:val="000000"/>
        </w:rPr>
        <w:t>m in the 19</w:t>
      </w:r>
      <w:r w:rsidR="00623C61" w:rsidRPr="00312788">
        <w:rPr>
          <w:rFonts w:cs="URWPalladioL-Roma"/>
          <w:color w:val="000000"/>
          <w:vertAlign w:val="superscript"/>
        </w:rPr>
        <w:t>th</w:t>
      </w:r>
      <w:r w:rsidR="00623C61" w:rsidRPr="00F7527F">
        <w:rPr>
          <w:rFonts w:cs="URWPalladioL-Roma"/>
          <w:color w:val="000000"/>
        </w:rPr>
        <w:t xml:space="preserve"> century</w:t>
      </w:r>
      <w:r w:rsidR="00F858C7">
        <w:rPr>
          <w:rFonts w:cs="URWPalladioL-Roma"/>
          <w:color w:val="000000"/>
        </w:rPr>
        <w:t xml:space="preserve">, </w:t>
      </w:r>
      <w:r w:rsidR="00E74E4C">
        <w:rPr>
          <w:rFonts w:cs="URWPalladioL-Roma"/>
          <w:color w:val="000000"/>
        </w:rPr>
        <w:t xml:space="preserve">which is </w:t>
      </w:r>
      <w:r w:rsidR="00623C61">
        <w:rPr>
          <w:rFonts w:cs="URWPalladioL-Roma"/>
          <w:color w:val="000000"/>
        </w:rPr>
        <w:t>the diffraction limit at half of the minimal wavelength of visible light</w:t>
      </w:r>
      <w:r w:rsidR="00623C61" w:rsidRPr="00F7527F">
        <w:rPr>
          <w:rFonts w:cs="URWPalladioL-Roma"/>
          <w:color w:val="000000"/>
        </w:rPr>
        <w:t xml:space="preserve">. Recently, methods have been developed to image </w:t>
      </w:r>
      <w:r w:rsidR="00623C61">
        <w:rPr>
          <w:rFonts w:cs="URWPalladioL-Roma"/>
          <w:color w:val="000000"/>
        </w:rPr>
        <w:t xml:space="preserve">beyond this diffraction limit, </w:t>
      </w:r>
      <w:r w:rsidR="00623C61" w:rsidRPr="00F7527F">
        <w:rPr>
          <w:rFonts w:cs="URWPalladioL-Roma"/>
          <w:color w:val="000000"/>
        </w:rPr>
        <w:t xml:space="preserve">at so-called </w:t>
      </w:r>
      <w:r w:rsidR="00623C61">
        <w:rPr>
          <w:rFonts w:cs="URWPalladioL-Roma"/>
          <w:color w:val="000000"/>
        </w:rPr>
        <w:t>super</w:t>
      </w:r>
      <w:r w:rsidR="00A417A7">
        <w:rPr>
          <w:rFonts w:cs="URWPalladioL-Roma"/>
          <w:color w:val="000000"/>
        </w:rPr>
        <w:t>-</w:t>
      </w:r>
      <w:r w:rsidR="00623C61">
        <w:rPr>
          <w:rFonts w:cs="URWPalladioL-Roma"/>
          <w:color w:val="000000"/>
        </w:rPr>
        <w:t xml:space="preserve">resolution, i.e., </w:t>
      </w:r>
      <w:r w:rsidR="00623C61" w:rsidRPr="00F7527F">
        <w:rPr>
          <w:rFonts w:cs="URWPalladioL-Roma"/>
          <w:color w:val="000000"/>
        </w:rPr>
        <w:t>in the range of tens of nanomet</w:t>
      </w:r>
      <w:r w:rsidR="007126BF">
        <w:rPr>
          <w:rFonts w:cs="URWPalladioL-Roma"/>
          <w:color w:val="000000"/>
        </w:rPr>
        <w:t>re</w:t>
      </w:r>
      <w:r w:rsidR="00623C61" w:rsidRPr="00F7527F">
        <w:rPr>
          <w:rFonts w:cs="URWPalladioL-Roma"/>
          <w:color w:val="000000"/>
        </w:rPr>
        <w:t xml:space="preserve">s </w:t>
      </w:r>
      <w:r w:rsidR="00FA69FB">
        <w:rPr>
          <w:rFonts w:cs="URWPalladioL-Roma"/>
          <w:color w:val="000000"/>
        </w:rPr>
        <w:fldChar w:fldCharType="begin"/>
      </w:r>
      <w:r w:rsidR="00170978">
        <w:rPr>
          <w:rFonts w:cs="URWPalladioL-Roma"/>
          <w:color w:val="000000"/>
        </w:rPr>
        <w:instrText xml:space="preserve"> ADDIN EN.CITE &lt;EndNote&gt;&lt;Cite&gt;&lt;Author&gt;Murphy&lt;/Author&gt;&lt;Year&gt;2012&lt;/Year&gt;&lt;RecNum&gt;172&lt;/RecNum&gt;&lt;DisplayText&gt;(48)&lt;/DisplayText&gt;&lt;record&gt;&lt;rec-number&gt;172&lt;/rec-number&gt;&lt;foreign-keys&gt;&lt;key app="EN" db-id="rds90pspit2frzeresr5szedf5psfw2pa9zd" timestamp="1394209919"&gt;172&lt;/key&gt;&lt;/foreign-keys&gt;&lt;ref-type name="Electronic Book"&gt;44&lt;/ref-type&gt;&lt;contributors&gt;&lt;authors&gt;&lt;author&gt;Murphy, Douglas B.&lt;/author&gt;&lt;author&gt;Davidson, Michael W.&lt;/author&gt;&lt;/authors&gt;&lt;/contributors&gt;&lt;titles&gt;&lt;title&gt;Fundamentals of light microscopy and electronic imaging&lt;/title&gt;&lt;/titles&gt;&lt;pages&gt;xiii, 538 p.&lt;/pages&gt;&lt;edition&gt;2nd&lt;/edition&gt;&lt;keywords&gt;&lt;keyword&gt;Microscopy.&lt;/keyword&gt;&lt;keyword&gt;Image processing Digital techniques.&lt;/keyword&gt;&lt;/keywords&gt;&lt;dates&gt;&lt;year&gt;2012&lt;/year&gt;&lt;/dates&gt;&lt;pub-location&gt;Hoboken, N.J.&lt;/pub-location&gt;&lt;publisher&gt;Wiley-Blackwell&lt;/publisher&gt;&lt;call-num&gt;E-RESOURCE INTERNET Internet E-BOOK&lt;/call-num&gt;&lt;label&gt;Murphy2012&lt;/label&gt;&lt;urls&gt;&lt;related-urls&gt;&lt;url&gt;http://site.ebrary.com/lib/soton/Doc?id=10606068&lt;/url&gt;&lt;/related-urls&gt;&lt;/urls&gt;&lt;/record&gt;&lt;/Cite&gt;&lt;/EndNote&gt;</w:instrText>
      </w:r>
      <w:r w:rsidR="00FA69FB">
        <w:rPr>
          <w:rFonts w:cs="URWPalladioL-Roma"/>
          <w:color w:val="000000"/>
        </w:rPr>
        <w:fldChar w:fldCharType="separate"/>
      </w:r>
      <w:r w:rsidR="00170978">
        <w:rPr>
          <w:rFonts w:cs="URWPalladioL-Roma"/>
          <w:noProof/>
          <w:color w:val="000000"/>
        </w:rPr>
        <w:t>(48)</w:t>
      </w:r>
      <w:r w:rsidR="00FA69FB">
        <w:rPr>
          <w:rFonts w:cs="URWPalladioL-Roma"/>
          <w:color w:val="000000"/>
        </w:rPr>
        <w:fldChar w:fldCharType="end"/>
      </w:r>
      <w:r w:rsidR="00623C61">
        <w:rPr>
          <w:rFonts w:cs="URWPalladioL-Roma"/>
          <w:color w:val="000000"/>
        </w:rPr>
        <w:t xml:space="preserve">. </w:t>
      </w:r>
      <w:r w:rsidR="00623C61" w:rsidRPr="00F7527F">
        <w:rPr>
          <w:rFonts w:cs="URWPalladioL-Roma"/>
          <w:color w:val="000000"/>
        </w:rPr>
        <w:t xml:space="preserve">Different forms of </w:t>
      </w:r>
      <w:r w:rsidR="009A6EFD">
        <w:rPr>
          <w:rFonts w:cs="URWPalladioL-Roma"/>
          <w:color w:val="000000"/>
        </w:rPr>
        <w:t>LM</w:t>
      </w:r>
      <w:r w:rsidR="00623C61" w:rsidRPr="00F7527F">
        <w:rPr>
          <w:rFonts w:cs="URWPalladioL-Roma"/>
          <w:color w:val="000000"/>
        </w:rPr>
        <w:t xml:space="preserve"> exist, </w:t>
      </w:r>
      <w:r w:rsidR="00623C61">
        <w:rPr>
          <w:rFonts w:cs="URWPalladioL-Roma"/>
          <w:color w:val="000000"/>
        </w:rPr>
        <w:t>such</w:t>
      </w:r>
      <w:r w:rsidR="00623C61" w:rsidRPr="00F7527F">
        <w:rPr>
          <w:rFonts w:cs="URWPalladioL-Roma"/>
          <w:color w:val="000000"/>
        </w:rPr>
        <w:t xml:space="preserve"> </w:t>
      </w:r>
      <w:r w:rsidR="00623C61">
        <w:rPr>
          <w:rFonts w:cs="URWPalladioL-Roma"/>
          <w:color w:val="000000"/>
        </w:rPr>
        <w:t>as p</w:t>
      </w:r>
      <w:r w:rsidR="00623C61" w:rsidRPr="00F7527F">
        <w:rPr>
          <w:rFonts w:cs="URWPalladioL-Roma"/>
          <w:color w:val="000000"/>
        </w:rPr>
        <w:t>olaris</w:t>
      </w:r>
      <w:r w:rsidR="00623C61">
        <w:rPr>
          <w:rFonts w:cs="URWPalladioL-Roma"/>
          <w:color w:val="000000"/>
        </w:rPr>
        <w:t>ed</w:t>
      </w:r>
      <w:r w:rsidR="00623C61" w:rsidRPr="00F7527F">
        <w:rPr>
          <w:rFonts w:cs="URWPalladioL-Roma"/>
          <w:color w:val="000000"/>
        </w:rPr>
        <w:t xml:space="preserve">, </w:t>
      </w:r>
      <w:r w:rsidR="00623C61">
        <w:rPr>
          <w:rFonts w:cs="URWPalladioL-Roma"/>
          <w:color w:val="000000"/>
        </w:rPr>
        <w:t>p</w:t>
      </w:r>
      <w:r w:rsidR="00623C61" w:rsidRPr="00F7527F">
        <w:rPr>
          <w:rFonts w:cs="URWPalladioL-Roma"/>
          <w:color w:val="000000"/>
        </w:rPr>
        <w:t xml:space="preserve">hase </w:t>
      </w:r>
      <w:r w:rsidR="00623C61">
        <w:rPr>
          <w:rFonts w:cs="URWPalladioL-Roma"/>
          <w:color w:val="000000"/>
        </w:rPr>
        <w:t>c</w:t>
      </w:r>
      <w:r w:rsidR="00623C61" w:rsidRPr="00F7527F">
        <w:rPr>
          <w:rFonts w:cs="URWPalladioL-Roma"/>
          <w:color w:val="000000"/>
        </w:rPr>
        <w:t xml:space="preserve">ontrast </w:t>
      </w:r>
      <w:r w:rsidR="00623C61">
        <w:rPr>
          <w:rFonts w:cs="URWPalladioL-Roma"/>
          <w:color w:val="000000"/>
        </w:rPr>
        <w:t>or</w:t>
      </w:r>
      <w:r w:rsidR="00623C61" w:rsidRPr="00F7527F">
        <w:rPr>
          <w:rFonts w:cs="URWPalladioL-Roma"/>
          <w:color w:val="000000"/>
        </w:rPr>
        <w:t xml:space="preserve"> </w:t>
      </w:r>
      <w:r w:rsidR="00623C61">
        <w:rPr>
          <w:rFonts w:cs="URWPalladioL-Roma"/>
          <w:color w:val="000000"/>
        </w:rPr>
        <w:t>f</w:t>
      </w:r>
      <w:r w:rsidR="00623C61" w:rsidRPr="00F7527F">
        <w:rPr>
          <w:rFonts w:cs="URWPalladioL-Roma"/>
          <w:color w:val="000000"/>
        </w:rPr>
        <w:t xml:space="preserve">luorescence </w:t>
      </w:r>
      <w:r w:rsidR="00623C61">
        <w:rPr>
          <w:rFonts w:cs="URWPalladioL-Roma"/>
          <w:color w:val="000000"/>
        </w:rPr>
        <w:t>m</w:t>
      </w:r>
      <w:r w:rsidR="00623C61" w:rsidRPr="00F7527F">
        <w:rPr>
          <w:rFonts w:cs="URWPalladioL-Roma"/>
          <w:color w:val="000000"/>
        </w:rPr>
        <w:t xml:space="preserve">icroscopy. These </w:t>
      </w:r>
      <w:r w:rsidR="00623C61">
        <w:rPr>
          <w:rFonts w:cs="URWPalladioL-Roma"/>
          <w:color w:val="000000"/>
        </w:rPr>
        <w:t xml:space="preserve">imaging modalities make </w:t>
      </w:r>
      <w:r w:rsidR="00623C61" w:rsidRPr="00F7527F">
        <w:rPr>
          <w:rFonts w:cs="URWPalladioL-Roma"/>
          <w:color w:val="000000"/>
        </w:rPr>
        <w:t xml:space="preserve">use </w:t>
      </w:r>
      <w:r w:rsidR="00623C61">
        <w:rPr>
          <w:rFonts w:cs="URWPalladioL-Roma"/>
          <w:color w:val="000000"/>
        </w:rPr>
        <w:t xml:space="preserve">of </w:t>
      </w:r>
      <w:r w:rsidR="00623C61" w:rsidRPr="00F7527F">
        <w:rPr>
          <w:rFonts w:cs="URWPalladioL-Roma"/>
          <w:color w:val="000000"/>
        </w:rPr>
        <w:t xml:space="preserve">different </w:t>
      </w:r>
      <w:r w:rsidR="00623C61">
        <w:rPr>
          <w:rFonts w:cs="URWPalladioL-Roma"/>
          <w:color w:val="000000"/>
        </w:rPr>
        <w:t xml:space="preserve">physical principles </w:t>
      </w:r>
      <w:r w:rsidR="00623C61" w:rsidRPr="00F7527F">
        <w:rPr>
          <w:rFonts w:cs="URWPalladioL-Roma"/>
          <w:color w:val="000000"/>
        </w:rPr>
        <w:t xml:space="preserve">to make features </w:t>
      </w:r>
      <w:r w:rsidR="00623C61">
        <w:rPr>
          <w:rFonts w:cs="URWPalladioL-Roma"/>
          <w:color w:val="000000"/>
        </w:rPr>
        <w:t xml:space="preserve">of interest </w:t>
      </w:r>
      <w:r w:rsidR="00623C61" w:rsidRPr="00F7527F">
        <w:rPr>
          <w:rFonts w:cs="URWPalladioL-Roma"/>
          <w:color w:val="000000"/>
        </w:rPr>
        <w:t>visible</w:t>
      </w:r>
      <w:r w:rsidR="00623C61">
        <w:rPr>
          <w:rFonts w:cs="URWPalladioL-Roma"/>
          <w:color w:val="000000"/>
        </w:rPr>
        <w:t xml:space="preserve"> within the material or tissue to be examined</w:t>
      </w:r>
      <w:r w:rsidR="00623C61" w:rsidRPr="00F7527F">
        <w:rPr>
          <w:rFonts w:cs="URWPalladioL-Roma"/>
          <w:color w:val="000000"/>
        </w:rPr>
        <w:t xml:space="preserve">. Fluorescence microscopy </w:t>
      </w:r>
      <w:r w:rsidR="00623C61">
        <w:rPr>
          <w:rFonts w:cs="URWPalladioL-Roma"/>
          <w:color w:val="000000"/>
        </w:rPr>
        <w:t>is based on</w:t>
      </w:r>
      <w:r w:rsidR="00623C61" w:rsidRPr="00F7527F">
        <w:rPr>
          <w:rFonts w:cs="URWPalladioL-Roma"/>
          <w:color w:val="000000"/>
        </w:rPr>
        <w:t xml:space="preserve"> autofluorescence or fluorescence of a specific </w:t>
      </w:r>
      <w:r w:rsidR="002629F8">
        <w:rPr>
          <w:rFonts w:cs="URWPalladioL-Roma"/>
          <w:color w:val="000000"/>
        </w:rPr>
        <w:t xml:space="preserve">tissue </w:t>
      </w:r>
      <w:r w:rsidR="00623C61" w:rsidRPr="00F7527F">
        <w:rPr>
          <w:rFonts w:cs="URWPalladioL-Roma"/>
          <w:color w:val="000000"/>
        </w:rPr>
        <w:t xml:space="preserve">stain </w:t>
      </w:r>
      <w:r w:rsidR="00623C61">
        <w:rPr>
          <w:rFonts w:cs="URWPalladioL-Roma"/>
          <w:color w:val="000000"/>
        </w:rPr>
        <w:t>to highlight</w:t>
      </w:r>
      <w:r w:rsidR="00623C61" w:rsidRPr="00F7527F">
        <w:rPr>
          <w:rFonts w:cs="URWPalladioL-Roma"/>
          <w:color w:val="000000"/>
        </w:rPr>
        <w:t xml:space="preserve"> features in different colours, whereas phase</w:t>
      </w:r>
      <w:r w:rsidR="00623C61">
        <w:rPr>
          <w:rFonts w:cs="URWPalladioL-Roma"/>
          <w:color w:val="000000"/>
        </w:rPr>
        <w:t xml:space="preserve"> </w:t>
      </w:r>
      <w:r w:rsidR="00623C61" w:rsidRPr="00F7527F">
        <w:rPr>
          <w:rFonts w:cs="URWPalladioL-Roma"/>
          <w:color w:val="000000"/>
        </w:rPr>
        <w:t xml:space="preserve">contrast microscopy </w:t>
      </w:r>
      <w:r w:rsidR="00623C61">
        <w:rPr>
          <w:rFonts w:cs="URWPalladioL-Roma"/>
          <w:color w:val="000000"/>
        </w:rPr>
        <w:t xml:space="preserve">detects </w:t>
      </w:r>
      <w:r w:rsidR="00623C61" w:rsidRPr="00F7527F">
        <w:rPr>
          <w:rFonts w:cs="URWPalladioL-Roma"/>
          <w:color w:val="000000"/>
        </w:rPr>
        <w:t xml:space="preserve">different </w:t>
      </w:r>
      <w:r w:rsidR="00623C61">
        <w:rPr>
          <w:rFonts w:cs="URWPalladioL-Roma"/>
          <w:color w:val="000000"/>
        </w:rPr>
        <w:t xml:space="preserve">local </w:t>
      </w:r>
      <w:r w:rsidR="00623C61" w:rsidRPr="00F7527F">
        <w:rPr>
          <w:rFonts w:cs="URWPalladioL-Roma"/>
          <w:color w:val="000000"/>
        </w:rPr>
        <w:t>phase</w:t>
      </w:r>
      <w:r w:rsidR="00623C61">
        <w:rPr>
          <w:rFonts w:cs="URWPalladioL-Roma"/>
          <w:color w:val="000000"/>
        </w:rPr>
        <w:t xml:space="preserve"> </w:t>
      </w:r>
      <w:r w:rsidR="00623C61" w:rsidRPr="00F7527F">
        <w:rPr>
          <w:rFonts w:cs="URWPalladioL-Roma"/>
          <w:color w:val="000000"/>
        </w:rPr>
        <w:t xml:space="preserve">shifts </w:t>
      </w:r>
      <w:r w:rsidR="00623C61">
        <w:rPr>
          <w:rFonts w:cs="URWPalladioL-Roma"/>
          <w:color w:val="000000"/>
        </w:rPr>
        <w:t>of the light wave, induced by different local material properties of the specimen</w:t>
      </w:r>
      <w:r w:rsidR="00623C61" w:rsidRPr="00F7527F">
        <w:rPr>
          <w:rFonts w:cs="URWPalladioL-Roma"/>
          <w:color w:val="000000"/>
        </w:rPr>
        <w:t>. Similarly, polaris</w:t>
      </w:r>
      <w:r w:rsidR="00623C61">
        <w:rPr>
          <w:rFonts w:cs="URWPalladioL-Roma"/>
          <w:color w:val="000000"/>
        </w:rPr>
        <w:t>ed</w:t>
      </w:r>
      <w:r w:rsidR="00623C61" w:rsidRPr="00F7527F">
        <w:rPr>
          <w:rFonts w:cs="URWPalladioL-Roma"/>
          <w:color w:val="000000"/>
        </w:rPr>
        <w:t xml:space="preserve"> microscop</w:t>
      </w:r>
      <w:r w:rsidR="00623C61">
        <w:rPr>
          <w:rFonts w:cs="URWPalladioL-Roma"/>
          <w:color w:val="000000"/>
        </w:rPr>
        <w:t>y</w:t>
      </w:r>
      <w:r w:rsidR="00623C61" w:rsidRPr="00F7527F">
        <w:rPr>
          <w:rFonts w:cs="URWPalladioL-Roma"/>
          <w:color w:val="000000"/>
        </w:rPr>
        <w:t xml:space="preserve"> detects the change in light polarisation </w:t>
      </w:r>
      <w:r w:rsidR="00FA69FB">
        <w:rPr>
          <w:rFonts w:cs="URWPalladioL-Roma"/>
          <w:color w:val="000000"/>
        </w:rPr>
        <w:fldChar w:fldCharType="begin"/>
      </w:r>
      <w:r w:rsidR="00170978">
        <w:rPr>
          <w:rFonts w:cs="URWPalladioL-Roma"/>
          <w:color w:val="000000"/>
        </w:rPr>
        <w:instrText xml:space="preserve"> ADDIN EN.CITE &lt;EndNote&gt;&lt;Cite&gt;&lt;Author&gt;Murphy&lt;/Author&gt;&lt;Year&gt;2012&lt;/Year&gt;&lt;RecNum&gt;172&lt;/RecNum&gt;&lt;DisplayText&gt;(48)&lt;/DisplayText&gt;&lt;record&gt;&lt;rec-number&gt;172&lt;/rec-number&gt;&lt;foreign-keys&gt;&lt;key app="EN" db-id="rds90pspit2frzeresr5szedf5psfw2pa9zd" timestamp="1394209919"&gt;172&lt;/key&gt;&lt;/foreign-keys&gt;&lt;ref-type name="Electronic Book"&gt;44&lt;/ref-type&gt;&lt;contributors&gt;&lt;authors&gt;&lt;author&gt;Murphy, Douglas B.&lt;/author&gt;&lt;author&gt;Davidson, Michael W.&lt;/author&gt;&lt;/authors&gt;&lt;/contributors&gt;&lt;titles&gt;&lt;title&gt;Fundamentals of light microscopy and electronic imaging&lt;/title&gt;&lt;/titles&gt;&lt;pages&gt;xiii, 538 p.&lt;/pages&gt;&lt;edition&gt;2nd&lt;/edition&gt;&lt;keywords&gt;&lt;keyword&gt;Microscopy.&lt;/keyword&gt;&lt;keyword&gt;Image processing Digital techniques.&lt;/keyword&gt;&lt;/keywords&gt;&lt;dates&gt;&lt;year&gt;2012&lt;/year&gt;&lt;/dates&gt;&lt;pub-location&gt;Hoboken, N.J.&lt;/pub-location&gt;&lt;publisher&gt;Wiley-Blackwell&lt;/publisher&gt;&lt;call-num&gt;E-RESOURCE INTERNET Internet E-BOOK&lt;/call-num&gt;&lt;label&gt;Murphy2012&lt;/label&gt;&lt;urls&gt;&lt;related-urls&gt;&lt;url&gt;http://site.ebrary.com/lib/soton/Doc?id=10606068&lt;/url&gt;&lt;/related-urls&gt;&lt;/urls&gt;&lt;/record&gt;&lt;/Cite&gt;&lt;/EndNote&gt;</w:instrText>
      </w:r>
      <w:r w:rsidR="00FA69FB">
        <w:rPr>
          <w:rFonts w:cs="URWPalladioL-Roma"/>
          <w:color w:val="000000"/>
        </w:rPr>
        <w:fldChar w:fldCharType="separate"/>
      </w:r>
      <w:r w:rsidR="00170978">
        <w:rPr>
          <w:rFonts w:cs="URWPalladioL-Roma"/>
          <w:noProof/>
          <w:color w:val="000000"/>
        </w:rPr>
        <w:t>(48)</w:t>
      </w:r>
      <w:r w:rsidR="00FA69FB">
        <w:rPr>
          <w:rFonts w:cs="URWPalladioL-Roma"/>
          <w:color w:val="000000"/>
        </w:rPr>
        <w:fldChar w:fldCharType="end"/>
      </w:r>
      <w:r w:rsidR="00623C61" w:rsidRPr="00F7527F">
        <w:rPr>
          <w:rFonts w:cs="URWPalladioL-Roma"/>
          <w:color w:val="000000"/>
        </w:rPr>
        <w:t>.</w:t>
      </w:r>
      <w:r w:rsidR="00BD77BE">
        <w:rPr>
          <w:rFonts w:cs="URWPalladioL-Roma"/>
          <w:color w:val="000000"/>
        </w:rPr>
        <w:t xml:space="preserve"> Light microscopy is the gold standard for </w:t>
      </w:r>
      <w:r w:rsidR="009A6EFD">
        <w:rPr>
          <w:rFonts w:cs="URWPalladioL-Roma"/>
          <w:color w:val="000000"/>
        </w:rPr>
        <w:t>most</w:t>
      </w:r>
      <w:r w:rsidR="00BD77BE">
        <w:rPr>
          <w:rFonts w:cs="URWPalladioL-Roma"/>
          <w:color w:val="000000"/>
        </w:rPr>
        <w:t xml:space="preserve"> imaging techniques. It has been used extensively in imaging skeletal muscle to define changes in capillarisation due to disease and training</w:t>
      </w:r>
      <w:r w:rsidR="00FF5453">
        <w:rPr>
          <w:rFonts w:cs="URWPalladioL-Roma"/>
          <w:color w:val="000000"/>
        </w:rPr>
        <w:t xml:space="preserve"> (Chapter 5 by O. Hudlicka in </w:t>
      </w:r>
      <w:r w:rsidR="00FF5453">
        <w:rPr>
          <w:rFonts w:cs="URWPalladioL-Roma"/>
          <w:color w:val="000000"/>
        </w:rPr>
        <w:fldChar w:fldCharType="begin"/>
      </w:r>
      <w:r w:rsidR="00170978">
        <w:rPr>
          <w:rFonts w:cs="URWPalladioL-Roma"/>
          <w:color w:val="000000"/>
        </w:rPr>
        <w:instrText xml:space="preserve"> ADDIN EN.CITE &lt;EndNote&gt;&lt;Cite&gt;&lt;Author&gt;Geiger&lt;/Author&gt;&lt;Year&gt;1984&lt;/Year&gt;&lt;RecNum&gt;263&lt;/RecNum&gt;&lt;DisplayText&gt;(28)&lt;/DisplayText&gt;&lt;record&gt;&lt;rec-number&gt;263&lt;/rec-number&gt;&lt;foreign-keys&gt;&lt;key app="EN" db-id="rds90pspit2frzeresr5szedf5psfw2pa9zd" timestamp="1453825832"&gt;263&lt;/key&gt;&lt;/foreign-keys&gt;&lt;ref-type name="Book"&gt;6&lt;/ref-type&gt;&lt;contributors&gt;&lt;authors&gt;&lt;author&gt;Geiger, S.R.&lt;/author&gt;&lt;author&gt;Renkin, E.M.&lt;/author&gt;&lt;author&gt;Michel, C.C.&lt;/author&gt;&lt;/authors&gt;&lt;/contributors&gt;&lt;titles&gt;&lt;title&gt;The cardiovascular system: Microcirculation&lt;/title&gt;&lt;/titles&gt;&lt;number&gt;pt. 1&lt;/number&gt;&lt;dates&gt;&lt;year&gt;1984&lt;/year&gt;&lt;/dates&gt;&lt;publisher&gt;American Physiological Society&lt;/publisher&gt;&lt;isbn&gt;9780683072020&lt;/isbn&gt;&lt;label&gt;Geiger1984&lt;/label&gt;&lt;urls&gt;&lt;related-urls&gt;&lt;url&gt;https://books.google.co.uk/books?id=SH0TAQAAMAAJ&lt;/url&gt;&lt;/related-urls&gt;&lt;/urls&gt;&lt;/record&gt;&lt;/Cite&gt;&lt;/EndNote&gt;</w:instrText>
      </w:r>
      <w:r w:rsidR="00FF5453">
        <w:rPr>
          <w:rFonts w:cs="URWPalladioL-Roma"/>
          <w:color w:val="000000"/>
        </w:rPr>
        <w:fldChar w:fldCharType="separate"/>
      </w:r>
      <w:r w:rsidR="00170978">
        <w:rPr>
          <w:rFonts w:cs="URWPalladioL-Roma"/>
          <w:noProof/>
          <w:color w:val="000000"/>
        </w:rPr>
        <w:t>(28)</w:t>
      </w:r>
      <w:r w:rsidR="00FF5453">
        <w:rPr>
          <w:rFonts w:cs="URWPalladioL-Roma"/>
          <w:color w:val="000000"/>
        </w:rPr>
        <w:fldChar w:fldCharType="end"/>
      </w:r>
      <w:r w:rsidR="00FF5453">
        <w:rPr>
          <w:rFonts w:cs="URWPalladioL-Roma"/>
          <w:color w:val="000000"/>
        </w:rPr>
        <w:t>)</w:t>
      </w:r>
      <w:r w:rsidR="0075107A">
        <w:rPr>
          <w:rFonts w:cs="URWPalladioL-Roma"/>
          <w:color w:val="000000"/>
        </w:rPr>
        <w:t xml:space="preserve">, as reviewed by </w:t>
      </w:r>
      <w:r w:rsidR="008A07F5">
        <w:rPr>
          <w:rFonts w:cs="URWPalladioL-Roma"/>
          <w:color w:val="000000"/>
        </w:rPr>
        <w:fldChar w:fldCharType="begin"/>
      </w:r>
      <w:r w:rsidR="00170978">
        <w:rPr>
          <w:rFonts w:cs="URWPalladioL-Roma"/>
          <w:color w:val="000000"/>
        </w:rPr>
        <w:instrText xml:space="preserve"> ADDIN EN.CITE &lt;EndNote&gt;&lt;Cite AuthorYear="1"&gt;&lt;Author&gt;Hudlicka&lt;/Author&gt;&lt;Year&gt;2011&lt;/Year&gt;&lt;RecNum&gt;276&lt;/RecNum&gt;&lt;DisplayText&gt;(49)&lt;/DisplayText&gt;&lt;record&gt;&lt;rec-number&gt;276&lt;/rec-number&gt;&lt;foreign-keys&gt;&lt;key app="EN" db-id="rds90pspit2frzeresr5szedf5psfw2pa9zd" timestamp="1453984210"&gt;276&lt;/key&gt;&lt;/foreign-keys&gt;&lt;ref-type name="Journal Article"&gt;17&lt;/ref-type&gt;&lt;contributors&gt;&lt;authors&gt;&lt;author&gt;Hudlicka, O.&lt;/author&gt;&lt;/authors&gt;&lt;/contributors&gt;&lt;auth-address&gt;Department of Physiology, Medical School, University of Birmingham Birmingham B15 2TT.&lt;/auth-address&gt;&lt;titles&gt;&lt;title&gt;Microcirculation in skeletal muscle&lt;/title&gt;&lt;secondary-title&gt;Muscles Ligaments Tendons J&lt;/secondary-title&gt;&lt;alt-title&gt;Muscles, ligaments and tendons journal&lt;/alt-title&gt;&lt;/titles&gt;&lt;periodical&gt;&lt;full-title&gt;Muscles Ligaments Tendons J&lt;/full-title&gt;&lt;abbr-1&gt;Muscles, ligaments and tendons journal&lt;/abbr-1&gt;&lt;/periodical&gt;&lt;alt-periodical&gt;&lt;full-title&gt;Muscles Ligaments Tendons J&lt;/full-title&gt;&lt;abbr-1&gt;Muscles, ligaments and tendons journal&lt;/abbr-1&gt;&lt;/alt-periodical&gt;&lt;pages&gt;3-11&lt;/pages&gt;&lt;volume&gt;1&lt;/volume&gt;&lt;number&gt;1&lt;/number&gt;&lt;dates&gt;&lt;year&gt;2011&lt;/year&gt;&lt;pub-dates&gt;&lt;date&gt;Jan&lt;/date&gt;&lt;/pub-dates&gt;&lt;/dates&gt;&lt;isbn&gt;2240-4554 (Electronic)&amp;#xD;2240-4554 (Linking)&lt;/isbn&gt;&lt;accession-num&gt;23738238&lt;/accession-num&gt;&lt;label&gt;Hudlicka2011&lt;/label&gt;&lt;urls&gt;&lt;related-urls&gt;&lt;url&gt;http://www.ncbi.nlm.nih.gov/pubmed/23738238&lt;/url&gt;&lt;/related-urls&gt;&lt;/urls&gt;&lt;custom2&gt;3666465&lt;/custom2&gt;&lt;/record&gt;&lt;/Cite&gt;&lt;/EndNote&gt;</w:instrText>
      </w:r>
      <w:r w:rsidR="008A07F5">
        <w:rPr>
          <w:rFonts w:cs="URWPalladioL-Roma"/>
          <w:color w:val="000000"/>
        </w:rPr>
        <w:fldChar w:fldCharType="separate"/>
      </w:r>
      <w:r w:rsidR="00170978">
        <w:rPr>
          <w:rFonts w:cs="URWPalladioL-Roma"/>
          <w:noProof/>
          <w:color w:val="000000"/>
        </w:rPr>
        <w:t>(49)</w:t>
      </w:r>
      <w:r w:rsidR="008A07F5">
        <w:rPr>
          <w:rFonts w:cs="URWPalladioL-Roma"/>
          <w:color w:val="000000"/>
        </w:rPr>
        <w:fldChar w:fldCharType="end"/>
      </w:r>
      <w:r w:rsidR="00BD77BE">
        <w:rPr>
          <w:rFonts w:cs="URWPalladioL-Roma"/>
          <w:color w:val="000000"/>
        </w:rPr>
        <w:t>.</w:t>
      </w:r>
    </w:p>
    <w:p w14:paraId="261FBB29" w14:textId="5E4803CB" w:rsidR="00EC4ADB" w:rsidRDefault="00EC4ADB" w:rsidP="00EE3847">
      <w:pPr>
        <w:autoSpaceDE w:val="0"/>
        <w:autoSpaceDN w:val="0"/>
        <w:adjustRightInd w:val="0"/>
        <w:spacing w:after="120" w:line="480" w:lineRule="auto"/>
        <w:jc w:val="both"/>
        <w:rPr>
          <w:rFonts w:cs="URWPalladioL-Roma"/>
          <w:color w:val="000000"/>
        </w:rPr>
      </w:pPr>
      <w:r w:rsidRPr="00F7527F">
        <w:rPr>
          <w:rFonts w:cs="URWPalladioL-Roma"/>
          <w:color w:val="000000"/>
        </w:rPr>
        <w:t>Confocal laser scanning microscopy (CLSM) is fluores</w:t>
      </w:r>
      <w:r w:rsidR="00C05B4F">
        <w:rPr>
          <w:rFonts w:cs="URWPalladioL-Roma"/>
          <w:color w:val="000000"/>
        </w:rPr>
        <w:t>c</w:t>
      </w:r>
      <w:r w:rsidRPr="00F7527F">
        <w:rPr>
          <w:rFonts w:cs="URWPalladioL-Roma"/>
          <w:color w:val="000000"/>
        </w:rPr>
        <w:t>ence microscopy with the advantage that it has a greater depth of field due to the reduction of out</w:t>
      </w:r>
      <w:r>
        <w:rPr>
          <w:rFonts w:cs="URWPalladioL-Roma"/>
          <w:color w:val="000000"/>
        </w:rPr>
        <w:t>-</w:t>
      </w:r>
      <w:r w:rsidRPr="00F7527F">
        <w:rPr>
          <w:rFonts w:cs="URWPalladioL-Roma"/>
          <w:color w:val="000000"/>
        </w:rPr>
        <w:t>of</w:t>
      </w:r>
      <w:r>
        <w:rPr>
          <w:rFonts w:cs="URWPalladioL-Roma"/>
          <w:color w:val="000000"/>
        </w:rPr>
        <w:t>-</w:t>
      </w:r>
      <w:r w:rsidRPr="00F7527F">
        <w:rPr>
          <w:rFonts w:cs="URWPalladioL-Roma"/>
          <w:color w:val="000000"/>
        </w:rPr>
        <w:t xml:space="preserve">focus light via a pinhole. The depth of field </w:t>
      </w:r>
      <w:r w:rsidR="00C05B4F">
        <w:rPr>
          <w:rFonts w:cs="URWPalladioL-Roma"/>
          <w:color w:val="000000"/>
        </w:rPr>
        <w:t xml:space="preserve">for CLSM </w:t>
      </w:r>
      <w:r w:rsidRPr="00F7527F">
        <w:rPr>
          <w:rFonts w:cs="URWPalladioL-Roma"/>
          <w:color w:val="000000"/>
        </w:rPr>
        <w:t xml:space="preserve">is limited to </w:t>
      </w:r>
      <w:r w:rsidR="00C05B4F">
        <w:rPr>
          <w:rFonts w:cs="URWPalladioL-Roma"/>
          <w:color w:val="000000"/>
        </w:rPr>
        <w:t xml:space="preserve">about </w:t>
      </w:r>
      <w:r w:rsidR="00A307FE">
        <w:rPr>
          <w:rFonts w:cs="URWPalladioL-Roma"/>
          <w:color w:val="000000"/>
        </w:rPr>
        <w:t>150</w:t>
      </w:r>
      <w:r w:rsidRPr="00F7527F">
        <w:rPr>
          <w:rFonts w:cs="URWPalladioL-Roma"/>
          <w:color w:val="000000"/>
        </w:rPr>
        <w:t xml:space="preserve"> </w:t>
      </w:r>
      <w:r>
        <w:rPr>
          <w:rFonts w:cs="URWPalladioL-Roma"/>
          <w:color w:val="000000"/>
        </w:rPr>
        <w:t>µm, due to a limitation of tissue penetration of light</w:t>
      </w:r>
      <w:r w:rsidR="00DE57AE">
        <w:rPr>
          <w:rFonts w:cs="URWPalladioL-Roma"/>
          <w:color w:val="000000"/>
        </w:rPr>
        <w:t>,</w:t>
      </w:r>
      <w:r w:rsidR="00C05B4F">
        <w:rPr>
          <w:rFonts w:cs="URWPalladioL-Roma"/>
          <w:color w:val="000000"/>
        </w:rPr>
        <w:t xml:space="preserve"> </w:t>
      </w:r>
      <w:r w:rsidR="00AF56A2">
        <w:rPr>
          <w:rFonts w:cs="URWPalladioL-Roma"/>
          <w:color w:val="000000"/>
        </w:rPr>
        <w:t xml:space="preserve">whilst </w:t>
      </w:r>
      <w:r w:rsidR="00C05B4F">
        <w:rPr>
          <w:rFonts w:cs="URWPalladioL-Roma"/>
          <w:color w:val="000000"/>
        </w:rPr>
        <w:t xml:space="preserve">the maximal spatial resolution </w:t>
      </w:r>
      <w:r w:rsidR="00DE57AE">
        <w:rPr>
          <w:rFonts w:cs="URWPalladioL-Roma"/>
          <w:color w:val="000000"/>
        </w:rPr>
        <w:t>is</w:t>
      </w:r>
      <w:r w:rsidRPr="00F7527F">
        <w:rPr>
          <w:rFonts w:cs="URWPalladioL-Roma"/>
          <w:color w:val="000000"/>
        </w:rPr>
        <w:t xml:space="preserve"> </w:t>
      </w:r>
      <w:r w:rsidR="00DE57AE">
        <w:rPr>
          <w:rFonts w:cs="URWPalladioL-Roma"/>
          <w:color w:val="000000"/>
        </w:rPr>
        <w:t>roughly</w:t>
      </w:r>
      <w:r w:rsidRPr="00F7527F">
        <w:rPr>
          <w:rFonts w:cs="URWPalladioL-Roma"/>
          <w:color w:val="000000"/>
        </w:rPr>
        <w:t xml:space="preserve"> 100 nm </w:t>
      </w:r>
      <w:r w:rsidR="00FA69FB">
        <w:rPr>
          <w:rFonts w:cs="URWPalladioL-Roma"/>
          <w:color w:val="000000"/>
        </w:rPr>
        <w:fldChar w:fldCharType="begin">
          <w:fldData xml:space="preserve">PEVuZE5vdGU+PENpdGU+PEF1dGhvcj5LaWVzc2xpbmc8L0F1dGhvcj48WWVhcj4yMDEwPC9ZZWFy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</w:fldData>
        </w:fldChar>
      </w:r>
      <w:r w:rsidR="00170978">
        <w:rPr>
          <w:rFonts w:cs="URWPalladioL-Roma"/>
          <w:color w:val="000000"/>
        </w:rPr>
        <w:instrText xml:space="preserve"> ADDIN EN.CITE </w:instrText>
      </w:r>
      <w:r w:rsidR="00170978">
        <w:rPr>
          <w:rFonts w:cs="URWPalladioL-Roma"/>
          <w:color w:val="000000"/>
        </w:rPr>
        <w:fldChar w:fldCharType="begin">
          <w:fldData xml:space="preserve">PEVuZE5vdGU+PENpdGU+PEF1dGhvcj5LaWVzc2xpbmc8L0F1dGhvcj48WWVhcj4yMDEwPC9ZZWFy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</w:fldData>
        </w:fldChar>
      </w:r>
      <w:r w:rsidR="00170978">
        <w:rPr>
          <w:rFonts w:cs="URWPalladioL-Roma"/>
          <w:color w:val="000000"/>
        </w:rPr>
        <w:instrText xml:space="preserve"> ADDIN EN.CITE.DATA </w:instrText>
      </w:r>
      <w:r w:rsidR="00170978">
        <w:rPr>
          <w:rFonts w:cs="URWPalladioL-Roma"/>
          <w:color w:val="000000"/>
        </w:rPr>
      </w:r>
      <w:r w:rsidR="00170978">
        <w:rPr>
          <w:rFonts w:cs="URWPalladioL-Roma"/>
          <w:color w:val="000000"/>
        </w:rPr>
        <w:fldChar w:fldCharType="end"/>
      </w:r>
      <w:r w:rsidR="00FA69FB">
        <w:rPr>
          <w:rFonts w:cs="URWPalladioL-Roma"/>
          <w:color w:val="000000"/>
        </w:rPr>
      </w:r>
      <w:r w:rsidR="00FA69FB">
        <w:rPr>
          <w:rFonts w:cs="URWPalladioL-Roma"/>
          <w:color w:val="000000"/>
        </w:rPr>
        <w:fldChar w:fldCharType="separate"/>
      </w:r>
      <w:r w:rsidR="00170978">
        <w:rPr>
          <w:rFonts w:cs="URWPalladioL-Roma"/>
          <w:noProof/>
          <w:color w:val="000000"/>
        </w:rPr>
        <w:t>(46)</w:t>
      </w:r>
      <w:r w:rsidR="00FA69FB">
        <w:rPr>
          <w:rFonts w:cs="URWPalladioL-Roma"/>
          <w:color w:val="000000"/>
        </w:rPr>
        <w:fldChar w:fldCharType="end"/>
      </w:r>
      <w:r>
        <w:rPr>
          <w:rFonts w:cs="URWPalladioL-Roma"/>
          <w:color w:val="000000"/>
        </w:rPr>
        <w:t xml:space="preserve">. </w:t>
      </w:r>
      <w:r w:rsidRPr="00F7527F">
        <w:rPr>
          <w:rFonts w:cs="URWPalladioL-Roma"/>
          <w:color w:val="000000"/>
        </w:rPr>
        <w:t xml:space="preserve">Some studies have reported a penetration depth of up to 1500 </w:t>
      </w:r>
      <w:r>
        <w:rPr>
          <w:rFonts w:cs="URWPalladioL-Roma"/>
          <w:color w:val="000000"/>
        </w:rPr>
        <w:t>µ</w:t>
      </w:r>
      <w:r w:rsidRPr="00F7527F">
        <w:rPr>
          <w:rFonts w:cs="URWPalladioL-Roma"/>
          <w:color w:val="000000"/>
        </w:rPr>
        <w:t xml:space="preserve">m </w:t>
      </w:r>
      <w:r w:rsidR="002A1B9F">
        <w:rPr>
          <w:rFonts w:cs="URWPalladioL-Roma"/>
          <w:color w:val="000000"/>
        </w:rPr>
        <w:t xml:space="preserve">if the tissue is cleared chemically prior to imaging </w:t>
      </w:r>
      <w:r w:rsidR="00FA69FB">
        <w:rPr>
          <w:rFonts w:cs="URWPalladioL-Roma"/>
          <w:color w:val="000000"/>
        </w:rPr>
        <w:fldChar w:fldCharType="begin">
          <w:fldData xml:space="preserve">PEVuZE5vdGU+PENpdGU+PEF1dGhvcj5EaWNraWU8L0F1dGhvcj48WWVhcj4yMDA2PC9ZZWFyPjxS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</w:fldData>
        </w:fldChar>
      </w:r>
      <w:r w:rsidR="00170978">
        <w:rPr>
          <w:rFonts w:cs="URWPalladioL-Roma"/>
          <w:color w:val="000000"/>
        </w:rPr>
        <w:instrText xml:space="preserve"> ADDIN EN.CITE </w:instrText>
      </w:r>
      <w:r w:rsidR="00170978">
        <w:rPr>
          <w:rFonts w:cs="URWPalladioL-Roma"/>
          <w:color w:val="000000"/>
        </w:rPr>
        <w:fldChar w:fldCharType="begin">
          <w:fldData xml:space="preserve">PEVuZE5vdGU+PENpdGU+PEF1dGhvcj5EaWNraWU8L0F1dGhvcj48WWVhcj4yMDA2PC9ZZWFyPjxS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</w:fldData>
        </w:fldChar>
      </w:r>
      <w:r w:rsidR="00170978">
        <w:rPr>
          <w:rFonts w:cs="URWPalladioL-Roma"/>
          <w:color w:val="000000"/>
        </w:rPr>
        <w:instrText xml:space="preserve"> ADDIN EN.CITE.DATA </w:instrText>
      </w:r>
      <w:r w:rsidR="00170978">
        <w:rPr>
          <w:rFonts w:cs="URWPalladioL-Roma"/>
          <w:color w:val="000000"/>
        </w:rPr>
      </w:r>
      <w:r w:rsidR="00170978">
        <w:rPr>
          <w:rFonts w:cs="URWPalladioL-Roma"/>
          <w:color w:val="000000"/>
        </w:rPr>
        <w:fldChar w:fldCharType="end"/>
      </w:r>
      <w:r w:rsidR="00FA69FB">
        <w:rPr>
          <w:rFonts w:cs="URWPalladioL-Roma"/>
          <w:color w:val="000000"/>
        </w:rPr>
      </w:r>
      <w:r w:rsidR="00FA69FB">
        <w:rPr>
          <w:rFonts w:cs="URWPalladioL-Roma"/>
          <w:color w:val="000000"/>
        </w:rPr>
        <w:fldChar w:fldCharType="separate"/>
      </w:r>
      <w:r w:rsidR="00170978">
        <w:rPr>
          <w:rFonts w:cs="URWPalladioL-Roma"/>
          <w:noProof/>
          <w:color w:val="000000"/>
        </w:rPr>
        <w:t>(50, 51)</w:t>
      </w:r>
      <w:r w:rsidR="00FA69FB">
        <w:rPr>
          <w:rFonts w:cs="URWPalladioL-Roma"/>
          <w:color w:val="000000"/>
        </w:rPr>
        <w:fldChar w:fldCharType="end"/>
      </w:r>
      <w:r w:rsidR="003A7F75">
        <w:rPr>
          <w:rFonts w:cs="URWPalladioL-Roma"/>
          <w:color w:val="000000"/>
        </w:rPr>
        <w:t>.</w:t>
      </w:r>
      <w:r w:rsidRPr="00F7527F">
        <w:rPr>
          <w:rFonts w:cs="URWPalladioL-Roma"/>
          <w:color w:val="000000"/>
        </w:rPr>
        <w:t xml:space="preserve"> CLSM has been used </w:t>
      </w:r>
      <w:r w:rsidR="00767832">
        <w:rPr>
          <w:rFonts w:cs="URWPalladioL-Roma"/>
          <w:color w:val="000000"/>
        </w:rPr>
        <w:t xml:space="preserve">extensively </w:t>
      </w:r>
      <w:r w:rsidRPr="00F7527F">
        <w:rPr>
          <w:rFonts w:cs="URWPalladioL-Roma"/>
          <w:color w:val="000000"/>
        </w:rPr>
        <w:t xml:space="preserve">to image the 3D microvasculature in skeletal muscle by </w:t>
      </w:r>
      <w:r w:rsidR="003A7F75">
        <w:rPr>
          <w:rFonts w:cs="URWPalladioL-Roma"/>
          <w:color w:val="000000"/>
        </w:rPr>
        <w:fldChar w:fldCharType="begin">
          <w:fldData xml:space="preserve">PEVuZE5vdGU+PENpdGU+PEF1dGhvcj5DZWJhc2VrPC9BdXRob3I+PFllYXI+MjAxMDwvWWVhcj48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</w:fldData>
        </w:fldChar>
      </w:r>
      <w:r w:rsidR="00170978">
        <w:rPr>
          <w:rFonts w:cs="URWPalladioL-Roma"/>
          <w:color w:val="000000"/>
        </w:rPr>
        <w:instrText xml:space="preserve"> ADDIN EN.CITE </w:instrText>
      </w:r>
      <w:r w:rsidR="00170978">
        <w:rPr>
          <w:rFonts w:cs="URWPalladioL-Roma"/>
          <w:color w:val="000000"/>
        </w:rPr>
        <w:fldChar w:fldCharType="begin">
          <w:fldData xml:space="preserve">PEVuZE5vdGU+PENpdGU+PEF1dGhvcj5DZWJhc2VrPC9BdXRob3I+PFllYXI+MjAxMDwvWWVhcj48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</w:fldData>
        </w:fldChar>
      </w:r>
      <w:r w:rsidR="00170978">
        <w:rPr>
          <w:rFonts w:cs="URWPalladioL-Roma"/>
          <w:color w:val="000000"/>
        </w:rPr>
        <w:instrText xml:space="preserve"> ADDIN EN.CITE.DATA </w:instrText>
      </w:r>
      <w:r w:rsidR="00170978">
        <w:rPr>
          <w:rFonts w:cs="URWPalladioL-Roma"/>
          <w:color w:val="000000"/>
        </w:rPr>
      </w:r>
      <w:r w:rsidR="00170978">
        <w:rPr>
          <w:rFonts w:cs="URWPalladioL-Roma"/>
          <w:color w:val="000000"/>
        </w:rPr>
        <w:fldChar w:fldCharType="end"/>
      </w:r>
      <w:r w:rsidR="003A7F75">
        <w:rPr>
          <w:rFonts w:cs="URWPalladioL-Roma"/>
          <w:color w:val="000000"/>
        </w:rPr>
      </w:r>
      <w:r w:rsidR="003A7F75">
        <w:rPr>
          <w:rFonts w:cs="URWPalladioL-Roma"/>
          <w:color w:val="000000"/>
        </w:rPr>
        <w:fldChar w:fldCharType="separate"/>
      </w:r>
      <w:r w:rsidR="00170978">
        <w:rPr>
          <w:rFonts w:cs="URWPalladioL-Roma"/>
          <w:noProof/>
          <w:color w:val="000000"/>
        </w:rPr>
        <w:t>(30, 43, 52-54)</w:t>
      </w:r>
      <w:r w:rsidR="003A7F75">
        <w:rPr>
          <w:rFonts w:cs="URWPalladioL-Roma"/>
          <w:color w:val="000000"/>
        </w:rPr>
        <w:fldChar w:fldCharType="end"/>
      </w:r>
      <w:r w:rsidRPr="00F7527F">
        <w:rPr>
          <w:rFonts w:cs="URWPalladioL-Roma"/>
          <w:color w:val="000000"/>
        </w:rPr>
        <w:t>.</w:t>
      </w:r>
      <w:r>
        <w:rPr>
          <w:rFonts w:cs="URWPalladioL-Roma"/>
          <w:color w:val="000000"/>
        </w:rPr>
        <w:t xml:space="preserve"> </w:t>
      </w:r>
      <w:r w:rsidRPr="00F7527F">
        <w:rPr>
          <w:rFonts w:cs="URWPalladioL-Roma"/>
          <w:color w:val="000000"/>
        </w:rPr>
        <w:t xml:space="preserve">Samples need to be autofluorescent or be stained with fluorescent markers to be excited and </w:t>
      </w:r>
      <w:r w:rsidR="0093332B">
        <w:rPr>
          <w:rFonts w:cs="URWPalladioL-Roma"/>
          <w:color w:val="000000"/>
        </w:rPr>
        <w:t xml:space="preserve">to </w:t>
      </w:r>
      <w:r w:rsidRPr="00F7527F">
        <w:rPr>
          <w:rFonts w:cs="URWPalladioL-Roma"/>
          <w:color w:val="000000"/>
        </w:rPr>
        <w:t>emit a response signal.</w:t>
      </w:r>
    </w:p>
    <w:p w14:paraId="475E6A8E" w14:textId="72B2B8EF" w:rsidR="00F7527F" w:rsidRPr="00433885" w:rsidRDefault="00F7527F" w:rsidP="00EE3847">
      <w:pPr>
        <w:autoSpaceDE w:val="0"/>
        <w:autoSpaceDN w:val="0"/>
        <w:adjustRightInd w:val="0"/>
        <w:spacing w:after="0" w:line="480" w:lineRule="auto"/>
        <w:jc w:val="both"/>
        <w:rPr>
          <w:rFonts w:cs="URWPalladioL-Roma"/>
          <w:color w:val="000000"/>
        </w:rPr>
      </w:pPr>
      <w:r w:rsidRPr="00F7527F">
        <w:rPr>
          <w:rFonts w:cs="URWPalladioL-Roma"/>
          <w:color w:val="000000"/>
        </w:rPr>
        <w:t xml:space="preserve">A relatively recent development of LM is the so-called </w:t>
      </w:r>
      <w:r w:rsidR="00002625">
        <w:rPr>
          <w:rFonts w:cs="URWPalladioL-Roma"/>
          <w:color w:val="000000"/>
        </w:rPr>
        <w:t>l</w:t>
      </w:r>
      <w:r w:rsidRPr="00F7527F">
        <w:rPr>
          <w:rFonts w:cs="URWPalladioL-Roma"/>
          <w:color w:val="000000"/>
        </w:rPr>
        <w:t xml:space="preserve">ight </w:t>
      </w:r>
      <w:r w:rsidR="00002625">
        <w:rPr>
          <w:rFonts w:cs="URWPalladioL-Roma"/>
          <w:color w:val="000000"/>
        </w:rPr>
        <w:t>s</w:t>
      </w:r>
      <w:r w:rsidRPr="00F7527F">
        <w:rPr>
          <w:rFonts w:cs="URWPalladioL-Roma"/>
          <w:color w:val="000000"/>
        </w:rPr>
        <w:t xml:space="preserve">heet </w:t>
      </w:r>
      <w:r w:rsidR="00002625">
        <w:rPr>
          <w:rFonts w:cs="URWPalladioL-Roma"/>
          <w:color w:val="000000"/>
        </w:rPr>
        <w:t>f</w:t>
      </w:r>
      <w:r w:rsidRPr="00F7527F">
        <w:rPr>
          <w:rFonts w:cs="URWPalladioL-Roma"/>
          <w:color w:val="000000"/>
        </w:rPr>
        <w:t xml:space="preserve">luorescence </w:t>
      </w:r>
      <w:r w:rsidR="00002625">
        <w:rPr>
          <w:rFonts w:cs="URWPalladioL-Roma"/>
          <w:color w:val="000000"/>
        </w:rPr>
        <w:t>m</w:t>
      </w:r>
      <w:r w:rsidRPr="00F7527F">
        <w:rPr>
          <w:rFonts w:cs="URWPalladioL-Roma"/>
          <w:color w:val="000000"/>
        </w:rPr>
        <w:t xml:space="preserve">icroscopy (LSFM), where a laser is used to create a </w:t>
      </w:r>
      <w:r w:rsidR="00941026">
        <w:rPr>
          <w:rFonts w:cs="URWPalladioL-Roma"/>
          <w:color w:val="000000"/>
        </w:rPr>
        <w:t xml:space="preserve">light sheet, which </w:t>
      </w:r>
      <w:r w:rsidRPr="00F7527F">
        <w:rPr>
          <w:rFonts w:cs="URWPalladioL-Roma"/>
          <w:color w:val="000000"/>
        </w:rPr>
        <w:t xml:space="preserve">excites a </w:t>
      </w:r>
      <w:r w:rsidR="00906C6A">
        <w:rPr>
          <w:rFonts w:cs="URWPalladioL-Roma"/>
          <w:color w:val="000000"/>
        </w:rPr>
        <w:t xml:space="preserve">several </w:t>
      </w:r>
      <w:r w:rsidR="00941026">
        <w:rPr>
          <w:rFonts w:cs="URWPalladioL-Roma"/>
          <w:color w:val="000000"/>
        </w:rPr>
        <w:t>µ</w:t>
      </w:r>
      <w:r w:rsidRPr="00F7527F">
        <w:rPr>
          <w:rFonts w:cs="URWPalladioL-Roma"/>
          <w:color w:val="000000"/>
        </w:rPr>
        <w:t>m thick plane within the sample</w:t>
      </w:r>
      <w:r w:rsidR="00206F03">
        <w:rPr>
          <w:rFonts w:cs="URWPalladioL-Roma"/>
          <w:color w:val="000000"/>
        </w:rPr>
        <w:t>. T</w:t>
      </w:r>
      <w:r w:rsidRPr="00F7527F">
        <w:rPr>
          <w:rFonts w:cs="URWPalladioL-Roma"/>
          <w:color w:val="000000"/>
        </w:rPr>
        <w:t>he flu</w:t>
      </w:r>
      <w:r w:rsidR="002F4880">
        <w:rPr>
          <w:rFonts w:cs="URWPalladioL-Roma"/>
          <w:color w:val="000000"/>
        </w:rPr>
        <w:t>orescence</w:t>
      </w:r>
      <w:r w:rsidRPr="00F7527F">
        <w:rPr>
          <w:rFonts w:cs="URWPalladioL-Roma"/>
          <w:color w:val="000000"/>
        </w:rPr>
        <w:t xml:space="preserve"> response</w:t>
      </w:r>
      <w:r w:rsidR="002F4880">
        <w:rPr>
          <w:rFonts w:cs="URWPalladioL-Roma"/>
          <w:color w:val="000000"/>
        </w:rPr>
        <w:t xml:space="preserve"> </w:t>
      </w:r>
      <w:r w:rsidR="00206F03">
        <w:rPr>
          <w:rFonts w:cs="URWPalladioL-Roma"/>
          <w:color w:val="000000"/>
        </w:rPr>
        <w:t xml:space="preserve">of the sample </w:t>
      </w:r>
      <w:r w:rsidR="002F4880">
        <w:rPr>
          <w:rFonts w:cs="URWPalladioL-Roma"/>
          <w:color w:val="000000"/>
        </w:rPr>
        <w:t xml:space="preserve">is </w:t>
      </w:r>
      <w:r w:rsidR="00206F03">
        <w:rPr>
          <w:rFonts w:cs="URWPalladioL-Roma"/>
          <w:color w:val="000000"/>
        </w:rPr>
        <w:t xml:space="preserve">then </w:t>
      </w:r>
      <w:r w:rsidR="002F4880">
        <w:rPr>
          <w:rFonts w:cs="URWPalladioL-Roma"/>
          <w:color w:val="000000"/>
        </w:rPr>
        <w:t>detected</w:t>
      </w:r>
      <w:r w:rsidR="00B353FE">
        <w:rPr>
          <w:rFonts w:cs="URWPalladioL-Roma"/>
          <w:color w:val="000000"/>
        </w:rPr>
        <w:t xml:space="preserve"> </w:t>
      </w:r>
      <w:r w:rsidR="00B353FE">
        <w:rPr>
          <w:rFonts w:cs="URWPalladioL-Roma"/>
          <w:color w:val="000000"/>
        </w:rPr>
        <w:fldChar w:fldCharType="begin"/>
      </w:r>
      <w:r w:rsidR="00170978">
        <w:rPr>
          <w:rFonts w:cs="URWPalladioL-Roma"/>
          <w:color w:val="000000"/>
        </w:rPr>
        <w:instrText xml:space="preserve"> ADDIN EN.CITE &lt;EndNote&gt;&lt;Cite&gt;&lt;Author&gt;Santi&lt;/Author&gt;&lt;Year&gt;2011&lt;/Year&gt;&lt;RecNum&gt;129&lt;/RecNum&gt;&lt;DisplayText&gt;(55)&lt;/DisplayText&gt;&lt;record&gt;&lt;rec-number&gt;129&lt;/rec-number&gt;&lt;foreign-keys&gt;&lt;key app="EN" db-id="rds90pspit2frzeresr5szedf5psfw2pa9zd" timestamp="1391439337"&gt;129&lt;/key&gt;&lt;/foreign-keys&gt;&lt;ref-type name="Journal Article"&gt;17&lt;/ref-type&gt;&lt;contributors&gt;&lt;authors&gt;&lt;author&gt;Santi, P. A.&lt;/author&gt;&lt;/authors&gt;&lt;/contributors&gt;&lt;auth-address&gt;Santi, PA&amp;#xD;Univ Minnesota, Dept Otolaryngol, Room 121,Lions Res Bldg,2001 6th St SE, Minneapolis, MN 55455 USA&amp;#xD;Univ Minnesota, Dept Otolaryngol, Room 121,Lions Res Bldg,2001 6th St SE, Minneapolis, MN 55455 USA&amp;#xD;Univ Minnesota, Dept Otolaryngol, Minneapolis, MN 55455 USA&lt;/auth-address&gt;&lt;titles&gt;&lt;title&gt;Light Sheet Fluorescence Microscopy: A Review&lt;/title&gt;&lt;secondary-title&gt;Journal of Histochemistry &amp;amp; Cytochemistry&lt;/secondary-title&gt;&lt;alt-title&gt;J Histochem Cytochem&lt;/alt-title&gt;&lt;/titles&gt;&lt;periodical&gt;&lt;full-title&gt;Journal of Histochemistry &amp;amp; Cytochemistry&lt;/full-title&gt;&lt;abbr-1&gt;J Histochem Cytochem&lt;/abbr-1&gt;&lt;/periodical&gt;&lt;alt-periodical&gt;&lt;full-title&gt;Journal of Histochemistry &amp;amp; Cytochemistry&lt;/full-title&gt;&lt;abbr-1&gt;J Histochem Cytochem&lt;/abbr-1&gt;&lt;/alt-periodical&gt;&lt;pages&gt;129-138&lt;/pages&gt;&lt;volume&gt;59&lt;/volume&gt;&lt;number&gt;2&lt;/number&gt;&lt;keywords&gt;&lt;keyword&gt;opfos&lt;/keyword&gt;&lt;keyword&gt;tslim&lt;/keyword&gt;&lt;keyword&gt;light sheet microscopy&lt;/keyword&gt;&lt;keyword&gt;optical sectioning&lt;/keyword&gt;&lt;keyword&gt;plane illumination microscopy&lt;/keyword&gt;&lt;keyword&gt;embryonic-development&lt;/keyword&gt;&lt;keyword&gt;reconstruction&lt;/keyword&gt;&lt;keyword&gt;ultramicroscopy&lt;/keyword&gt;&lt;keyword&gt;zebrafish&lt;/keyword&gt;&lt;keyword&gt;specimens&lt;/keyword&gt;&lt;/keywords&gt;&lt;dates&gt;&lt;year&gt;2011&lt;/year&gt;&lt;pub-dates&gt;&lt;date&gt;Feb&lt;/date&gt;&lt;/pub-dates&gt;&lt;/dates&gt;&lt;isbn&gt;0022-1554&lt;/isbn&gt;&lt;accession-num&gt;WOS:000293702400001&lt;/accession-num&gt;&lt;label&gt;Santi2011&lt;/label&gt;&lt;urls&gt;&lt;related-urls&gt;&lt;url&gt;&amp;lt;Go to ISI&amp;gt;://WOS:000293702400001&lt;/url&gt;&lt;/related-urls&gt;&lt;/urls&gt;&lt;electronic-resource-num&gt;Doi 10.1369/0022155410394857&lt;/electronic-resource-num&gt;&lt;language&gt;English&lt;/language&gt;&lt;/record&gt;&lt;/Cite&gt;&lt;/EndNote&gt;</w:instrText>
      </w:r>
      <w:r w:rsidR="00B353FE">
        <w:rPr>
          <w:rFonts w:cs="URWPalladioL-Roma"/>
          <w:color w:val="000000"/>
        </w:rPr>
        <w:fldChar w:fldCharType="separate"/>
      </w:r>
      <w:r w:rsidR="00170978">
        <w:rPr>
          <w:rFonts w:cs="URWPalladioL-Roma"/>
          <w:noProof/>
          <w:color w:val="000000"/>
        </w:rPr>
        <w:t>(55)</w:t>
      </w:r>
      <w:r w:rsidR="00B353FE">
        <w:rPr>
          <w:rFonts w:cs="URWPalladioL-Roma"/>
          <w:color w:val="000000"/>
        </w:rPr>
        <w:fldChar w:fldCharType="end"/>
      </w:r>
      <w:r w:rsidR="00B353FE">
        <w:rPr>
          <w:rFonts w:cs="URWPalladioL-Roma"/>
          <w:color w:val="000000"/>
        </w:rPr>
        <w:t xml:space="preserve">. </w:t>
      </w:r>
      <w:r w:rsidR="00433885">
        <w:rPr>
          <w:rFonts w:cs="URWPalladioL-Roma"/>
          <w:color w:val="000000"/>
        </w:rPr>
        <w:t>In contrast to CLSM it has the advantage of little photobleaching</w:t>
      </w:r>
      <w:r w:rsidR="00641F69">
        <w:rPr>
          <w:rFonts w:cs="URWPalladioL-Roma"/>
          <w:color w:val="000000"/>
        </w:rPr>
        <w:t xml:space="preserve"> (fading of the fluorescent dye due to non-specific illumination)</w:t>
      </w:r>
      <w:r w:rsidR="005E717E">
        <w:rPr>
          <w:rFonts w:cs="URWPalladioL-Roma"/>
          <w:color w:val="000000"/>
        </w:rPr>
        <w:t>, as</w:t>
      </w:r>
      <w:r w:rsidR="00DC0ED7">
        <w:rPr>
          <w:rFonts w:cs="URWPalladioL-Roma"/>
          <w:color w:val="000000"/>
        </w:rPr>
        <w:t xml:space="preserve"> the fluor</w:t>
      </w:r>
      <w:r w:rsidR="00641F69">
        <w:rPr>
          <w:rFonts w:cs="URWPalladioL-Roma"/>
          <w:color w:val="000000"/>
        </w:rPr>
        <w:t>e</w:t>
      </w:r>
      <w:r w:rsidR="00DC0ED7">
        <w:rPr>
          <w:rFonts w:cs="URWPalladioL-Roma"/>
          <w:color w:val="000000"/>
        </w:rPr>
        <w:t xml:space="preserve">scent </w:t>
      </w:r>
      <w:r w:rsidR="00641F69">
        <w:rPr>
          <w:rFonts w:cs="URWPalladioL-Roma"/>
          <w:color w:val="000000"/>
        </w:rPr>
        <w:t>response is activated</w:t>
      </w:r>
      <w:r w:rsidR="006631B1">
        <w:rPr>
          <w:rFonts w:cs="URWPalladioL-Roma"/>
          <w:color w:val="000000"/>
        </w:rPr>
        <w:t xml:space="preserve"> only</w:t>
      </w:r>
      <w:r w:rsidR="00433885">
        <w:rPr>
          <w:rFonts w:cs="URWPalladioL-Roma"/>
          <w:color w:val="000000"/>
        </w:rPr>
        <w:t xml:space="preserve"> as each plane is illuminated selectively </w:t>
      </w:r>
      <w:r w:rsidR="00433885">
        <w:rPr>
          <w:rFonts w:cs="URWPalladioL-Roma"/>
          <w:color w:val="000000"/>
        </w:rPr>
        <w:fldChar w:fldCharType="begin"/>
      </w:r>
      <w:r w:rsidR="00170978">
        <w:rPr>
          <w:rFonts w:cs="URWPalladioL-Roma"/>
          <w:color w:val="000000"/>
        </w:rPr>
        <w:instrText xml:space="preserve"> ADDIN EN.CITE &lt;EndNote&gt;&lt;Cite&gt;&lt;Author&gt;Huisken&lt;/Author&gt;&lt;Year&gt;2009&lt;/Year&gt;&lt;RecNum&gt;270&lt;/RecNum&gt;&lt;DisplayText&gt;(56)&lt;/DisplayText&gt;&lt;record&gt;&lt;rec-number&gt;270&lt;/rec-number&gt;&lt;foreign-keys&gt;&lt;key app="EN" db-id="rds90pspit2frzeresr5szedf5psfw2pa9zd" timestamp="1453895643"&gt;270&lt;/key&gt;&lt;/foreign-keys&gt;&lt;ref-type name="Journal Article"&gt;17&lt;/ref-type&gt;&lt;contributors&gt;&lt;authors&gt;&lt;author&gt;Huisken, J.&lt;/author&gt;&lt;author&gt;Stainier, D. Y.&lt;/author&gt;&lt;/authors&gt;&lt;/contributors&gt;&lt;auth-address&gt;Department of Biochemistry and Biophysics, and Cardiovascular Research Institute, University of California, San Francisco, CA 94158, USA. jan.huisken@ucsf.edu&lt;/auth-address&gt;&lt;titles&gt;&lt;title&gt;Selective plane illumination microscopy techniques in developmental biology&lt;/title&gt;&lt;secondary-title&gt;Development&lt;/secondary-title&gt;&lt;alt-title&gt;Development&lt;/alt-title&gt;&lt;/titles&gt;&lt;periodical&gt;&lt;full-title&gt;Development&lt;/full-title&gt;&lt;abbr-1&gt;Development&lt;/abbr-1&gt;&lt;/periodical&gt;&lt;alt-periodical&gt;&lt;full-title&gt;Development&lt;/full-title&gt;&lt;abbr-1&gt;Development&lt;/abbr-1&gt;&lt;/alt-periodical&gt;&lt;pages&gt;1963-75&lt;/pages&gt;&lt;volume&gt;136&lt;/volume&gt;&lt;number&gt;12&lt;/number&gt;&lt;keywords&gt;&lt;keyword&gt;Animals&lt;/keyword&gt;&lt;keyword&gt;Developmental Biology/instrumentation/*methods&lt;/keyword&gt;&lt;keyword&gt;Drosophila/embryology/ultrastructure&lt;/keyword&gt;&lt;keyword&gt;Embryo, Nonmammalian/ultrastructure&lt;/keyword&gt;&lt;keyword&gt;Imaging, Three-Dimensional&lt;/keyword&gt;&lt;keyword&gt;Microscopy, Confocal/instrumentation/methods&lt;/keyword&gt;&lt;keyword&gt;Microscopy, Fluorescence/*instrumentation/methods&lt;/keyword&gt;&lt;keyword&gt;Zebrafish/embryology&lt;/keyword&gt;&lt;/keywords&gt;&lt;dates&gt;&lt;year&gt;2009&lt;/year&gt;&lt;pub-dates&gt;&lt;date&gt;Jun&lt;/date&gt;&lt;/pub-dates&gt;&lt;/dates&gt;&lt;isbn&gt;0950-1991 (Print)&amp;#xD;0950-1991 (Linking)&lt;/isbn&gt;&lt;accession-num&gt;19465594&lt;/accession-num&gt;&lt;label&gt;Huisken2009&lt;/label&gt;&lt;urls&gt;&lt;related-urls&gt;&lt;url&gt;http://www.ncbi.nlm.nih.gov/pubmed/19465594&lt;/url&gt;&lt;/related-urls&gt;&lt;/urls&gt;&lt;custom2&gt;2685720&lt;/custom2&gt;&lt;electronic-resource-num&gt;10.1242/dev.022426&lt;/electronic-resource-num&gt;&lt;/record&gt;&lt;/Cite&gt;&lt;/EndNote&gt;</w:instrText>
      </w:r>
      <w:r w:rsidR="00433885">
        <w:rPr>
          <w:rFonts w:cs="URWPalladioL-Roma"/>
          <w:color w:val="000000"/>
        </w:rPr>
        <w:fldChar w:fldCharType="separate"/>
      </w:r>
      <w:r w:rsidR="00170978">
        <w:rPr>
          <w:rFonts w:cs="URWPalladioL-Roma"/>
          <w:noProof/>
          <w:color w:val="000000"/>
        </w:rPr>
        <w:t>(56)</w:t>
      </w:r>
      <w:r w:rsidR="00433885">
        <w:rPr>
          <w:rFonts w:cs="URWPalladioL-Roma"/>
          <w:color w:val="000000"/>
        </w:rPr>
        <w:fldChar w:fldCharType="end"/>
      </w:r>
      <w:r w:rsidR="00433885">
        <w:rPr>
          <w:rFonts w:cs="URWPalladioL-Roma"/>
          <w:color w:val="000000"/>
        </w:rPr>
        <w:t>. LSFM</w:t>
      </w:r>
      <w:r w:rsidRPr="00F7527F">
        <w:rPr>
          <w:rFonts w:cs="URWPalladioL-Roma"/>
          <w:color w:val="000000"/>
        </w:rPr>
        <w:t xml:space="preserve"> </w:t>
      </w:r>
      <w:r w:rsidR="00906C6A">
        <w:rPr>
          <w:rFonts w:cs="URWPalladioL-Roma"/>
          <w:color w:val="000000"/>
        </w:rPr>
        <w:t>can be employed to capture</w:t>
      </w:r>
      <w:r w:rsidRPr="00F7527F">
        <w:rPr>
          <w:rFonts w:cs="URWPalladioL-Roma"/>
          <w:color w:val="000000"/>
        </w:rPr>
        <w:t xml:space="preserve"> sample</w:t>
      </w:r>
      <w:r w:rsidR="00206F03">
        <w:rPr>
          <w:rFonts w:cs="URWPalladioL-Roma"/>
          <w:color w:val="000000"/>
        </w:rPr>
        <w:t xml:space="preserve"> volumes</w:t>
      </w:r>
      <w:r w:rsidRPr="00F7527F">
        <w:rPr>
          <w:rFonts w:cs="URWPalladioL-Roma"/>
          <w:color w:val="000000"/>
        </w:rPr>
        <w:t xml:space="preserve"> </w:t>
      </w:r>
      <w:r w:rsidR="00906C6A">
        <w:rPr>
          <w:rFonts w:cs="URWPalladioL-Roma"/>
          <w:color w:val="000000"/>
        </w:rPr>
        <w:t xml:space="preserve">of </w:t>
      </w:r>
      <w:r w:rsidRPr="00F7527F">
        <w:rPr>
          <w:rFonts w:cs="URWPalladioL-Roma"/>
          <w:color w:val="000000"/>
        </w:rPr>
        <w:t xml:space="preserve">up to 1 </w:t>
      </w:r>
      <w:r w:rsidR="00941026">
        <w:rPr>
          <w:rFonts w:cs="URWPalladioL-Roma"/>
          <w:color w:val="000000"/>
        </w:rPr>
        <w:t>cm</w:t>
      </w:r>
      <w:r w:rsidR="00941026">
        <w:rPr>
          <w:rFonts w:cs="URWPalladioL-Roma"/>
          <w:color w:val="000000"/>
          <w:vertAlign w:val="superscript"/>
        </w:rPr>
        <w:t>3</w:t>
      </w:r>
      <w:r w:rsidRPr="00F7527F">
        <w:rPr>
          <w:rFonts w:cs="URWPalladioL-Roma"/>
          <w:color w:val="000000"/>
        </w:rPr>
        <w:t xml:space="preserve">, </w:t>
      </w:r>
      <w:r w:rsidR="002F4880">
        <w:rPr>
          <w:rFonts w:cs="URWPalladioL-Roma"/>
          <w:color w:val="000000"/>
        </w:rPr>
        <w:t xml:space="preserve">without the need </w:t>
      </w:r>
      <w:r w:rsidR="00906C6A">
        <w:rPr>
          <w:rFonts w:cs="URWPalladioL-Roma"/>
          <w:color w:val="000000"/>
        </w:rPr>
        <w:t xml:space="preserve">for any </w:t>
      </w:r>
      <w:r w:rsidR="00906C6A">
        <w:rPr>
          <w:rFonts w:cs="URWPalladioL-Roma"/>
          <w:color w:val="000000"/>
        </w:rPr>
        <w:lastRenderedPageBreak/>
        <w:t>physical</w:t>
      </w:r>
      <w:r w:rsidR="002F4880">
        <w:rPr>
          <w:rFonts w:cs="URWPalladioL-Roma"/>
          <w:color w:val="000000"/>
        </w:rPr>
        <w:t xml:space="preserve"> sectioning</w:t>
      </w:r>
      <w:r w:rsidRPr="00F7527F">
        <w:rPr>
          <w:rFonts w:cs="URWPalladioL-Roma"/>
          <w:color w:val="000000"/>
        </w:rPr>
        <w:t xml:space="preserve">. The in-plane resolution of LSFM is about 1 </w:t>
      </w:r>
      <w:r w:rsidR="00941026">
        <w:rPr>
          <w:rFonts w:cs="URWPalladioL-Roma"/>
          <w:color w:val="000000"/>
        </w:rPr>
        <w:t>µ</w:t>
      </w:r>
      <w:r w:rsidRPr="00F7527F">
        <w:rPr>
          <w:rFonts w:cs="URWPalladioL-Roma"/>
          <w:color w:val="000000"/>
        </w:rPr>
        <w:t xml:space="preserve">m </w:t>
      </w:r>
      <w:r w:rsidR="00B353FE">
        <w:rPr>
          <w:rFonts w:cs="URWPalladioL-Roma"/>
          <w:color w:val="000000"/>
        </w:rPr>
        <w:fldChar w:fldCharType="begin"/>
      </w:r>
      <w:r w:rsidR="00170978">
        <w:rPr>
          <w:rFonts w:cs="URWPalladioL-Roma"/>
          <w:color w:val="000000"/>
        </w:rPr>
        <w:instrText xml:space="preserve"> ADDIN EN.CITE &lt;EndNote&gt;&lt;Cite&gt;&lt;Author&gt;Santi&lt;/Author&gt;&lt;Year&gt;2011&lt;/Year&gt;&lt;RecNum&gt;129&lt;/RecNum&gt;&lt;DisplayText&gt;(55)&lt;/DisplayText&gt;&lt;record&gt;&lt;rec-number&gt;129&lt;/rec-number&gt;&lt;foreign-keys&gt;&lt;key app="EN" db-id="rds90pspit2frzeresr5szedf5psfw2pa9zd" timestamp="1391439337"&gt;129&lt;/key&gt;&lt;/foreign-keys&gt;&lt;ref-type name="Journal Article"&gt;17&lt;/ref-type&gt;&lt;contributors&gt;&lt;authors&gt;&lt;author&gt;Santi, P. A.&lt;/author&gt;&lt;/authors&gt;&lt;/contributors&gt;&lt;auth-address&gt;Santi, PA&amp;#xD;Univ Minnesota, Dept Otolaryngol, Room 121,Lions Res Bldg,2001 6th St SE, Minneapolis, MN 55455 USA&amp;#xD;Univ Minnesota, Dept Otolaryngol, Room 121,Lions Res Bldg,2001 6th St SE, Minneapolis, MN 55455 USA&amp;#xD;Univ Minnesota, Dept Otolaryngol, Minneapolis, MN 55455 USA&lt;/auth-address&gt;&lt;titles&gt;&lt;title&gt;Light Sheet Fluorescence Microscopy: A Review&lt;/title&gt;&lt;secondary-title&gt;Journal of Histochemistry &amp;amp; Cytochemistry&lt;/secondary-title&gt;&lt;alt-title&gt;J Histochem Cytochem&lt;/alt-title&gt;&lt;/titles&gt;&lt;periodical&gt;&lt;full-title&gt;Journal of Histochemistry &amp;amp; Cytochemistry&lt;/full-title&gt;&lt;abbr-1&gt;J Histochem Cytochem&lt;/abbr-1&gt;&lt;/periodical&gt;&lt;alt-periodical&gt;&lt;full-title&gt;Journal of Histochemistry &amp;amp; Cytochemistry&lt;/full-title&gt;&lt;abbr-1&gt;J Histochem Cytochem&lt;/abbr-1&gt;&lt;/alt-periodical&gt;&lt;pages&gt;129-138&lt;/pages&gt;&lt;volume&gt;59&lt;/volume&gt;&lt;number&gt;2&lt;/number&gt;&lt;keywords&gt;&lt;keyword&gt;opfos&lt;/keyword&gt;&lt;keyword&gt;tslim&lt;/keyword&gt;&lt;keyword&gt;light sheet microscopy&lt;/keyword&gt;&lt;keyword&gt;optical sectioning&lt;/keyword&gt;&lt;keyword&gt;plane illumination microscopy&lt;/keyword&gt;&lt;keyword&gt;embryonic-development&lt;/keyword&gt;&lt;keyword&gt;reconstruction&lt;/keyword&gt;&lt;keyword&gt;ultramicroscopy&lt;/keyword&gt;&lt;keyword&gt;zebrafish&lt;/keyword&gt;&lt;keyword&gt;specimens&lt;/keyword&gt;&lt;/keywords&gt;&lt;dates&gt;&lt;year&gt;2011&lt;/year&gt;&lt;pub-dates&gt;&lt;date&gt;Feb&lt;/date&gt;&lt;/pub-dates&gt;&lt;/dates&gt;&lt;isbn&gt;0022-1554&lt;/isbn&gt;&lt;accession-num&gt;WOS:000293702400001&lt;/accession-num&gt;&lt;label&gt;Santi2011&lt;/label&gt;&lt;urls&gt;&lt;related-urls&gt;&lt;url&gt;&amp;lt;Go to ISI&amp;gt;://WOS:000293702400001&lt;/url&gt;&lt;/related-urls&gt;&lt;/urls&gt;&lt;electronic-resource-num&gt;Doi 10.1369/0022155410394857&lt;/electronic-resource-num&gt;&lt;language&gt;English&lt;/language&gt;&lt;/record&gt;&lt;/Cite&gt;&lt;/EndNote&gt;</w:instrText>
      </w:r>
      <w:r w:rsidR="00B353FE">
        <w:rPr>
          <w:rFonts w:cs="URWPalladioL-Roma"/>
          <w:color w:val="000000"/>
        </w:rPr>
        <w:fldChar w:fldCharType="separate"/>
      </w:r>
      <w:r w:rsidR="00170978">
        <w:rPr>
          <w:rFonts w:cs="URWPalladioL-Roma"/>
          <w:noProof/>
          <w:color w:val="000000"/>
        </w:rPr>
        <w:t>(55)</w:t>
      </w:r>
      <w:r w:rsidR="00B353FE">
        <w:rPr>
          <w:rFonts w:cs="URWPalladioL-Roma"/>
          <w:color w:val="000000"/>
        </w:rPr>
        <w:fldChar w:fldCharType="end"/>
      </w:r>
      <w:r w:rsidRPr="00F7527F">
        <w:rPr>
          <w:rFonts w:cs="URWPalladioL-Roma"/>
          <w:color w:val="000000"/>
        </w:rPr>
        <w:t xml:space="preserve">. </w:t>
      </w:r>
      <w:r w:rsidR="003645AA">
        <w:rPr>
          <w:rFonts w:cs="URWPalladioL-Roma"/>
          <w:color w:val="000000"/>
        </w:rPr>
        <w:t xml:space="preserve">However, the technique requires the tissue to be cleared chemically for the laser sheet to be able to penetrate it and depends on the diffusion capability of fluorescent stains to </w:t>
      </w:r>
      <w:r w:rsidR="00B0637C">
        <w:rPr>
          <w:rFonts w:cs="URWPalladioL-Roma"/>
          <w:color w:val="000000"/>
        </w:rPr>
        <w:t xml:space="preserve">permeate </w:t>
      </w:r>
      <w:r w:rsidR="003645AA">
        <w:rPr>
          <w:rFonts w:cs="URWPalladioL-Roma"/>
          <w:color w:val="000000"/>
        </w:rPr>
        <w:t>the tissue.</w:t>
      </w:r>
      <w:r w:rsidR="00436BD1">
        <w:rPr>
          <w:rFonts w:cs="URWPalladioL-Roma"/>
          <w:color w:val="000000"/>
        </w:rPr>
        <w:t xml:space="preserve"> </w:t>
      </w:r>
      <w:r w:rsidR="00433885">
        <w:rPr>
          <w:rFonts w:cs="URWPalladioL-Roma"/>
          <w:color w:val="000000"/>
        </w:rPr>
        <w:t>Due to these limitations</w:t>
      </w:r>
      <w:r w:rsidR="0051342B">
        <w:rPr>
          <w:rFonts w:cs="URWPalladioL-Roma"/>
          <w:color w:val="000000"/>
        </w:rPr>
        <w:t xml:space="preserve"> and its general </w:t>
      </w:r>
      <w:r w:rsidR="005E416E">
        <w:rPr>
          <w:rFonts w:cs="URWPalladioL-Roma"/>
          <w:color w:val="000000"/>
        </w:rPr>
        <w:t>setup</w:t>
      </w:r>
      <w:r w:rsidR="00DC0ED7">
        <w:rPr>
          <w:rFonts w:cs="URWPalladioL-Roma"/>
          <w:color w:val="000000"/>
        </w:rPr>
        <w:t xml:space="preserve"> in terms of size and distances of the components</w:t>
      </w:r>
      <w:r w:rsidR="00433885">
        <w:rPr>
          <w:rFonts w:cs="URWPalladioL-Roma"/>
          <w:color w:val="000000"/>
        </w:rPr>
        <w:t xml:space="preserve">, LSFM has had little application in imaging </w:t>
      </w:r>
      <w:r w:rsidR="005E416E">
        <w:rPr>
          <w:rFonts w:cs="URWPalladioL-Roma"/>
          <w:color w:val="000000"/>
        </w:rPr>
        <w:t xml:space="preserve">organs </w:t>
      </w:r>
      <w:r w:rsidR="00B17148">
        <w:rPr>
          <w:rFonts w:cs="URWPalladioL-Roma"/>
          <w:color w:val="000000"/>
        </w:rPr>
        <w:t>of</w:t>
      </w:r>
      <w:r w:rsidR="005E416E">
        <w:rPr>
          <w:rFonts w:cs="URWPalladioL-Roma"/>
          <w:color w:val="000000"/>
        </w:rPr>
        <w:t xml:space="preserve"> </w:t>
      </w:r>
      <w:r w:rsidR="00433885">
        <w:rPr>
          <w:rFonts w:cs="URWPalladioL-Roma"/>
          <w:color w:val="000000"/>
        </w:rPr>
        <w:t xml:space="preserve">larger animals. Most studies investigated zebrafish and </w:t>
      </w:r>
      <w:r w:rsidR="005E416E">
        <w:rPr>
          <w:rFonts w:cs="URWPalladioL-Roma"/>
          <w:color w:val="000000"/>
        </w:rPr>
        <w:t xml:space="preserve">fruit fly </w:t>
      </w:r>
      <w:r w:rsidR="00433885" w:rsidRPr="00433885">
        <w:rPr>
          <w:rFonts w:cs="URWPalladioL-Roma"/>
          <w:color w:val="000000"/>
        </w:rPr>
        <w:fldChar w:fldCharType="begin"/>
      </w:r>
      <w:r w:rsidR="00170978">
        <w:rPr>
          <w:rFonts w:cs="URWPalladioL-Roma"/>
          <w:color w:val="000000"/>
        </w:rPr>
        <w:instrText xml:space="preserve"> ADDIN EN.CITE &lt;EndNote&gt;&lt;Cite&gt;&lt;Author&gt;Huisken&lt;/Author&gt;&lt;Year&gt;2009&lt;/Year&gt;&lt;RecNum&gt;270&lt;/RecNum&gt;&lt;DisplayText&gt;(56)&lt;/DisplayText&gt;&lt;record&gt;&lt;rec-number&gt;270&lt;/rec-number&gt;&lt;foreign-keys&gt;&lt;key app="EN" db-id="rds90pspit2frzeresr5szedf5psfw2pa9zd" timestamp="1453895643"&gt;270&lt;/key&gt;&lt;/foreign-keys&gt;&lt;ref-type name="Journal Article"&gt;17&lt;/ref-type&gt;&lt;contributors&gt;&lt;authors&gt;&lt;author&gt;Huisken, J.&lt;/author&gt;&lt;author&gt;Stainier, D. Y.&lt;/author&gt;&lt;/authors&gt;&lt;/contributors&gt;&lt;auth-address&gt;Department of Biochemistry and Biophysics, and Cardiovascular Research Institute, University of California, San Francisco, CA 94158, USA. jan.huisken@ucsf.edu&lt;/auth-address&gt;&lt;titles&gt;&lt;title&gt;Selective plane illumination microscopy techniques in developmental biology&lt;/title&gt;&lt;secondary-title&gt;Development&lt;/secondary-title&gt;&lt;alt-title&gt;Development&lt;/alt-title&gt;&lt;/titles&gt;&lt;periodical&gt;&lt;full-title&gt;Development&lt;/full-title&gt;&lt;abbr-1&gt;Development&lt;/abbr-1&gt;&lt;/periodical&gt;&lt;alt-periodical&gt;&lt;full-title&gt;Development&lt;/full-title&gt;&lt;abbr-1&gt;Development&lt;/abbr-1&gt;&lt;/alt-periodical&gt;&lt;pages&gt;1963-75&lt;/pages&gt;&lt;volume&gt;136&lt;/volume&gt;&lt;number&gt;12&lt;/number&gt;&lt;keywords&gt;&lt;keyword&gt;Animals&lt;/keyword&gt;&lt;keyword&gt;Developmental Biology/instrumentation/*methods&lt;/keyword&gt;&lt;keyword&gt;Drosophila/embryology/ultrastructure&lt;/keyword&gt;&lt;keyword&gt;Embryo, Nonmammalian/ultrastructure&lt;/keyword&gt;&lt;keyword&gt;Imaging, Three-Dimensional&lt;/keyword&gt;&lt;keyword&gt;Microscopy, Confocal/instrumentation/methods&lt;/keyword&gt;&lt;keyword&gt;Microscopy, Fluorescence/*instrumentation/methods&lt;/keyword&gt;&lt;keyword&gt;Zebrafish/embryology&lt;/keyword&gt;&lt;/keywords&gt;&lt;dates&gt;&lt;year&gt;2009&lt;/year&gt;&lt;pub-dates&gt;&lt;date&gt;Jun&lt;/date&gt;&lt;/pub-dates&gt;&lt;/dates&gt;&lt;isbn&gt;0950-1991 (Print)&amp;#xD;0950-1991 (Linking)&lt;/isbn&gt;&lt;accession-num&gt;19465594&lt;/accession-num&gt;&lt;label&gt;Huisken2009&lt;/label&gt;&lt;urls&gt;&lt;related-urls&gt;&lt;url&gt;http://www.ncbi.nlm.nih.gov/pubmed/19465594&lt;/url&gt;&lt;/related-urls&gt;&lt;/urls&gt;&lt;custom2&gt;2685720&lt;/custom2&gt;&lt;electronic-resource-num&gt;10.1242/dev.022426&lt;/electronic-resource-num&gt;&lt;/record&gt;&lt;/Cite&gt;&lt;/EndNote&gt;</w:instrText>
      </w:r>
      <w:r w:rsidR="00433885" w:rsidRPr="00433885">
        <w:rPr>
          <w:rFonts w:cs="URWPalladioL-Roma"/>
          <w:color w:val="000000"/>
        </w:rPr>
        <w:fldChar w:fldCharType="separate"/>
      </w:r>
      <w:r w:rsidR="00170978">
        <w:rPr>
          <w:rFonts w:cs="URWPalladioL-Roma"/>
          <w:noProof/>
          <w:color w:val="000000"/>
        </w:rPr>
        <w:t>(56)</w:t>
      </w:r>
      <w:r w:rsidR="00433885" w:rsidRPr="00433885">
        <w:rPr>
          <w:rFonts w:cs="URWPalladioL-Roma"/>
          <w:color w:val="000000"/>
        </w:rPr>
        <w:fldChar w:fldCharType="end"/>
      </w:r>
      <w:r w:rsidR="005E416E">
        <w:rPr>
          <w:rFonts w:cs="URWPalladioL-Roma"/>
          <w:color w:val="000000"/>
        </w:rPr>
        <w:t>, few looked at brain neuronal activity</w:t>
      </w:r>
      <w:r w:rsidR="00FF2FC8">
        <w:rPr>
          <w:rFonts w:cs="URWPalladioL-Roma"/>
          <w:color w:val="000000"/>
        </w:rPr>
        <w:t xml:space="preserve"> in the mouse</w:t>
      </w:r>
      <w:r w:rsidR="005E416E">
        <w:rPr>
          <w:rFonts w:cs="URWPalladioL-Roma"/>
          <w:color w:val="000000"/>
        </w:rPr>
        <w:t xml:space="preserve"> </w:t>
      </w:r>
      <w:r w:rsidR="005E416E">
        <w:rPr>
          <w:rFonts w:cs="URWPalladioL-Roma"/>
          <w:color w:val="000000"/>
        </w:rPr>
        <w:fldChar w:fldCharType="begin">
          <w:fldData xml:space="preserve">PEVuZE5vdGU+PENpdGU+PEF1dGhvcj5MaTwvQXV0aG9yPjxZZWFyPjIwMTQ8L1llYXI+PFJlY051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</w:fldData>
        </w:fldChar>
      </w:r>
      <w:r w:rsidR="00170978">
        <w:rPr>
          <w:rFonts w:cs="URWPalladioL-Roma"/>
          <w:color w:val="000000"/>
        </w:rPr>
        <w:instrText xml:space="preserve"> ADDIN EN.CITE </w:instrText>
      </w:r>
      <w:r w:rsidR="00170978">
        <w:rPr>
          <w:rFonts w:cs="URWPalladioL-Roma"/>
          <w:color w:val="000000"/>
        </w:rPr>
        <w:fldChar w:fldCharType="begin">
          <w:fldData xml:space="preserve">PEVuZE5vdGU+PENpdGU+PEF1dGhvcj5MaTwvQXV0aG9yPjxZZWFyPjIwMTQ8L1llYXI+PFJlY051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</w:fldData>
        </w:fldChar>
      </w:r>
      <w:r w:rsidR="00170978">
        <w:rPr>
          <w:rFonts w:cs="URWPalladioL-Roma"/>
          <w:color w:val="000000"/>
        </w:rPr>
        <w:instrText xml:space="preserve"> ADDIN EN.CITE.DATA </w:instrText>
      </w:r>
      <w:r w:rsidR="00170978">
        <w:rPr>
          <w:rFonts w:cs="URWPalladioL-Roma"/>
          <w:color w:val="000000"/>
        </w:rPr>
      </w:r>
      <w:r w:rsidR="00170978">
        <w:rPr>
          <w:rFonts w:cs="URWPalladioL-Roma"/>
          <w:color w:val="000000"/>
        </w:rPr>
        <w:fldChar w:fldCharType="end"/>
      </w:r>
      <w:r w:rsidR="005E416E">
        <w:rPr>
          <w:rFonts w:cs="URWPalladioL-Roma"/>
          <w:color w:val="000000"/>
        </w:rPr>
      </w:r>
      <w:r w:rsidR="005E416E">
        <w:rPr>
          <w:rFonts w:cs="URWPalladioL-Roma"/>
          <w:color w:val="000000"/>
        </w:rPr>
        <w:fldChar w:fldCharType="separate"/>
      </w:r>
      <w:r w:rsidR="00170978">
        <w:rPr>
          <w:rFonts w:cs="URWPalladioL-Roma"/>
          <w:noProof/>
          <w:color w:val="000000"/>
        </w:rPr>
        <w:t>(57, 58)</w:t>
      </w:r>
      <w:r w:rsidR="005E416E">
        <w:rPr>
          <w:rFonts w:cs="URWPalladioL-Roma"/>
          <w:color w:val="000000"/>
        </w:rPr>
        <w:fldChar w:fldCharType="end"/>
      </w:r>
      <w:r w:rsidR="005E416E">
        <w:rPr>
          <w:rFonts w:cs="URWPalladioL-Roma"/>
          <w:color w:val="000000"/>
        </w:rPr>
        <w:t xml:space="preserve"> and </w:t>
      </w:r>
      <w:r w:rsidR="00B353FE">
        <w:rPr>
          <w:rFonts w:cs="URWPalladioL-Roma"/>
          <w:color w:val="000000"/>
        </w:rPr>
        <w:t xml:space="preserve">Mayer </w:t>
      </w:r>
      <w:r w:rsidR="00B353FE" w:rsidRPr="00B353FE">
        <w:rPr>
          <w:rFonts w:cs="URWPalladioL-Roma"/>
          <w:i/>
          <w:color w:val="000000"/>
        </w:rPr>
        <w:t>et al.</w:t>
      </w:r>
      <w:r w:rsidR="00B353FE">
        <w:rPr>
          <w:rFonts w:cs="URWPalladioL-Roma"/>
          <w:color w:val="000000"/>
        </w:rPr>
        <w:t xml:space="preserve"> </w:t>
      </w:r>
      <w:r w:rsidR="00553E9A">
        <w:rPr>
          <w:rFonts w:cs="URWPalladioL-Roma"/>
          <w:color w:val="000000"/>
        </w:rPr>
        <w:fldChar w:fldCharType="begin">
          <w:fldData xml:space="preserve">PEVuZE5vdGU+PENpdGU+PEF1dGhvcj5NYXllcjwvQXV0aG9yPjxZZWFyPjIwMTI8L1llYXI+PFJl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</w:fldData>
        </w:fldChar>
      </w:r>
      <w:r w:rsidR="00170978">
        <w:rPr>
          <w:rFonts w:cs="URWPalladioL-Roma"/>
          <w:color w:val="000000"/>
        </w:rPr>
        <w:instrText xml:space="preserve"> ADDIN EN.CITE </w:instrText>
      </w:r>
      <w:r w:rsidR="00170978">
        <w:rPr>
          <w:rFonts w:cs="URWPalladioL-Roma"/>
          <w:color w:val="000000"/>
        </w:rPr>
        <w:fldChar w:fldCharType="begin">
          <w:fldData xml:space="preserve">PEVuZE5vdGU+PENpdGU+PEF1dGhvcj5NYXllcjwvQXV0aG9yPjxZZWFyPjIwMTI8L1llYXI+PFJl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</w:fldData>
        </w:fldChar>
      </w:r>
      <w:r w:rsidR="00170978">
        <w:rPr>
          <w:rFonts w:cs="URWPalladioL-Roma"/>
          <w:color w:val="000000"/>
        </w:rPr>
        <w:instrText xml:space="preserve"> ADDIN EN.CITE.DATA </w:instrText>
      </w:r>
      <w:r w:rsidR="00170978">
        <w:rPr>
          <w:rFonts w:cs="URWPalladioL-Roma"/>
          <w:color w:val="000000"/>
        </w:rPr>
      </w:r>
      <w:r w:rsidR="00170978">
        <w:rPr>
          <w:rFonts w:cs="URWPalladioL-Roma"/>
          <w:color w:val="000000"/>
        </w:rPr>
        <w:fldChar w:fldCharType="end"/>
      </w:r>
      <w:r w:rsidR="00553E9A">
        <w:rPr>
          <w:rFonts w:cs="URWPalladioL-Roma"/>
          <w:color w:val="000000"/>
        </w:rPr>
      </w:r>
      <w:r w:rsidR="00553E9A">
        <w:rPr>
          <w:rFonts w:cs="URWPalladioL-Roma"/>
          <w:color w:val="000000"/>
        </w:rPr>
        <w:fldChar w:fldCharType="separate"/>
      </w:r>
      <w:r w:rsidR="00170978">
        <w:rPr>
          <w:rFonts w:cs="URWPalladioL-Roma"/>
          <w:noProof/>
          <w:color w:val="000000"/>
        </w:rPr>
        <w:t>(59)</w:t>
      </w:r>
      <w:r w:rsidR="00553E9A">
        <w:rPr>
          <w:rFonts w:cs="URWPalladioL-Roma"/>
          <w:color w:val="000000"/>
        </w:rPr>
        <w:fldChar w:fldCharType="end"/>
      </w:r>
      <w:r w:rsidR="00553E9A">
        <w:rPr>
          <w:rFonts w:cs="URWPalladioL-Roma"/>
          <w:color w:val="000000"/>
        </w:rPr>
        <w:t xml:space="preserve"> </w:t>
      </w:r>
      <w:r w:rsidR="005E416E">
        <w:rPr>
          <w:rFonts w:cs="URWPalladioL-Roma"/>
          <w:color w:val="000000"/>
        </w:rPr>
        <w:t>used it to study high-endothelial venules in mouse lymph node. However, to the best of knowledge</w:t>
      </w:r>
      <w:r w:rsidR="00B17148">
        <w:rPr>
          <w:rFonts w:cs="URWPalladioL-Roma"/>
          <w:color w:val="000000"/>
        </w:rPr>
        <w:t xml:space="preserve"> of the authors</w:t>
      </w:r>
      <w:r w:rsidR="005E416E">
        <w:rPr>
          <w:rFonts w:cs="URWPalladioL-Roma"/>
          <w:color w:val="000000"/>
        </w:rPr>
        <w:t xml:space="preserve">, LSFM has yet to be trialled in mouse skeletal muscle for visualisation of vascularisation. </w:t>
      </w:r>
      <w:r w:rsidR="00E961A0">
        <w:rPr>
          <w:rFonts w:cs="URWPalladioL-Roma"/>
          <w:color w:val="000000"/>
        </w:rPr>
        <w:t xml:space="preserve">Combined with </w:t>
      </w:r>
      <w:r w:rsidR="005E416E">
        <w:rPr>
          <w:rFonts w:cs="URWPalladioL-Roma"/>
          <w:color w:val="000000"/>
        </w:rPr>
        <w:t>µCT</w:t>
      </w:r>
      <w:r w:rsidR="008B0D82">
        <w:rPr>
          <w:rFonts w:cs="URWPalladioL-Roma"/>
          <w:color w:val="000000"/>
        </w:rPr>
        <w:t>,</w:t>
      </w:r>
      <w:r w:rsidR="00E961A0">
        <w:rPr>
          <w:rFonts w:cs="URWPalladioL-Roma"/>
          <w:color w:val="000000"/>
        </w:rPr>
        <w:t xml:space="preserve"> LSFM has </w:t>
      </w:r>
      <w:r w:rsidR="005E416E">
        <w:rPr>
          <w:rFonts w:cs="URWPalladioL-Roma"/>
          <w:color w:val="000000"/>
        </w:rPr>
        <w:t>the potential to yield more conclusive results</w:t>
      </w:r>
      <w:r w:rsidR="00E961A0">
        <w:rPr>
          <w:rFonts w:cs="URWPalladioL-Roma"/>
          <w:color w:val="000000"/>
        </w:rPr>
        <w:t xml:space="preserve"> as it c</w:t>
      </w:r>
      <w:r w:rsidR="00337ACE">
        <w:rPr>
          <w:rFonts w:cs="URWPalladioL-Roma"/>
          <w:color w:val="000000"/>
        </w:rPr>
        <w:t>an</w:t>
      </w:r>
      <w:r w:rsidR="00E961A0">
        <w:rPr>
          <w:rFonts w:cs="URWPalladioL-Roma"/>
          <w:color w:val="000000"/>
        </w:rPr>
        <w:t xml:space="preserve"> visualise features not normally observed in µCT, e.g., the lymphatic network</w:t>
      </w:r>
      <w:r w:rsidR="00337ACE">
        <w:rPr>
          <w:rFonts w:cs="URWPalladioL-Roma"/>
          <w:color w:val="000000"/>
        </w:rPr>
        <w:t>,</w:t>
      </w:r>
      <w:r w:rsidR="00E961A0">
        <w:rPr>
          <w:rFonts w:cs="URWPalladioL-Roma"/>
          <w:color w:val="000000"/>
        </w:rPr>
        <w:t xml:space="preserve"> nerves</w:t>
      </w:r>
      <w:r w:rsidR="00337ACE">
        <w:rPr>
          <w:rFonts w:cs="URWPalladioL-Roma"/>
          <w:color w:val="000000"/>
        </w:rPr>
        <w:t xml:space="preserve"> and </w:t>
      </w:r>
      <w:r w:rsidR="008B0D82">
        <w:rPr>
          <w:rFonts w:cs="URWPalladioL-Roma"/>
          <w:color w:val="000000"/>
        </w:rPr>
        <w:t xml:space="preserve">different </w:t>
      </w:r>
      <w:r w:rsidR="00337ACE">
        <w:rPr>
          <w:rFonts w:cs="URWPalladioL-Roma"/>
          <w:color w:val="000000"/>
        </w:rPr>
        <w:t>cellular structures.</w:t>
      </w:r>
    </w:p>
    <w:p w14:paraId="3B5FE867" w14:textId="32F0E6C1" w:rsidR="0080452C" w:rsidRPr="0080452C" w:rsidRDefault="0080452C" w:rsidP="00EE3847">
      <w:pPr>
        <w:pStyle w:val="Heading4"/>
        <w:spacing w:line="480" w:lineRule="auto"/>
        <w:jc w:val="both"/>
      </w:pPr>
      <w:r w:rsidRPr="0080452C">
        <w:t xml:space="preserve">Micro-computed </w:t>
      </w:r>
      <w:r w:rsidR="00C87681">
        <w:t>t</w:t>
      </w:r>
      <w:r w:rsidRPr="0080452C">
        <w:t xml:space="preserve">omography </w:t>
      </w:r>
    </w:p>
    <w:p w14:paraId="3CBEE114" w14:textId="40B8DFB1" w:rsidR="00F7527F" w:rsidRPr="00F7527F" w:rsidRDefault="000D3B97" w:rsidP="00EE3847">
      <w:pPr>
        <w:autoSpaceDE w:val="0"/>
        <w:autoSpaceDN w:val="0"/>
        <w:adjustRightInd w:val="0"/>
        <w:spacing w:after="120" w:line="480" w:lineRule="auto"/>
        <w:jc w:val="both"/>
        <w:rPr>
          <w:rFonts w:cs="URWPalladioL-Roma"/>
          <w:color w:val="000000"/>
        </w:rPr>
      </w:pPr>
      <w:r>
        <w:rPr>
          <w:rFonts w:cs="URWPalladioL-Roma"/>
          <w:color w:val="000000"/>
        </w:rPr>
        <w:t>Micro-computed tomography</w:t>
      </w:r>
      <w:r w:rsidR="00F7527F" w:rsidRPr="00F7527F">
        <w:rPr>
          <w:rFonts w:cs="URWPalladioL-Roma"/>
          <w:color w:val="000000"/>
        </w:rPr>
        <w:t xml:space="preserve"> (</w:t>
      </w:r>
      <w:r w:rsidR="00EC7C6C">
        <w:rPr>
          <w:rFonts w:cs="URWPalladioL-Roma"/>
          <w:color w:val="000000"/>
        </w:rPr>
        <w:t>µCT</w:t>
      </w:r>
      <w:r w:rsidR="00F7527F" w:rsidRPr="00F7527F">
        <w:rPr>
          <w:rFonts w:cs="URWPalladioL-Roma"/>
          <w:color w:val="000000"/>
        </w:rPr>
        <w:t>) is a non-d</w:t>
      </w:r>
      <w:r w:rsidR="00F6143E">
        <w:rPr>
          <w:rFonts w:cs="URWPalladioL-Roma"/>
          <w:color w:val="000000"/>
        </w:rPr>
        <w:t>estructive 3D imaging technique</w:t>
      </w:r>
      <w:r w:rsidR="00F7527F" w:rsidRPr="00F7527F">
        <w:rPr>
          <w:rFonts w:cs="URWPalladioL-Roma"/>
          <w:color w:val="000000"/>
        </w:rPr>
        <w:t xml:space="preserve"> that makes use of </w:t>
      </w:r>
      <w:r w:rsidR="003D52B2">
        <w:rPr>
          <w:rFonts w:cs="URWPalladioL-Roma"/>
          <w:color w:val="000000"/>
        </w:rPr>
        <w:t>variable</w:t>
      </w:r>
      <w:r w:rsidR="00F7527F" w:rsidRPr="00F7527F">
        <w:rPr>
          <w:rFonts w:cs="URWPalladioL-Roma"/>
          <w:color w:val="000000"/>
        </w:rPr>
        <w:t xml:space="preserve"> X-ray</w:t>
      </w:r>
      <w:r w:rsidR="003D52B2">
        <w:rPr>
          <w:rFonts w:cs="URWPalladioL-Roma"/>
          <w:color w:val="000000"/>
        </w:rPr>
        <w:t xml:space="preserve"> absorptions induced by</w:t>
      </w:r>
      <w:r w:rsidR="00040F9A">
        <w:rPr>
          <w:rFonts w:cs="URWPalladioL-Roma"/>
          <w:color w:val="000000"/>
        </w:rPr>
        <w:t xml:space="preserve"> the</w:t>
      </w:r>
      <w:r w:rsidR="00F7527F" w:rsidRPr="00F7527F">
        <w:rPr>
          <w:rFonts w:cs="URWPalladioL-Roma"/>
          <w:color w:val="000000"/>
        </w:rPr>
        <w:t xml:space="preserve"> different </w:t>
      </w:r>
      <w:r w:rsidR="00040F9A">
        <w:rPr>
          <w:rFonts w:cs="URWPalladioL-Roma"/>
          <w:color w:val="000000"/>
        </w:rPr>
        <w:t>components inside a tissue</w:t>
      </w:r>
      <w:r w:rsidR="00F7527F" w:rsidRPr="00F7527F">
        <w:rPr>
          <w:rFonts w:cs="URWPalladioL-Roma"/>
          <w:color w:val="000000"/>
        </w:rPr>
        <w:t xml:space="preserve">. </w:t>
      </w:r>
      <w:r w:rsidR="003D52B2">
        <w:rPr>
          <w:rFonts w:cs="URWPalladioL-Roma"/>
          <w:color w:val="000000"/>
        </w:rPr>
        <w:t>2D radiographies or projections of a s</w:t>
      </w:r>
      <w:r w:rsidR="00DC0ED7">
        <w:rPr>
          <w:rFonts w:cs="URWPalladioL-Roma"/>
          <w:color w:val="000000"/>
        </w:rPr>
        <w:t>a</w:t>
      </w:r>
      <w:r w:rsidR="003D52B2">
        <w:rPr>
          <w:rFonts w:cs="URWPalladioL-Roma"/>
          <w:color w:val="000000"/>
        </w:rPr>
        <w:t xml:space="preserve">mple </w:t>
      </w:r>
      <w:r w:rsidR="00F7527F" w:rsidRPr="00F7527F">
        <w:rPr>
          <w:rFonts w:cs="URWPalladioL-Roma"/>
          <w:color w:val="000000"/>
        </w:rPr>
        <w:t xml:space="preserve">are </w:t>
      </w:r>
      <w:r w:rsidR="003D52B2">
        <w:rPr>
          <w:rFonts w:cs="URWPalladioL-Roma"/>
          <w:color w:val="000000"/>
        </w:rPr>
        <w:t>collected for different angular position (but</w:t>
      </w:r>
      <w:r w:rsidR="003D52B2" w:rsidRPr="00F7527F">
        <w:rPr>
          <w:rFonts w:cs="URWPalladioL-Roma"/>
          <w:color w:val="000000"/>
        </w:rPr>
        <w:t xml:space="preserve"> </w:t>
      </w:r>
      <w:r w:rsidR="00FC1FCE">
        <w:rPr>
          <w:rFonts w:cs="URWPalladioL-Roma"/>
          <w:color w:val="000000"/>
        </w:rPr>
        <w:t>for at least</w:t>
      </w:r>
      <w:r w:rsidR="00F7527F" w:rsidRPr="00F7527F">
        <w:rPr>
          <w:rFonts w:cs="URWPalladioL-Roma"/>
          <w:color w:val="000000"/>
        </w:rPr>
        <w:t xml:space="preserve"> </w:t>
      </w:r>
      <w:r w:rsidR="00FC1FCE">
        <w:rPr>
          <w:rFonts w:cs="URWPalladioL-Roma"/>
          <w:color w:val="000000"/>
        </w:rPr>
        <w:t xml:space="preserve">180 </w:t>
      </w:r>
      <w:r w:rsidR="00F7527F" w:rsidRPr="00F7527F">
        <w:rPr>
          <w:rFonts w:cs="URWPalladioL-Roma"/>
          <w:color w:val="000000"/>
        </w:rPr>
        <w:t>degrees</w:t>
      </w:r>
      <w:r w:rsidR="003D52B2">
        <w:rPr>
          <w:rFonts w:cs="URWPalladioL-Roma"/>
          <w:color w:val="000000"/>
        </w:rPr>
        <w:t>)</w:t>
      </w:r>
      <w:r w:rsidR="00F7527F" w:rsidRPr="00F7527F">
        <w:rPr>
          <w:rFonts w:cs="URWPalladioL-Roma"/>
          <w:color w:val="000000"/>
        </w:rPr>
        <w:t xml:space="preserve">, which are then reconstructed </w:t>
      </w:r>
      <w:r w:rsidR="003D52B2">
        <w:rPr>
          <w:rFonts w:cs="URWPalladioL-Roma"/>
          <w:color w:val="000000"/>
        </w:rPr>
        <w:t xml:space="preserve">in 3D </w:t>
      </w:r>
      <w:r w:rsidR="00F7527F" w:rsidRPr="00F7527F">
        <w:rPr>
          <w:rFonts w:cs="URWPalladioL-Roma"/>
          <w:color w:val="000000"/>
        </w:rPr>
        <w:t xml:space="preserve">to form a volumetric representation of the sample </w:t>
      </w:r>
      <w:r w:rsidR="00455FFA">
        <w:rPr>
          <w:rFonts w:cs="URWPalladioL-Roma"/>
          <w:color w:val="000000"/>
        </w:rPr>
        <w:fldChar w:fldCharType="begin">
          <w:fldData xml:space="preserve">PEVuZE5vdGU+PENpdGU+PEF1dGhvcj5MYW5kaXM8L0F1dGhvcj48WWVhcj4yMDEwPC9ZZWFyPjxS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</w:fldData>
        </w:fldChar>
      </w:r>
      <w:r w:rsidR="00170978">
        <w:rPr>
          <w:rFonts w:cs="URWPalladioL-Roma"/>
          <w:color w:val="000000"/>
        </w:rPr>
        <w:instrText xml:space="preserve"> ADDIN EN.CITE </w:instrText>
      </w:r>
      <w:r w:rsidR="00170978">
        <w:rPr>
          <w:rFonts w:cs="URWPalladioL-Roma"/>
          <w:color w:val="000000"/>
        </w:rPr>
        <w:fldChar w:fldCharType="begin">
          <w:fldData xml:space="preserve">PEVuZE5vdGU+PENpdGU+PEF1dGhvcj5MYW5kaXM8L0F1dGhvcj48WWVhcj4yMDEwPC9ZZWFyPjxS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</w:fldData>
        </w:fldChar>
      </w:r>
      <w:r w:rsidR="00170978">
        <w:rPr>
          <w:rFonts w:cs="URWPalladioL-Roma"/>
          <w:color w:val="000000"/>
        </w:rPr>
        <w:instrText xml:space="preserve"> ADDIN EN.CITE.DATA </w:instrText>
      </w:r>
      <w:r w:rsidR="00170978">
        <w:rPr>
          <w:rFonts w:cs="URWPalladioL-Roma"/>
          <w:color w:val="000000"/>
        </w:rPr>
      </w:r>
      <w:r w:rsidR="00170978">
        <w:rPr>
          <w:rFonts w:cs="URWPalladioL-Roma"/>
          <w:color w:val="000000"/>
        </w:rPr>
        <w:fldChar w:fldCharType="end"/>
      </w:r>
      <w:r w:rsidR="00455FFA">
        <w:rPr>
          <w:rFonts w:cs="URWPalladioL-Roma"/>
          <w:color w:val="000000"/>
        </w:rPr>
      </w:r>
      <w:r w:rsidR="00455FFA">
        <w:rPr>
          <w:rFonts w:cs="URWPalladioL-Roma"/>
          <w:color w:val="000000"/>
        </w:rPr>
        <w:fldChar w:fldCharType="separate"/>
      </w:r>
      <w:r w:rsidR="00170978">
        <w:rPr>
          <w:rFonts w:cs="URWPalladioL-Roma"/>
          <w:noProof/>
          <w:color w:val="000000"/>
        </w:rPr>
        <w:t>(60)</w:t>
      </w:r>
      <w:r w:rsidR="00455FFA">
        <w:rPr>
          <w:rFonts w:cs="URWPalladioL-Roma"/>
          <w:color w:val="000000"/>
        </w:rPr>
        <w:fldChar w:fldCharType="end"/>
      </w:r>
      <w:r w:rsidR="00455FFA">
        <w:rPr>
          <w:rFonts w:cs="URWPalladioL-Roma"/>
          <w:color w:val="000000"/>
        </w:rPr>
        <w:t>.</w:t>
      </w:r>
    </w:p>
    <w:p w14:paraId="5FFA13F7" w14:textId="1E634AA3" w:rsidR="00B15457" w:rsidRPr="00A37271" w:rsidRDefault="00F7527F" w:rsidP="00EE3847">
      <w:pPr>
        <w:autoSpaceDE w:val="0"/>
        <w:autoSpaceDN w:val="0"/>
        <w:adjustRightInd w:val="0"/>
        <w:spacing w:after="120" w:line="480" w:lineRule="auto"/>
        <w:jc w:val="both"/>
        <w:rPr>
          <w:rFonts w:cs="URWPalladioL-Roma"/>
          <w:color w:val="000000"/>
        </w:rPr>
      </w:pPr>
      <w:r w:rsidRPr="00F7527F">
        <w:rPr>
          <w:rFonts w:cs="URWPalladioL-Roma"/>
          <w:color w:val="000000"/>
        </w:rPr>
        <w:t xml:space="preserve">The </w:t>
      </w:r>
      <w:r w:rsidR="00040F9A">
        <w:rPr>
          <w:rFonts w:cs="URWPalladioL-Roma"/>
          <w:color w:val="000000"/>
        </w:rPr>
        <w:t xml:space="preserve">main </w:t>
      </w:r>
      <w:r w:rsidRPr="00F7527F">
        <w:rPr>
          <w:rFonts w:cs="URWPalladioL-Roma"/>
          <w:color w:val="000000"/>
        </w:rPr>
        <w:t xml:space="preserve">advantages of </w:t>
      </w:r>
      <w:r w:rsidR="00EC7C6C">
        <w:rPr>
          <w:rFonts w:cs="URWPalladioL-Roma"/>
          <w:color w:val="000000"/>
        </w:rPr>
        <w:t>µCT</w:t>
      </w:r>
      <w:r w:rsidRPr="00F7527F">
        <w:rPr>
          <w:rFonts w:cs="URWPalladioL-Roma"/>
          <w:color w:val="000000"/>
        </w:rPr>
        <w:t xml:space="preserve"> are its non-destructive nature</w:t>
      </w:r>
      <w:r w:rsidR="00040F9A">
        <w:rPr>
          <w:rFonts w:cs="URWPalladioL-Roma"/>
          <w:color w:val="000000"/>
        </w:rPr>
        <w:t xml:space="preserve"> and</w:t>
      </w:r>
      <w:r w:rsidRPr="00F7527F">
        <w:rPr>
          <w:rFonts w:cs="URWPalladioL-Roma"/>
          <w:color w:val="000000"/>
        </w:rPr>
        <w:t xml:space="preserve"> the </w:t>
      </w:r>
      <w:r w:rsidR="003C34A7">
        <w:rPr>
          <w:rFonts w:cs="URWPalladioL-Roma"/>
          <w:color w:val="000000"/>
        </w:rPr>
        <w:t>high</w:t>
      </w:r>
      <w:r w:rsidRPr="00F7527F">
        <w:rPr>
          <w:rFonts w:cs="URWPalladioL-Roma"/>
          <w:color w:val="000000"/>
        </w:rPr>
        <w:t xml:space="preserve"> </w:t>
      </w:r>
      <w:r w:rsidR="00040F9A">
        <w:rPr>
          <w:rFonts w:cs="URWPalladioL-Roma"/>
          <w:color w:val="000000"/>
        </w:rPr>
        <w:t xml:space="preserve">spatial </w:t>
      </w:r>
      <w:r w:rsidRPr="00F7527F">
        <w:rPr>
          <w:rFonts w:cs="URWPalladioL-Roma"/>
          <w:color w:val="000000"/>
        </w:rPr>
        <w:t xml:space="preserve">resolution that can be obtained </w:t>
      </w:r>
      <w:r w:rsidR="00455FFA">
        <w:rPr>
          <w:rFonts w:cs="URWPalladioL-Roma"/>
          <w:color w:val="000000"/>
        </w:rPr>
        <w:fldChar w:fldCharType="begin">
          <w:fldData xml:space="preserve">PEVuZE5vdGU+PENpdGU+PEF1dGhvcj5LaWVzc2xpbmc8L0F1dGhvcj48WWVhcj4yMDEwPC9ZZWFy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</w:fldData>
        </w:fldChar>
      </w:r>
      <w:r w:rsidR="00170978">
        <w:rPr>
          <w:rFonts w:cs="URWPalladioL-Roma"/>
          <w:color w:val="000000"/>
        </w:rPr>
        <w:instrText xml:space="preserve"> ADDIN EN.CITE </w:instrText>
      </w:r>
      <w:r w:rsidR="00170978">
        <w:rPr>
          <w:rFonts w:cs="URWPalladioL-Roma"/>
          <w:color w:val="000000"/>
        </w:rPr>
        <w:fldChar w:fldCharType="begin">
          <w:fldData xml:space="preserve">PEVuZE5vdGU+PENpdGU+PEF1dGhvcj5LaWVzc2xpbmc8L0F1dGhvcj48WWVhcj4yMDEwPC9ZZWFy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</w:fldData>
        </w:fldChar>
      </w:r>
      <w:r w:rsidR="00170978">
        <w:rPr>
          <w:rFonts w:cs="URWPalladioL-Roma"/>
          <w:color w:val="000000"/>
        </w:rPr>
        <w:instrText xml:space="preserve"> ADDIN EN.CITE.DATA </w:instrText>
      </w:r>
      <w:r w:rsidR="00170978">
        <w:rPr>
          <w:rFonts w:cs="URWPalladioL-Roma"/>
          <w:color w:val="000000"/>
        </w:rPr>
      </w:r>
      <w:r w:rsidR="00170978">
        <w:rPr>
          <w:rFonts w:cs="URWPalladioL-Roma"/>
          <w:color w:val="000000"/>
        </w:rPr>
        <w:fldChar w:fldCharType="end"/>
      </w:r>
      <w:r w:rsidR="00455FFA">
        <w:rPr>
          <w:rFonts w:cs="URWPalladioL-Roma"/>
          <w:color w:val="000000"/>
        </w:rPr>
      </w:r>
      <w:r w:rsidR="00455FFA">
        <w:rPr>
          <w:rFonts w:cs="URWPalladioL-Roma"/>
          <w:color w:val="000000"/>
        </w:rPr>
        <w:fldChar w:fldCharType="separate"/>
      </w:r>
      <w:r w:rsidR="00170978">
        <w:rPr>
          <w:rFonts w:cs="URWPalladioL-Roma"/>
          <w:noProof/>
          <w:color w:val="000000"/>
        </w:rPr>
        <w:t>(46)</w:t>
      </w:r>
      <w:r w:rsidR="00455FFA">
        <w:rPr>
          <w:rFonts w:cs="URWPalladioL-Roma"/>
          <w:color w:val="000000"/>
        </w:rPr>
        <w:fldChar w:fldCharType="end"/>
      </w:r>
      <w:r w:rsidR="00455FFA">
        <w:rPr>
          <w:rFonts w:cs="URWPalladioL-Roma"/>
          <w:color w:val="000000"/>
        </w:rPr>
        <w:t>.</w:t>
      </w:r>
      <w:r w:rsidRPr="00F7527F">
        <w:rPr>
          <w:rFonts w:cs="URWPalladioL-Roma"/>
          <w:color w:val="000000"/>
        </w:rPr>
        <w:t xml:space="preserve"> </w:t>
      </w:r>
      <w:r w:rsidR="00040F9A">
        <w:rPr>
          <w:rFonts w:cs="URWPalladioL-Roma"/>
          <w:color w:val="000000"/>
        </w:rPr>
        <w:t xml:space="preserve">Typical maximal spatial resolutions of commercial </w:t>
      </w:r>
      <w:r w:rsidR="00EC7C6C">
        <w:rPr>
          <w:rFonts w:cs="URWPalladioL-Roma"/>
          <w:color w:val="000000"/>
        </w:rPr>
        <w:t>µCT</w:t>
      </w:r>
      <w:r w:rsidRPr="00F7527F">
        <w:rPr>
          <w:rFonts w:cs="URWPalladioL-Roma"/>
          <w:color w:val="000000"/>
        </w:rPr>
        <w:t xml:space="preserve"> </w:t>
      </w:r>
      <w:r w:rsidR="00040F9A">
        <w:rPr>
          <w:rFonts w:cs="URWPalladioL-Roma"/>
          <w:color w:val="000000"/>
        </w:rPr>
        <w:t xml:space="preserve">systems are just below 1 µm, where </w:t>
      </w:r>
      <w:r w:rsidRPr="00F7527F">
        <w:rPr>
          <w:rFonts w:cs="URWPalladioL-Roma"/>
          <w:color w:val="000000"/>
        </w:rPr>
        <w:t xml:space="preserve">synchrotron-based </w:t>
      </w:r>
      <w:r w:rsidR="00EC7C6C">
        <w:rPr>
          <w:rFonts w:cs="URWPalladioL-Roma"/>
          <w:color w:val="000000"/>
        </w:rPr>
        <w:t>CT</w:t>
      </w:r>
      <w:r w:rsidRPr="00F7527F">
        <w:rPr>
          <w:rFonts w:cs="URWPalladioL-Roma"/>
          <w:color w:val="000000"/>
        </w:rPr>
        <w:t xml:space="preserve"> </w:t>
      </w:r>
      <w:r w:rsidR="00040F9A">
        <w:rPr>
          <w:rFonts w:cs="URWPalladioL-Roma"/>
          <w:color w:val="000000"/>
        </w:rPr>
        <w:t>setups normally operate down to the diffraction limit of visible light</w:t>
      </w:r>
      <w:r w:rsidRPr="00F7527F">
        <w:rPr>
          <w:rFonts w:cs="URWPalladioL-Roma"/>
          <w:color w:val="000000"/>
        </w:rPr>
        <w:t>.</w:t>
      </w:r>
      <w:r w:rsidR="003D52B2">
        <w:rPr>
          <w:rFonts w:cs="URWPalladioL-Roma"/>
          <w:color w:val="000000"/>
        </w:rPr>
        <w:t xml:space="preserve"> </w:t>
      </w:r>
      <w:r w:rsidRPr="00F7527F">
        <w:rPr>
          <w:rFonts w:cs="URWPalladioL-Roma"/>
          <w:color w:val="000000"/>
        </w:rPr>
        <w:t xml:space="preserve">One general drawback </w:t>
      </w:r>
      <w:r w:rsidR="00040F9A">
        <w:rPr>
          <w:rFonts w:cs="URWPalladioL-Roma"/>
          <w:color w:val="000000"/>
        </w:rPr>
        <w:t xml:space="preserve">of </w:t>
      </w:r>
      <w:r w:rsidR="005E2B0F">
        <w:rPr>
          <w:rFonts w:cs="URWPalladioL-Roma"/>
          <w:color w:val="000000"/>
        </w:rPr>
        <w:t>µ</w:t>
      </w:r>
      <w:r w:rsidR="00040F9A">
        <w:rPr>
          <w:rFonts w:cs="URWPalladioL-Roma"/>
          <w:color w:val="000000"/>
        </w:rPr>
        <w:t>CT</w:t>
      </w:r>
      <w:r w:rsidR="00CA2491">
        <w:rPr>
          <w:rFonts w:cs="URWPalladioL-Roma"/>
          <w:color w:val="000000"/>
        </w:rPr>
        <w:t xml:space="preserve"> is </w:t>
      </w:r>
      <w:r w:rsidRPr="00F7527F">
        <w:rPr>
          <w:rFonts w:cs="URWPalladioL-Roma"/>
          <w:color w:val="000000"/>
        </w:rPr>
        <w:t xml:space="preserve">that at high </w:t>
      </w:r>
      <w:r w:rsidR="00040F9A">
        <w:rPr>
          <w:rFonts w:cs="URWPalladioL-Roma"/>
          <w:color w:val="000000"/>
        </w:rPr>
        <w:t xml:space="preserve">spatial </w:t>
      </w:r>
      <w:r w:rsidRPr="00F7527F">
        <w:rPr>
          <w:rFonts w:cs="URWPalladioL-Roma"/>
          <w:color w:val="000000"/>
        </w:rPr>
        <w:t xml:space="preserve">resolutions </w:t>
      </w:r>
      <w:r w:rsidR="00744157">
        <w:rPr>
          <w:rFonts w:cs="URWPalladioL-Roma"/>
          <w:color w:val="000000"/>
        </w:rPr>
        <w:t>the exposure to significant levels of X-ray radiation is a crucial factor to consider</w:t>
      </w:r>
      <w:r w:rsidR="003510B0">
        <w:rPr>
          <w:rFonts w:cs="URWPalladioL-Roma"/>
          <w:color w:val="000000"/>
        </w:rPr>
        <w:t>.</w:t>
      </w:r>
      <w:r w:rsidR="001B16C6">
        <w:rPr>
          <w:rFonts w:cs="URWPalladioL-Roma"/>
          <w:color w:val="000000"/>
        </w:rPr>
        <w:t xml:space="preserve"> </w:t>
      </w:r>
      <w:r w:rsidR="003510B0">
        <w:rPr>
          <w:rFonts w:cs="URWPalladioL-Roma"/>
          <w:color w:val="000000"/>
        </w:rPr>
        <w:t>H</w:t>
      </w:r>
      <w:r w:rsidR="001B16C6">
        <w:rPr>
          <w:rFonts w:cs="URWPalladioL-Roma"/>
          <w:color w:val="000000"/>
        </w:rPr>
        <w:t>ence, the maximal</w:t>
      </w:r>
      <w:r w:rsidR="00B01BA2">
        <w:rPr>
          <w:rFonts w:cs="URWPalladioL-Roma"/>
          <w:color w:val="000000"/>
        </w:rPr>
        <w:t xml:space="preserve"> pixel</w:t>
      </w:r>
      <w:r w:rsidR="001B16C6">
        <w:rPr>
          <w:rFonts w:cs="URWPalladioL-Roma"/>
          <w:color w:val="000000"/>
        </w:rPr>
        <w:t xml:space="preserve"> size is typically limited to around 5 µm</w:t>
      </w:r>
      <w:r w:rsidR="003D52B2">
        <w:rPr>
          <w:rFonts w:cs="URWPalladioL-Roma"/>
          <w:color w:val="000000"/>
        </w:rPr>
        <w:t xml:space="preserve"> for </w:t>
      </w:r>
      <w:r w:rsidR="003D52B2">
        <w:rPr>
          <w:rFonts w:cs="URWPalladioL-Roma"/>
          <w:i/>
          <w:iCs/>
          <w:color w:val="000000"/>
        </w:rPr>
        <w:t>in vivo</w:t>
      </w:r>
      <w:r w:rsidR="003D52B2">
        <w:rPr>
          <w:rFonts w:cs="URWPalladioL-Roma"/>
          <w:color w:val="000000"/>
        </w:rPr>
        <w:t xml:space="preserve"> applications</w:t>
      </w:r>
      <w:r w:rsidR="00F052B8">
        <w:rPr>
          <w:rFonts w:cs="URWPalladioL-Roma"/>
          <w:color w:val="000000"/>
        </w:rPr>
        <w:t xml:space="preserve">, resulting in </w:t>
      </w:r>
      <w:r w:rsidR="003D52B2">
        <w:rPr>
          <w:rFonts w:cs="URWPalladioL-Roma"/>
          <w:color w:val="000000"/>
        </w:rPr>
        <w:t xml:space="preserve">actual </w:t>
      </w:r>
      <w:r w:rsidR="00F052B8">
        <w:rPr>
          <w:rFonts w:cs="URWPalladioL-Roma"/>
          <w:color w:val="000000"/>
        </w:rPr>
        <w:t xml:space="preserve">spatial resolutions </w:t>
      </w:r>
      <w:r w:rsidR="00B01BA2">
        <w:rPr>
          <w:rFonts w:cs="URWPalladioL-Roma"/>
          <w:color w:val="000000"/>
        </w:rPr>
        <w:t xml:space="preserve">in 3D </w:t>
      </w:r>
      <w:r w:rsidR="00F052B8">
        <w:rPr>
          <w:rFonts w:cs="URWPalladioL-Roma"/>
          <w:color w:val="000000"/>
        </w:rPr>
        <w:t>a</w:t>
      </w:r>
      <w:r w:rsidR="003D52B2">
        <w:rPr>
          <w:rFonts w:cs="URWPalladioL-Roma"/>
          <w:color w:val="000000"/>
        </w:rPr>
        <w:t>round</w:t>
      </w:r>
      <w:r w:rsidR="00F052B8">
        <w:rPr>
          <w:rFonts w:cs="URWPalladioL-Roma"/>
          <w:color w:val="000000"/>
        </w:rPr>
        <w:t xml:space="preserve"> 10 µm</w:t>
      </w:r>
      <w:r w:rsidR="00744157">
        <w:rPr>
          <w:rFonts w:cs="URWPalladioL-Roma"/>
          <w:color w:val="000000"/>
        </w:rPr>
        <w:t xml:space="preserve">. Moreover, </w:t>
      </w:r>
      <w:r w:rsidR="003D52B2">
        <w:rPr>
          <w:rFonts w:cs="URWPalladioL-Roma"/>
          <w:color w:val="000000"/>
        </w:rPr>
        <w:t xml:space="preserve">animal or sample </w:t>
      </w:r>
      <w:r w:rsidR="00744157">
        <w:rPr>
          <w:rFonts w:cs="URWPalladioL-Roma"/>
          <w:color w:val="000000"/>
        </w:rPr>
        <w:t xml:space="preserve">movement during scanning detrimentally affects image quality of the reconstructed CT data, which becomes </w:t>
      </w:r>
      <w:r w:rsidR="001B16C6">
        <w:rPr>
          <w:rFonts w:cs="URWPalladioL-Roma"/>
          <w:color w:val="000000"/>
        </w:rPr>
        <w:t xml:space="preserve">critical when high spatial resolutions </w:t>
      </w:r>
      <w:r w:rsidR="00F052B8">
        <w:rPr>
          <w:rFonts w:cs="URWPalladioL-Roma"/>
          <w:color w:val="000000"/>
        </w:rPr>
        <w:t xml:space="preserve">are targeted. Commercial scanners exist for small animals such as mice, rats or rabbits, where the heart rate can </w:t>
      </w:r>
      <w:r w:rsidR="00F052B8">
        <w:rPr>
          <w:rFonts w:cs="URWPalladioL-Roma"/>
          <w:color w:val="000000"/>
        </w:rPr>
        <w:lastRenderedPageBreak/>
        <w:t xml:space="preserve">be monitored for respiratory gating </w:t>
      </w:r>
      <w:r w:rsidR="001C049E">
        <w:rPr>
          <w:rFonts w:cs="URWPalladioL-Roma"/>
          <w:color w:val="000000"/>
        </w:rPr>
        <w:t xml:space="preserve">under </w:t>
      </w:r>
      <w:r w:rsidR="001C049E" w:rsidRPr="00744157">
        <w:rPr>
          <w:rFonts w:cs="URWPalladioL-Roma"/>
          <w:color w:val="000000"/>
        </w:rPr>
        <w:t>anaesthetic</w:t>
      </w:r>
      <w:r w:rsidR="009D56C0">
        <w:rPr>
          <w:rFonts w:cs="URWPalladioL-Roma"/>
          <w:color w:val="000000"/>
        </w:rPr>
        <w:t>, in order</w:t>
      </w:r>
      <w:r w:rsidR="001C049E">
        <w:rPr>
          <w:rFonts w:cs="URWPalladioL-Roma"/>
          <w:color w:val="000000"/>
        </w:rPr>
        <w:t xml:space="preserve"> </w:t>
      </w:r>
      <w:r w:rsidR="00F052B8">
        <w:rPr>
          <w:rFonts w:cs="URWPalladioL-Roma"/>
          <w:color w:val="000000"/>
        </w:rPr>
        <w:t>to avoid or at least minimise</w:t>
      </w:r>
      <w:r w:rsidR="001C049E">
        <w:rPr>
          <w:rFonts w:cs="URWPalladioL-Roma"/>
          <w:color w:val="000000"/>
        </w:rPr>
        <w:t xml:space="preserve"> movement</w:t>
      </w:r>
      <w:r w:rsidR="00F052B8">
        <w:rPr>
          <w:rFonts w:cs="URWPalladioL-Roma"/>
          <w:color w:val="000000"/>
        </w:rPr>
        <w:t xml:space="preserve"> art</w:t>
      </w:r>
      <w:r w:rsidR="001C049E">
        <w:rPr>
          <w:rFonts w:cs="URWPalladioL-Roma"/>
          <w:color w:val="000000"/>
        </w:rPr>
        <w:t>efacts</w:t>
      </w:r>
      <w:r w:rsidR="00A37271">
        <w:rPr>
          <w:rFonts w:cs="URWPalladioL-Roma"/>
          <w:color w:val="000000"/>
        </w:rPr>
        <w:t xml:space="preserve">. </w:t>
      </w:r>
      <w:r w:rsidR="00B353FE">
        <w:rPr>
          <w:rFonts w:cs="URWPalladioL-Roma"/>
          <w:color w:val="000000"/>
        </w:rPr>
        <w:t xml:space="preserve">Badea </w:t>
      </w:r>
      <w:r w:rsidR="00B353FE" w:rsidRPr="00B353FE">
        <w:rPr>
          <w:rFonts w:cs="URWPalladioL-Roma"/>
          <w:i/>
          <w:color w:val="000000"/>
        </w:rPr>
        <w:t>et al.</w:t>
      </w:r>
      <w:r w:rsidR="00B353FE">
        <w:rPr>
          <w:rFonts w:cs="URWPalladioL-Roma"/>
          <w:color w:val="000000"/>
        </w:rPr>
        <w:t xml:space="preserve"> </w:t>
      </w:r>
      <w:r w:rsidR="00513D72">
        <w:rPr>
          <w:rFonts w:cs="URWPalladioL-Roma"/>
          <w:color w:val="000000"/>
        </w:rPr>
        <w:fldChar w:fldCharType="begin"/>
      </w:r>
      <w:r w:rsidR="00170978">
        <w:rPr>
          <w:rFonts w:cs="URWPalladioL-Roma"/>
          <w:color w:val="000000"/>
        </w:rPr>
        <w:instrText xml:space="preserve"> ADDIN EN.CITE &lt;EndNote&gt;&lt;Cite&gt;&lt;Author&gt;Badea&lt;/Author&gt;&lt;Year&gt;2008&lt;/Year&gt;&lt;RecNum&gt;73&lt;/RecNum&gt;&lt;DisplayText&gt;(61)&lt;/DisplayText&gt;&lt;record&gt;&lt;rec-number&gt;73&lt;/rec-number&gt;&lt;foreign-keys&gt;&lt;key app="EN" db-id="rds90pspit2frzeresr5szedf5psfw2pa9zd" timestamp="1372754655"&gt;73&lt;/key&gt;&lt;/foreign-keys&gt;&lt;ref-type name="Journal Article"&gt;17&lt;/ref-type&gt;&lt;contributors&gt;&lt;authors&gt;&lt;author&gt;Badea, C. T.&lt;/author&gt;&lt;author&gt;Johnston, S.&lt;/author&gt;&lt;author&gt;Johnson, B.&lt;/author&gt;&lt;author&gt;Lin, M.&lt;/author&gt;&lt;author&gt;Hedlund, L. W.&lt;/author&gt;&lt;author&gt;Johnson, G. A.&lt;/author&gt;&lt;/authors&gt;&lt;/contributors&gt;&lt;auth-address&gt;Badea, CT&amp;#xD;Duke Univ, Med Ctr, Dept Radiol, Ctr Vivo Microscopy, Durham, NC 27710 USA&amp;#xD;Duke Univ, Med Ctr, Dept Radiol, Ctr Vivo Microscopy, Durham, NC 27710 USA&amp;#xD;Duke Univ, Med Ctr, Dept Radiol, Ctr Vivo Microscopy, Durham, NC 27710 USA&lt;/auth-address&gt;&lt;titles&gt;&lt;title&gt;A dual micro-CT system for small animal imaging - art. no. 691342&lt;/title&gt;&lt;secondary-title&gt;Medical Imaging 2008: Physics of Medical Imaging, Pts 1-3&lt;/secondary-title&gt;&lt;alt-title&gt;P Soc Photo-Opt Ins&lt;/alt-title&gt;&lt;/titles&gt;&lt;periodical&gt;&lt;full-title&gt;Medical Imaging 2008: Physics of Medical Imaging, Pts 1-3&lt;/full-title&gt;&lt;abbr-1&gt;P Soc Photo-Opt Ins&lt;/abbr-1&gt;&lt;/periodical&gt;&lt;alt-periodical&gt;&lt;full-title&gt;Medical Imaging 2008: Physics of Medical Imaging, Pts 1-3&lt;/full-title&gt;&lt;abbr-1&gt;P Soc Photo-Opt Ins&lt;/abbr-1&gt;&lt;/alt-periodical&gt;&lt;pages&gt;91342-91342&lt;/pages&gt;&lt;volume&gt;6913&lt;/volume&gt;&lt;keywords&gt;&lt;keyword&gt;micro-ct&lt;/keyword&gt;&lt;keyword&gt;cardiac imaging&lt;/keyword&gt;&lt;keyword&gt;calibration&lt;/keyword&gt;&lt;keyword&gt;small animal&lt;/keyword&gt;&lt;keyword&gt;tomography&lt;/keyword&gt;&lt;/keywords&gt;&lt;dates&gt;&lt;year&gt;2008&lt;/year&gt;&lt;/dates&gt;&lt;isbn&gt;0277-786X&lt;/isbn&gt;&lt;accession-num&gt;WOS:000256660300136&lt;/accession-num&gt;&lt;label&gt;Badea2008&lt;/label&gt;&lt;urls&gt;&lt;related-urls&gt;&lt;url&gt;&amp;lt;Go to ISI&amp;gt;://WOS:000256660300136&lt;/url&gt;&lt;/related-urls&gt;&lt;/urls&gt;&lt;language&gt;English&lt;/language&gt;&lt;/record&gt;&lt;/Cite&gt;&lt;/EndNote&gt;</w:instrText>
      </w:r>
      <w:r w:rsidR="00513D72">
        <w:rPr>
          <w:rFonts w:cs="URWPalladioL-Roma"/>
          <w:color w:val="000000"/>
        </w:rPr>
        <w:fldChar w:fldCharType="separate"/>
      </w:r>
      <w:r w:rsidR="00170978">
        <w:rPr>
          <w:rFonts w:cs="URWPalladioL-Roma"/>
          <w:noProof/>
          <w:color w:val="000000"/>
        </w:rPr>
        <w:t>(61)</w:t>
      </w:r>
      <w:r w:rsidR="00513D72">
        <w:rPr>
          <w:rFonts w:cs="URWPalladioL-Roma"/>
          <w:color w:val="000000"/>
        </w:rPr>
        <w:fldChar w:fldCharType="end"/>
      </w:r>
      <w:r w:rsidR="005E2B0F">
        <w:rPr>
          <w:rFonts w:cs="URWPalladioL-Roma"/>
          <w:color w:val="000000"/>
        </w:rPr>
        <w:t xml:space="preserve"> and more recently </w:t>
      </w:r>
      <w:r w:rsidR="005E2B0F">
        <w:rPr>
          <w:rFonts w:cs="URWPalladioL-Roma"/>
          <w:color w:val="000000"/>
        </w:rPr>
        <w:fldChar w:fldCharType="begin">
          <w:fldData xml:space="preserve">PEVuZE5vdGU+PENpdGUgQXV0aG9yWWVhcj0iMSI+PEF1dGhvcj5DbGFyazwvQXV0aG9yPjxZZWFy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</w:fldData>
        </w:fldChar>
      </w:r>
      <w:r w:rsidR="00170978">
        <w:rPr>
          <w:rFonts w:cs="URWPalladioL-Roma"/>
          <w:color w:val="000000"/>
        </w:rPr>
        <w:instrText xml:space="preserve"> ADDIN EN.CITE </w:instrText>
      </w:r>
      <w:r w:rsidR="00170978">
        <w:rPr>
          <w:rFonts w:cs="URWPalladioL-Roma"/>
          <w:color w:val="000000"/>
        </w:rPr>
        <w:fldChar w:fldCharType="begin">
          <w:fldData xml:space="preserve">PEVuZE5vdGU+PENpdGUgQXV0aG9yWWVhcj0iMSI+PEF1dGhvcj5DbGFyazwvQXV0aG9yPjxZZWFy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</w:fldData>
        </w:fldChar>
      </w:r>
      <w:r w:rsidR="00170978">
        <w:rPr>
          <w:rFonts w:cs="URWPalladioL-Roma"/>
          <w:color w:val="000000"/>
        </w:rPr>
        <w:instrText xml:space="preserve"> ADDIN EN.CITE.DATA </w:instrText>
      </w:r>
      <w:r w:rsidR="00170978">
        <w:rPr>
          <w:rFonts w:cs="URWPalladioL-Roma"/>
          <w:color w:val="000000"/>
        </w:rPr>
      </w:r>
      <w:r w:rsidR="00170978">
        <w:rPr>
          <w:rFonts w:cs="URWPalladioL-Roma"/>
          <w:color w:val="000000"/>
        </w:rPr>
        <w:fldChar w:fldCharType="end"/>
      </w:r>
      <w:r w:rsidR="005E2B0F">
        <w:rPr>
          <w:rFonts w:cs="URWPalladioL-Roma"/>
          <w:color w:val="000000"/>
        </w:rPr>
      </w:r>
      <w:r w:rsidR="005E2B0F">
        <w:rPr>
          <w:rFonts w:cs="URWPalladioL-Roma"/>
          <w:color w:val="000000"/>
        </w:rPr>
        <w:fldChar w:fldCharType="separate"/>
      </w:r>
      <w:r w:rsidR="00170978">
        <w:rPr>
          <w:rFonts w:cs="URWPalladioL-Roma"/>
          <w:noProof/>
          <w:color w:val="000000"/>
        </w:rPr>
        <w:t>(62)</w:t>
      </w:r>
      <w:r w:rsidR="005E2B0F">
        <w:rPr>
          <w:rFonts w:cs="URWPalladioL-Roma"/>
          <w:color w:val="000000"/>
        </w:rPr>
        <w:fldChar w:fldCharType="end"/>
      </w:r>
      <w:r w:rsidR="00A37271">
        <w:rPr>
          <w:rFonts w:cs="URWPalladioL-Roma"/>
          <w:color w:val="000000"/>
        </w:rPr>
        <w:t xml:space="preserve"> have reviewed the suitability of </w:t>
      </w:r>
      <w:r w:rsidR="00B01BA2">
        <w:rPr>
          <w:rFonts w:cs="URWPalladioL-Roma"/>
          <w:color w:val="000000"/>
        </w:rPr>
        <w:t>µCT</w:t>
      </w:r>
      <w:r w:rsidR="00A37271">
        <w:rPr>
          <w:rFonts w:cs="URWPalladioL-Roma"/>
          <w:color w:val="000000"/>
        </w:rPr>
        <w:t xml:space="preserve"> for </w:t>
      </w:r>
      <w:r w:rsidR="00A37271">
        <w:rPr>
          <w:rFonts w:cs="URWPalladioL-Roma"/>
          <w:i/>
          <w:iCs/>
          <w:color w:val="000000"/>
        </w:rPr>
        <w:t>in vivo</w:t>
      </w:r>
      <w:r w:rsidR="00A37271">
        <w:rPr>
          <w:rFonts w:cs="URWPalladioL-Roma"/>
          <w:color w:val="000000"/>
        </w:rPr>
        <w:t xml:space="preserve"> imaging of small animals. A lethal dose for mice (50% of the population die </w:t>
      </w:r>
      <w:r w:rsidR="009D56C0">
        <w:rPr>
          <w:rFonts w:cs="URWPalladioL-Roma"/>
          <w:color w:val="000000"/>
        </w:rPr>
        <w:t>with</w:t>
      </w:r>
      <w:r w:rsidR="00A37271">
        <w:rPr>
          <w:rFonts w:cs="URWPalladioL-Roma"/>
          <w:color w:val="000000"/>
        </w:rPr>
        <w:t xml:space="preserve">in 30 days) is </w:t>
      </w:r>
      <w:r w:rsidR="00D671CE">
        <w:rPr>
          <w:rFonts w:cs="URWPalladioL-Roma"/>
          <w:color w:val="000000"/>
        </w:rPr>
        <w:t>estimated to be</w:t>
      </w:r>
      <w:r w:rsidR="00A37271">
        <w:rPr>
          <w:rFonts w:cs="URWPalladioL-Roma"/>
          <w:color w:val="000000"/>
        </w:rPr>
        <w:t xml:space="preserve"> 5-7.6 </w:t>
      </w:r>
      <w:r w:rsidR="009D56C0">
        <w:rPr>
          <w:rFonts w:cs="URWPalladioL-Roma"/>
          <w:color w:val="000000"/>
        </w:rPr>
        <w:t xml:space="preserve">gray or </w:t>
      </w:r>
      <w:r w:rsidR="00A37271">
        <w:rPr>
          <w:rFonts w:cs="URWPalladioL-Roma"/>
          <w:color w:val="000000"/>
        </w:rPr>
        <w:t>Gy</w:t>
      </w:r>
      <w:r w:rsidR="00A23EAB">
        <w:rPr>
          <w:rFonts w:cs="URWPalladioL-Roma"/>
          <w:color w:val="000000"/>
        </w:rPr>
        <w:t xml:space="preserve"> </w:t>
      </w:r>
      <w:r w:rsidR="00513D72">
        <w:rPr>
          <w:rFonts w:cs="URWPalladioL-Roma"/>
          <w:color w:val="000000"/>
        </w:rPr>
        <w:fldChar w:fldCharType="begin"/>
      </w:r>
      <w:r w:rsidR="00170978">
        <w:rPr>
          <w:rFonts w:cs="URWPalladioL-Roma"/>
          <w:color w:val="000000"/>
        </w:rPr>
        <w:instrText xml:space="preserve"> ADDIN EN.CITE &lt;EndNote&gt;&lt;Cite&gt;&lt;Author&gt;Taschereau&lt;/Author&gt;&lt;Year&gt;2006&lt;/Year&gt;&lt;RecNum&gt;247&lt;/RecNum&gt;&lt;DisplayText&gt;(63)&lt;/DisplayText&gt;&lt;record&gt;&lt;rec-number&gt;247&lt;/rec-number&gt;&lt;foreign-keys&gt;&lt;key app="EN" db-id="rds90pspit2frzeresr5szedf5psfw2pa9zd" timestamp="1453813620"&gt;247&lt;/key&gt;&lt;/foreign-keys&gt;&lt;ref-type name="Journal Article"&gt;17&lt;/ref-type&gt;&lt;contributors&gt;&lt;authors&gt;&lt;author&gt;Taschereau, R.&lt;/author&gt;&lt;author&gt;Chow, P. L.&lt;/author&gt;&lt;author&gt;Chatziioannou, A. F.&lt;/author&gt;&lt;/authors&gt;&lt;/contributors&gt;&lt;auth-address&gt;The Crump Institute for Molecular Imaging, Department of Molecular and Medical Pharmacology, University of California School of Medicine, 700 Westwood Boulevard, Los Angeles, California 90095, USA. rtaschereau@mednet.ucla.edu&lt;/auth-address&gt;&lt;titles&gt;&lt;title&gt;Monte carlo simulations of dose from microCT imaging procedures in a realistic mouse phantom&lt;/title&gt;&lt;secondary-title&gt;Med Phys&lt;/secondary-title&gt;&lt;alt-title&gt;Medical physics&lt;/alt-title&gt;&lt;/titles&gt;&lt;periodical&gt;&lt;full-title&gt;Med Phys&lt;/full-title&gt;&lt;abbr-1&gt;Medical physics&lt;/abbr-1&gt;&lt;/periodical&gt;&lt;alt-periodical&gt;&lt;full-title&gt;Med Phys&lt;/full-title&gt;&lt;abbr-1&gt;Medical physics&lt;/abbr-1&gt;&lt;/alt-periodical&gt;&lt;pages&gt;216-24&lt;/pages&gt;&lt;volume&gt;33&lt;/volume&gt;&lt;number&gt;1&lt;/number&gt;&lt;keywords&gt;&lt;keyword&gt;Animals&lt;/keyword&gt;&lt;keyword&gt;Body Burden&lt;/keyword&gt;&lt;keyword&gt;Computer Simulation&lt;/keyword&gt;&lt;keyword&gt;Mice&lt;/keyword&gt;&lt;keyword&gt;*Models, Biological&lt;/keyword&gt;&lt;keyword&gt;Models, Statistical&lt;/keyword&gt;&lt;keyword&gt;Monte Carlo Method&lt;/keyword&gt;&lt;keyword&gt;Phantoms, Imaging&lt;/keyword&gt;&lt;keyword&gt;Radiation Dosage&lt;/keyword&gt;&lt;keyword&gt;Radiometry/*methods&lt;/keyword&gt;&lt;keyword&gt;Relative Biological Effectiveness&lt;/keyword&gt;&lt;keyword&gt;Tomography, X-Ray Computed/*methods/*veterinary&lt;/keyword&gt;&lt;keyword&gt;Whole Body Imaging/*methods/*veterinary&lt;/keyword&gt;&lt;/keywords&gt;&lt;dates&gt;&lt;year&gt;2006&lt;/year&gt;&lt;pub-dates&gt;&lt;date&gt;Jan&lt;/date&gt;&lt;/pub-dates&gt;&lt;/dates&gt;&lt;isbn&gt;0094-2405 (Print)&amp;#xD;0094-2405 (Linking)&lt;/isbn&gt;&lt;accession-num&gt;16485428&lt;/accession-num&gt;&lt;label&gt;Taschereau2006&lt;/label&gt;&lt;urls&gt;&lt;related-urls&gt;&lt;url&gt;http://www.ncbi.nlm.nih.gov/pubmed/16485428&lt;/url&gt;&lt;/related-urls&gt;&lt;/urls&gt;&lt;custom2&gt;3005289&lt;/custom2&gt;&lt;/record&gt;&lt;/Cite&gt;&lt;/EndNote&gt;</w:instrText>
      </w:r>
      <w:r w:rsidR="00513D72">
        <w:rPr>
          <w:rFonts w:cs="URWPalladioL-Roma"/>
          <w:color w:val="000000"/>
        </w:rPr>
        <w:fldChar w:fldCharType="separate"/>
      </w:r>
      <w:r w:rsidR="00170978">
        <w:rPr>
          <w:rFonts w:cs="URWPalladioL-Roma"/>
          <w:noProof/>
          <w:color w:val="000000"/>
        </w:rPr>
        <w:t>(63)</w:t>
      </w:r>
      <w:r w:rsidR="00513D72">
        <w:rPr>
          <w:rFonts w:cs="URWPalladioL-Roma"/>
          <w:color w:val="000000"/>
        </w:rPr>
        <w:fldChar w:fldCharType="end"/>
      </w:r>
      <w:r w:rsidR="009F705D">
        <w:rPr>
          <w:rFonts w:cs="URWPalladioL-Roma"/>
          <w:color w:val="000000"/>
        </w:rPr>
        <w:t>. For low</w:t>
      </w:r>
      <w:r w:rsidR="00B01BA2">
        <w:rPr>
          <w:rFonts w:cs="URWPalladioL-Roma"/>
          <w:color w:val="000000"/>
        </w:rPr>
        <w:t>-</w:t>
      </w:r>
      <w:r w:rsidR="009F705D">
        <w:rPr>
          <w:rFonts w:cs="URWPalladioL-Roma"/>
          <w:color w:val="000000"/>
        </w:rPr>
        <w:t xml:space="preserve">resolution </w:t>
      </w:r>
      <w:r w:rsidR="00B01BA2">
        <w:rPr>
          <w:rFonts w:cs="URWPalladioL-Roma"/>
          <w:color w:val="000000"/>
        </w:rPr>
        <w:t xml:space="preserve">µCT scans </w:t>
      </w:r>
      <w:r w:rsidR="009F705D">
        <w:rPr>
          <w:rFonts w:cs="URWPalladioL-Roma"/>
          <w:color w:val="000000"/>
        </w:rPr>
        <w:t>(</w:t>
      </w:r>
      <w:r w:rsidR="00B01BA2">
        <w:rPr>
          <w:rFonts w:cs="URWPalladioL-Roma"/>
          <w:color w:val="000000"/>
        </w:rPr>
        <w:t xml:space="preserve">e.g., </w:t>
      </w:r>
      <w:r w:rsidR="005E2B0F">
        <w:rPr>
          <w:rFonts w:cs="URWPalladioL-Roma"/>
          <w:color w:val="000000"/>
        </w:rPr>
        <w:t>135</w:t>
      </w:r>
      <w:r w:rsidR="009F705D">
        <w:rPr>
          <w:rFonts w:cs="URWPalladioL-Roma"/>
          <w:color w:val="000000"/>
        </w:rPr>
        <w:t xml:space="preserve"> µm pixel size) this does not pose a problem</w:t>
      </w:r>
      <w:r w:rsidR="00B01BA2">
        <w:rPr>
          <w:rFonts w:cs="URWPalladioL-Roma"/>
          <w:color w:val="000000"/>
        </w:rPr>
        <w:t xml:space="preserve"> as </w:t>
      </w:r>
      <w:r w:rsidR="009F705D">
        <w:rPr>
          <w:rFonts w:cs="URWPalladioL-Roma"/>
          <w:color w:val="000000"/>
        </w:rPr>
        <w:t xml:space="preserve">the </w:t>
      </w:r>
      <w:r w:rsidR="00B01BA2">
        <w:rPr>
          <w:rFonts w:cs="URWPalladioL-Roma"/>
          <w:color w:val="000000"/>
        </w:rPr>
        <w:t xml:space="preserve">reported </w:t>
      </w:r>
      <w:r w:rsidR="009F705D">
        <w:rPr>
          <w:rFonts w:cs="URWPalladioL-Roma"/>
          <w:color w:val="000000"/>
        </w:rPr>
        <w:t xml:space="preserve">dose </w:t>
      </w:r>
      <w:r w:rsidR="00B01BA2">
        <w:rPr>
          <w:rFonts w:cs="URWPalladioL-Roma"/>
          <w:color w:val="000000"/>
        </w:rPr>
        <w:t>at this level is</w:t>
      </w:r>
      <w:r w:rsidR="009F705D">
        <w:rPr>
          <w:rFonts w:cs="URWPalladioL-Roma"/>
          <w:color w:val="000000"/>
        </w:rPr>
        <w:t xml:space="preserve"> around 0.</w:t>
      </w:r>
      <w:r w:rsidR="005E2B0F">
        <w:rPr>
          <w:rFonts w:cs="URWPalladioL-Roma"/>
          <w:color w:val="000000"/>
        </w:rPr>
        <w:t>25</w:t>
      </w:r>
      <w:r w:rsidR="009D56C0">
        <w:rPr>
          <w:rFonts w:cs="URWPalladioL-Roma"/>
          <w:color w:val="000000"/>
        </w:rPr>
        <w:t xml:space="preserve"> </w:t>
      </w:r>
      <w:r w:rsidR="009F705D">
        <w:rPr>
          <w:rFonts w:cs="URWPalladioL-Roma"/>
          <w:color w:val="000000"/>
        </w:rPr>
        <w:t>Gy</w:t>
      </w:r>
      <w:r w:rsidR="00B01BA2">
        <w:rPr>
          <w:rFonts w:cs="URWPalladioL-Roma"/>
          <w:color w:val="000000"/>
        </w:rPr>
        <w:t>.</w:t>
      </w:r>
      <w:r w:rsidR="009F705D">
        <w:rPr>
          <w:rFonts w:cs="URWPalladioL-Roma"/>
          <w:color w:val="000000"/>
        </w:rPr>
        <w:t xml:space="preserve"> </w:t>
      </w:r>
      <w:r w:rsidR="00B01BA2">
        <w:rPr>
          <w:rFonts w:cs="URWPalladioL-Roma"/>
          <w:color w:val="000000"/>
        </w:rPr>
        <w:t>In contrast</w:t>
      </w:r>
      <w:r w:rsidR="009F705D">
        <w:rPr>
          <w:rFonts w:cs="URWPalladioL-Roma"/>
          <w:color w:val="000000"/>
        </w:rPr>
        <w:t xml:space="preserve">, for high-resolution scans </w:t>
      </w:r>
      <w:r w:rsidR="00B01BA2">
        <w:rPr>
          <w:rFonts w:cs="URWPalladioL-Roma"/>
          <w:color w:val="000000"/>
        </w:rPr>
        <w:t xml:space="preserve">required </w:t>
      </w:r>
      <w:r w:rsidR="00A23EAB">
        <w:rPr>
          <w:rFonts w:cs="URWPalladioL-Roma"/>
          <w:color w:val="000000"/>
        </w:rPr>
        <w:t xml:space="preserve"> </w:t>
      </w:r>
      <w:r w:rsidR="00B01BA2">
        <w:rPr>
          <w:rFonts w:cs="URWPalladioL-Roma"/>
          <w:color w:val="000000"/>
        </w:rPr>
        <w:t xml:space="preserve">to assess </w:t>
      </w:r>
      <w:r w:rsidR="00A23EAB">
        <w:rPr>
          <w:rFonts w:cs="URWPalladioL-Roma"/>
          <w:color w:val="000000"/>
        </w:rPr>
        <w:t>microvasculature (5 µm pixel size) the lethal dose</w:t>
      </w:r>
      <w:r w:rsidR="00725424">
        <w:rPr>
          <w:rFonts w:cs="URWPalladioL-Roma"/>
          <w:color w:val="000000"/>
        </w:rPr>
        <w:t xml:space="preserve"> can easily be reached</w:t>
      </w:r>
      <w:r w:rsidR="00190E4A">
        <w:rPr>
          <w:rFonts w:cs="URWPalladioL-Roma"/>
          <w:color w:val="000000"/>
        </w:rPr>
        <w:t xml:space="preserve"> </w:t>
      </w:r>
      <w:r w:rsidR="00513D72">
        <w:rPr>
          <w:rFonts w:cs="URWPalladioL-Roma"/>
          <w:color w:val="000000"/>
        </w:rPr>
        <w:fldChar w:fldCharType="begin"/>
      </w:r>
      <w:r w:rsidR="00170978">
        <w:rPr>
          <w:rFonts w:cs="URWPalladioL-Roma"/>
          <w:color w:val="000000"/>
        </w:rPr>
        <w:instrText xml:space="preserve"> ADDIN EN.CITE &lt;EndNote&gt;&lt;Cite&gt;&lt;Author&gt;Gould&lt;/Author&gt;&lt;Year&gt;2015&lt;/Year&gt;&lt;RecNum&gt;222&lt;/RecNum&gt;&lt;DisplayText&gt;(64)&lt;/DisplayText&gt;&lt;record&gt;&lt;rec-number&gt;222&lt;/rec-number&gt;&lt;foreign-keys&gt;&lt;key app="EN" db-id="rds90pspit2frzeresr5szedf5psfw2pa9zd" timestamp="1453804927"&gt;222&lt;/key&gt;&lt;/foreign-keys&gt;&lt;ref-type name="Journal Article"&gt;17&lt;/ref-type&gt;&lt;contributors&gt;&lt;authors&gt;&lt;author&gt;Gould, I. G.&lt;/author&gt;&lt;author&gt;Linninger, A. A.&lt;/author&gt;&lt;/authors&gt;&lt;/contributors&gt;&lt;auth-address&gt;Department of Bioengineering, University of Illinois at Chicago, Chicago, Illinois, USA.&lt;/auth-address&gt;&lt;titles&gt;&lt;title&gt;Hematocrit distribution and tissue oxygenation in large microcirculatory networks&lt;/title&gt;&lt;secondary-title&gt;Microcirculation&lt;/secondary-title&gt;&lt;alt-title&gt;Microcirculation&lt;/alt-title&gt;&lt;/titles&gt;&lt;periodical&gt;&lt;full-title&gt;Microcirculation&lt;/full-title&gt;&lt;abbr-1&gt;Microcirculation&lt;/abbr-1&gt;&lt;/periodical&gt;&lt;alt-periodical&gt;&lt;full-title&gt;Microcirculation&lt;/full-title&gt;&lt;abbr-1&gt;Microcirculation&lt;/abbr-1&gt;&lt;/alt-periodical&gt;&lt;pages&gt;1-18&lt;/pages&gt;&lt;volume&gt;22&lt;/volume&gt;&lt;number&gt;1&lt;/number&gt;&lt;keywords&gt;&lt;keyword&gt;Animals&lt;/keyword&gt;&lt;keyword&gt;Blood Flow Velocity/physiology&lt;/keyword&gt;&lt;keyword&gt;Cricetinae&lt;/keyword&gt;&lt;keyword&gt;Erythrocytes/*metabolism&lt;/keyword&gt;&lt;keyword&gt;Hematocrit&lt;/keyword&gt;&lt;keyword&gt;Humans&lt;/keyword&gt;&lt;keyword&gt;Microcirculation/*physiology&lt;/keyword&gt;&lt;keyword&gt;*Models, Cardiovascular&lt;/keyword&gt;&lt;keyword&gt;Oxygen/*blood&lt;/keyword&gt;&lt;keyword&gt;Rats&lt;/keyword&gt;&lt;/keywords&gt;&lt;dates&gt;&lt;year&gt;2015&lt;/year&gt;&lt;pub-dates&gt;&lt;date&gt;Jan&lt;/date&gt;&lt;/pub-dates&gt;&lt;/dates&gt;&lt;isbn&gt;1549-8719 (Electronic)&amp;#xD;1073-9688 (Linking)&lt;/isbn&gt;&lt;accession-num&gt;25040825&lt;/accession-num&gt;&lt;label&gt;Gould2015&lt;/label&gt;&lt;urls&gt;&lt;related-urls&gt;&lt;url&gt;http://www.ncbi.nlm.nih.gov/pubmed/25040825&lt;/url&gt;&lt;/related-urls&gt;&lt;/urls&gt;&lt;electronic-resource-num&gt;10.1111/micc.12156&lt;/electronic-resource-num&gt;&lt;/record&gt;&lt;/Cite&gt;&lt;/EndNote&gt;</w:instrText>
      </w:r>
      <w:r w:rsidR="00513D72">
        <w:rPr>
          <w:rFonts w:cs="URWPalladioL-Roma"/>
          <w:color w:val="000000"/>
        </w:rPr>
        <w:fldChar w:fldCharType="separate"/>
      </w:r>
      <w:r w:rsidR="00170978">
        <w:rPr>
          <w:rFonts w:cs="URWPalladioL-Roma"/>
          <w:noProof/>
          <w:color w:val="000000"/>
        </w:rPr>
        <w:t>(64)</w:t>
      </w:r>
      <w:r w:rsidR="00513D72">
        <w:rPr>
          <w:rFonts w:cs="URWPalladioL-Roma"/>
          <w:color w:val="000000"/>
        </w:rPr>
        <w:fldChar w:fldCharType="end"/>
      </w:r>
      <w:r w:rsidR="00C50C1E">
        <w:rPr>
          <w:rFonts w:cs="URWPalladioL-Roma"/>
          <w:color w:val="000000"/>
        </w:rPr>
        <w:t xml:space="preserve">. </w:t>
      </w:r>
      <w:r w:rsidR="008255E6">
        <w:rPr>
          <w:rFonts w:cs="URWPalladioL-Roma"/>
          <w:color w:val="000000"/>
        </w:rPr>
        <w:t xml:space="preserve">However, </w:t>
      </w:r>
      <w:r w:rsidR="005E2B0F">
        <w:rPr>
          <w:rFonts w:cs="URWPalladioL-Roma"/>
          <w:color w:val="000000"/>
        </w:rPr>
        <w:t xml:space="preserve">rodents can repair damages induced by radiation and die </w:t>
      </w:r>
      <w:r w:rsidR="008A501C">
        <w:rPr>
          <w:rFonts w:cs="URWPalladioL-Roma"/>
          <w:color w:val="000000"/>
        </w:rPr>
        <w:t>not before</w:t>
      </w:r>
      <w:r w:rsidR="005E2B0F">
        <w:rPr>
          <w:rFonts w:cs="URWPalladioL-Roma"/>
          <w:color w:val="000000"/>
        </w:rPr>
        <w:t xml:space="preserve"> a cumulated dose higher than 30</w:t>
      </w:r>
      <w:r w:rsidR="009D56C0">
        <w:rPr>
          <w:rFonts w:cs="URWPalladioL-Roma"/>
          <w:color w:val="000000"/>
        </w:rPr>
        <w:t xml:space="preserve"> </w:t>
      </w:r>
      <w:r w:rsidR="005E2B0F">
        <w:rPr>
          <w:rFonts w:cs="URWPalladioL-Roma"/>
          <w:color w:val="000000"/>
        </w:rPr>
        <w:t>Gy, a threshold six times higher than the cumulated 5</w:t>
      </w:r>
      <w:r w:rsidR="009D56C0">
        <w:rPr>
          <w:rFonts w:cs="URWPalladioL-Roma"/>
          <w:color w:val="000000"/>
        </w:rPr>
        <w:t xml:space="preserve"> </w:t>
      </w:r>
      <w:r w:rsidR="005E2B0F">
        <w:rPr>
          <w:rFonts w:cs="URWPalladioL-Roma"/>
          <w:color w:val="000000"/>
        </w:rPr>
        <w:t xml:space="preserve">Gy after a 6 week </w:t>
      </w:r>
      <w:r w:rsidR="005E2B0F">
        <w:rPr>
          <w:rFonts w:cs="URWPalladioL-Roma"/>
          <w:i/>
          <w:iCs/>
          <w:color w:val="000000"/>
        </w:rPr>
        <w:t>in vivo</w:t>
      </w:r>
      <w:r w:rsidR="005E2B0F">
        <w:rPr>
          <w:rFonts w:cs="URWPalladioL-Roma"/>
          <w:color w:val="000000"/>
        </w:rPr>
        <w:t xml:space="preserve"> imaging study</w:t>
      </w:r>
      <w:r w:rsidR="00955670">
        <w:rPr>
          <w:rFonts w:cs="URWPalladioL-Roma"/>
          <w:color w:val="000000"/>
        </w:rPr>
        <w:t xml:space="preserve"> </w:t>
      </w:r>
      <w:r w:rsidR="00955670">
        <w:rPr>
          <w:rFonts w:cs="URWPalladioL-Roma"/>
          <w:color w:val="000000"/>
        </w:rPr>
        <w:fldChar w:fldCharType="begin">
          <w:fldData xml:space="preserve">PEVuZE5vdGU+PENpdGU+PEF1dGhvcj5EZXRvbWJlPC9BdXRob3I+PFllYXI+MjAxMzwvWWVhcj48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</w:fldData>
        </w:fldChar>
      </w:r>
      <w:r w:rsidR="00170978">
        <w:rPr>
          <w:rFonts w:cs="URWPalladioL-Roma"/>
          <w:color w:val="000000"/>
        </w:rPr>
        <w:instrText xml:space="preserve"> ADDIN EN.CITE </w:instrText>
      </w:r>
      <w:r w:rsidR="00170978">
        <w:rPr>
          <w:rFonts w:cs="URWPalladioL-Roma"/>
          <w:color w:val="000000"/>
        </w:rPr>
        <w:fldChar w:fldCharType="begin">
          <w:fldData xml:space="preserve">PEVuZE5vdGU+PENpdGU+PEF1dGhvcj5EZXRvbWJlPC9BdXRob3I+PFllYXI+MjAxMzwvWWVhcj48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</w:fldData>
        </w:fldChar>
      </w:r>
      <w:r w:rsidR="00170978">
        <w:rPr>
          <w:rFonts w:cs="URWPalladioL-Roma"/>
          <w:color w:val="000000"/>
        </w:rPr>
        <w:instrText xml:space="preserve"> ADDIN EN.CITE.DATA </w:instrText>
      </w:r>
      <w:r w:rsidR="00170978">
        <w:rPr>
          <w:rFonts w:cs="URWPalladioL-Roma"/>
          <w:color w:val="000000"/>
        </w:rPr>
      </w:r>
      <w:r w:rsidR="00170978">
        <w:rPr>
          <w:rFonts w:cs="URWPalladioL-Roma"/>
          <w:color w:val="000000"/>
        </w:rPr>
        <w:fldChar w:fldCharType="end"/>
      </w:r>
      <w:r w:rsidR="00955670">
        <w:rPr>
          <w:rFonts w:cs="URWPalladioL-Roma"/>
          <w:color w:val="000000"/>
        </w:rPr>
      </w:r>
      <w:r w:rsidR="00955670">
        <w:rPr>
          <w:rFonts w:cs="URWPalladioL-Roma"/>
          <w:color w:val="000000"/>
        </w:rPr>
        <w:fldChar w:fldCharType="separate"/>
      </w:r>
      <w:r w:rsidR="00170978">
        <w:rPr>
          <w:rFonts w:cs="URWPalladioL-Roma"/>
          <w:noProof/>
          <w:color w:val="000000"/>
        </w:rPr>
        <w:t>(65)</w:t>
      </w:r>
      <w:r w:rsidR="00955670">
        <w:rPr>
          <w:rFonts w:cs="URWPalladioL-Roma"/>
          <w:color w:val="000000"/>
        </w:rPr>
        <w:fldChar w:fldCharType="end"/>
      </w:r>
      <w:r w:rsidR="005E2B0F">
        <w:rPr>
          <w:rFonts w:cs="URWPalladioL-Roma"/>
          <w:color w:val="000000"/>
        </w:rPr>
        <w:t xml:space="preserve">. Furthermore, </w:t>
      </w:r>
      <w:r w:rsidR="008255E6">
        <w:rPr>
          <w:rFonts w:cs="URWPalladioL-Roma"/>
          <w:color w:val="000000"/>
        </w:rPr>
        <w:t xml:space="preserve">modern detector technology </w:t>
      </w:r>
      <w:r w:rsidR="009D56C0">
        <w:rPr>
          <w:rFonts w:cs="URWPalladioL-Roma"/>
          <w:color w:val="000000"/>
        </w:rPr>
        <w:t xml:space="preserve">provides </w:t>
      </w:r>
      <w:r w:rsidR="008255E6">
        <w:rPr>
          <w:rFonts w:cs="URWPalladioL-Roma"/>
          <w:color w:val="000000"/>
        </w:rPr>
        <w:t>more sensitive scintillators</w:t>
      </w:r>
      <w:r w:rsidR="004C5916">
        <w:rPr>
          <w:rFonts w:cs="URWPalladioL-Roma"/>
          <w:color w:val="000000"/>
        </w:rPr>
        <w:t xml:space="preserve"> and thus higher photon flux</w:t>
      </w:r>
      <w:r w:rsidR="00955670">
        <w:rPr>
          <w:rFonts w:cs="URWPalladioL-Roma"/>
          <w:color w:val="000000"/>
        </w:rPr>
        <w:t xml:space="preserve"> </w:t>
      </w:r>
      <w:r w:rsidR="00835D36">
        <w:rPr>
          <w:rFonts w:cs="URWPalladioL-Roma"/>
          <w:color w:val="000000"/>
        </w:rPr>
        <w:t xml:space="preserve">that is </w:t>
      </w:r>
      <w:r w:rsidR="009D56C0">
        <w:rPr>
          <w:rFonts w:cs="URWPalladioL-Roma"/>
          <w:color w:val="000000"/>
        </w:rPr>
        <w:t>recorded by the detector</w:t>
      </w:r>
      <w:r w:rsidR="00955670">
        <w:rPr>
          <w:rFonts w:cs="URWPalladioL-Roma"/>
          <w:color w:val="000000"/>
        </w:rPr>
        <w:t xml:space="preserve">, </w:t>
      </w:r>
      <w:r w:rsidR="00835D36">
        <w:rPr>
          <w:rFonts w:cs="URWPalladioL-Roma"/>
          <w:color w:val="000000"/>
        </w:rPr>
        <w:t xml:space="preserve">which </w:t>
      </w:r>
      <w:r w:rsidR="00955670">
        <w:rPr>
          <w:rFonts w:cs="URWPalladioL-Roma"/>
          <w:color w:val="000000"/>
        </w:rPr>
        <w:t>result</w:t>
      </w:r>
      <w:r w:rsidR="00835D36">
        <w:rPr>
          <w:rFonts w:cs="URWPalladioL-Roma"/>
          <w:color w:val="000000"/>
        </w:rPr>
        <w:t>s</w:t>
      </w:r>
      <w:r w:rsidR="00955670">
        <w:rPr>
          <w:rFonts w:cs="URWPalladioL-Roma"/>
          <w:color w:val="000000"/>
        </w:rPr>
        <w:t xml:space="preserve"> in shorter scanning times</w:t>
      </w:r>
      <w:r w:rsidR="00E30723">
        <w:rPr>
          <w:rFonts w:cs="URWPalladioL-Roma"/>
          <w:color w:val="000000"/>
        </w:rPr>
        <w:t xml:space="preserve">. This way, </w:t>
      </w:r>
      <w:r w:rsidR="008255E6">
        <w:rPr>
          <w:rFonts w:cs="URWPalladioL-Roma"/>
          <w:color w:val="000000"/>
        </w:rPr>
        <w:t xml:space="preserve">it may be possible to </w:t>
      </w:r>
      <w:r w:rsidR="00955670">
        <w:rPr>
          <w:rFonts w:cs="URWPalladioL-Roma"/>
          <w:color w:val="000000"/>
        </w:rPr>
        <w:t xml:space="preserve">reduce </w:t>
      </w:r>
      <w:r w:rsidR="00E30723">
        <w:rPr>
          <w:rFonts w:cs="URWPalladioL-Roma"/>
          <w:color w:val="000000"/>
        </w:rPr>
        <w:t xml:space="preserve">the </w:t>
      </w:r>
      <w:r w:rsidR="00430269">
        <w:rPr>
          <w:rFonts w:cs="URWPalladioL-Roma"/>
          <w:color w:val="000000"/>
        </w:rPr>
        <w:t xml:space="preserve">X-ray </w:t>
      </w:r>
      <w:r w:rsidR="00E30723">
        <w:rPr>
          <w:rFonts w:cs="URWPalladioL-Roma"/>
          <w:color w:val="000000"/>
        </w:rPr>
        <w:t xml:space="preserve">radiation </w:t>
      </w:r>
      <w:r w:rsidR="00955670">
        <w:rPr>
          <w:rFonts w:cs="URWPalladioL-Roma"/>
          <w:color w:val="000000"/>
        </w:rPr>
        <w:t xml:space="preserve">dose </w:t>
      </w:r>
      <w:r w:rsidR="00202B7C">
        <w:rPr>
          <w:rFonts w:cs="URWPalladioL-Roma"/>
          <w:color w:val="000000"/>
        </w:rPr>
        <w:t>if the detector pixel size can be further reduced</w:t>
      </w:r>
      <w:r w:rsidR="004C5916">
        <w:rPr>
          <w:rFonts w:cs="URWPalladioL-Roma"/>
          <w:color w:val="000000"/>
        </w:rPr>
        <w:t xml:space="preserve"> for high-resolution imaging</w:t>
      </w:r>
      <w:r w:rsidR="00620481">
        <w:rPr>
          <w:rFonts w:cs="URWPalladioL-Roma"/>
          <w:color w:val="000000"/>
        </w:rPr>
        <w:t xml:space="preserve"> </w:t>
      </w:r>
      <w:r w:rsidR="00513D72">
        <w:rPr>
          <w:rFonts w:cs="URWPalladioL-Roma"/>
          <w:color w:val="000000"/>
        </w:rPr>
        <w:fldChar w:fldCharType="begin"/>
      </w:r>
      <w:r w:rsidR="00170978">
        <w:rPr>
          <w:rFonts w:cs="URWPalladioL-Roma"/>
          <w:color w:val="000000"/>
        </w:rPr>
        <w:instrText xml:space="preserve"> ADDIN EN.CITE &lt;EndNote&gt;&lt;Cite&gt;&lt;Author&gt;Osborne&lt;/Author&gt;&lt;Year&gt;2012&lt;/Year&gt;&lt;RecNum&gt;249&lt;/RecNum&gt;&lt;DisplayText&gt;(66)&lt;/DisplayText&gt;&lt;record&gt;&lt;rec-number&gt;249&lt;/rec-number&gt;&lt;foreign-keys&gt;&lt;key app="EN" db-id="rds90pspit2frzeresr5szedf5psfw2pa9zd" timestamp="1453813690"&gt;249&lt;/key&gt;&lt;/foreign-keys&gt;&lt;ref-type name="Journal Article"&gt;17&lt;/ref-type&gt;&lt;contributors&gt;&lt;authors&gt;&lt;author&gt;Osborne, D. R.&lt;/author&gt;&lt;author&gt;Yan, S.&lt;/author&gt;&lt;author&gt;Stuckey, A.&lt;/author&gt;&lt;author&gt;Pryer, L.&lt;/author&gt;&lt;author&gt;Richey, T.&lt;/author&gt;&lt;author&gt;Wall, J. S.&lt;/author&gt;&lt;/authors&gt;&lt;/contributors&gt;&lt;auth-address&gt;University of Tennessee Graduate School of Medicine, Knoxville, TN, USA. dosborne@utk.edu&lt;/auth-address&gt;&lt;titles&gt;&lt;title&gt;Characterization of X-ray Dose in Murine Animals Using microCT, a New Low-Dose Detector and nanoDot Dosimeter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9936&lt;/pages&gt;&lt;volume&gt;7&lt;/volume&gt;&lt;number&gt;11&lt;/number&gt;&lt;keywords&gt;&lt;keyword&gt;Animals&lt;/keyword&gt;&lt;keyword&gt;Image Processing, Computer-Assisted&lt;/keyword&gt;&lt;keyword&gt;Mice&lt;/keyword&gt;&lt;keyword&gt;*Radiation Dosage&lt;/keyword&gt;&lt;keyword&gt;*Radiometry&lt;/keyword&gt;&lt;keyword&gt;X-Ray Microtomography/instrumentation/*methods&lt;/keyword&gt;&lt;/keywords&gt;&lt;dates&gt;&lt;year&gt;2012&lt;/year&gt;&lt;/dates&gt;&lt;isbn&gt;1932-6203 (Electronic)&amp;#xD;1932-6203 (Linking)&lt;/isbn&gt;&lt;accession-num&gt;23209622&lt;/accession-num&gt;&lt;label&gt;Osborne2012&lt;/label&gt;&lt;urls&gt;&lt;related-urls&gt;&lt;url&gt;http://www.ncbi.nlm.nih.gov/pubmed/23209622&lt;/url&gt;&lt;/related-urls&gt;&lt;/urls&gt;&lt;custom2&gt;3507922&lt;/custom2&gt;&lt;electronic-resource-num&gt;10.1371/journal.pone.0049936&lt;/electronic-resource-num&gt;&lt;/record&gt;&lt;/Cite&gt;&lt;/EndNote&gt;</w:instrText>
      </w:r>
      <w:r w:rsidR="00513D72">
        <w:rPr>
          <w:rFonts w:cs="URWPalladioL-Roma"/>
          <w:color w:val="000000"/>
        </w:rPr>
        <w:fldChar w:fldCharType="separate"/>
      </w:r>
      <w:r w:rsidR="00170978">
        <w:rPr>
          <w:rFonts w:cs="URWPalladioL-Roma"/>
          <w:noProof/>
          <w:color w:val="000000"/>
        </w:rPr>
        <w:t>(66)</w:t>
      </w:r>
      <w:r w:rsidR="00513D72">
        <w:rPr>
          <w:rFonts w:cs="URWPalladioL-Roma"/>
          <w:color w:val="000000"/>
        </w:rPr>
        <w:fldChar w:fldCharType="end"/>
      </w:r>
      <w:r w:rsidR="008568DF">
        <w:rPr>
          <w:rFonts w:cs="URWPalladioL-Roma"/>
          <w:color w:val="000000"/>
        </w:rPr>
        <w:t>. Also, further work on optimising tube current and voltage may help to decrease dose</w:t>
      </w:r>
      <w:r w:rsidR="00553E9A">
        <w:rPr>
          <w:rFonts w:cs="URWPalladioL-Roma"/>
          <w:color w:val="000000"/>
        </w:rPr>
        <w:t xml:space="preserve"> </w:t>
      </w:r>
      <w:r w:rsidR="00553E9A">
        <w:rPr>
          <w:rFonts w:cs="URWPalladioL-Roma"/>
          <w:color w:val="000000"/>
        </w:rPr>
        <w:fldChar w:fldCharType="begin"/>
      </w:r>
      <w:r w:rsidR="00170978">
        <w:rPr>
          <w:rFonts w:cs="URWPalladioL-Roma"/>
          <w:color w:val="000000"/>
        </w:rPr>
        <w:instrText xml:space="preserve"> ADDIN EN.CITE &lt;EndNote&gt;&lt;Cite&gt;&lt;Author&gt;Kalender&lt;/Author&gt;&lt;Year&gt;2011&lt;/Year&gt;&lt;RecNum&gt;205&lt;/RecNum&gt;&lt;DisplayText&gt;(67)&lt;/DisplayText&gt;&lt;record&gt;&lt;rec-number&gt;205&lt;/rec-number&gt;&lt;foreign-keys&gt;&lt;key app="EN" db-id="rds90pspit2frzeresr5szedf5psfw2pa9zd" timestamp="1453802263"&gt;205&lt;/key&gt;&lt;/foreign-keys&gt;&lt;ref-type name="Book"&gt;6&lt;/ref-type&gt;&lt;contributors&gt;&lt;authors&gt;&lt;author&gt;Kalender, Willi&lt;/author&gt;&lt;/authors&gt;&lt;/contributors&gt;&lt;titles&gt;&lt;title&gt;Computed tomography : fundamentals, system technology, image quality, applications&lt;/title&gt;&lt;/titles&gt;&lt;pages&gt;372 p.&lt;/pages&gt;&lt;edition&gt;3rd rev.&lt;/edition&gt;&lt;keywords&gt;&lt;keyword&gt;Tomography.&lt;/keyword&gt;&lt;/keywords&gt;&lt;dates&gt;&lt;year&gt;2011&lt;/year&gt;&lt;/dates&gt;&lt;pub-location&gt;Erlangen&lt;/pub-location&gt;&lt;publisher&gt;Publicis Publishing&lt;/publisher&gt;&lt;isbn&gt;9783895783173 (hbk.)&amp;#xD;389578317X&lt;/isbn&gt;&lt;call-num&gt;HEALTH-SER HEALTH-SER WN 206 KAL 3-WK-LOAN&lt;/call-num&gt;&lt;label&gt;Kalender2011&lt;/label&gt;&lt;/record&gt;&lt;/Cite&gt;&lt;/EndNote&gt;</w:instrText>
      </w:r>
      <w:r w:rsidR="00553E9A">
        <w:rPr>
          <w:rFonts w:cs="URWPalladioL-Roma"/>
          <w:color w:val="000000"/>
        </w:rPr>
        <w:fldChar w:fldCharType="separate"/>
      </w:r>
      <w:r w:rsidR="00170978">
        <w:rPr>
          <w:rFonts w:cs="URWPalladioL-Roma"/>
          <w:noProof/>
          <w:color w:val="000000"/>
        </w:rPr>
        <w:t>(67)</w:t>
      </w:r>
      <w:r w:rsidR="00553E9A">
        <w:rPr>
          <w:rFonts w:cs="URWPalladioL-Roma"/>
          <w:color w:val="000000"/>
        </w:rPr>
        <w:fldChar w:fldCharType="end"/>
      </w:r>
      <w:r w:rsidR="00B01BA2">
        <w:rPr>
          <w:rFonts w:cs="URWPalladioL-Roma"/>
          <w:color w:val="000000"/>
        </w:rPr>
        <w:t>.</w:t>
      </w:r>
      <w:r w:rsidR="00955670">
        <w:rPr>
          <w:rFonts w:cs="URWPalladioL-Roma"/>
          <w:color w:val="000000"/>
        </w:rPr>
        <w:t xml:space="preserve"> </w:t>
      </w:r>
      <w:r w:rsidR="00955670" w:rsidRPr="0056513A">
        <w:rPr>
          <w:rFonts w:cs="URWPalladioL-Roma"/>
          <w:color w:val="000000"/>
        </w:rPr>
        <w:t>In conclusion</w:t>
      </w:r>
      <w:r w:rsidR="00430269">
        <w:rPr>
          <w:rFonts w:cs="URWPalladioL-Roma"/>
          <w:color w:val="000000"/>
        </w:rPr>
        <w:t>,</w:t>
      </w:r>
      <w:r w:rsidR="0056513A">
        <w:rPr>
          <w:rFonts w:cs="URWPalladioL-Roma"/>
          <w:color w:val="000000"/>
        </w:rPr>
        <w:t xml:space="preserve"> µCT has reached a point where it </w:t>
      </w:r>
      <w:r w:rsidR="00430269">
        <w:rPr>
          <w:rFonts w:cs="URWPalladioL-Roma"/>
          <w:color w:val="000000"/>
        </w:rPr>
        <w:t>is commonly</w:t>
      </w:r>
      <w:r w:rsidR="0056513A">
        <w:rPr>
          <w:rFonts w:cs="URWPalladioL-Roma"/>
          <w:color w:val="000000"/>
        </w:rPr>
        <w:t xml:space="preserve"> used for </w:t>
      </w:r>
      <w:r w:rsidR="0056513A">
        <w:rPr>
          <w:rFonts w:cs="URWPalladioL-Roma"/>
          <w:i/>
          <w:iCs/>
          <w:color w:val="000000"/>
        </w:rPr>
        <w:t>in vivo</w:t>
      </w:r>
      <w:r w:rsidR="0056513A">
        <w:rPr>
          <w:rFonts w:cs="URWPalladioL-Roma"/>
          <w:color w:val="000000"/>
        </w:rPr>
        <w:t xml:space="preserve"> imaging of small rodents</w:t>
      </w:r>
      <w:r w:rsidR="00430269">
        <w:rPr>
          <w:rFonts w:cs="URWPalladioL-Roma"/>
          <w:color w:val="000000"/>
        </w:rPr>
        <w:t>.</w:t>
      </w:r>
      <w:r w:rsidR="0056513A">
        <w:rPr>
          <w:rFonts w:cs="URWPalladioL-Roma"/>
          <w:color w:val="000000"/>
        </w:rPr>
        <w:t xml:space="preserve"> </w:t>
      </w:r>
    </w:p>
    <w:p w14:paraId="10DD2C9B" w14:textId="0EFEB9DC" w:rsidR="00CC642C" w:rsidRDefault="00EC7C6C" w:rsidP="00EE3847">
      <w:pPr>
        <w:spacing w:line="480" w:lineRule="auto"/>
        <w:jc w:val="both"/>
      </w:pPr>
      <w:r>
        <w:t>µCT</w:t>
      </w:r>
      <w:r w:rsidR="00CC642C" w:rsidRPr="00536DD3">
        <w:t xml:space="preserve"> has been used in many studies</w:t>
      </w:r>
      <w:r w:rsidR="00CC642C">
        <w:t xml:space="preserve"> o</w:t>
      </w:r>
      <w:r w:rsidR="008B42B3">
        <w:t>n</w:t>
      </w:r>
      <w:r w:rsidR="00CC642C">
        <w:t xml:space="preserve"> vascular network</w:t>
      </w:r>
      <w:r w:rsidR="00F6143E">
        <w:t>s</w:t>
      </w:r>
      <w:r w:rsidR="00CC642C" w:rsidRPr="00536DD3">
        <w:t xml:space="preserve">; some examples include the imaging of the ocular and renal microvasculature </w:t>
      </w:r>
      <w:r w:rsidR="00A55AC1">
        <w:fldChar w:fldCharType="begin">
          <w:fldData xml:space="preserve">PEVuZE5vdGU+PENpdGU+PEF1dGhvcj5BdHdvb2Q8L0F1dGhvcj48WWVhcj4yMDEwPC9ZZWFyPjxS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</w:fldData>
        </w:fldChar>
      </w:r>
      <w:r w:rsidR="00170978">
        <w:instrText xml:space="preserve"> ADDIN EN.CITE </w:instrText>
      </w:r>
      <w:r w:rsidR="00170978">
        <w:fldChar w:fldCharType="begin">
          <w:fldData xml:space="preserve">PEVuZE5vdGU+PENpdGU+PEF1dGhvcj5BdHdvb2Q8L0F1dGhvcj48WWVhcj4yMDEwPC9ZZWFyPjxS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</w:fldData>
        </w:fldChar>
      </w:r>
      <w:r w:rsidR="00170978">
        <w:instrText xml:space="preserve"> ADDIN EN.CITE.DATA </w:instrText>
      </w:r>
      <w:r w:rsidR="00170978">
        <w:fldChar w:fldCharType="end"/>
      </w:r>
      <w:r w:rsidR="00A55AC1">
        <w:fldChar w:fldCharType="separate"/>
      </w:r>
      <w:r w:rsidR="00170978">
        <w:rPr>
          <w:noProof/>
        </w:rPr>
        <w:t>(68-70)</w:t>
      </w:r>
      <w:r w:rsidR="00A55AC1">
        <w:fldChar w:fldCharType="end"/>
      </w:r>
      <w:r w:rsidR="00CC642C" w:rsidRPr="00536DD3">
        <w:t xml:space="preserve">, imaging of scaffold-bone interaction </w:t>
      </w:r>
      <w:r w:rsidR="00A55AC1">
        <w:fldChar w:fldCharType="begin">
          <w:fldData xml:space="preserve">PEVuZE5vdGU+PENpdGU+PEF1dGhvcj52YW4gTGVudGhlPC9BdXRob3I+PFllYXI+MjAwNzwvWWVh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</w:fldData>
        </w:fldChar>
      </w:r>
      <w:r w:rsidR="00170978">
        <w:instrText xml:space="preserve"> ADDIN EN.CITE </w:instrText>
      </w:r>
      <w:r w:rsidR="00170978">
        <w:fldChar w:fldCharType="begin">
          <w:fldData xml:space="preserve">PEVuZE5vdGU+PENpdGU+PEF1dGhvcj52YW4gTGVudGhlPC9BdXRob3I+PFllYXI+MjAwNzwvWWVh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</w:fldData>
        </w:fldChar>
      </w:r>
      <w:r w:rsidR="00170978">
        <w:instrText xml:space="preserve"> ADDIN EN.CITE.DATA </w:instrText>
      </w:r>
      <w:r w:rsidR="00170978">
        <w:fldChar w:fldCharType="end"/>
      </w:r>
      <w:r w:rsidR="00A55AC1">
        <w:fldChar w:fldCharType="separate"/>
      </w:r>
      <w:r w:rsidR="00170978">
        <w:rPr>
          <w:noProof/>
        </w:rPr>
        <w:t>(71)</w:t>
      </w:r>
      <w:r w:rsidR="00A55AC1">
        <w:fldChar w:fldCharType="end"/>
      </w:r>
      <w:r w:rsidR="00CC642C" w:rsidRPr="00536DD3">
        <w:t xml:space="preserve">, phenotyping of cardiovascular development in mouse embryos </w:t>
      </w:r>
      <w:r w:rsidR="00A55AC1">
        <w:fldChar w:fldCharType="begin">
          <w:fldData xml:space="preserve">PEVuZE5vdGU+PENpdGU+PEF1dGhvcj5EZWdlbmhhcmR0PC9BdXRob3I+PFllYXI+MjAxMDwvWWVh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</w:fldData>
        </w:fldChar>
      </w:r>
      <w:r w:rsidR="00170978">
        <w:instrText xml:space="preserve"> ADDIN EN.CITE </w:instrText>
      </w:r>
      <w:r w:rsidR="00170978">
        <w:fldChar w:fldCharType="begin">
          <w:fldData xml:space="preserve">PEVuZE5vdGU+PENpdGU+PEF1dGhvcj5EZWdlbmhhcmR0PC9BdXRob3I+PFllYXI+MjAxMDwvWWVh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</w:fldData>
        </w:fldChar>
      </w:r>
      <w:r w:rsidR="00170978">
        <w:instrText xml:space="preserve"> ADDIN EN.CITE.DATA </w:instrText>
      </w:r>
      <w:r w:rsidR="00170978">
        <w:fldChar w:fldCharType="end"/>
      </w:r>
      <w:r w:rsidR="00A55AC1">
        <w:fldChar w:fldCharType="separate"/>
      </w:r>
      <w:r w:rsidR="00170978">
        <w:rPr>
          <w:noProof/>
        </w:rPr>
        <w:t>(72)</w:t>
      </w:r>
      <w:r w:rsidR="00A55AC1">
        <w:fldChar w:fldCharType="end"/>
      </w:r>
      <w:r w:rsidR="00CC642C" w:rsidRPr="00536DD3">
        <w:t xml:space="preserve">, imaging of remodelled bioactive glass foam scaffolds </w:t>
      </w:r>
      <w:r w:rsidR="00A55AC1">
        <w:fldChar w:fldCharType="begin">
          <w:fldData xml:space="preserve">PEVuZE5vdGU+PENpdGU+PEF1dGhvcj5NaWRoYTwvQXV0aG9yPjxZZWFyPjIwMTM8L1llYXI+PFJl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</w:fldData>
        </w:fldChar>
      </w:r>
      <w:r w:rsidR="00170978">
        <w:instrText xml:space="preserve"> ADDIN EN.CITE </w:instrText>
      </w:r>
      <w:r w:rsidR="00170978">
        <w:fldChar w:fldCharType="begin">
          <w:fldData xml:space="preserve">PEVuZE5vdGU+PENpdGU+PEF1dGhvcj5NaWRoYTwvQXV0aG9yPjxZZWFyPjIwMTM8L1llYXI+PFJl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</w:fldData>
        </w:fldChar>
      </w:r>
      <w:r w:rsidR="00170978">
        <w:instrText xml:space="preserve"> ADDIN EN.CITE.DATA </w:instrText>
      </w:r>
      <w:r w:rsidR="00170978">
        <w:fldChar w:fldCharType="end"/>
      </w:r>
      <w:r w:rsidR="00A55AC1">
        <w:fldChar w:fldCharType="separate"/>
      </w:r>
      <w:r w:rsidR="00170978">
        <w:rPr>
          <w:noProof/>
        </w:rPr>
        <w:t>(73)</w:t>
      </w:r>
      <w:r w:rsidR="00A55AC1">
        <w:fldChar w:fldCharType="end"/>
      </w:r>
      <w:r w:rsidR="00CC642C" w:rsidRPr="00536DD3">
        <w:t xml:space="preserve">, functional imaging </w:t>
      </w:r>
      <w:r w:rsidR="00CC642C">
        <w:t>of</w:t>
      </w:r>
      <w:r w:rsidR="00CC642C" w:rsidRPr="00536DD3">
        <w:t xml:space="preserve"> rat hearts </w:t>
      </w:r>
      <w:r w:rsidR="00A55AC1">
        <w:fldChar w:fldCharType="begin">
          <w:fldData xml:space="preserve">PEVuZE5vdGU+PENpdGU+PEF1dGhvcj5VbWV0YW5pPC9BdXRob3I+PFllYXI+MjAxMzwvWWVhcj48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</w:fldData>
        </w:fldChar>
      </w:r>
      <w:r w:rsidR="00170978">
        <w:instrText xml:space="preserve"> ADDIN EN.CITE </w:instrText>
      </w:r>
      <w:r w:rsidR="00170978">
        <w:fldChar w:fldCharType="begin">
          <w:fldData xml:space="preserve">PEVuZE5vdGU+PENpdGU+PEF1dGhvcj5VbWV0YW5pPC9BdXRob3I+PFllYXI+MjAxMzwvWWVhcj48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</w:fldData>
        </w:fldChar>
      </w:r>
      <w:r w:rsidR="00170978">
        <w:instrText xml:space="preserve"> ADDIN EN.CITE.DATA </w:instrText>
      </w:r>
      <w:r w:rsidR="00170978">
        <w:fldChar w:fldCharType="end"/>
      </w:r>
      <w:r w:rsidR="00A55AC1">
        <w:fldChar w:fldCharType="separate"/>
      </w:r>
      <w:r w:rsidR="00170978">
        <w:rPr>
          <w:noProof/>
        </w:rPr>
        <w:t>(74)</w:t>
      </w:r>
      <w:r w:rsidR="00A55AC1">
        <w:fldChar w:fldCharType="end"/>
      </w:r>
      <w:r w:rsidR="00CC642C" w:rsidRPr="00536DD3">
        <w:t xml:space="preserve">, studying cavernous haemangioma of the liver </w:t>
      </w:r>
      <w:r w:rsidR="00A55AC1">
        <w:fldChar w:fldCharType="begin"/>
      </w:r>
      <w:r w:rsidR="00170978">
        <w:instrText xml:space="preserve"> ADDIN EN.CITE &lt;EndNote&gt;&lt;Cite&gt;&lt;Author&gt;Duan&lt;/Author&gt;&lt;Year&gt;2013&lt;/Year&gt;&lt;RecNum&gt;43&lt;/RecNum&gt;&lt;DisplayText&gt;(75)&lt;/DisplayText&gt;&lt;record&gt;&lt;rec-number&gt;43&lt;/rec-number&gt;&lt;foreign-keys&gt;&lt;key app="EN" db-id="rds90pspit2frzeresr5szedf5psfw2pa9zd" timestamp="1370252733"&gt;43&lt;/key&gt;&lt;/foreign-keys&gt;&lt;ref-type name="Journal Article"&gt;17&lt;/ref-type&gt;&lt;contributors&gt;&lt;authors&gt;&lt;author&gt;Duan, J. H.&lt;/author&gt;&lt;author&gt;Hu, C. H.&lt;/author&gt;&lt;author&gt;Chen, H.&lt;/author&gt;&lt;/authors&gt;&lt;/contributors&gt;&lt;auth-address&gt;Hu, Ch&amp;#xD;Tianjin Med Univ, Coll Biomed Engn, Tianjin, Peoples R China&amp;#xD;Tianjin Med Univ, Coll Biomed Engn, Tianjin, Peoples R China&amp;#xD;Tianjin Med Univ, Coll Biomed Engn, Tianjin, Peoples R China&amp;#xD;Tianjin Med Univ, Canc Hosp, Dept Hepatobiliary Surg, Tianjin, Peoples R China&lt;/auth-address&gt;&lt;titles&gt;&lt;title&gt;High-Resolution Micro-CT for Morphologic and Quantitative Assessment of the Sinusoid in Human Cavernous Hemangioma of the Liv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8&lt;/volume&gt;&lt;number&gt;1&lt;/number&gt;&lt;keywords&gt;&lt;keyword&gt;ray phase-contrast&lt;/keyword&gt;&lt;keyword&gt;hard x-rays&lt;/keyword&gt;&lt;keyword&gt;image-reconstruction&lt;/keyword&gt;&lt;keyword&gt;retrieval tomography&lt;/keyword&gt;&lt;keyword&gt;visualization&lt;/keyword&gt;&lt;/keywords&gt;&lt;dates&gt;&lt;year&gt;2013&lt;/year&gt;&lt;pub-dates&gt;&lt;date&gt;Jan 7&lt;/date&gt;&lt;/pub-dates&gt;&lt;/dates&gt;&lt;isbn&gt;1932-6203&lt;/isbn&gt;&lt;accession-num&gt;WOS:000313429100078&lt;/accession-num&gt;&lt;label&gt;Duan2013&lt;/label&gt;&lt;urls&gt;&lt;related-urls&gt;&lt;url&gt;&amp;lt;Go to ISI&amp;gt;://WOS:000313429100078&lt;/url&gt;&lt;/related-urls&gt;&lt;/urls&gt;&lt;electronic-resource-num&gt;ARTN e53507&amp;#xD;DOI 10.1371/journal.pone.0053507&lt;/electronic-resource-num&gt;&lt;language&gt;English&lt;/language&gt;&lt;/record&gt;&lt;/Cite&gt;&lt;/EndNote&gt;</w:instrText>
      </w:r>
      <w:r w:rsidR="00A55AC1">
        <w:fldChar w:fldCharType="separate"/>
      </w:r>
      <w:r w:rsidR="00170978">
        <w:rPr>
          <w:noProof/>
        </w:rPr>
        <w:t>(75)</w:t>
      </w:r>
      <w:r w:rsidR="00A55AC1">
        <w:fldChar w:fldCharType="end"/>
      </w:r>
      <w:r w:rsidR="00CC642C" w:rsidRPr="00536DD3">
        <w:t xml:space="preserve">, </w:t>
      </w:r>
      <w:r w:rsidR="00F77EBA">
        <w:t>examining</w:t>
      </w:r>
      <w:r w:rsidR="00F77EBA" w:rsidRPr="00536DD3">
        <w:t xml:space="preserve"> </w:t>
      </w:r>
      <w:r w:rsidR="00CC642C" w:rsidRPr="00536DD3">
        <w:t xml:space="preserve">neovascularisation in tissue engineered bone constructs </w:t>
      </w:r>
      <w:r w:rsidR="00A55AC1">
        <w:fldChar w:fldCharType="begin">
          <w:fldData xml:space="preserve">PEVuZE5vdGU+PENpdGU+PEF1dGhvcj5Cb2xsYW5kPC9BdXRob3I+PFllYXI+MjAwODwvWWVhcj48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</w:fldData>
        </w:fldChar>
      </w:r>
      <w:r w:rsidR="00170978">
        <w:instrText xml:space="preserve"> ADDIN EN.CITE </w:instrText>
      </w:r>
      <w:r w:rsidR="00170978">
        <w:fldChar w:fldCharType="begin">
          <w:fldData xml:space="preserve">PEVuZE5vdGU+PENpdGU+PEF1dGhvcj5Cb2xsYW5kPC9BdXRob3I+PFllYXI+MjAwODwvWWVhcj48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</w:fldData>
        </w:fldChar>
      </w:r>
      <w:r w:rsidR="00170978">
        <w:instrText xml:space="preserve"> ADDIN EN.CITE.DATA </w:instrText>
      </w:r>
      <w:r w:rsidR="00170978">
        <w:fldChar w:fldCharType="end"/>
      </w:r>
      <w:r w:rsidR="00A55AC1">
        <w:fldChar w:fldCharType="separate"/>
      </w:r>
      <w:r w:rsidR="00170978">
        <w:rPr>
          <w:noProof/>
        </w:rPr>
        <w:t>(76)</w:t>
      </w:r>
      <w:r w:rsidR="00A55AC1">
        <w:fldChar w:fldCharType="end"/>
      </w:r>
      <w:r w:rsidR="00CC642C">
        <w:t xml:space="preserve"> </w:t>
      </w:r>
      <w:r w:rsidR="00E71EB9">
        <w:t>or</w:t>
      </w:r>
      <w:r w:rsidR="00CC642C" w:rsidRPr="00536DD3">
        <w:t xml:space="preserve"> computer-aided design of microvasculature </w:t>
      </w:r>
      <w:r w:rsidR="00A55AC1">
        <w:fldChar w:fldCharType="begin">
          <w:fldData xml:space="preserve">PEVuZE5vdGU+PENpdGU+PEF1dGhvcj5Nb25keTwvQXV0aG9yPjxZZWFyPjIwMDk8L1llYXI+PFJl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</w:fldData>
        </w:fldChar>
      </w:r>
      <w:r w:rsidR="00170978">
        <w:instrText xml:space="preserve"> ADDIN EN.CITE </w:instrText>
      </w:r>
      <w:r w:rsidR="00170978">
        <w:fldChar w:fldCharType="begin">
          <w:fldData xml:space="preserve">PEVuZE5vdGU+PENpdGU+PEF1dGhvcj5Nb25keTwvQXV0aG9yPjxZZWFyPjIwMDk8L1llYXI+PFJl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</w:fldData>
        </w:fldChar>
      </w:r>
      <w:r w:rsidR="00170978">
        <w:instrText xml:space="preserve"> ADDIN EN.CITE.DATA </w:instrText>
      </w:r>
      <w:r w:rsidR="00170978">
        <w:fldChar w:fldCharType="end"/>
      </w:r>
      <w:r w:rsidR="00A55AC1">
        <w:fldChar w:fldCharType="separate"/>
      </w:r>
      <w:r w:rsidR="00170978">
        <w:rPr>
          <w:noProof/>
        </w:rPr>
        <w:t>(77, 78)</w:t>
      </w:r>
      <w:r w:rsidR="00A55AC1">
        <w:fldChar w:fldCharType="end"/>
      </w:r>
      <w:r w:rsidR="00CC642C" w:rsidRPr="00536DD3">
        <w:t xml:space="preserve">. </w:t>
      </w:r>
      <w:r w:rsidR="00B353FE">
        <w:t xml:space="preserve">Heinzer </w:t>
      </w:r>
      <w:r w:rsidR="00B353FE" w:rsidRPr="00B353FE">
        <w:rPr>
          <w:i/>
        </w:rPr>
        <w:t xml:space="preserve">et al. </w:t>
      </w:r>
      <w:r w:rsidR="00A55AC1">
        <w:fldChar w:fldCharType="begin">
          <w:fldData xml:space="preserve">PEVuZE5vdGU+PENpdGU+PEF1dGhvcj5IZWluemVyPC9BdXRob3I+PFllYXI+MjAwNjwvWWVhcj48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=
</w:fldData>
        </w:fldChar>
      </w:r>
      <w:r w:rsidR="00170978">
        <w:instrText xml:space="preserve"> ADDIN EN.CITE </w:instrText>
      </w:r>
      <w:r w:rsidR="00170978">
        <w:fldChar w:fldCharType="begin">
          <w:fldData xml:space="preserve">PEVuZE5vdGU+PENpdGU+PEF1dGhvcj5IZWluemVyPC9BdXRob3I+PFllYXI+MjAwNjwvWWVhcj48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=
</w:fldData>
        </w:fldChar>
      </w:r>
      <w:r w:rsidR="00170978">
        <w:instrText xml:space="preserve"> ADDIN EN.CITE.DATA </w:instrText>
      </w:r>
      <w:r w:rsidR="00170978">
        <w:fldChar w:fldCharType="end"/>
      </w:r>
      <w:r w:rsidR="00A55AC1">
        <w:fldChar w:fldCharType="separate"/>
      </w:r>
      <w:r w:rsidR="00170978">
        <w:rPr>
          <w:noProof/>
        </w:rPr>
        <w:t>(79)</w:t>
      </w:r>
      <w:r w:rsidR="00A55AC1">
        <w:fldChar w:fldCharType="end"/>
      </w:r>
      <w:r w:rsidR="00CC642C" w:rsidRPr="00536DD3">
        <w:t xml:space="preserve"> used a combination of both </w:t>
      </w:r>
      <w:r>
        <w:t>µCT</w:t>
      </w:r>
      <w:r w:rsidR="00CC642C" w:rsidRPr="00536DD3">
        <w:t xml:space="preserve"> and </w:t>
      </w:r>
      <w:r w:rsidR="00F77EBA">
        <w:t>SR CT</w:t>
      </w:r>
      <w:r w:rsidR="00CC642C" w:rsidRPr="00536DD3">
        <w:t xml:space="preserve"> to perform a multiscale analysis of vascular networks</w:t>
      </w:r>
      <w:r w:rsidR="00CC642C">
        <w:t>.</w:t>
      </w:r>
      <w:r w:rsidR="00CC642C" w:rsidRPr="00536DD3">
        <w:t xml:space="preserve"> </w:t>
      </w:r>
      <w:r w:rsidR="00CC642C">
        <w:t>S</w:t>
      </w:r>
      <w:r w:rsidR="00CC642C" w:rsidRPr="00536DD3">
        <w:t xml:space="preserve">imilarly, </w:t>
      </w:r>
      <w:r w:rsidR="00B353FE">
        <w:t xml:space="preserve">Schneider </w:t>
      </w:r>
      <w:r w:rsidR="00B353FE" w:rsidRPr="00B353FE">
        <w:rPr>
          <w:i/>
        </w:rPr>
        <w:t>et al.</w:t>
      </w:r>
      <w:r w:rsidR="00B353FE">
        <w:t xml:space="preserve"> </w:t>
      </w:r>
      <w:r w:rsidR="00A55AC1">
        <w:fldChar w:fldCharType="begin">
          <w:fldData xml:space="preserve">PEVuZE5vdGU+PENpdGU+PEF1dGhvcj5TY2huZWlkZXI8L0F1dGhvcj48WWVhcj4yMDA5PC9ZZWFy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=
</w:fldData>
        </w:fldChar>
      </w:r>
      <w:r w:rsidR="00170978">
        <w:instrText xml:space="preserve"> ADDIN EN.CITE </w:instrText>
      </w:r>
      <w:r w:rsidR="00170978">
        <w:fldChar w:fldCharType="begin">
          <w:fldData xml:space="preserve">PEVuZE5vdGU+PENpdGU+PEF1dGhvcj5TY2huZWlkZXI8L0F1dGhvcj48WWVhcj4yMDA5PC9ZZWFy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=
</w:fldData>
        </w:fldChar>
      </w:r>
      <w:r w:rsidR="00170978">
        <w:instrText xml:space="preserve"> ADDIN EN.CITE.DATA </w:instrText>
      </w:r>
      <w:r w:rsidR="00170978">
        <w:fldChar w:fldCharType="end"/>
      </w:r>
      <w:r w:rsidR="00A55AC1">
        <w:fldChar w:fldCharType="separate"/>
      </w:r>
      <w:r w:rsidR="00170978">
        <w:rPr>
          <w:noProof/>
        </w:rPr>
        <w:t>(80)</w:t>
      </w:r>
      <w:r w:rsidR="00A55AC1">
        <w:fldChar w:fldCharType="end"/>
      </w:r>
      <w:r w:rsidR="00CC642C" w:rsidRPr="00536DD3">
        <w:t xml:space="preserve"> studied the murine hind limb </w:t>
      </w:r>
      <w:r w:rsidR="003F54DB">
        <w:t xml:space="preserve">vasculature </w:t>
      </w:r>
      <w:r w:rsidR="00CC642C" w:rsidRPr="00536DD3">
        <w:t xml:space="preserve">using corrosion casts with both </w:t>
      </w:r>
      <w:r w:rsidR="00CC642C">
        <w:t>µ</w:t>
      </w:r>
      <w:r w:rsidR="00CC642C" w:rsidRPr="00536DD3">
        <w:t xml:space="preserve">CT and </w:t>
      </w:r>
      <w:r w:rsidR="00F77EBA">
        <w:t>SR CT</w:t>
      </w:r>
      <w:r w:rsidR="00CC642C" w:rsidRPr="00536DD3">
        <w:t xml:space="preserve">. </w:t>
      </w:r>
      <w:r w:rsidR="00D97DAF">
        <w:t xml:space="preserve">Razavi </w:t>
      </w:r>
      <w:r w:rsidR="00D97DAF" w:rsidRPr="00D97DAF">
        <w:rPr>
          <w:i/>
        </w:rPr>
        <w:t>et al.</w:t>
      </w:r>
      <w:r w:rsidR="00D97DAF">
        <w:t xml:space="preserve"> </w:t>
      </w:r>
      <w:r w:rsidR="00A55AC1">
        <w:fldChar w:fldCharType="begin">
          <w:fldData xml:space="preserve">PEVuZE5vdGU+PENpdGU+PEF1dGhvcj5SYXphdmk8L0F1dGhvcj48WWVhcj4yMDEyPC9ZZWFyPjxS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</w:fldData>
        </w:fldChar>
      </w:r>
      <w:r w:rsidR="00170978">
        <w:instrText xml:space="preserve"> ADDIN EN.CITE </w:instrText>
      </w:r>
      <w:r w:rsidR="00170978">
        <w:fldChar w:fldCharType="begin">
          <w:fldData xml:space="preserve">PEVuZE5vdGU+PENpdGU+PEF1dGhvcj5SYXphdmk8L0F1dGhvcj48WWVhcj4yMDEyPC9ZZWFyPjxS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</w:fldData>
        </w:fldChar>
      </w:r>
      <w:r w:rsidR="00170978">
        <w:instrText xml:space="preserve"> ADDIN EN.CITE.DATA </w:instrText>
      </w:r>
      <w:r w:rsidR="00170978">
        <w:fldChar w:fldCharType="end"/>
      </w:r>
      <w:r w:rsidR="00A55AC1">
        <w:fldChar w:fldCharType="separate"/>
      </w:r>
      <w:r w:rsidR="00170978">
        <w:rPr>
          <w:noProof/>
        </w:rPr>
        <w:t>(81)</w:t>
      </w:r>
      <w:r w:rsidR="00A55AC1">
        <w:fldChar w:fldCharType="end"/>
      </w:r>
      <w:r w:rsidR="00A55AC1" w:rsidRPr="00A55AC1">
        <w:t xml:space="preserve"> </w:t>
      </w:r>
      <w:r w:rsidR="00A55AC1" w:rsidRPr="00536DD3">
        <w:t xml:space="preserve">imaged the pulmonary and cardiac circulation using </w:t>
      </w:r>
      <w:r w:rsidR="00A55AC1">
        <w:t>µCT</w:t>
      </w:r>
      <w:r w:rsidR="00A55AC1" w:rsidRPr="00536DD3">
        <w:t>.</w:t>
      </w:r>
      <w:r w:rsidR="00A55AC1">
        <w:t xml:space="preserve"> </w:t>
      </w:r>
      <w:r w:rsidR="00D551D0">
        <w:t xml:space="preserve">A </w:t>
      </w:r>
      <w:r w:rsidR="00CC642C">
        <w:t xml:space="preserve">review of </w:t>
      </w:r>
      <w:r>
        <w:t>µCT</w:t>
      </w:r>
      <w:r w:rsidR="00CC642C">
        <w:t xml:space="preserve"> </w:t>
      </w:r>
      <w:r w:rsidR="00F77EBA">
        <w:t xml:space="preserve">imaging </w:t>
      </w:r>
      <w:r w:rsidR="00CC642C">
        <w:t>of vascular networks can be found in</w:t>
      </w:r>
      <w:r w:rsidR="00A55AC1">
        <w:t xml:space="preserve"> </w:t>
      </w:r>
      <w:r w:rsidR="00D97DAF">
        <w:t xml:space="preserve">Bentley </w:t>
      </w:r>
      <w:r w:rsidR="00D97DAF" w:rsidRPr="00D97DAF">
        <w:rPr>
          <w:i/>
        </w:rPr>
        <w:t>et al.</w:t>
      </w:r>
      <w:r w:rsidR="00D97DAF">
        <w:t xml:space="preserve"> </w:t>
      </w:r>
      <w:r w:rsidR="00A55AC1">
        <w:fldChar w:fldCharType="begin"/>
      </w:r>
      <w:r w:rsidR="00170978">
        <w:instrText xml:space="preserve"> ADDIN EN.CITE &lt;EndNote&gt;&lt;Cite&gt;&lt;Author&gt;Bentley&lt;/Author&gt;&lt;Year&gt;2002&lt;/Year&gt;&lt;RecNum&gt;199&lt;/RecNum&gt;&lt;DisplayText&gt;(82)&lt;/DisplayText&gt;&lt;record&gt;&lt;rec-number&gt;199&lt;/rec-number&gt;&lt;foreign-keys&gt;&lt;key app="EN" db-id="rds90pspit2frzeresr5szedf5psfw2pa9zd" timestamp="1434554904"&gt;199&lt;/key&gt;&lt;/foreign-keys&gt;&lt;ref-type name="Journal Article"&gt;17&lt;/ref-type&gt;&lt;contributors&gt;&lt;authors&gt;&lt;author&gt;Bentley, M. D.&lt;/author&gt;&lt;author&gt;Ortiz, M. C.&lt;/author&gt;&lt;author&gt;Ritman, E. L.&lt;/author&gt;&lt;author&gt;Romero, J. C.&lt;/author&gt;&lt;/authors&gt;&lt;/contributors&gt;&lt;auth-address&gt;Department of Biological Sciences, Minnesota State University, Mankato 56001, Minnesota.&lt;/auth-address&gt;&lt;titles&gt;&lt;title&gt;The use of microcomputed tomography to study microvasculature in small rodents&lt;/title&gt;&lt;secondary-title&gt;Am J Physiol Regul Integr Comp Physiol&lt;/secondary-title&gt;&lt;alt-title&gt;American journal of physiology. Regulatory, integrative and comparative physiology&lt;/alt-title&gt;&lt;/titles&gt;&lt;periodical&gt;&lt;full-title&gt;Am J Physiol Regul Integr Comp Physiol&lt;/full-title&gt;&lt;abbr-1&gt;American journal of physiology. Regulatory, integrative and comparative physiology&lt;/abbr-1&gt;&lt;/periodical&gt;&lt;alt-periodical&gt;&lt;full-title&gt;Am J Physiol Regul Integr Comp Physiol&lt;/full-title&gt;&lt;abbr-1&gt;American journal of physiology. Regulatory, integrative and comparative physiology&lt;/abbr-1&gt;&lt;/alt-periodical&gt;&lt;pages&gt;R1267-79&lt;/pages&gt;&lt;volume&gt;282&lt;/volume&gt;&lt;number&gt;5&lt;/number&gt;&lt;keywords&gt;&lt;keyword&gt;Angiography&lt;/keyword&gt;&lt;keyword&gt;Animals&lt;/keyword&gt;&lt;keyword&gt;Humans&lt;/keyword&gt;&lt;keyword&gt;Microcirculation&lt;/keyword&gt;&lt;keyword&gt;*Microcomputers&lt;/keyword&gt;&lt;keyword&gt;*Renal Circulation&lt;/keyword&gt;&lt;keyword&gt;Tomography, X-Ray Computed/*instrumentation&lt;/keyword&gt;&lt;/keywords&gt;&lt;dates&gt;&lt;year&gt;2002&lt;/year&gt;&lt;pub-dates&gt;&lt;date&gt;May&lt;/date&gt;&lt;/pub-dates&gt;&lt;/dates&gt;&lt;isbn&gt;0363-6119 (Print)&amp;#xD;0363-6119 (Linking)&lt;/isbn&gt;&lt;accession-num&gt;11959666&lt;/accession-num&gt;&lt;label&gt;Bentley2002&lt;/label&gt;&lt;urls&gt;&lt;related-urls&gt;&lt;url&gt;http://www.ncbi.nlm.nih.gov/pubmed/11959666&lt;/url&gt;&lt;/related-urls&gt;&lt;/urls&gt;&lt;electronic-resource-num&gt;10.1152/ajpregu.00560.2001&lt;/electronic-resource-num&gt;&lt;/record&gt;&lt;/Cite&gt;&lt;/EndNote&gt;</w:instrText>
      </w:r>
      <w:r w:rsidR="00A55AC1">
        <w:fldChar w:fldCharType="separate"/>
      </w:r>
      <w:r w:rsidR="00170978">
        <w:rPr>
          <w:noProof/>
        </w:rPr>
        <w:t>(82)</w:t>
      </w:r>
      <w:r w:rsidR="00A55AC1">
        <w:fldChar w:fldCharType="end"/>
      </w:r>
      <w:r w:rsidR="00A55AC1">
        <w:t xml:space="preserve"> and more recently in</w:t>
      </w:r>
      <w:r w:rsidR="00CC642C">
        <w:t xml:space="preserve"> </w:t>
      </w:r>
      <w:r w:rsidR="00D97DAF">
        <w:t>Zagorchev</w:t>
      </w:r>
      <w:r w:rsidR="00D97DAF" w:rsidRPr="00D97DAF">
        <w:rPr>
          <w:i/>
        </w:rPr>
        <w:t xml:space="preserve"> et al.</w:t>
      </w:r>
      <w:r w:rsidR="00D97DAF">
        <w:t xml:space="preserve"> </w:t>
      </w:r>
      <w:r w:rsidR="00A55AC1">
        <w:fldChar w:fldCharType="begin"/>
      </w:r>
      <w:r w:rsidR="00170978">
        <w:instrText xml:space="preserve"> ADDIN EN.CITE &lt;EndNote&gt;&lt;Cite&gt;&lt;Author&gt;Zagorchev&lt;/Author&gt;&lt;Year&gt;2010&lt;/Year&gt;&lt;RecNum&gt;198&lt;/RecNum&gt;&lt;DisplayText&gt;(83)&lt;/DisplayText&gt;&lt;record&gt;&lt;rec-number&gt;198&lt;/rec-number&gt;&lt;foreign-keys&gt;&lt;key app="EN" db-id="rds90pspit2frzeresr5szedf5psfw2pa9zd" timestamp="1434554881"&gt;198&lt;/key&gt;&lt;/foreign-keys&gt;&lt;ref-type name="Journal Article"&gt;17&lt;/ref-type&gt;&lt;contributors&gt;&lt;authors&gt;&lt;author&gt;Zagorchev, L.&lt;/author&gt;&lt;author&gt;Oses, P.&lt;/author&gt;&lt;author&gt;Zhuang, Z. W.&lt;/author&gt;&lt;author&gt;Moodie, K.&lt;/author&gt;&lt;author&gt;Mulligan-Kehoe, M. J.&lt;/author&gt;&lt;author&gt;Simons, M.&lt;/author&gt;&lt;author&gt;Couffinhal, T.&lt;/author&gt;&lt;/authors&gt;&lt;/contributors&gt;&lt;auth-address&gt;Inserm U828, Plateforme d&amp;apos;Innovation Biotechnologique de Xavier Arnozan, Universite Victor Segalen, Bordeaux 2, Pessac, France.&lt;/auth-address&gt;&lt;titles&gt;&lt;title&gt;Micro computed tomography for vascular exploration&lt;/title&gt;&lt;secondary-title&gt;J Angiogenes Res&lt;/secondary-title&gt;&lt;alt-title&gt;Journal of angiogenesis research&lt;/alt-title&gt;&lt;/titles&gt;&lt;periodical&gt;&lt;full-title&gt;J Angiogenes Res&lt;/full-title&gt;&lt;abbr-1&gt;Journal of angiogenesis research&lt;/abbr-1&gt;&lt;/periodical&gt;&lt;alt-periodical&gt;&lt;full-title&gt;J Angiogenes Res&lt;/full-title&gt;&lt;abbr-1&gt;Journal of angiogenesis research&lt;/abbr-1&gt;&lt;/alt-periodical&gt;&lt;pages&gt;7&lt;/pages&gt;&lt;volume&gt;2&lt;/volume&gt;&lt;dates&gt;&lt;year&gt;2010&lt;/year&gt;&lt;/dates&gt;&lt;isbn&gt;2040-2384 (Electronic)&amp;#xD;2040-2384 (Linking)&lt;/isbn&gt;&lt;accession-num&gt;20298533&lt;/accession-num&gt;&lt;label&gt;Zagorchev2010&lt;/label&gt;&lt;urls&gt;&lt;related-urls&gt;&lt;url&gt;http://www.ncbi.nlm.nih.gov/pubmed/20298533&lt;/url&gt;&lt;/related-urls&gt;&lt;/urls&gt;&lt;custom2&gt;2841094&lt;/custom2&gt;&lt;electronic-resource-num&gt;10.1186/2040-2384-2-7&lt;/electronic-resource-num&gt;&lt;/record&gt;&lt;/Cite&gt;&lt;/EndNote&gt;</w:instrText>
      </w:r>
      <w:r w:rsidR="00A55AC1">
        <w:fldChar w:fldCharType="separate"/>
      </w:r>
      <w:r w:rsidR="00170978">
        <w:rPr>
          <w:noProof/>
        </w:rPr>
        <w:t>(83)</w:t>
      </w:r>
      <w:r w:rsidR="00A55AC1">
        <w:fldChar w:fldCharType="end"/>
      </w:r>
      <w:r w:rsidR="00E10CF5">
        <w:t>.</w:t>
      </w:r>
    </w:p>
    <w:p w14:paraId="0202D993" w14:textId="46926102" w:rsidR="00443372" w:rsidRDefault="00443372" w:rsidP="00EE3847">
      <w:pPr>
        <w:autoSpaceDE w:val="0"/>
        <w:autoSpaceDN w:val="0"/>
        <w:adjustRightInd w:val="0"/>
        <w:spacing w:after="120" w:line="480" w:lineRule="auto"/>
        <w:jc w:val="both"/>
      </w:pPr>
      <w:r>
        <w:lastRenderedPageBreak/>
        <w:t>As</w:t>
      </w:r>
      <w:r w:rsidR="003B36AD">
        <w:t xml:space="preserve"> imaging</w:t>
      </w:r>
      <w:r>
        <w:t xml:space="preserve"> contrast of organic soft tissue is typically limited </w:t>
      </w:r>
      <w:r w:rsidR="003B36AD">
        <w:t>for all imaging techniques</w:t>
      </w:r>
      <w:r>
        <w:t>, it is conventionally considered necessary to prepare tissues with staining agents. The choice of staining agent strongly depends on the imaging technique to be used and the feature of interest</w:t>
      </w:r>
      <w:r w:rsidR="003F2B99">
        <w:t xml:space="preserve"> to be assessed</w:t>
      </w:r>
      <w:r>
        <w:t xml:space="preserve">. It is necessary to consider several aspects, such as costs, toxicity, tissue shrinkage and perfusion range. The methods to enhance vascular contrast for </w:t>
      </w:r>
      <w:r w:rsidR="00EC7C6C">
        <w:t>µCT</w:t>
      </w:r>
      <w:r>
        <w:t xml:space="preserve"> imaging can be differentiated into methods that stain vessel walls (Staining Methods) and the lumen of the vessel (Perfusion Methods).</w:t>
      </w:r>
    </w:p>
    <w:p w14:paraId="426184FA" w14:textId="536B1ED0" w:rsidR="00443372" w:rsidRDefault="00443372" w:rsidP="00EE3847">
      <w:pPr>
        <w:autoSpaceDE w:val="0"/>
        <w:autoSpaceDN w:val="0"/>
        <w:adjustRightInd w:val="0"/>
        <w:spacing w:after="120" w:line="480" w:lineRule="auto"/>
        <w:jc w:val="both"/>
      </w:pPr>
      <w:r w:rsidRPr="0080452C">
        <w:rPr>
          <w:i/>
          <w:iCs/>
        </w:rPr>
        <w:t>Staining</w:t>
      </w:r>
      <w:r>
        <w:rPr>
          <w:i/>
          <w:iCs/>
        </w:rPr>
        <w:t xml:space="preserve"> Methods</w:t>
      </w:r>
      <w:r w:rsidRPr="0080452C">
        <w:rPr>
          <w:i/>
          <w:iCs/>
        </w:rPr>
        <w:t>:</w:t>
      </w:r>
      <w:r>
        <w:t xml:space="preserve">  </w:t>
      </w:r>
      <w:r w:rsidR="003E22BF">
        <w:fldChar w:fldCharType="begin">
          <w:fldData xml:space="preserve">PEVuZE5vdGU+PENpdGUgQXV0aG9yWWVhcj0iMSI+PEF1dGhvcj5NZXRzY2hlcjwvQXV0aG9yPjxZ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</w:fldData>
        </w:fldChar>
      </w:r>
      <w:r w:rsidR="00170978">
        <w:instrText xml:space="preserve"> ADDIN EN.CITE </w:instrText>
      </w:r>
      <w:r w:rsidR="00170978">
        <w:fldChar w:fldCharType="begin">
          <w:fldData xml:space="preserve">PEVuZE5vdGU+PENpdGUgQXV0aG9yWWVhcj0iMSI+PEF1dGhvcj5NZXRzY2hlcjwvQXV0aG9yPjxZ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</w:fldData>
        </w:fldChar>
      </w:r>
      <w:r w:rsidR="00170978">
        <w:instrText xml:space="preserve"> ADDIN EN.CITE.DATA </w:instrText>
      </w:r>
      <w:r w:rsidR="00170978">
        <w:fldChar w:fldCharType="end"/>
      </w:r>
      <w:r w:rsidR="003E22BF">
        <w:fldChar w:fldCharType="separate"/>
      </w:r>
      <w:r w:rsidR="00170978">
        <w:rPr>
          <w:noProof/>
        </w:rPr>
        <w:t>(84)</w:t>
      </w:r>
      <w:r w:rsidR="003E22BF">
        <w:fldChar w:fldCharType="end"/>
      </w:r>
      <w:r>
        <w:t xml:space="preserve"> and</w:t>
      </w:r>
      <w:r w:rsidRPr="00090B87">
        <w:rPr>
          <w:i/>
        </w:rPr>
        <w:t xml:space="preserve"> </w:t>
      </w:r>
      <w:r w:rsidR="00090B87" w:rsidRPr="00090B87">
        <w:rPr>
          <w:i/>
        </w:rPr>
        <w:t>Pauwels et al.</w:t>
      </w:r>
      <w:r w:rsidR="00090B87">
        <w:t xml:space="preserve"> </w:t>
      </w:r>
      <w:r w:rsidR="003E22BF">
        <w:fldChar w:fldCharType="begin">
          <w:fldData xml:space="preserve">PEVuZE5vdGU+PENpdGU+PEF1dGhvcj5QYXV3ZWxzPC9BdXRob3I+PFllYXI+MjAxMzwvWWVhcj48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</w:fldData>
        </w:fldChar>
      </w:r>
      <w:r w:rsidR="00AC3FC6">
        <w:instrText xml:space="preserve"> ADDIN EN.CITE </w:instrText>
      </w:r>
      <w:r w:rsidR="00AC3FC6">
        <w:fldChar w:fldCharType="begin">
          <w:fldData xml:space="preserve">PEVuZE5vdGU+PENpdGU+PEF1dGhvcj5QYXV3ZWxzPC9BdXRob3I+PFllYXI+MjAxMzwvWWVhcj48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</w:fldData>
        </w:fldChar>
      </w:r>
      <w:r w:rsidR="00AC3FC6">
        <w:instrText xml:space="preserve"> ADDIN EN.CITE.DATA </w:instrText>
      </w:r>
      <w:r w:rsidR="00AC3FC6">
        <w:fldChar w:fldCharType="end"/>
      </w:r>
      <w:r w:rsidR="003E22BF">
        <w:fldChar w:fldCharType="separate"/>
      </w:r>
      <w:r w:rsidR="00AC3FC6">
        <w:rPr>
          <w:noProof/>
        </w:rPr>
        <w:t>(6)</w:t>
      </w:r>
      <w:r w:rsidR="003E22BF">
        <w:fldChar w:fldCharType="end"/>
      </w:r>
      <w:r>
        <w:t xml:space="preserve"> have reviewed a number of different staining agents for soft tissue. The most common stain used is </w:t>
      </w:r>
      <w:r w:rsidR="003F2B99">
        <w:t>o</w:t>
      </w:r>
      <w:r>
        <w:t>smium</w:t>
      </w:r>
      <w:r w:rsidR="003F2B99">
        <w:t xml:space="preserve"> </w:t>
      </w:r>
      <w:r>
        <w:t>tetroxide</w:t>
      </w:r>
      <w:r w:rsidR="00637201">
        <w:t xml:space="preserve"> (OsO</w:t>
      </w:r>
      <w:r w:rsidR="00637201">
        <w:rPr>
          <w:vertAlign w:val="subscript"/>
        </w:rPr>
        <w:t>4</w:t>
      </w:r>
      <w:r w:rsidR="00637201">
        <w:t>)</w:t>
      </w:r>
      <w:r>
        <w:t xml:space="preserve">, which </w:t>
      </w:r>
      <w:r w:rsidR="00BC09BD">
        <w:t xml:space="preserve">offers </w:t>
      </w:r>
      <w:r>
        <w:t xml:space="preserve">good imaging contrast </w:t>
      </w:r>
      <w:r w:rsidR="003F2B99">
        <w:t xml:space="preserve">for </w:t>
      </w:r>
      <w:r w:rsidR="003B36AD">
        <w:t xml:space="preserve">electron microscopy and µCT </w:t>
      </w:r>
      <w:r>
        <w:t xml:space="preserve">and </w:t>
      </w:r>
      <w:r w:rsidR="003F2B99">
        <w:t>induces</w:t>
      </w:r>
      <w:r>
        <w:t xml:space="preserve"> low tissue shrinkage</w:t>
      </w:r>
      <w:r w:rsidR="003F2B99">
        <w:t>.</w:t>
      </w:r>
      <w:r w:rsidR="003F2B99" w:rsidRPr="003F2B99">
        <w:t xml:space="preserve"> </w:t>
      </w:r>
      <w:r w:rsidR="00637201">
        <w:t>OsO</w:t>
      </w:r>
      <w:r w:rsidR="00637201">
        <w:rPr>
          <w:vertAlign w:val="subscript"/>
        </w:rPr>
        <w:t xml:space="preserve">4 </w:t>
      </w:r>
      <w:r>
        <w:t xml:space="preserve">is </w:t>
      </w:r>
      <w:r w:rsidR="003F2B99">
        <w:t xml:space="preserve">expensive, </w:t>
      </w:r>
      <w:r>
        <w:t xml:space="preserve">very toxic and requires specific disposal, which results in high </w:t>
      </w:r>
      <w:r w:rsidR="00BC09BD">
        <w:t xml:space="preserve">financial </w:t>
      </w:r>
      <w:r>
        <w:t xml:space="preserve">costs </w:t>
      </w:r>
      <w:r w:rsidR="003E22BF">
        <w:fldChar w:fldCharType="begin">
          <w:fldData xml:space="preserve">PEVuZE5vdGU+PENpdGU+PEF1dGhvcj5NZXRzY2hlcjwvQXV0aG9yPjxZZWFyPjIwMDk8L1llYXI+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</w:fldData>
        </w:fldChar>
      </w:r>
      <w:r w:rsidR="00170978">
        <w:instrText xml:space="preserve"> ADDIN EN.CITE </w:instrText>
      </w:r>
      <w:r w:rsidR="00170978">
        <w:fldChar w:fldCharType="begin">
          <w:fldData xml:space="preserve">PEVuZE5vdGU+PENpdGU+PEF1dGhvcj5NZXRzY2hlcjwvQXV0aG9yPjxZZWFyPjIwMDk8L1llYXI+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</w:fldData>
        </w:fldChar>
      </w:r>
      <w:r w:rsidR="00170978">
        <w:instrText xml:space="preserve"> ADDIN EN.CITE.DATA </w:instrText>
      </w:r>
      <w:r w:rsidR="00170978">
        <w:fldChar w:fldCharType="end"/>
      </w:r>
      <w:r w:rsidR="003E22BF">
        <w:fldChar w:fldCharType="separate"/>
      </w:r>
      <w:r w:rsidR="00170978">
        <w:rPr>
          <w:noProof/>
        </w:rPr>
        <w:t>(84, 85)</w:t>
      </w:r>
      <w:r w:rsidR="003E22BF">
        <w:fldChar w:fldCharType="end"/>
      </w:r>
      <w:r>
        <w:t>. Another frequently used agent is Lugol's solution, which is based</w:t>
      </w:r>
      <w:r w:rsidR="003F2B99">
        <w:t xml:space="preserve"> on iodine</w:t>
      </w:r>
      <w:r>
        <w:t xml:space="preserve">. Lugol’s solution </w:t>
      </w:r>
      <w:r w:rsidR="00BC09BD">
        <w:t>yields</w:t>
      </w:r>
      <w:r>
        <w:t xml:space="preserve"> low toxicity</w:t>
      </w:r>
      <w:r w:rsidR="00BC09BD">
        <w:t>,</w:t>
      </w:r>
      <w:r>
        <w:t xml:space="preserve"> </w:t>
      </w:r>
      <w:r w:rsidR="003F2B99">
        <w:t xml:space="preserve">leads to low </w:t>
      </w:r>
      <w:r>
        <w:t xml:space="preserve">tissue shrinkage and is easy to prepare </w:t>
      </w:r>
      <w:r w:rsidR="003E22BF">
        <w:fldChar w:fldCharType="begin">
          <w:fldData xml:space="preserve">PEVuZE5vdGU+PENpdGU+PEF1dGhvcj5NZXRzY2hlcjwvQXV0aG9yPjxZZWFyPjIwMDk8L1llYXI+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</w:fldData>
        </w:fldChar>
      </w:r>
      <w:r w:rsidR="00170978">
        <w:instrText xml:space="preserve"> ADDIN EN.CITE </w:instrText>
      </w:r>
      <w:r w:rsidR="00170978">
        <w:fldChar w:fldCharType="begin">
          <w:fldData xml:space="preserve">PEVuZE5vdGU+PENpdGU+PEF1dGhvcj5NZXRzY2hlcjwvQXV0aG9yPjxZZWFyPjIwMDk8L1llYXI+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</w:fldData>
        </w:fldChar>
      </w:r>
      <w:r w:rsidR="00170978">
        <w:instrText xml:space="preserve"> ADDIN EN.CITE.DATA </w:instrText>
      </w:r>
      <w:r w:rsidR="00170978">
        <w:fldChar w:fldCharType="end"/>
      </w:r>
      <w:r w:rsidR="003E22BF">
        <w:fldChar w:fldCharType="separate"/>
      </w:r>
      <w:r w:rsidR="00170978">
        <w:rPr>
          <w:noProof/>
        </w:rPr>
        <w:t>(72, 84)</w:t>
      </w:r>
      <w:r w:rsidR="003E22BF">
        <w:fldChar w:fldCharType="end"/>
      </w:r>
      <w:r>
        <w:t xml:space="preserve">. However, it is prone to leakage into the interstitial space. Phosphotungstic acid (PTA) is another agent which </w:t>
      </w:r>
      <w:r w:rsidR="00BC09BD">
        <w:t xml:space="preserve">provides </w:t>
      </w:r>
      <w:r>
        <w:t>high contrast and stability and has low toxicity</w:t>
      </w:r>
      <w:r w:rsidR="00637201">
        <w:t>. PTA binds to collagen, fibrin and fibres of connective tissue</w:t>
      </w:r>
      <w:r w:rsidR="00637201">
        <w:rPr>
          <w:rFonts w:cs="URWPalladioL-Roma"/>
          <w:color w:val="000000"/>
        </w:rPr>
        <w:t xml:space="preserve"> </w:t>
      </w:r>
      <w:r w:rsidR="003E22BF">
        <w:fldChar w:fldCharType="begin">
          <w:fldData xml:space="preserve">PEVuZE5vdGU+PENpdGU+PEF1dGhvcj5NZXRzY2hlcjwvQXV0aG9yPjxZZWFyPjIwMDk8L1llYXI+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</w:fldData>
        </w:fldChar>
      </w:r>
      <w:r w:rsidR="00170978">
        <w:instrText xml:space="preserve"> ADDIN EN.CITE </w:instrText>
      </w:r>
      <w:r w:rsidR="00170978">
        <w:fldChar w:fldCharType="begin">
          <w:fldData xml:space="preserve">PEVuZE5vdGU+PENpdGU+PEF1dGhvcj5NZXRzY2hlcjwvQXV0aG9yPjxZZWFyPjIwMDk8L1llYXI+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</w:fldData>
        </w:fldChar>
      </w:r>
      <w:r w:rsidR="00170978">
        <w:instrText xml:space="preserve"> ADDIN EN.CITE.DATA </w:instrText>
      </w:r>
      <w:r w:rsidR="00170978">
        <w:fldChar w:fldCharType="end"/>
      </w:r>
      <w:r w:rsidR="003E22BF">
        <w:fldChar w:fldCharType="separate"/>
      </w:r>
      <w:r w:rsidR="00170978">
        <w:rPr>
          <w:noProof/>
        </w:rPr>
        <w:t>(6, 84)</w:t>
      </w:r>
      <w:r w:rsidR="003E22BF">
        <w:fldChar w:fldCharType="end"/>
      </w:r>
      <w:r>
        <w:t xml:space="preserve">. </w:t>
      </w:r>
      <w:r w:rsidR="00090B87">
        <w:t xml:space="preserve">Pauwels </w:t>
      </w:r>
      <w:r w:rsidR="00090B87" w:rsidRPr="00090B87">
        <w:rPr>
          <w:i/>
        </w:rPr>
        <w:t>et al.</w:t>
      </w:r>
      <w:r w:rsidR="00090B87">
        <w:t xml:space="preserve"> </w:t>
      </w:r>
      <w:r w:rsidR="003E22BF">
        <w:fldChar w:fldCharType="begin">
          <w:fldData xml:space="preserve">PEVuZE5vdGU+PENpdGU+PEF1dGhvcj5QYXV3ZWxzPC9BdXRob3I+PFllYXI+MjAxMzwvWWVhcj48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</w:fldData>
        </w:fldChar>
      </w:r>
      <w:r w:rsidR="00AC3FC6">
        <w:instrText xml:space="preserve"> ADDIN EN.CITE </w:instrText>
      </w:r>
      <w:r w:rsidR="00AC3FC6">
        <w:fldChar w:fldCharType="begin">
          <w:fldData xml:space="preserve">PEVuZE5vdGU+PENpdGU+PEF1dGhvcj5QYXV3ZWxzPC9BdXRob3I+PFllYXI+MjAxMzwvWWVhcj48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</w:fldData>
        </w:fldChar>
      </w:r>
      <w:r w:rsidR="00AC3FC6">
        <w:instrText xml:space="preserve"> ADDIN EN.CITE.DATA </w:instrText>
      </w:r>
      <w:r w:rsidR="00AC3FC6">
        <w:fldChar w:fldCharType="end"/>
      </w:r>
      <w:r w:rsidR="003E22BF">
        <w:fldChar w:fldCharType="separate"/>
      </w:r>
      <w:r w:rsidR="00AC3FC6">
        <w:rPr>
          <w:noProof/>
        </w:rPr>
        <w:t>(6)</w:t>
      </w:r>
      <w:r w:rsidR="003E22BF">
        <w:fldChar w:fldCharType="end"/>
      </w:r>
      <w:r>
        <w:t xml:space="preserve"> compared another 27 staining agents, amongst </w:t>
      </w:r>
      <w:r w:rsidRPr="00C01E8B">
        <w:t>others</w:t>
      </w:r>
      <w:r w:rsidR="00637201">
        <w:t xml:space="preserve"> </w:t>
      </w:r>
      <w:r w:rsidR="00637201" w:rsidRPr="00637201">
        <w:t>Mercury(II)chloride</w:t>
      </w:r>
      <w:r w:rsidR="00637201">
        <w:t xml:space="preserve"> (HgCl</w:t>
      </w:r>
      <w:r w:rsidR="00637201">
        <w:rPr>
          <w:vertAlign w:val="subscript"/>
        </w:rPr>
        <w:t>2</w:t>
      </w:r>
      <w:r w:rsidR="00637201">
        <w:t>)</w:t>
      </w:r>
      <w:r w:rsidR="003F2B99" w:rsidRPr="00C01E8B">
        <w:t xml:space="preserve">, </w:t>
      </w:r>
      <w:r w:rsidR="003B36AD">
        <w:t xml:space="preserve">phosphomolybdic acid </w:t>
      </w:r>
      <w:r w:rsidR="00637201">
        <w:t>(</w:t>
      </w:r>
      <w:r w:rsidRPr="00C01E8B">
        <w:t>PMA</w:t>
      </w:r>
      <w:r w:rsidR="00637201">
        <w:t>)</w:t>
      </w:r>
      <w:r w:rsidRPr="00C01E8B">
        <w:t>, PTA and</w:t>
      </w:r>
      <w:r w:rsidR="00637201">
        <w:t xml:space="preserve"> </w:t>
      </w:r>
      <w:r w:rsidR="00637201" w:rsidRPr="00637201">
        <w:t>ammonium orthomolybdate</w:t>
      </w:r>
      <w:r w:rsidRPr="00C01E8B">
        <w:t xml:space="preserve"> </w:t>
      </w:r>
      <w:r w:rsidR="004D11E5">
        <w:t>(</w:t>
      </w:r>
      <w:r w:rsidRPr="003B36AD">
        <w:rPr>
          <w:rFonts w:cs="PhotinaMT"/>
        </w:rPr>
        <w:t>(NH</w:t>
      </w:r>
      <w:r w:rsidRPr="003B36AD">
        <w:rPr>
          <w:rFonts w:cs="PhotinaMT"/>
          <w:vertAlign w:val="subscript"/>
        </w:rPr>
        <w:t>4</w:t>
      </w:r>
      <w:r w:rsidRPr="003B36AD">
        <w:rPr>
          <w:rFonts w:cs="PhotinaMT"/>
        </w:rPr>
        <w:t>)</w:t>
      </w:r>
      <w:r w:rsidR="00637201">
        <w:rPr>
          <w:rFonts w:cs="PhotinaMT"/>
          <w:vertAlign w:val="subscript"/>
        </w:rPr>
        <w:t>2</w:t>
      </w:r>
      <w:r w:rsidRPr="003B36AD">
        <w:rPr>
          <w:rFonts w:cs="PhotinaMT"/>
        </w:rPr>
        <w:t>MoO</w:t>
      </w:r>
      <w:r w:rsidRPr="003B36AD">
        <w:rPr>
          <w:rFonts w:cs="PhotinaMT"/>
          <w:vertAlign w:val="subscript"/>
        </w:rPr>
        <w:t>4</w:t>
      </w:r>
      <w:r w:rsidR="004D11E5">
        <w:rPr>
          <w:rFonts w:cs="PhotinaMT"/>
        </w:rPr>
        <w:t>),</w:t>
      </w:r>
      <w:r>
        <w:t xml:space="preserve"> concluding that most of these were similarly suitable for the visualisation of soft tissue. However, depending on the agent, sample size or staining times need to be adjusted </w:t>
      </w:r>
      <w:r w:rsidR="003E22BF">
        <w:fldChar w:fldCharType="begin">
          <w:fldData xml:space="preserve">PEVuZE5vdGU+PENpdGU+PEF1dGhvcj5QYXV3ZWxzPC9BdXRob3I+PFllYXI+MjAxMzwvWWVhcj48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</w:fldData>
        </w:fldChar>
      </w:r>
      <w:r w:rsidR="00AC3FC6">
        <w:instrText xml:space="preserve"> ADDIN EN.CITE </w:instrText>
      </w:r>
      <w:r w:rsidR="00AC3FC6">
        <w:fldChar w:fldCharType="begin">
          <w:fldData xml:space="preserve">PEVuZE5vdGU+PENpdGU+PEF1dGhvcj5QYXV3ZWxzPC9BdXRob3I+PFllYXI+MjAxMzwvWWVhcj48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</w:fldData>
        </w:fldChar>
      </w:r>
      <w:r w:rsidR="00AC3FC6">
        <w:instrText xml:space="preserve"> ADDIN EN.CITE.DATA </w:instrText>
      </w:r>
      <w:r w:rsidR="00AC3FC6">
        <w:fldChar w:fldCharType="end"/>
      </w:r>
      <w:r w:rsidR="003E22BF">
        <w:fldChar w:fldCharType="separate"/>
      </w:r>
      <w:r w:rsidR="00AC3FC6">
        <w:rPr>
          <w:noProof/>
        </w:rPr>
        <w:t>(6)</w:t>
      </w:r>
      <w:r w:rsidR="003E22BF">
        <w:fldChar w:fldCharType="end"/>
      </w:r>
      <w:r>
        <w:t xml:space="preserve">. These methods have also partly been reviewed for soft tissue staining in </w:t>
      </w:r>
      <w:r w:rsidR="003E22BF">
        <w:fldChar w:fldCharType="begin">
          <w:fldData xml:space="preserve">PEVuZE5vdGU+PENpdGUgQXV0aG9yWWVhcj0iMSI+PEF1dGhvcj5NaXp1dGFuaTwvQXV0aG9yPjxZ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==
</w:fldData>
        </w:fldChar>
      </w:r>
      <w:r w:rsidR="00170978">
        <w:instrText xml:space="preserve"> ADDIN EN.CITE </w:instrText>
      </w:r>
      <w:r w:rsidR="00170978">
        <w:fldChar w:fldCharType="begin">
          <w:fldData xml:space="preserve">PEVuZE5vdGU+PENpdGUgQXV0aG9yWWVhcj0iMSI+PEF1dGhvcj5NaXp1dGFuaTwvQXV0aG9yPjxZ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==
</w:fldData>
        </w:fldChar>
      </w:r>
      <w:r w:rsidR="00170978">
        <w:instrText xml:space="preserve"> ADDIN EN.CITE.DATA </w:instrText>
      </w:r>
      <w:r w:rsidR="00170978">
        <w:fldChar w:fldCharType="end"/>
      </w:r>
      <w:r w:rsidR="003E22BF">
        <w:fldChar w:fldCharType="separate"/>
      </w:r>
      <w:r w:rsidR="00170978">
        <w:rPr>
          <w:noProof/>
        </w:rPr>
        <w:t>(86)</w:t>
      </w:r>
      <w:r w:rsidR="003E22BF">
        <w:fldChar w:fldCharType="end"/>
      </w:r>
      <w:r>
        <w:t>.</w:t>
      </w:r>
      <w:r w:rsidR="004E7E0E">
        <w:t xml:space="preserve"> Overall staining methods are rather unsuitable for imaging the microvasculature in skeletal muscle, as they are</w:t>
      </w:r>
      <w:r w:rsidR="00AA7904">
        <w:rPr>
          <w:rFonts w:eastAsia="PMingLiU" w:hint="eastAsia"/>
          <w:lang w:eastAsia="zh-TW"/>
        </w:rPr>
        <w:t xml:space="preserve"> </w:t>
      </w:r>
      <w:r w:rsidR="004D11E5">
        <w:rPr>
          <w:rFonts w:eastAsia="PMingLiU"/>
          <w:lang w:eastAsia="zh-TW"/>
        </w:rPr>
        <w:t xml:space="preserve">largely </w:t>
      </w:r>
      <w:r w:rsidR="004E7E0E">
        <w:t xml:space="preserve">non-specific, leaving only the vessel lumen unstained. </w:t>
      </w:r>
      <w:r w:rsidR="00DC0ED7">
        <w:t xml:space="preserve">Thus, even at high </w:t>
      </w:r>
      <w:r w:rsidR="006C70DC">
        <w:t xml:space="preserve">spatial </w:t>
      </w:r>
      <w:r w:rsidR="004E7E0E">
        <w:t>resolution</w:t>
      </w:r>
      <w:r w:rsidR="006C70DC">
        <w:t>s</w:t>
      </w:r>
      <w:r w:rsidR="004E7E0E">
        <w:t xml:space="preserve"> segmentation of capillaries becomes difficult as the vessel lumen is small and the vessels may easily collapse</w:t>
      </w:r>
      <w:r w:rsidR="00DC0ED7">
        <w:t>, making them difficult or even impossible to detect</w:t>
      </w:r>
      <w:r w:rsidR="004E7E0E">
        <w:t>.</w:t>
      </w:r>
    </w:p>
    <w:p w14:paraId="6734D10B" w14:textId="77051361" w:rsidR="008B4C23" w:rsidRDefault="00443372" w:rsidP="00EE3847">
      <w:pPr>
        <w:autoSpaceDE w:val="0"/>
        <w:autoSpaceDN w:val="0"/>
        <w:adjustRightInd w:val="0"/>
        <w:spacing w:after="120" w:line="480" w:lineRule="auto"/>
        <w:jc w:val="both"/>
      </w:pPr>
      <w:r w:rsidRPr="007F5D20">
        <w:rPr>
          <w:i/>
          <w:iCs/>
        </w:rPr>
        <w:t>Perfusion Methods</w:t>
      </w:r>
      <w:r>
        <w:t xml:space="preserve">: Two different sets of perfusion methods exist, firstly perfusion with polymers for corrosion casting and secondly perfusion with nanoparticles. The most commonly used polymer for </w:t>
      </w:r>
      <w:r>
        <w:lastRenderedPageBreak/>
        <w:t xml:space="preserve">corrosion casting for </w:t>
      </w:r>
      <w:r w:rsidR="00C01E8B">
        <w:t>µCT</w:t>
      </w:r>
      <w:r>
        <w:t xml:space="preserve"> is Mercox,</w:t>
      </w:r>
      <w:r w:rsidR="00C01E8B">
        <w:t xml:space="preserve"> commercially </w:t>
      </w:r>
      <w:r>
        <w:t xml:space="preserve">available in its non-hazardous form Mercox II </w:t>
      </w:r>
      <w:r w:rsidRPr="007C0DE7">
        <w:t>(Ladd Research, Williston, Vermont, USA)</w:t>
      </w:r>
      <w:r>
        <w:t xml:space="preserve">. It is used for classical corrosion casting, i.e., after perfusion and curing the surrounding organic tissue is macerated </w:t>
      </w:r>
      <w:r w:rsidR="00637201">
        <w:fldChar w:fldCharType="begin">
          <w:fldData xml:space="preserve">PEVuZE5vdGU+PENpdGU+PEF1dGhvcj5MYW1ldHNjaHdhbmR0bmVyPC9BdXRob3I+PFllYXI+MTk4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</w:fldData>
        </w:fldChar>
      </w:r>
      <w:r w:rsidR="00170978">
        <w:instrText xml:space="preserve"> ADDIN EN.CITE </w:instrText>
      </w:r>
      <w:r w:rsidR="00170978">
        <w:fldChar w:fldCharType="begin">
          <w:fldData xml:space="preserve">PEVuZE5vdGU+PENpdGU+PEF1dGhvcj5MYW1ldHNjaHdhbmR0bmVyPC9BdXRob3I+PFllYXI+MTk4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</w:fldData>
        </w:fldChar>
      </w:r>
      <w:r w:rsidR="00170978">
        <w:instrText xml:space="preserve"> ADDIN EN.CITE.DATA </w:instrText>
      </w:r>
      <w:r w:rsidR="00170978">
        <w:fldChar w:fldCharType="end"/>
      </w:r>
      <w:r w:rsidR="00637201">
        <w:fldChar w:fldCharType="separate"/>
      </w:r>
      <w:r w:rsidR="00170978">
        <w:rPr>
          <w:noProof/>
        </w:rPr>
        <w:t>(87-89)</w:t>
      </w:r>
      <w:r w:rsidR="00637201">
        <w:fldChar w:fldCharType="end"/>
      </w:r>
      <w:r w:rsidRPr="00D05F1D">
        <w:rPr>
          <w:i/>
          <w:iCs/>
        </w:rPr>
        <w:t>.</w:t>
      </w:r>
      <w:r w:rsidRPr="005D0807">
        <w:t xml:space="preserve"> </w:t>
      </w:r>
      <w:r w:rsidR="006637B2">
        <w:t>Mercox</w:t>
      </w:r>
      <w:r>
        <w:t xml:space="preserve"> polymerizes quickly, which means that perfusion times and volumes must be relatively small </w:t>
      </w:r>
      <w:r w:rsidR="006637B2">
        <w:fldChar w:fldCharType="begin"/>
      </w:r>
      <w:r w:rsidR="00170978">
        <w:instrText xml:space="preserve"> ADDIN EN.CITE &lt;EndNote&gt;&lt;Cite&gt;&lt;Author&gt;Gregor&lt;/Author&gt;&lt;Year&gt;2012&lt;/Year&gt;&lt;RecNum&gt;223&lt;/RecNum&gt;&lt;DisplayText&gt;(90)&lt;/DisplayText&gt;&lt;record&gt;&lt;rec-number&gt;223&lt;/rec-number&gt;&lt;foreign-keys&gt;&lt;key app="EN" db-id="rds90pspit2frzeresr5szedf5psfw2pa9zd" timestamp="1453805251"&gt;223&lt;/key&gt;&lt;/foreign-keys&gt;&lt;ref-type name="Journal Article"&gt;17&lt;/ref-type&gt;&lt;contributors&gt;&lt;authors&gt;&lt;author&gt;Tomáš Gregor&lt;/author&gt;&lt;author&gt;Petra Kochová&lt;/author&gt;&lt;author&gt;Lada Eberlová &lt;/author&gt;&lt;author&gt;Lukáš Nedorost &lt;/author&gt;&lt;author&gt;Eva Prosecká &lt;/author&gt;&lt;author&gt;Václav Liška &lt;/author&gt;&lt;author&gt;Hynek Mírka &lt;/author&gt;&lt;author&gt;David Kachlík &lt;/author&gt;&lt;author&gt;Ivan Pirner&lt;/author&gt;&lt;author&gt;Petr Zimmermann &lt;/author&gt;&lt;author&gt;&lt;style face="normal" font="default" size="100%"&gt;Anna Králí&lt;/style&gt;&lt;style charset="238" face="normal" font="default" size="100%"&gt;čková &lt;/style&gt;&lt;/author&gt;&lt;author&gt;&lt;style charset="238" face="normal" font="default" size="100%"&gt;Milena Králíčková &lt;/style&gt;&lt;/author&gt;&lt;author&gt;&lt;style charset="238" face="normal" font="default" size="100%"&gt;Zbyněk Tonar &lt;/style&gt;&lt;/author&gt;&lt;/authors&gt;&lt;/contributors&gt;&lt;titles&gt;&lt;title&gt;&lt;style charset="238" face="normal" font="default" size="100%"&gt;Correlating Micro-CT Imaging with Quantitative Histology, Injury and Skeletal Biomechanics&lt;/style&gt;&lt;/title&gt;&lt;secondary-title&gt;&lt;style charset="238" face="normal" font="default" size="100%"&gt;InTech&lt;/style&gt;&lt;/secondary-title&gt;&lt;/titles&gt;&lt;periodical&gt;&lt;full-title&gt;InTech&lt;/full-title&gt;&lt;/periodical&gt;&lt;dates&gt;&lt;year&gt;2012&lt;/year&gt;&lt;/dates&gt;&lt;label&gt;Gregor2012&lt;/label&gt;&lt;urls&gt;&lt;related-urls&gt;&lt;url&gt;&lt;style charset="238" face="normal" font="default" size="100%"&gt; http://www.intechopen.com/books/injury-and-skeletal-biomechanics/correlating-micro-ct-imaging-with-quantitative-histology&lt;/style&gt;&lt;/url&gt;&lt;/related-urls&gt;&lt;/urls&gt;&lt;electronic-resource-num&gt;&lt;style charset="238" face="normal" font="default" size="100%"&gt;10.5772/48680&lt;/style&gt;&lt;/electronic-resource-num&gt;&lt;/record&gt;&lt;/Cite&gt;&lt;/EndNote&gt;</w:instrText>
      </w:r>
      <w:r w:rsidR="006637B2">
        <w:fldChar w:fldCharType="separate"/>
      </w:r>
      <w:r w:rsidR="00170978">
        <w:rPr>
          <w:noProof/>
        </w:rPr>
        <w:t>(90)</w:t>
      </w:r>
      <w:r w:rsidR="006637B2">
        <w:fldChar w:fldCharType="end"/>
      </w:r>
      <w:r>
        <w:t xml:space="preserve">. Mercox has good permeability properties within the entire vascular network and </w:t>
      </w:r>
      <w:r w:rsidR="000655AE">
        <w:t xml:space="preserve">shows </w:t>
      </w:r>
      <w:r>
        <w:t>minimal shrinkage</w:t>
      </w:r>
      <w:r w:rsidR="006637B2">
        <w:t xml:space="preserve"> </w:t>
      </w:r>
      <w:r w:rsidR="006637B2">
        <w:fldChar w:fldCharType="begin"/>
      </w:r>
      <w:r w:rsidR="00170978">
        <w:instrText xml:space="preserve"> ADDIN EN.CITE &lt;EndNote&gt;&lt;Cite&gt;&lt;Author&gt;Gregor&lt;/Author&gt;&lt;Year&gt;2012&lt;/Year&gt;&lt;RecNum&gt;223&lt;/RecNum&gt;&lt;DisplayText&gt;(90)&lt;/DisplayText&gt;&lt;record&gt;&lt;rec-number&gt;223&lt;/rec-number&gt;&lt;foreign-keys&gt;&lt;key app="EN" db-id="rds90pspit2frzeresr5szedf5psfw2pa9zd" timestamp="1453805251"&gt;223&lt;/key&gt;&lt;/foreign-keys&gt;&lt;ref-type name="Journal Article"&gt;17&lt;/ref-type&gt;&lt;contributors&gt;&lt;authors&gt;&lt;author&gt;Tomáš Gregor&lt;/author&gt;&lt;author&gt;Petra Kochová&lt;/author&gt;&lt;author&gt;Lada Eberlová &lt;/author&gt;&lt;author&gt;Lukáš Nedorost &lt;/author&gt;&lt;author&gt;Eva Prosecká &lt;/author&gt;&lt;author&gt;Václav Liška &lt;/author&gt;&lt;author&gt;Hynek Mírka &lt;/author&gt;&lt;author&gt;David Kachlík &lt;/author&gt;&lt;author&gt;Ivan Pirner&lt;/author&gt;&lt;author&gt;Petr Zimmermann &lt;/author&gt;&lt;author&gt;&lt;style face="normal" font="default" size="100%"&gt;Anna Králí&lt;/style&gt;&lt;style charset="238" face="normal" font="default" size="100%"&gt;čková &lt;/style&gt;&lt;/author&gt;&lt;author&gt;&lt;style charset="238" face="normal" font="default" size="100%"&gt;Milena Králíčková &lt;/style&gt;&lt;/author&gt;&lt;author&gt;&lt;style charset="238" face="normal" font="default" size="100%"&gt;Zbyněk Tonar &lt;/style&gt;&lt;/author&gt;&lt;/authors&gt;&lt;/contributors&gt;&lt;titles&gt;&lt;title&gt;&lt;style charset="238" face="normal" font="default" size="100%"&gt;Correlating Micro-CT Imaging with Quantitative Histology, Injury and Skeletal Biomechanics&lt;/style&gt;&lt;/title&gt;&lt;secondary-title&gt;&lt;style charset="238" face="normal" font="default" size="100%"&gt;InTech&lt;/style&gt;&lt;/secondary-title&gt;&lt;/titles&gt;&lt;periodical&gt;&lt;full-title&gt;InTech&lt;/full-title&gt;&lt;/periodical&gt;&lt;dates&gt;&lt;year&gt;2012&lt;/year&gt;&lt;/dates&gt;&lt;label&gt;Gregor2012&lt;/label&gt;&lt;urls&gt;&lt;related-urls&gt;&lt;url&gt;&lt;style charset="238" face="normal" font="default" size="100%"&gt; http://www.intechopen.com/books/injury-and-skeletal-biomechanics/correlating-micro-ct-imaging-with-quantitative-histology&lt;/style&gt;&lt;/url&gt;&lt;/related-urls&gt;&lt;/urls&gt;&lt;electronic-resource-num&gt;&lt;style charset="238" face="normal" font="default" size="100%"&gt;10.5772/48680&lt;/style&gt;&lt;/electronic-resource-num&gt;&lt;/record&gt;&lt;/Cite&gt;&lt;/EndNote&gt;</w:instrText>
      </w:r>
      <w:r w:rsidR="006637B2">
        <w:fldChar w:fldCharType="separate"/>
      </w:r>
      <w:r w:rsidR="00170978">
        <w:rPr>
          <w:noProof/>
        </w:rPr>
        <w:t>(90)</w:t>
      </w:r>
      <w:r w:rsidR="006637B2">
        <w:fldChar w:fldCharType="end"/>
      </w:r>
      <w:r>
        <w:t xml:space="preserve">. However, one of its drawbacks is its low X-ray </w:t>
      </w:r>
      <w:r w:rsidR="006637B2">
        <w:t xml:space="preserve">absorption. </w:t>
      </w:r>
      <w:r>
        <w:t xml:space="preserve">In order to enhance X-ray </w:t>
      </w:r>
      <w:r w:rsidR="000655AE">
        <w:t>absorption</w:t>
      </w:r>
      <w:r>
        <w:t xml:space="preserve">, it can be coated with a material of high </w:t>
      </w:r>
      <w:r w:rsidR="00C85294">
        <w:t xml:space="preserve">atomic </w:t>
      </w:r>
      <w:r>
        <w:t xml:space="preserve">number, such as osmium tetroxide </w:t>
      </w:r>
      <w:r w:rsidR="006637B2">
        <w:fldChar w:fldCharType="begin">
          <w:fldData xml:space="preserve">PEVuZE5vdGU+PENpdGU+PEF1dGhvcj5Nb25keTwvQXV0aG9yPjxZZWFyPjIwMDk8L1llYXI+PFJl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</w:fldData>
        </w:fldChar>
      </w:r>
      <w:r w:rsidR="00170978">
        <w:instrText xml:space="preserve"> ADDIN EN.CITE </w:instrText>
      </w:r>
      <w:r w:rsidR="00170978">
        <w:fldChar w:fldCharType="begin">
          <w:fldData xml:space="preserve">PEVuZE5vdGU+PENpdGU+PEF1dGhvcj5Nb25keTwvQXV0aG9yPjxZZWFyPjIwMDk8L1llYXI+PFJl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</w:fldData>
        </w:fldChar>
      </w:r>
      <w:r w:rsidR="00170978">
        <w:instrText xml:space="preserve"> ADDIN EN.CITE.DATA </w:instrText>
      </w:r>
      <w:r w:rsidR="00170978">
        <w:fldChar w:fldCharType="end"/>
      </w:r>
      <w:r w:rsidR="006637B2">
        <w:fldChar w:fldCharType="separate"/>
      </w:r>
      <w:r w:rsidR="00170978">
        <w:rPr>
          <w:noProof/>
        </w:rPr>
        <w:t>(78)</w:t>
      </w:r>
      <w:r w:rsidR="006637B2">
        <w:fldChar w:fldCharType="end"/>
      </w:r>
      <w:r>
        <w:t>. Microfil®</w:t>
      </w:r>
      <w:r w:rsidR="00C85294">
        <w:t xml:space="preserve"> </w:t>
      </w:r>
      <w:r>
        <w:t xml:space="preserve">(Flow Tech Inc., US) is a frequently used silicone rubber; a polymer that is fluid during perfusion and hardens within 30 minutes </w:t>
      </w:r>
      <w:r w:rsidR="006637B2">
        <w:fldChar w:fldCharType="begin">
          <w:fldData xml:space="preserve">PEVuZE5vdGU+PENpdGU+PEF1dGhvcj5HYXJjaWEtU2FuejwvQXV0aG9yPjxZZWFyPjE5OTg8L1ll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MjEwOS0yMTE1PC9wYWdlcz48dm9sdW1lPjEwOTwvdm9sdW1lPjxu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=
</w:fldData>
        </w:fldChar>
      </w:r>
      <w:r w:rsidR="00170978">
        <w:instrText xml:space="preserve"> ADDIN EN.CITE </w:instrText>
      </w:r>
      <w:r w:rsidR="00170978">
        <w:fldChar w:fldCharType="begin">
          <w:fldData xml:space="preserve">PEVuZE5vdGU+PENpdGU+PEF1dGhvcj5HYXJjaWEtU2FuejwvQXV0aG9yPjxZZWFyPjE5OTg8L1ll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MjEwOS0yMTE1PC9wYWdlcz48dm9sdW1lPjEwOTwvdm9sdW1lPjxu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=
</w:fldData>
        </w:fldChar>
      </w:r>
      <w:r w:rsidR="00170978">
        <w:instrText xml:space="preserve"> ADDIN EN.CITE.DATA </w:instrText>
      </w:r>
      <w:r w:rsidR="00170978">
        <w:fldChar w:fldCharType="end"/>
      </w:r>
      <w:r w:rsidR="006637B2">
        <w:fldChar w:fldCharType="separate"/>
      </w:r>
      <w:r w:rsidR="00170978">
        <w:rPr>
          <w:noProof/>
        </w:rPr>
        <w:t>(70, 81, 91-96)</w:t>
      </w:r>
      <w:r w:rsidR="006637B2">
        <w:fldChar w:fldCharType="end"/>
      </w:r>
      <w:r>
        <w:t xml:space="preserve">. </w:t>
      </w:r>
      <w:r w:rsidR="003B36AD">
        <w:t>A</w:t>
      </w:r>
      <w:r>
        <w:t xml:space="preserve"> problem often encountered with this agent is that it does not always perfuse all of the microvasculature </w:t>
      </w:r>
      <w:r w:rsidR="006637B2">
        <w:fldChar w:fldCharType="begin">
          <w:fldData xml:space="preserve">PEVuZE5vdGU+PENpdGU+PEF1dGhvcj5Eb3duZXk8L0F1dGhvcj48WWVhcj4yMDEyPC9ZZWFyPjxS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</w:fldData>
        </w:fldChar>
      </w:r>
      <w:r w:rsidR="00170978">
        <w:instrText xml:space="preserve"> ADDIN EN.CITE </w:instrText>
      </w:r>
      <w:r w:rsidR="00170978">
        <w:fldChar w:fldCharType="begin">
          <w:fldData xml:space="preserve">PEVuZE5vdGU+PENpdGU+PEF1dGhvcj5Eb3duZXk8L0F1dGhvcj48WWVhcj4yMDEyPC9ZZWFyPjxS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</w:fldData>
        </w:fldChar>
      </w:r>
      <w:r w:rsidR="00170978">
        <w:instrText xml:space="preserve"> ADDIN EN.CITE.DATA </w:instrText>
      </w:r>
      <w:r w:rsidR="00170978">
        <w:fldChar w:fldCharType="end"/>
      </w:r>
      <w:r w:rsidR="006637B2">
        <w:fldChar w:fldCharType="separate"/>
      </w:r>
      <w:r w:rsidR="00170978">
        <w:rPr>
          <w:noProof/>
        </w:rPr>
        <w:t>(95)</w:t>
      </w:r>
      <w:r w:rsidR="006637B2">
        <w:fldChar w:fldCharType="end"/>
      </w:r>
      <w:r>
        <w:t xml:space="preserve">. </w:t>
      </w:r>
      <w:r w:rsidR="00C85294">
        <w:t xml:space="preserve">Contrary to that, </w:t>
      </w:r>
      <w:r w:rsidR="00090B87">
        <w:t xml:space="preserve">Ghanavati </w:t>
      </w:r>
      <w:r w:rsidR="00090B87" w:rsidRPr="00090B87">
        <w:rPr>
          <w:i/>
        </w:rPr>
        <w:t>et al.</w:t>
      </w:r>
      <w:r w:rsidR="00090B87">
        <w:t xml:space="preserve"> </w:t>
      </w:r>
      <w:r w:rsidR="006637B2">
        <w:fldChar w:fldCharType="begin"/>
      </w:r>
      <w:r w:rsidR="00170978">
        <w:instrText xml:space="preserve"> ADDIN EN.CITE &lt;EndNote&gt;&lt;Cite&gt;&lt;Author&gt;Ghanavati&lt;/Author&gt;&lt;Year&gt;2013&lt;/Year&gt;&lt;RecNum&gt;115&lt;/RecNum&gt;&lt;DisplayText&gt;(97)&lt;/DisplayText&gt;&lt;record&gt;&lt;rec-number&gt;115&lt;/rec-number&gt;&lt;foreign-keys&gt;&lt;key app="EN" db-id="rds90pspit2frzeresr5szedf5psfw2pa9zd" timestamp="1382367574"&gt;115&lt;/key&gt;&lt;/foreign-keys&gt;&lt;ref-type name="Journal Article"&gt;17&lt;/ref-type&gt;&lt;contributors&gt;&lt;authors&gt;&lt;author&gt;Ghanavati, S.&lt;/author&gt;&lt;author&gt;Yu, L. X.&lt;/author&gt;&lt;author&gt;Lerch, J. P.&lt;/author&gt;&lt;author&gt;Sled, J. G.&lt;/author&gt;&lt;/authors&gt;&lt;/contributors&gt;&lt;auth-address&gt;Department of Medical Biophysics, University of Toronto, Toronto, Ontario, Canada M5G 2M9; Mouse Imaging Centre, The Hospital for Sick Children, 25 Orde Street, Toronto, Ontario, Canada M5T 3H7. Electronic address: sahar.ghanavati@mail.utoronto.ca.&lt;/auth-address&gt;&lt;titles&gt;&lt;title&gt;A perfusion procedure for imaging of the mouse cerebral vasculature by X-ray micro-CT&lt;/title&gt;&lt;secondary-title&gt;J Neurosci Methods&lt;/secondary-title&gt;&lt;alt-title&gt;Journal of neuroscience methods&lt;/alt-title&gt;&lt;/titles&gt;&lt;periodical&gt;&lt;full-title&gt;J Neurosci Methods&lt;/full-title&gt;&lt;abbr-1&gt;Journal of neuroscience methods&lt;/abbr-1&gt;&lt;/periodical&gt;&lt;alt-periodical&gt;&lt;full-title&gt;J Neurosci Methods&lt;/full-title&gt;&lt;abbr-1&gt;Journal of neuroscience methods&lt;/abbr-1&gt;&lt;/alt-periodical&gt;&lt;dates&gt;&lt;year&gt;2013&lt;/year&gt;&lt;pub-dates&gt;&lt;date&gt;Sep 19&lt;/date&gt;&lt;/pub-dates&gt;&lt;/dates&gt;&lt;isbn&gt;1872-678X (Electronic)&amp;#xD;0165-0270 (Linking)&lt;/isbn&gt;&lt;accession-num&gt;24056228&lt;/accession-num&gt;&lt;label&gt;Ghanavati2013&lt;/label&gt;&lt;urls&gt;&lt;related-urls&gt;&lt;url&gt;http://www.ncbi.nlm.nih.gov/pubmed/24056228&lt;/url&gt;&lt;/related-urls&gt;&lt;/urls&gt;&lt;electronic-resource-num&gt;10.1016/j.jneumeth.2013.09.002&lt;/electronic-resource-num&gt;&lt;/record&gt;&lt;/Cite&gt;&lt;/EndNote&gt;</w:instrText>
      </w:r>
      <w:r w:rsidR="006637B2">
        <w:fldChar w:fldCharType="separate"/>
      </w:r>
      <w:r w:rsidR="00170978">
        <w:rPr>
          <w:noProof/>
        </w:rPr>
        <w:t>(97)</w:t>
      </w:r>
      <w:r w:rsidR="006637B2">
        <w:fldChar w:fldCharType="end"/>
      </w:r>
      <w:r>
        <w:t xml:space="preserve"> reported a very uniform filling of the cerebro</w:t>
      </w:r>
      <w:r w:rsidR="00067BE2">
        <w:t>-</w:t>
      </w:r>
      <w:r>
        <w:t>vasculature using Microfil</w:t>
      </w:r>
      <w:r w:rsidR="0070130E">
        <w:t>®</w:t>
      </w:r>
      <w:r>
        <w:t>. Apart from Microfil</w:t>
      </w:r>
      <w:r w:rsidR="0070130E">
        <w:t>®</w:t>
      </w:r>
      <w:r>
        <w:t xml:space="preserve">, other casting agents </w:t>
      </w:r>
      <w:r w:rsidR="00C85294">
        <w:t>are common</w:t>
      </w:r>
      <w:r>
        <w:t xml:space="preserve">, such as the polyurethane-based resin PU4ii (vasQtec, Zurich, Switzerland), for which good perfusion of the cerebral and the murine hind limb microvasculature was reported </w:t>
      </w:r>
      <w:r w:rsidR="006637B2">
        <w:fldChar w:fldCharType="begin">
          <w:fldData xml:space="preserve">PEVuZE5vdGU+PENpdGU+PEF1dGhvcj5TY2huZWlkZXI8L0F1dGhvcj48WWVhcj4yMDA5PC9ZZWFy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</w:fldData>
        </w:fldChar>
      </w:r>
      <w:r w:rsidR="00170978">
        <w:instrText xml:space="preserve"> ADDIN EN.CITE </w:instrText>
      </w:r>
      <w:r w:rsidR="00170978">
        <w:fldChar w:fldCharType="begin">
          <w:fldData xml:space="preserve">PEVuZE5vdGU+PENpdGU+PEF1dGhvcj5TY2huZWlkZXI8L0F1dGhvcj48WWVhcj4yMDA5PC9ZZWFy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</w:fldData>
        </w:fldChar>
      </w:r>
      <w:r w:rsidR="00170978">
        <w:instrText xml:space="preserve"> ADDIN EN.CITE.DATA </w:instrText>
      </w:r>
      <w:r w:rsidR="00170978">
        <w:fldChar w:fldCharType="end"/>
      </w:r>
      <w:r w:rsidR="006637B2">
        <w:fldChar w:fldCharType="separate"/>
      </w:r>
      <w:r w:rsidR="00170978">
        <w:rPr>
          <w:noProof/>
        </w:rPr>
        <w:t>(80, 98-100)</w:t>
      </w:r>
      <w:r w:rsidR="006637B2">
        <w:fldChar w:fldCharType="end"/>
      </w:r>
      <w:r>
        <w:t xml:space="preserve">. It is also possible to perfuse the vasculature with nanoparticles, which are </w:t>
      </w:r>
      <w:r w:rsidR="00C85294">
        <w:t xml:space="preserve">small </w:t>
      </w:r>
      <w:r>
        <w:t xml:space="preserve">particles of a high </w:t>
      </w:r>
      <w:r w:rsidR="00C85294">
        <w:t xml:space="preserve">atomic </w:t>
      </w:r>
      <w:r>
        <w:t xml:space="preserve">number material </w:t>
      </w:r>
      <w:r w:rsidR="00C85294">
        <w:t>with dimensions of about</w:t>
      </w:r>
      <w:r>
        <w:t xml:space="preserve"> 1</w:t>
      </w:r>
      <w:r w:rsidR="00C85294">
        <w:t>0</w:t>
      </w:r>
      <w:r>
        <w:t>0</w:t>
      </w:r>
      <w:r w:rsidR="00C85294">
        <w:t xml:space="preserve"> </w:t>
      </w:r>
      <w:r>
        <w:t>nm. This can be</w:t>
      </w:r>
      <w:r w:rsidR="0070130E">
        <w:t>,</w:t>
      </w:r>
      <w:r>
        <w:t xml:space="preserve"> for example</w:t>
      </w:r>
      <w:r w:rsidR="0070130E">
        <w:t>,</w:t>
      </w:r>
      <w:r>
        <w:t xml:space="preserve"> a suspension of gold </w:t>
      </w:r>
      <w:r w:rsidR="00234F9E">
        <w:t>nanoparticle</w:t>
      </w:r>
      <w:r>
        <w:t xml:space="preserve">s </w:t>
      </w:r>
      <w:r w:rsidR="0024442B">
        <w:fldChar w:fldCharType="begin">
          <w:fldData xml:space="preserve">PEVuZE5vdGU+PENpdGU+PEF1dGhvcj5DbGFyazwvQXV0aG9yPjxZZWFyPjIwMTM8L1llYXI+PFJl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</w:fldData>
        </w:fldChar>
      </w:r>
      <w:r w:rsidR="00170978">
        <w:instrText xml:space="preserve"> ADDIN EN.CITE </w:instrText>
      </w:r>
      <w:r w:rsidR="00170978">
        <w:fldChar w:fldCharType="begin">
          <w:fldData xml:space="preserve">PEVuZE5vdGU+PENpdGU+PEF1dGhvcj5DbGFyazwvQXV0aG9yPjxZZWFyPjIwMTM8L1llYXI+PFJl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</w:fldData>
        </w:fldChar>
      </w:r>
      <w:r w:rsidR="00170978">
        <w:instrText xml:space="preserve"> ADDIN EN.CITE.DATA </w:instrText>
      </w:r>
      <w:r w:rsidR="00170978">
        <w:fldChar w:fldCharType="end"/>
      </w:r>
      <w:r w:rsidR="0024442B">
        <w:fldChar w:fldCharType="separate"/>
      </w:r>
      <w:r w:rsidR="00170978">
        <w:rPr>
          <w:noProof/>
        </w:rPr>
        <w:t>(101, 102)</w:t>
      </w:r>
      <w:r w:rsidR="0024442B">
        <w:fldChar w:fldCharType="end"/>
      </w:r>
      <w:r>
        <w:t xml:space="preserve">, liposomal iodine </w:t>
      </w:r>
      <w:r w:rsidR="00234F9E">
        <w:t>nanoparticle</w:t>
      </w:r>
      <w:r>
        <w:t xml:space="preserve">s </w:t>
      </w:r>
      <w:r w:rsidR="0024442B">
        <w:fldChar w:fldCharType="begin">
          <w:fldData xml:space="preserve">PEVuZE5vdGU+PENpdGU+PEF1dGhvcj5HaGFnaGFkYTwvQXV0aG9yPjxZZWFyPjIwMTE8L1llYXI+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</w:fldData>
        </w:fldChar>
      </w:r>
      <w:r w:rsidR="00170978">
        <w:instrText xml:space="preserve"> ADDIN EN.CITE </w:instrText>
      </w:r>
      <w:r w:rsidR="00170978">
        <w:fldChar w:fldCharType="begin">
          <w:fldData xml:space="preserve">PEVuZE5vdGU+PENpdGU+PEF1dGhvcj5HaGFnaGFkYTwvQXV0aG9yPjxZZWFyPjIwMTE8L1llYXI+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</w:fldData>
        </w:fldChar>
      </w:r>
      <w:r w:rsidR="00170978">
        <w:instrText xml:space="preserve"> ADDIN EN.CITE.DATA </w:instrText>
      </w:r>
      <w:r w:rsidR="00170978">
        <w:fldChar w:fldCharType="end"/>
      </w:r>
      <w:r w:rsidR="0024442B">
        <w:fldChar w:fldCharType="separate"/>
      </w:r>
      <w:r w:rsidR="00170978">
        <w:rPr>
          <w:noProof/>
        </w:rPr>
        <w:t>(103)</w:t>
      </w:r>
      <w:r w:rsidR="0024442B">
        <w:fldChar w:fldCharType="end"/>
      </w:r>
      <w:r w:rsidR="00CD24D3">
        <w:t xml:space="preserve"> or</w:t>
      </w:r>
      <w:r w:rsidR="0024442B">
        <w:t xml:space="preserve"> </w:t>
      </w:r>
      <w:r w:rsidR="006637B2">
        <w:t>bismuth sulphide (</w:t>
      </w:r>
      <w:r w:rsidRPr="009B57F7">
        <w:t>Bi</w:t>
      </w:r>
      <w:r w:rsidRPr="003B36AD">
        <w:rPr>
          <w:vertAlign w:val="subscript"/>
        </w:rPr>
        <w:t>2</w:t>
      </w:r>
      <w:r w:rsidRPr="009B57F7">
        <w:t>S</w:t>
      </w:r>
      <w:r w:rsidRPr="003B36AD">
        <w:rPr>
          <w:vertAlign w:val="subscript"/>
        </w:rPr>
        <w:t>3</w:t>
      </w:r>
      <w:r w:rsidR="006637B2">
        <w:t>)</w:t>
      </w:r>
      <w:r w:rsidRPr="009B57F7">
        <w:t xml:space="preserve"> nanoparticle</w:t>
      </w:r>
      <w:r w:rsidR="006637B2">
        <w:t xml:space="preserve">s. </w:t>
      </w:r>
      <w:r w:rsidR="0024442B">
        <w:t>N</w:t>
      </w:r>
      <w:r w:rsidR="00234F9E">
        <w:t>anoparticle</w:t>
      </w:r>
      <w:r>
        <w:t>s</w:t>
      </w:r>
      <w:r w:rsidR="006637B2">
        <w:t xml:space="preserve"> </w:t>
      </w:r>
      <w:r w:rsidR="0024442B">
        <w:t>can also be used</w:t>
      </w:r>
      <w:r>
        <w:t xml:space="preserve"> for </w:t>
      </w:r>
      <w:r w:rsidRPr="003B36AD">
        <w:rPr>
          <w:i/>
          <w:iCs/>
        </w:rPr>
        <w:t>in vivo</w:t>
      </w:r>
      <w:r>
        <w:t xml:space="preserve"> </w:t>
      </w:r>
      <w:r w:rsidR="00EC7C6C">
        <w:t>µCT</w:t>
      </w:r>
      <w:r>
        <w:t xml:space="preserve"> imaging </w:t>
      </w:r>
      <w:r w:rsidR="0024442B">
        <w:fldChar w:fldCharType="begin"/>
      </w:r>
      <w:r w:rsidR="00170978">
        <w:instrText xml:space="preserve"> ADDIN EN.CITE &lt;EndNote&gt;&lt;Cite&gt;&lt;Author&gt;Nebuloni&lt;/Author&gt;&lt;Year&gt;2014&lt;/Year&gt;&lt;RecNum&gt;142&lt;/RecNum&gt;&lt;DisplayText&gt;(100)&lt;/DisplayText&gt;&lt;record&gt;&lt;rec-number&gt;142&lt;/rec-number&gt;&lt;foreign-keys&gt;&lt;key app="EN" db-id="rds90pspit2frzeresr5szedf5psfw2pa9zd" timestamp="1391778285"&gt;142&lt;/key&gt;&lt;/foreign-keys&gt;&lt;ref-type name="Journal Article"&gt;17&lt;/ref-type&gt;&lt;contributors&gt;&lt;authors&gt;&lt;author&gt;Nebuloni, L.&lt;/author&gt;&lt;author&gt;Kuhn, G. A.&lt;/author&gt;&lt;author&gt;Vogel, J.&lt;/author&gt;&lt;author&gt;Muller, R.&lt;/author&gt;&lt;/authors&gt;&lt;/contributors&gt;&lt;auth-address&gt;Institute for Biomechanics, ETH Zurich, Zurich, Switzerland.&amp;#xD;Institute of Veterinary Physiology and Zurich Center for Integrative Human Physiology, University of Zurich, Zurich, Switzerland.&lt;/auth-address&gt;&lt;titles&gt;&lt;title&gt;A novel in vivo vascular imaging approach for hierarchical quantification of vasculature using contrast enhanced micro-computed tomograph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562&lt;/pages&gt;&lt;volume&gt;9&lt;/volume&gt;&lt;number&gt;1&lt;/number&gt;&lt;dates&gt;&lt;year&gt;2014&lt;/year&gt;&lt;/dates&gt;&lt;isbn&gt;1932-6203 (Electronic)&amp;#xD;1932-6203 (Linking)&lt;/isbn&gt;&lt;accession-num&gt;24475146&lt;/accession-num&gt;&lt;label&gt;Nebuloni2014&lt;/label&gt;&lt;urls&gt;&lt;related-urls&gt;&lt;url&gt;http://www.ncbi.nlm.nih.gov/pubmed/24475146&lt;/url&gt;&lt;/related-urls&gt;&lt;/urls&gt;&lt;custom2&gt;3903581&lt;/custom2&gt;&lt;electronic-resource-num&gt;10.1371/journal.pone.0086562&lt;/electronic-resource-num&gt;&lt;/record&gt;&lt;/Cite&gt;&lt;/EndNote&gt;</w:instrText>
      </w:r>
      <w:r w:rsidR="0024442B">
        <w:fldChar w:fldCharType="separate"/>
      </w:r>
      <w:r w:rsidR="00170978">
        <w:rPr>
          <w:noProof/>
        </w:rPr>
        <w:t>(100)</w:t>
      </w:r>
      <w:r w:rsidR="0024442B">
        <w:fldChar w:fldCharType="end"/>
      </w:r>
      <w:r w:rsidR="0024442B">
        <w:t>.</w:t>
      </w:r>
      <w:r>
        <w:t xml:space="preserve"> The nanoparticles used for </w:t>
      </w:r>
      <w:r w:rsidR="004547F9">
        <w:t>µCT</w:t>
      </w:r>
      <w:r>
        <w:t xml:space="preserve"> require long half-lives</w:t>
      </w:r>
      <w:r w:rsidR="00A77986">
        <w:t>, i.e., the time before the half of the particles have left the body/tissue of interest,</w:t>
      </w:r>
      <w:r w:rsidR="004547F9">
        <w:t xml:space="preserve"> because</w:t>
      </w:r>
      <w:r>
        <w:t xml:space="preserve"> </w:t>
      </w:r>
      <w:r w:rsidR="004547F9">
        <w:t>µCT</w:t>
      </w:r>
      <w:r>
        <w:t xml:space="preserve"> scans </w:t>
      </w:r>
      <w:r w:rsidR="001B67E1">
        <w:t xml:space="preserve">generally </w:t>
      </w:r>
      <w:r>
        <w:t xml:space="preserve">take </w:t>
      </w:r>
      <w:r w:rsidR="0070130E">
        <w:t xml:space="preserve">at least a few minutes and </w:t>
      </w:r>
      <w:r>
        <w:t>up to a couple of hours, depending on the setup</w:t>
      </w:r>
      <w:r w:rsidR="0070130E">
        <w:t xml:space="preserve"> and experimental settings</w:t>
      </w:r>
      <w:r>
        <w:t xml:space="preserve"> </w:t>
      </w:r>
      <w:r w:rsidR="0024442B">
        <w:fldChar w:fldCharType="begin">
          <w:fldData xml:space="preserve">PEVuZE5vdGU+PENpdGU+PEF1dGhvcj5DbGFyazwvQXV0aG9yPjxZZWFyPjIwMTM8L1llYXI+PFJl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</w:fldData>
        </w:fldChar>
      </w:r>
      <w:r w:rsidR="00170978">
        <w:instrText xml:space="preserve"> ADDIN EN.CITE </w:instrText>
      </w:r>
      <w:r w:rsidR="00170978">
        <w:fldChar w:fldCharType="begin">
          <w:fldData xml:space="preserve">PEVuZE5vdGU+PENpdGU+PEF1dGhvcj5DbGFyazwvQXV0aG9yPjxZZWFyPjIwMTM8L1llYXI+PFJl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</w:fldData>
        </w:fldChar>
      </w:r>
      <w:r w:rsidR="00170978">
        <w:instrText xml:space="preserve"> ADDIN EN.CITE.DATA </w:instrText>
      </w:r>
      <w:r w:rsidR="00170978">
        <w:fldChar w:fldCharType="end"/>
      </w:r>
      <w:r w:rsidR="0024442B">
        <w:fldChar w:fldCharType="separate"/>
      </w:r>
      <w:r w:rsidR="00170978">
        <w:rPr>
          <w:noProof/>
        </w:rPr>
        <w:t>(101)</w:t>
      </w:r>
      <w:r w:rsidR="0024442B">
        <w:fldChar w:fldCharType="end"/>
      </w:r>
      <w:r>
        <w:t xml:space="preserve">. The size of the </w:t>
      </w:r>
      <w:r w:rsidR="00234F9E">
        <w:t>nanoparticle</w:t>
      </w:r>
      <w:r>
        <w:t xml:space="preserve">s used can be </w:t>
      </w:r>
      <w:r w:rsidR="00A77986">
        <w:t>varied depending on the vasculature investigated</w:t>
      </w:r>
      <w:r w:rsidR="004547F9">
        <w:t xml:space="preserve">. For example, </w:t>
      </w:r>
      <w:r>
        <w:t>as tumour vasculature is leaky</w:t>
      </w:r>
      <w:r w:rsidR="004547F9">
        <w:t>,</w:t>
      </w:r>
      <w:r>
        <w:t xml:space="preserve"> larger particles may be beneficial or </w:t>
      </w:r>
      <w:r w:rsidR="004547F9">
        <w:t xml:space="preserve">in contrast, </w:t>
      </w:r>
      <w:r>
        <w:t xml:space="preserve">smaller particles can be used in order to determine tumour permeability </w:t>
      </w:r>
      <w:r w:rsidR="0024442B">
        <w:fldChar w:fldCharType="begin">
          <w:fldData xml:space="preserve">PEVuZE5vdGU+PENpdGU+PEF1dGhvcj5DbGFyazwvQXV0aG9yPjxZZWFyPjIwMTM8L1llYXI+PFJl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</w:fldData>
        </w:fldChar>
      </w:r>
      <w:r w:rsidR="00170978">
        <w:instrText xml:space="preserve"> ADDIN EN.CITE </w:instrText>
      </w:r>
      <w:r w:rsidR="00170978">
        <w:fldChar w:fldCharType="begin">
          <w:fldData xml:space="preserve">PEVuZE5vdGU+PENpdGU+PEF1dGhvcj5DbGFyazwvQXV0aG9yPjxZZWFyPjIwMTM8L1llYXI+PFJl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</w:fldData>
        </w:fldChar>
      </w:r>
      <w:r w:rsidR="00170978">
        <w:instrText xml:space="preserve"> ADDIN EN.CITE.DATA </w:instrText>
      </w:r>
      <w:r w:rsidR="00170978">
        <w:fldChar w:fldCharType="end"/>
      </w:r>
      <w:r w:rsidR="0024442B">
        <w:fldChar w:fldCharType="separate"/>
      </w:r>
      <w:r w:rsidR="00170978">
        <w:rPr>
          <w:noProof/>
        </w:rPr>
        <w:t>(101)</w:t>
      </w:r>
      <w:r w:rsidR="0024442B">
        <w:fldChar w:fldCharType="end"/>
      </w:r>
      <w:r>
        <w:t xml:space="preserve">. </w:t>
      </w:r>
      <w:r w:rsidR="0026634D">
        <w:t>Due to the segmentation difficulties arising from staining methods, p</w:t>
      </w:r>
      <w:r w:rsidR="00CD24D3">
        <w:t>erfusion methods should be the method of choice for absorption</w:t>
      </w:r>
      <w:r w:rsidR="0070130E">
        <w:t>-</w:t>
      </w:r>
      <w:r w:rsidR="00CD24D3">
        <w:t>based µCT of the microvasculature in skeletal muscle</w:t>
      </w:r>
      <w:r w:rsidR="00151EC8">
        <w:t>. H</w:t>
      </w:r>
      <w:r w:rsidR="00CD24D3">
        <w:t xml:space="preserve">owever, as perfusion with polymers has proven unreliable, nanoparticles </w:t>
      </w:r>
      <w:r w:rsidR="00151EC8">
        <w:t xml:space="preserve">are </w:t>
      </w:r>
      <w:r w:rsidR="0070130E">
        <w:t>a</w:t>
      </w:r>
      <w:r w:rsidR="00151EC8">
        <w:t xml:space="preserve"> viable alternative</w:t>
      </w:r>
      <w:r w:rsidR="00CD24D3">
        <w:t>.</w:t>
      </w:r>
    </w:p>
    <w:p w14:paraId="0D607049" w14:textId="3CB182C3" w:rsidR="00E25914" w:rsidRPr="003A4AAD" w:rsidRDefault="00E25914" w:rsidP="00EE3847">
      <w:pPr>
        <w:pStyle w:val="Heading5"/>
        <w:spacing w:line="480" w:lineRule="auto"/>
        <w:jc w:val="both"/>
        <w:rPr>
          <w:b/>
          <w:bCs/>
          <w:i/>
          <w:iCs/>
        </w:rPr>
      </w:pPr>
      <w:r w:rsidRPr="003A4AAD">
        <w:rPr>
          <w:b/>
          <w:bCs/>
          <w:i/>
          <w:iCs/>
        </w:rPr>
        <w:lastRenderedPageBreak/>
        <w:t xml:space="preserve">Phase-enhanced </w:t>
      </w:r>
      <w:r w:rsidR="0027115A">
        <w:rPr>
          <w:b/>
          <w:bCs/>
          <w:i/>
          <w:iCs/>
        </w:rPr>
        <w:t>i</w:t>
      </w:r>
      <w:r w:rsidRPr="003A4AAD">
        <w:rPr>
          <w:b/>
          <w:bCs/>
          <w:i/>
          <w:iCs/>
        </w:rPr>
        <w:t>maging</w:t>
      </w:r>
    </w:p>
    <w:p w14:paraId="1F291B38" w14:textId="5BE9743B" w:rsidR="00E8377E" w:rsidRDefault="00EC000D" w:rsidP="00EE3847">
      <w:pPr>
        <w:spacing w:line="480" w:lineRule="auto"/>
        <w:jc w:val="both"/>
      </w:pPr>
      <w:r>
        <w:t xml:space="preserve">Another method to </w:t>
      </w:r>
      <w:r w:rsidR="006F5FF8">
        <w:t xml:space="preserve">gain image </w:t>
      </w:r>
      <w:r>
        <w:t xml:space="preserve">contrast using </w:t>
      </w:r>
      <w:r w:rsidR="004547F9">
        <w:t>µCT</w:t>
      </w:r>
      <w:r>
        <w:t xml:space="preserve"> is by exploiting the fact that X-ray</w:t>
      </w:r>
      <w:r w:rsidR="006F5FF8">
        <w:t>s</w:t>
      </w:r>
      <w:r>
        <w:t xml:space="preserve"> </w:t>
      </w:r>
      <w:r w:rsidR="006F5FF8">
        <w:t>are not</w:t>
      </w:r>
      <w:r>
        <w:t xml:space="preserve"> only </w:t>
      </w:r>
      <w:r w:rsidR="006F5FF8">
        <w:t xml:space="preserve">partially </w:t>
      </w:r>
      <w:r>
        <w:t xml:space="preserve">absorbed, but that the </w:t>
      </w:r>
      <w:r w:rsidR="006F5FF8">
        <w:t xml:space="preserve">X-ray </w:t>
      </w:r>
      <w:r>
        <w:t xml:space="preserve">waves are also refracted at the interfaces between different sample features. </w:t>
      </w:r>
      <w:r w:rsidR="00E8377E">
        <w:t xml:space="preserve">This </w:t>
      </w:r>
      <w:r w:rsidR="006F5FF8">
        <w:t>can be seen</w:t>
      </w:r>
      <w:r w:rsidR="00E8377E">
        <w:t xml:space="preserve"> </w:t>
      </w:r>
      <w:r w:rsidR="006F5FF8">
        <w:t>from the complex</w:t>
      </w:r>
      <w:r w:rsidR="00E8377E">
        <w:t xml:space="preserve"> refractive index, which is </w:t>
      </w:r>
      <w:r w:rsidR="006F5FF8">
        <w:t>given by</w:t>
      </w:r>
    </w:p>
    <w:p w14:paraId="08A5B5C4" w14:textId="5101626A" w:rsidR="00E8377E" w:rsidRDefault="00E8377E" w:rsidP="00EE3847">
      <w:pPr>
        <w:spacing w:line="480" w:lineRule="auto"/>
        <w:jc w:val="both"/>
      </w:pPr>
      <m:oMathPara>
        <m:oMath>
          <m:r>
            <w:rPr>
              <w:rFonts w:ascii="Cambria Math" w:hAnsi="Cambria Math"/>
            </w:rPr>
            <m:t>n=1-δ+iβ,</m:t>
          </m:r>
        </m:oMath>
      </m:oMathPara>
    </w:p>
    <w:p w14:paraId="54426342" w14:textId="5924013A" w:rsidR="00E8377E" w:rsidRDefault="00E8377E" w:rsidP="00EE3847">
      <w:pPr>
        <w:spacing w:line="480" w:lineRule="auto"/>
        <w:jc w:val="both"/>
      </w:pPr>
      <w:r>
        <w:t xml:space="preserve">where </w:t>
      </w:r>
      <m:oMath>
        <m:r>
          <w:rPr>
            <w:rFonts w:ascii="Cambria Math" w:hAnsi="Cambria Math"/>
          </w:rPr>
          <m:t xml:space="preserve">δ </m:t>
        </m:r>
      </m:oMath>
      <w:r>
        <w:t xml:space="preserve">is the refractive index decrement, related to the phase shift. </w:t>
      </w:r>
      <m:oMath>
        <m:r>
          <w:rPr>
            <w:rFonts w:ascii="Cambria Math" w:hAnsi="Cambria Math"/>
          </w:rPr>
          <m:t xml:space="preserve">β </m:t>
        </m:r>
      </m:oMath>
      <w:r>
        <w:t xml:space="preserve">is related to the </w:t>
      </w:r>
      <w:r w:rsidR="001B67E1">
        <w:t xml:space="preserve">attenuation </w:t>
      </w:r>
      <w:r>
        <w:t xml:space="preserve">coefficient </w:t>
      </w:r>
      <m:oMath>
        <m:r>
          <w:rPr>
            <w:rFonts w:ascii="Cambria Math" w:hAnsi="Cambria Math"/>
          </w:rPr>
          <m:t>μ</m:t>
        </m:r>
      </m:oMath>
      <w:r>
        <w:t xml:space="preserve"> via </w:t>
      </w:r>
      <w:r w:rsidR="003C34A7">
        <w:t xml:space="preserve">the X-ray wavelength </w:t>
      </w:r>
      <m:oMath>
        <m:r>
          <w:rPr>
            <w:rFonts w:ascii="Cambria Math" w:hAnsi="Cambria Math"/>
          </w:rPr>
          <m:t>λ:</m:t>
        </m:r>
      </m:oMath>
    </w:p>
    <w:p w14:paraId="5F18C9C0" w14:textId="42A15A50" w:rsidR="00E8377E" w:rsidRDefault="00E8377E" w:rsidP="00EE3847">
      <w:pPr>
        <w:spacing w:line="480" w:lineRule="auto"/>
        <w:jc w:val="both"/>
      </w:pPr>
      <m:oMathPara>
        <m:oMath>
          <m:r>
            <w:rPr>
              <w:rFonts w:ascii="Cambria Math" w:hAnsi="Cambria Math"/>
            </w:rPr>
            <m:t>μ=</m:t>
          </m:r>
          <m:f>
            <m:fPr>
              <m:ctrlPr>
                <w:rPr>
                  <w:rFonts w:ascii="Cambria Math" w:hAnsi="Cambria Math"/>
                  <w:i/>
                </w:rPr>
              </m:ctrlPr>
            </m:fPr>
            <m:num>
              <m:r>
                <w:rPr>
                  <w:rFonts w:ascii="Cambria Math" w:hAnsi="Cambria Math"/>
                </w:rPr>
                <m:t>4πβ</m:t>
              </m:r>
            </m:num>
            <m:den>
              <m:r>
                <w:rPr>
                  <w:rFonts w:ascii="Cambria Math" w:hAnsi="Cambria Math"/>
                </w:rPr>
                <m:t>λ</m:t>
              </m:r>
            </m:den>
          </m:f>
          <m:r>
            <w:rPr>
              <w:rFonts w:ascii="Cambria Math" w:hAnsi="Cambria Math"/>
            </w:rPr>
            <m:t>.</m:t>
          </m:r>
        </m:oMath>
      </m:oMathPara>
    </w:p>
    <w:p w14:paraId="6314D529" w14:textId="43DDABAB" w:rsidR="000A20A4" w:rsidRPr="00BC699D" w:rsidRDefault="006F5FF8" w:rsidP="00EE3847">
      <w:pPr>
        <w:spacing w:line="480" w:lineRule="auto"/>
        <w:jc w:val="both"/>
        <w:rPr>
          <w:b/>
          <w:bCs/>
        </w:rPr>
      </w:pPr>
      <w:r>
        <w:t>For</w:t>
      </w:r>
      <w:r w:rsidR="00EC000D">
        <w:t xml:space="preserve"> low-absorbing</w:t>
      </w:r>
      <w:r w:rsidR="005A05E1">
        <w:t xml:space="preserve"> materials </w:t>
      </w:r>
      <w:r w:rsidR="00EC000D">
        <w:t xml:space="preserve">the </w:t>
      </w:r>
      <w:r w:rsidR="00E81C56">
        <w:t>ratio</w:t>
      </w:r>
      <w:r w:rsidR="00EC000D">
        <w:t xml:space="preserve"> of </w:t>
      </w:r>
      <w:r>
        <w:t xml:space="preserve">the </w:t>
      </w:r>
      <w:r w:rsidR="00EC000D">
        <w:t xml:space="preserve">phase shift in comparison to </w:t>
      </w:r>
      <w:r>
        <w:t xml:space="preserve">the X-ray </w:t>
      </w:r>
      <w:r w:rsidR="00EC000D">
        <w:t>absorption is very high</w:t>
      </w:r>
      <w:r w:rsidR="00E81C56">
        <w:t>, e.g</w:t>
      </w:r>
      <w:r w:rsidR="00795127">
        <w:t>.,</w:t>
      </w:r>
      <m:oMath>
        <m:r>
          <w:rPr>
            <w:rFonts w:ascii="Cambria Math" w:hAnsi="Cambria Math"/>
          </w:rPr>
          <m:t xml:space="preserve"> δ/β=100</m:t>
        </m:r>
      </m:oMath>
      <w:r w:rsidR="00E81C56">
        <w:t xml:space="preserve"> for calcium</w:t>
      </w:r>
      <w:r w:rsidR="00AB01AC">
        <w:t xml:space="preserve"> </w:t>
      </w:r>
      <w:r w:rsidR="00B824C4">
        <w:t>in bone</w:t>
      </w:r>
      <w:r w:rsidR="00E81C56">
        <w:t xml:space="preserve">, whereas it is </w:t>
      </w:r>
      <m:oMath>
        <m:r>
          <w:rPr>
            <w:rFonts w:ascii="Cambria Math" w:hAnsi="Cambria Math"/>
          </w:rPr>
          <m:t>δ/β=</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E81C56">
        <w:t xml:space="preserve"> for </w:t>
      </w:r>
      <w:r w:rsidR="00B824C4">
        <w:t>water, e.g., in soft tissue,</w:t>
      </w:r>
      <w:r w:rsidR="00E81C56">
        <w:t xml:space="preserve"> at a</w:t>
      </w:r>
      <w:r w:rsidR="00460AF0">
        <w:t xml:space="preserve">n X-ray </w:t>
      </w:r>
      <w:r w:rsidR="00E81C56">
        <w:t>energy of 14</w:t>
      </w:r>
      <w:r w:rsidR="00460AF0">
        <w:t xml:space="preserve"> </w:t>
      </w:r>
      <w:r w:rsidR="00E81C56">
        <w:t>keV</w:t>
      </w:r>
      <w:r w:rsidR="008A6B3F">
        <w:t>.</w:t>
      </w:r>
      <w:r w:rsidR="00EC000D">
        <w:t xml:space="preserve"> </w:t>
      </w:r>
      <w:r w:rsidR="00BC699D">
        <w:t xml:space="preserve">The ratio of </w:t>
      </w:r>
      <m:oMath>
        <m:r>
          <w:rPr>
            <w:rFonts w:ascii="Cambria Math" w:hAnsi="Cambria Math"/>
          </w:rPr>
          <m:t>δ</m:t>
        </m:r>
      </m:oMath>
      <w:r w:rsidR="00BC699D">
        <w:t xml:space="preserve"> to </w:t>
      </w:r>
      <m:oMath>
        <m:r>
          <w:rPr>
            <w:rFonts w:ascii="Cambria Math" w:hAnsi="Cambria Math"/>
          </w:rPr>
          <m:t>β</m:t>
        </m:r>
      </m:oMath>
      <w:r w:rsidR="00BC699D">
        <w:t xml:space="preserve"> increases </w:t>
      </w:r>
      <w:r w:rsidR="00B824C4">
        <w:t xml:space="preserve">further </w:t>
      </w:r>
      <w:r w:rsidR="00BC699D">
        <w:t xml:space="preserve">with increasing photon energy </w:t>
      </w:r>
      <w:r w:rsidR="00BC699D">
        <w:fldChar w:fldCharType="begin"/>
      </w:r>
      <w:r w:rsidR="00170978">
        <w:instrText xml:space="preserve"> ADDIN EN.CITE &lt;EndNote&gt;&lt;Cite&gt;&lt;Author&gt;Als-Nielsen&lt;/Author&gt;&lt;Year&gt;2011&lt;/Year&gt;&lt;RecNum&gt;197&lt;/RecNum&gt;&lt;DisplayText&gt;(104)&lt;/DisplayText&gt;&lt;record&gt;&lt;rec-number&gt;197&lt;/rec-number&gt;&lt;foreign-keys&gt;&lt;key app="EN" db-id="rds90pspit2frzeresr5szedf5psfw2pa9zd" timestamp="1427108846"&gt;197&lt;/key&gt;&lt;/foreign-keys&gt;&lt;ref-type name="Electronic Book"&gt;44&lt;/ref-type&gt;&lt;contributors&gt;&lt;authors&gt;&lt;author&gt;Als-Nielsen, J.&lt;/author&gt;&lt;author&gt;McMorrow, Des&lt;/author&gt;&lt;/authors&gt;&lt;/contributors&gt;&lt;titles&gt;&lt;title&gt;Elements of modern X-ray physics&lt;/title&gt;&lt;/titles&gt;&lt;pages&gt;xii, 419 p.&lt;/pages&gt;&lt;edition&gt;2nd&lt;/edition&gt;&lt;keywords&gt;&lt;keyword&gt;X-rays.&lt;/keyword&gt;&lt;keyword&gt;Electromagnetic waves.&lt;/keyword&gt;&lt;/keywords&gt;&lt;dates&gt;&lt;year&gt;2011&lt;/year&gt;&lt;/dates&gt;&lt;pub-location&gt;Chichester, West Sussex&lt;/pub-location&gt;&lt;publisher&gt;John Wiley&lt;/publisher&gt;&lt;call-num&gt;E-RESOURCE INTERNET Internet E-BOOK&lt;/call-num&gt;&lt;label&gt;AlsNielsen2011&lt;/label&gt;&lt;urls&gt;&lt;related-urls&gt;&lt;url&gt;http://site.ebrary.com/lib/soton/Doc?id=10510633&lt;/url&gt;&lt;/related-urls&gt;&lt;/urls&gt;&lt;/record&gt;&lt;/Cite&gt;&lt;/EndNote&gt;</w:instrText>
      </w:r>
      <w:r w:rsidR="00BC699D">
        <w:fldChar w:fldCharType="separate"/>
      </w:r>
      <w:r w:rsidR="00170978">
        <w:rPr>
          <w:noProof/>
        </w:rPr>
        <w:t>(104)</w:t>
      </w:r>
      <w:r w:rsidR="00BC699D">
        <w:fldChar w:fldCharType="end"/>
      </w:r>
      <w:r w:rsidR="00BC699D">
        <w:t>.</w:t>
      </w:r>
      <w:r w:rsidR="00C0294F">
        <w:t xml:space="preserve"> With regard to application</w:t>
      </w:r>
      <w:r w:rsidR="001B67E1">
        <w:t>s</w:t>
      </w:r>
      <w:r w:rsidR="00C0294F">
        <w:t xml:space="preserve"> in a clinical setting, it becomes clear that phase contrast X-ray CT has a distinct advantage above traditional CT as the ratio between phase shift and absorption increases as the X-ray energy increases, resulting in lower dose and better soft tissue contrast</w:t>
      </w:r>
      <w:r w:rsidR="001B67E1">
        <w:t xml:space="preserve"> at the same time.</w:t>
      </w:r>
    </w:p>
    <w:p w14:paraId="5C8A9168" w14:textId="4BF580EF" w:rsidR="002D01C1" w:rsidRDefault="00536DD3" w:rsidP="00EE3847">
      <w:pPr>
        <w:spacing w:line="480" w:lineRule="auto"/>
        <w:jc w:val="both"/>
      </w:pPr>
      <w:r>
        <w:t xml:space="preserve">The simplest phase contrast </w:t>
      </w:r>
      <w:r w:rsidR="00A67F32">
        <w:t>µ</w:t>
      </w:r>
      <w:r>
        <w:t xml:space="preserve">CT technique in terms of implementation is free space propagation, where the X-rays are allowed to propagate towards the detector </w:t>
      </w:r>
      <w:r w:rsidR="00DA70A3">
        <w:t>in free space</w:t>
      </w:r>
      <w:r>
        <w:t>. This makes use of the Fresnel edge diffraction of differ</w:t>
      </w:r>
      <w:r w:rsidR="00051596">
        <w:t xml:space="preserve">ent rays of the beam when they are </w:t>
      </w:r>
      <w:r>
        <w:t xml:space="preserve">hitting </w:t>
      </w:r>
      <w:r w:rsidR="00051596">
        <w:t>boundaries</w:t>
      </w:r>
      <w:r>
        <w:t xml:space="preserve"> between </w:t>
      </w:r>
      <w:r w:rsidR="001B67E1">
        <w:t xml:space="preserve">different </w:t>
      </w:r>
      <w:r>
        <w:t>materials</w:t>
      </w:r>
      <w:r w:rsidR="002D01C1">
        <w:t xml:space="preserve"> (</w:t>
      </w:r>
      <w:r w:rsidR="00513191">
        <w:t>see Figure 5</w:t>
      </w:r>
      <w:r w:rsidR="002D01C1">
        <w:t>)</w:t>
      </w:r>
      <w:r>
        <w:t>. Propagation</w:t>
      </w:r>
      <w:r w:rsidR="002D01C1">
        <w:t>-</w:t>
      </w:r>
      <w:r>
        <w:t>based phase</w:t>
      </w:r>
      <w:r w:rsidR="002D01C1">
        <w:t xml:space="preserve"> </w:t>
      </w:r>
      <w:r>
        <w:t>contrast is especially useful for high-resolution</w:t>
      </w:r>
      <w:r w:rsidR="000A20A4">
        <w:t xml:space="preserve"> phase contrast</w:t>
      </w:r>
      <w:r>
        <w:t xml:space="preserve"> imaging, as most other phase</w:t>
      </w:r>
      <w:r w:rsidR="000A20A4">
        <w:t xml:space="preserve"> </w:t>
      </w:r>
      <w:r>
        <w:t>contrast tech</w:t>
      </w:r>
      <w:r w:rsidR="00FD1F8C">
        <w:t>n</w:t>
      </w:r>
      <w:r>
        <w:t>iques c</w:t>
      </w:r>
      <w:r w:rsidR="00C035A3">
        <w:t>annot</w:t>
      </w:r>
      <w:r>
        <w:t xml:space="preserve"> reach a resolution below a few micro</w:t>
      </w:r>
      <w:r w:rsidR="002D01C1">
        <w:t>metres</w:t>
      </w:r>
      <w:r>
        <w:t xml:space="preserve"> </w:t>
      </w:r>
      <w:r w:rsidR="0070302E">
        <w:fldChar w:fldCharType="begin"/>
      </w:r>
      <w:r w:rsidR="00170978">
        <w:instrText xml:space="preserve"> ADDIN EN.CITE &lt;EndNote&gt;&lt;Cite&gt;&lt;Author&gt;Pfeiffer&lt;/Author&gt;&lt;Year&gt;2006&lt;/Year&gt;&lt;RecNum&gt;236&lt;/RecNum&gt;&lt;DisplayText&gt;(105)&lt;/DisplayText&gt;&lt;record&gt;&lt;rec-number&gt;236&lt;/rec-number&gt;&lt;foreign-keys&gt;&lt;key app="EN" db-id="rds90pspit2frzeresr5szedf5psfw2pa9zd" timestamp="1453805793"&gt;236&lt;/key&gt;&lt;/foreign-keys&gt;&lt;ref-type name="Journal Article"&gt;17&lt;/ref-type&gt;&lt;contributors&gt;&lt;authors&gt;&lt;author&gt;Pfeiffer, F.&lt;/author&gt;&lt;author&gt;Weitkamp, T.&lt;/author&gt;&lt;author&gt;Bunk, O.&lt;/author&gt;&lt;author&gt;David, C.&lt;/author&gt;&lt;/authors&gt;&lt;/contributors&gt;&lt;auth-address&gt;Paul Scherrer Inst, CH-5232 Villigen, Switzerland&amp;#xD;Forschungszentrum Karlsruhe, D-76021 Karlsruhe, Germany&lt;/auth-address&gt;&lt;titles&gt;&lt;title&gt;Phase retrieval and differential phase-contrast imaging with low-brilliance X-ray sources&lt;/title&gt;&lt;secondary-title&gt;Nature Physics&lt;/secondary-title&gt;&lt;alt-title&gt;Nat Phys&lt;/alt-title&gt;&lt;/titles&gt;&lt;periodical&gt;&lt;full-title&gt;Nature Physics&lt;/full-title&gt;&lt;abbr-1&gt;Nat Phys&lt;/abbr-1&gt;&lt;/periodical&gt;&lt;alt-periodical&gt;&lt;full-title&gt;Nature Physics&lt;/full-title&gt;&lt;abbr-1&gt;Nat Phys&lt;/abbr-1&gt;&lt;/alt-periodical&gt;&lt;pages&gt;258-261&lt;/pages&gt;&lt;volume&gt;2&lt;/volume&gt;&lt;number&gt;4&lt;/number&gt;&lt;keywords&gt;&lt;keyword&gt;grating interferometer&lt;/keyword&gt;&lt;keyword&gt;synchrotron-radiation&lt;/keyword&gt;&lt;keyword&gt;tomography&lt;/keyword&gt;&lt;/keywords&gt;&lt;dates&gt;&lt;year&gt;2006&lt;/year&gt;&lt;pub-dates&gt;&lt;date&gt;Apr&lt;/date&gt;&lt;/pub-dates&gt;&lt;/dates&gt;&lt;isbn&gt;1745-2473&lt;/isbn&gt;&lt;accession-num&gt;WOS:000236979500016&lt;/accession-num&gt;&lt;label&gt;Pfeiffer2006&lt;/label&gt;&lt;urls&gt;&lt;related-urls&gt;&lt;url&gt;&amp;lt;Go to ISI&amp;gt;://WOS:000236979500016&lt;/url&gt;&lt;/related-urls&gt;&lt;/urls&gt;&lt;electronic-resource-num&gt;Doi 10.1038/Nphys265&lt;/electronic-resource-num&gt;&lt;language&gt;English&lt;/language&gt;&lt;/record&gt;&lt;/Cite&gt;&lt;/EndNote&gt;</w:instrText>
      </w:r>
      <w:r w:rsidR="0070302E">
        <w:fldChar w:fldCharType="separate"/>
      </w:r>
      <w:r w:rsidR="00170978">
        <w:rPr>
          <w:noProof/>
        </w:rPr>
        <w:t>(105)</w:t>
      </w:r>
      <w:r w:rsidR="0070302E">
        <w:fldChar w:fldCharType="end"/>
      </w:r>
      <w:r w:rsidR="0070302E">
        <w:t>.</w:t>
      </w:r>
      <w:r>
        <w:t xml:space="preserve"> </w:t>
      </w:r>
      <w:r w:rsidR="00A67F32">
        <w:t>As most other phase contrasting techniques, free phase propagation is mainly used at synchrotron sources, as most lab-based X-ray CT sources cannot provide sufficient beam coherence.</w:t>
      </w:r>
      <w:r w:rsidR="00A67F32" w:rsidRPr="00F640D0">
        <w:t xml:space="preserve"> </w:t>
      </w:r>
      <w:r w:rsidR="00D26697">
        <w:t xml:space="preserve">Coherence of the X-ray beam is important for the interference and hence phase information to be extracted correctly </w:t>
      </w:r>
      <w:r w:rsidR="00D26697">
        <w:fldChar w:fldCharType="begin"/>
      </w:r>
      <w:r w:rsidR="00170978">
        <w:instrText xml:space="preserve"> ADDIN EN.CITE &lt;EndNote&gt;&lt;Cite&gt;&lt;Author&gt;Als-Nielsen&lt;/Author&gt;&lt;Year&gt;2011&lt;/Year&gt;&lt;RecNum&gt;197&lt;/RecNum&gt;&lt;DisplayText&gt;(104)&lt;/DisplayText&gt;&lt;record&gt;&lt;rec-number&gt;197&lt;/rec-number&gt;&lt;foreign-keys&gt;&lt;key app="EN" db-id="rds90pspit2frzeresr5szedf5psfw2pa9zd" timestamp="1427108846"&gt;197&lt;/key&gt;&lt;/foreign-keys&gt;&lt;ref-type name="Electronic Book"&gt;44&lt;/ref-type&gt;&lt;contributors&gt;&lt;authors&gt;&lt;author&gt;Als-Nielsen, J.&lt;/author&gt;&lt;author&gt;McMorrow, Des&lt;/author&gt;&lt;/authors&gt;&lt;/contributors&gt;&lt;titles&gt;&lt;title&gt;Elements of modern X-ray physics&lt;/title&gt;&lt;/titles&gt;&lt;pages&gt;xii, 419 p.&lt;/pages&gt;&lt;edition&gt;2nd&lt;/edition&gt;&lt;keywords&gt;&lt;keyword&gt;X-rays.&lt;/keyword&gt;&lt;keyword&gt;Electromagnetic waves.&lt;/keyword&gt;&lt;/keywords&gt;&lt;dates&gt;&lt;year&gt;2011&lt;/year&gt;&lt;/dates&gt;&lt;pub-location&gt;Chichester, West Sussex&lt;/pub-location&gt;&lt;publisher&gt;John Wiley&lt;/publisher&gt;&lt;call-num&gt;E-RESOURCE INTERNET Internet E-BOOK&lt;/call-num&gt;&lt;label&gt;AlsNielsen2011&lt;/label&gt;&lt;urls&gt;&lt;related-urls&gt;&lt;url&gt;http://site.ebrary.com/lib/soton/Doc?id=10510633&lt;/url&gt;&lt;/related-urls&gt;&lt;/urls&gt;&lt;/record&gt;&lt;/Cite&gt;&lt;/EndNote&gt;</w:instrText>
      </w:r>
      <w:r w:rsidR="00D26697">
        <w:fldChar w:fldCharType="separate"/>
      </w:r>
      <w:r w:rsidR="00170978">
        <w:rPr>
          <w:noProof/>
        </w:rPr>
        <w:t>(104)</w:t>
      </w:r>
      <w:r w:rsidR="00D26697">
        <w:fldChar w:fldCharType="end"/>
      </w:r>
      <w:r w:rsidR="00D26697">
        <w:t xml:space="preserve">. </w:t>
      </w:r>
      <w:r w:rsidR="00A67F32">
        <w:t>Another</w:t>
      </w:r>
      <w:r w:rsidR="00A67F32" w:rsidRPr="00F640D0">
        <w:t xml:space="preserve"> advantage</w:t>
      </w:r>
      <w:r w:rsidR="002D01C1">
        <w:t>s</w:t>
      </w:r>
      <w:r w:rsidR="00A67F32" w:rsidRPr="00F640D0">
        <w:t xml:space="preserve"> of synchrotron radiation includes the fact that the X-ray beam is </w:t>
      </w:r>
      <w:r w:rsidR="00D26697">
        <w:t>monochromatic</w:t>
      </w:r>
      <w:r w:rsidR="00A67F32" w:rsidRPr="00F640D0">
        <w:t xml:space="preserve"> </w:t>
      </w:r>
      <w:r w:rsidR="002D01C1">
        <w:t xml:space="preserve">and is delivered at </w:t>
      </w:r>
      <w:r w:rsidR="00A67F32" w:rsidRPr="00F640D0">
        <w:t>high flux</w:t>
      </w:r>
      <w:r w:rsidR="00882698">
        <w:t xml:space="preserve">, both </w:t>
      </w:r>
      <w:r w:rsidR="00882698">
        <w:lastRenderedPageBreak/>
        <w:t xml:space="preserve">of which are not essential for propagation-based phase contrast </w:t>
      </w:r>
      <w:r w:rsidR="00882698">
        <w:fldChar w:fldCharType="begin"/>
      </w:r>
      <w:r w:rsidR="00170978">
        <w:instrText xml:space="preserve"> ADDIN EN.CITE &lt;EndNote&gt;&lt;Cite&gt;&lt;Author&gt;Wilkins&lt;/Author&gt;&lt;Year&gt;1996&lt;/Year&gt;&lt;RecNum&gt;266&lt;/RecNum&gt;&lt;DisplayText&gt;(106)&lt;/DisplayText&gt;&lt;record&gt;&lt;rec-number&gt;266&lt;/rec-number&gt;&lt;foreign-keys&gt;&lt;key app="EN" db-id="rds90pspit2frzeresr5szedf5psfw2pa9zd" timestamp="1453887030"&gt;266&lt;/key&gt;&lt;/foreign-keys&gt;&lt;ref-type name="Journal Article"&gt;17&lt;/ref-type&gt;&lt;contributors&gt;&lt;authors&gt;&lt;author&gt;Wilkins, S. W.&lt;/author&gt;&lt;author&gt;Gureyev, T. E.&lt;/author&gt;&lt;author&gt;Gao, D.&lt;/author&gt;&lt;author&gt;Pogany, A.&lt;/author&gt;&lt;author&gt;Stevenson, A. W.&lt;/author&gt;&lt;/authors&gt;&lt;/contributors&gt;&lt;titles&gt;&lt;title&gt;Phase-contrast imaging using polychromatic hard X-rays&lt;/title&gt;&lt;secondary-title&gt;Nature&lt;/secondary-title&gt;&lt;alt-title&gt;Nature&lt;/alt-title&gt;&lt;/titles&gt;&lt;periodical&gt;&lt;full-title&gt;Nature&lt;/full-title&gt;&lt;abbr-1&gt;Nature&lt;/abbr-1&gt;&lt;/periodical&gt;&lt;alt-periodical&gt;&lt;full-title&gt;Nature&lt;/full-title&gt;&lt;abbr-1&gt;Nature&lt;/abbr-1&gt;&lt;/alt-periodical&gt;&lt;pages&gt;335-338&lt;/pages&gt;&lt;volume&gt;384&lt;/volume&gt;&lt;number&gt;6607&lt;/number&gt;&lt;keywords&gt;&lt;keyword&gt;of-intensity equation&lt;/keyword&gt;&lt;keyword&gt;object&lt;/keyword&gt;&lt;/keywords&gt;&lt;dates&gt;&lt;year&gt;1996&lt;/year&gt;&lt;pub-dates&gt;&lt;date&gt;Nov 28&lt;/date&gt;&lt;/pub-dates&gt;&lt;/dates&gt;&lt;isbn&gt;0028-0836&lt;/isbn&gt;&lt;accession-num&gt;WOS:A1996VV27100041&lt;/accession-num&gt;&lt;label&gt;Wilkins1996&lt;/label&gt;&lt;urls&gt;&lt;related-urls&gt;&lt;url&gt;&amp;lt;Go to ISI&amp;gt;://WOS:A1996VV27100041&lt;/url&gt;&lt;/related-urls&gt;&lt;/urls&gt;&lt;electronic-resource-num&gt;Doi 10.1038/384335a0&lt;/electronic-resource-num&gt;&lt;language&gt;English&lt;/language&gt;&lt;/record&gt;&lt;/Cite&gt;&lt;/EndNote&gt;</w:instrText>
      </w:r>
      <w:r w:rsidR="00882698">
        <w:fldChar w:fldCharType="separate"/>
      </w:r>
      <w:r w:rsidR="00170978">
        <w:rPr>
          <w:noProof/>
        </w:rPr>
        <w:t>(106)</w:t>
      </w:r>
      <w:r w:rsidR="00882698">
        <w:fldChar w:fldCharType="end"/>
      </w:r>
      <w:r w:rsidR="002D01C1">
        <w:t>, but avoid beam hardening effects and reduce scanning time significantly, respectively</w:t>
      </w:r>
      <w:r w:rsidR="00A67F32" w:rsidRPr="00F640D0">
        <w:t>.</w:t>
      </w:r>
      <w:r w:rsidR="00A67F32">
        <w:t xml:space="preserve"> Phase contrast µCT</w:t>
      </w:r>
      <w:r>
        <w:t xml:space="preserve"> has successfully been used to image sub</w:t>
      </w:r>
      <w:r w:rsidR="002D01C1">
        <w:t>-</w:t>
      </w:r>
      <w:r>
        <w:t>micro</w:t>
      </w:r>
      <w:r w:rsidR="002D01C1">
        <w:t>metre</w:t>
      </w:r>
      <w:r>
        <w:t xml:space="preserve"> particles in unstained lung tissue with a voxel size of 370</w:t>
      </w:r>
      <w:r w:rsidR="00F85B5A">
        <w:t xml:space="preserve"> </w:t>
      </w:r>
      <w:r>
        <w:t xml:space="preserve">nm </w:t>
      </w:r>
      <w:r w:rsidR="0070302E">
        <w:fldChar w:fldCharType="begin"/>
      </w:r>
      <w:r w:rsidR="00170978">
        <w:instrText xml:space="preserve"> ADDIN EN.CITE &lt;EndNote&gt;&lt;Cite&gt;&lt;Author&gt;Schittny&lt;/Author&gt;&lt;Year&gt;2011&lt;/Year&gt;&lt;RecNum&gt;251&lt;/RecNum&gt;&lt;DisplayText&gt;(107)&lt;/DisplayText&gt;&lt;record&gt;&lt;rec-number&gt;251&lt;/rec-number&gt;&lt;foreign-keys&gt;&lt;key app="EN" db-id="rds90pspit2frzeresr5szedf5psfw2pa9zd" timestamp="1453816909"&gt;251&lt;/key&gt;&lt;/foreign-keys&gt;&lt;ref-type name="Journal Article"&gt;17&lt;/ref-type&gt;&lt;contributors&gt;&lt;authors&gt;&lt;author&gt;Schittny, J. C.&lt;/author&gt;&lt;author&gt;Barre, S. F.&lt;/author&gt;&lt;author&gt;Mokso, R.&lt;/author&gt;&lt;author&gt;Haberthur, D.&lt;/author&gt;&lt;author&gt;Semmler-Behnke, M.&lt;/author&gt;&lt;author&gt;Kreyling, W. G.&lt;/author&gt;&lt;author&gt;Tsuda, A.&lt;/author&gt;&lt;author&gt;Stampanoni, M.&lt;/author&gt;&lt;/authors&gt;&lt;/contributors&gt;&lt;auth-address&gt;Univ Bern, Inst Anat, CH-3012 Bern, Switzerland&lt;/auth-address&gt;&lt;titles&gt;&lt;title&gt;High-Resolution Phase-Contrast Imaging of Submicron Particles in Unstained Lung Tissue&lt;/title&gt;&lt;secondary-title&gt;10th International Conference on X-Ray Microscopy&lt;/secondary-title&gt;&lt;alt-title&gt;Aip Conf Proc&lt;/alt-title&gt;&lt;/titles&gt;&lt;periodical&gt;&lt;full-title&gt;10th International Conference on X-Ray Microscopy&lt;/full-title&gt;&lt;abbr-1&gt;Aip Conf Proc&lt;/abbr-1&gt;&lt;/periodical&gt;&lt;alt-periodical&gt;&lt;full-title&gt;10th International Conference on X-Ray Microscopy&lt;/full-title&gt;&lt;abbr-1&gt;Aip Conf Proc&lt;/abbr-1&gt;&lt;/alt-periodical&gt;&lt;pages&gt;384-387&lt;/pages&gt;&lt;volume&gt;1365&lt;/volume&gt;&lt;keywords&gt;&lt;keyword&gt;synchrotron&lt;/keyword&gt;&lt;keyword&gt;x-ray tomographic microscopy&lt;/keyword&gt;&lt;keyword&gt;lung&lt;/keyword&gt;&lt;keyword&gt;submicron particles&lt;/keyword&gt;&lt;keyword&gt;phase contrast&lt;/keyword&gt;&lt;keyword&gt;absorption contrast&lt;/keyword&gt;&lt;keyword&gt;tomographic microscopy&lt;/keyword&gt;&lt;keyword&gt;deposition&lt;/keyword&gt;&lt;/keywords&gt;&lt;dates&gt;&lt;year&gt;2011&lt;/year&gt;&lt;/dates&gt;&lt;isbn&gt;0094-243X&lt;/isbn&gt;&lt;accession-num&gt;WOS:000298672400090&lt;/accession-num&gt;&lt;label&gt;Schittny2011&lt;/label&gt;&lt;urls&gt;&lt;related-urls&gt;&lt;url&gt;&amp;lt;Go to ISI&amp;gt;://WOS:000298672400090&lt;/url&gt;&lt;/related-urls&gt;&lt;/urls&gt;&lt;electronic-resource-num&gt;10.1063/1.3625383&lt;/electronic-resource-num&gt;&lt;language&gt;English&lt;/language&gt;&lt;/record&gt;&lt;/Cite&gt;&lt;/EndNote&gt;</w:instrText>
      </w:r>
      <w:r w:rsidR="0070302E">
        <w:fldChar w:fldCharType="separate"/>
      </w:r>
      <w:r w:rsidR="00170978">
        <w:rPr>
          <w:noProof/>
        </w:rPr>
        <w:t>(107)</w:t>
      </w:r>
      <w:r w:rsidR="0070302E">
        <w:fldChar w:fldCharType="end"/>
      </w:r>
      <w:r>
        <w:t>.</w:t>
      </w:r>
    </w:p>
    <w:p w14:paraId="56FF8A60" w14:textId="175884D3" w:rsidR="002D01C1" w:rsidRDefault="000A20A4" w:rsidP="00EE3847">
      <w:pPr>
        <w:spacing w:line="480" w:lineRule="auto"/>
        <w:jc w:val="both"/>
      </w:pPr>
      <w:r>
        <w:t xml:space="preserve">However, the technique has been used relatively little to image the vasculature. </w:t>
      </w:r>
      <w:r w:rsidR="00455FFA">
        <w:t xml:space="preserve">Lang </w:t>
      </w:r>
      <w:r w:rsidR="00455FFA" w:rsidRPr="00455FFA">
        <w:rPr>
          <w:i/>
        </w:rPr>
        <w:t>et al.</w:t>
      </w:r>
      <w:r w:rsidR="00455FFA">
        <w:t xml:space="preserve"> </w:t>
      </w:r>
      <w:r w:rsidR="0070302E">
        <w:fldChar w:fldCharType="begin">
          <w:fldData xml:space="preserve">PEVuZE5vdGU+PENpdGU+PEF1dGhvcj5MYW5nPC9BdXRob3I+PFllYXI+MjAxMjwvWWVhcj48UmVj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</w:fldData>
        </w:fldChar>
      </w:r>
      <w:r w:rsidR="00AC3FC6">
        <w:instrText xml:space="preserve"> ADDIN EN.CITE </w:instrText>
      </w:r>
      <w:r w:rsidR="00AC3FC6">
        <w:fldChar w:fldCharType="begin">
          <w:fldData xml:space="preserve">PEVuZE5vdGU+PENpdGU+PEF1dGhvcj5MYW5nPC9BdXRob3I+PFllYXI+MjAxMjwvWWVhcj48UmVj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</w:fldData>
        </w:fldChar>
      </w:r>
      <w:r w:rsidR="00AC3FC6">
        <w:instrText xml:space="preserve"> ADDIN EN.CITE.DATA </w:instrText>
      </w:r>
      <w:r w:rsidR="00AC3FC6">
        <w:fldChar w:fldCharType="end"/>
      </w:r>
      <w:r w:rsidR="0070302E">
        <w:fldChar w:fldCharType="separate"/>
      </w:r>
      <w:r w:rsidR="00AC3FC6">
        <w:rPr>
          <w:noProof/>
        </w:rPr>
        <w:t>(4)</w:t>
      </w:r>
      <w:r w:rsidR="0070302E">
        <w:fldChar w:fldCharType="end"/>
      </w:r>
      <w:r w:rsidR="0035106B">
        <w:t xml:space="preserve"> have been able to identify tumour vas</w:t>
      </w:r>
      <w:r w:rsidR="0080452C">
        <w:t xml:space="preserve">culature and only recently it was reported that phase contrast imaging in conjunction with phase retrieval at synchrotron facilities enabled simultaneous visualisation of blood vessels and nerve fibres in the spinal cord without </w:t>
      </w:r>
      <w:r w:rsidR="006662E7">
        <w:t xml:space="preserve">the need for </w:t>
      </w:r>
      <w:r w:rsidR="0080452C">
        <w:t>contrast agent</w:t>
      </w:r>
      <w:r w:rsidR="006662E7">
        <w:t>s</w:t>
      </w:r>
      <w:r w:rsidR="0080452C">
        <w:t xml:space="preserve"> </w:t>
      </w:r>
      <w:r w:rsidR="0070302E">
        <w:fldChar w:fldCharType="begin"/>
      </w:r>
      <w:r w:rsidR="00170978">
        <w:instrText xml:space="preserve"> ADDIN EN.CITE &lt;EndNote&gt;&lt;Cite&gt;&lt;Author&gt;Liu&lt;/Author&gt;&lt;Year&gt;2012&lt;/Year&gt;&lt;RecNum&gt;85&lt;/RecNum&gt;&lt;DisplayText&gt;(108)&lt;/DisplayText&gt;&lt;record&gt;&lt;rec-number&gt;85&lt;/rec-number&gt;&lt;foreign-keys&gt;&lt;key app="EN" db-id="rds90pspit2frzeresr5szedf5psfw2pa9zd" timestamp="1375446801"&gt;85&lt;/key&gt;&lt;/foreign-keys&gt;&lt;ref-type name="Journal Article"&gt;17&lt;/ref-type&gt;&lt;contributors&gt;&lt;authors&gt;&lt;author&gt;Liu, G.&lt;/author&gt;&lt;author&gt;Mac Gabhann, F.&lt;/author&gt;&lt;author&gt;Popel, A. S.&lt;/author&gt;&lt;/authors&gt;&lt;/contributors&gt;&lt;auth-address&gt;Liu, G&amp;#xD;Johns Hopkins Univ, Sch Med, Dept Biomed Engn, Syst Biol Lab, Baltimore, MD 21205 USA&amp;#xD;Johns Hopkins Univ, Sch Med, Dept Biomed Engn, Syst Biol Lab, Baltimore, MD 21205 USA&amp;#xD;Johns Hopkins Univ, Sch Med, Dept Biomed Engn, Syst Biol Lab, Baltimore, MD 21205 USA&amp;#xD;Johns Hopkins Univ, Dept Biomed Engn, Inst Computat Med, Baltimore, MD USA&lt;/auth-address&gt;&lt;titles&gt;&lt;title&gt;Effects of Fiber Type and Size on the Heterogeneity of Oxygen Distribution in Exercising Skeletal Muscl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7&lt;/volume&gt;&lt;number&gt;9&lt;/number&gt;&lt;keywords&gt;&lt;keyword&gt;peripheral arterial-disease&lt;/keyword&gt;&lt;keyword&gt;extensor digitorum longus&lt;/keyword&gt;&lt;keyword&gt;interstitial fluid volume&lt;/keyword&gt;&lt;keyword&gt;blood-flow&lt;/keyword&gt;&lt;keyword&gt;microvascular networks&lt;/keyword&gt;&lt;keyword&gt;computational model&lt;/keyword&gt;&lt;keyword&gt;oxidative capacity&lt;/keyword&gt;&lt;keyword&gt;vegf gradients&lt;/keyword&gt;&lt;keyword&gt;shear-stress&lt;/keyword&gt;&lt;keyword&gt;transport&lt;/keyword&gt;&lt;/keywords&gt;&lt;dates&gt;&lt;year&gt;2012&lt;/year&gt;&lt;pub-dates&gt;&lt;date&gt;Sep 18&lt;/date&gt;&lt;/pub-dates&gt;&lt;/dates&gt;&lt;isbn&gt;1932-6203&lt;/isbn&gt;&lt;accession-num&gt;WOS:000311313900023&lt;/accession-num&gt;&lt;label&gt;Liu2012&lt;/label&gt;&lt;urls&gt;&lt;related-urls&gt;&lt;url&gt;&amp;lt;Go to ISI&amp;gt;://WOS:000311313900023&lt;/url&gt;&lt;/related-urls&gt;&lt;/urls&gt;&lt;electronic-resource-num&gt;ARTN e44375&amp;#xD;DOI 10.1371/journal.pone.0044375&lt;/electronic-resource-num&gt;&lt;language&gt;English&lt;/language&gt;&lt;/record&gt;&lt;/Cite&gt;&lt;/EndNote&gt;</w:instrText>
      </w:r>
      <w:r w:rsidR="0070302E">
        <w:fldChar w:fldCharType="separate"/>
      </w:r>
      <w:r w:rsidR="00170978">
        <w:rPr>
          <w:noProof/>
        </w:rPr>
        <w:t>(108)</w:t>
      </w:r>
      <w:r w:rsidR="0070302E">
        <w:fldChar w:fldCharType="end"/>
      </w:r>
      <w:r w:rsidR="0080452C">
        <w:t xml:space="preserve">. </w:t>
      </w:r>
      <w:r w:rsidR="00FA68DF">
        <w:t>Using state-of-the</w:t>
      </w:r>
      <w:r w:rsidR="001B67E1">
        <w:t>-</w:t>
      </w:r>
      <w:r w:rsidR="00FA68DF">
        <w:t>art lab-based µCT systems that are partially coherent due to their small spot size</w:t>
      </w:r>
      <w:r w:rsidR="0035106B">
        <w:t>,</w:t>
      </w:r>
      <w:r w:rsidR="00672CB0">
        <w:t xml:space="preserve"> </w:t>
      </w:r>
      <w:r w:rsidR="00455FFA">
        <w:t xml:space="preserve">Walton </w:t>
      </w:r>
      <w:r w:rsidR="00455FFA" w:rsidRPr="00455FFA">
        <w:rPr>
          <w:i/>
        </w:rPr>
        <w:t>et al.</w:t>
      </w:r>
      <w:r w:rsidR="00455FFA">
        <w:t xml:space="preserve"> </w:t>
      </w:r>
      <w:r w:rsidR="00672CB0">
        <w:fldChar w:fldCharType="begin"/>
      </w:r>
      <w:r w:rsidR="00170978">
        <w:instrText xml:space="preserve"> ADDIN EN.CITE &lt;EndNote&gt;&lt;Cite&gt;&lt;Author&gt;Walton&lt;/Author&gt;&lt;Year&gt;2015&lt;/Year&gt;&lt;RecNum&gt;252&lt;/RecNum&gt;&lt;DisplayText&gt;(109)&lt;/DisplayText&gt;&lt;record&gt;&lt;rec-number&gt;252&lt;/rec-number&gt;&lt;foreign-keys&gt;&lt;key app="EN" db-id="rds90pspit2frzeresr5szedf5psfw2pa9zd" timestamp="1453817053"&gt;252&lt;/key&gt;&lt;/foreign-keys&gt;&lt;ref-type name="Journal Article"&gt;17&lt;/ref-type&gt;&lt;contributors&gt;&lt;authors&gt;&lt;author&gt;Walton, L. A.&lt;/author&gt;&lt;author&gt;Bradley, R. S.&lt;/author&gt;&lt;author&gt;Withers, P. J.&lt;/author&gt;&lt;author&gt;Newton, V. L.&lt;/author&gt;&lt;author&gt;Watson, R. E.&lt;/author&gt;&lt;author&gt;Austin, C.&lt;/author&gt;&lt;author&gt;Sherratt, M. J.&lt;/author&gt;&lt;/authors&gt;&lt;/contributors&gt;&lt;auth-address&gt;Institute of Cardiovascular Sciences.&amp;#xD;School of Materials.&amp;#xD;Institute of Inflammation and Repair, University of Manchester, Manchester, United Kingdom.&amp;#xD;1] Institute of Cardiovascular Sciences [2] Faculty of Health and Social Care, Edge Hill University, Ormskirk, United Kingdom.&lt;/auth-address&gt;&lt;titles&gt;&lt;title&gt;Morphological Characterisation of Unstained and Intact Tissue Micro-architecture by X-ray Computed Micro- and Nano-Tomography&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0074&lt;/pages&gt;&lt;volume&gt;5&lt;/volume&gt;&lt;dates&gt;&lt;year&gt;2015&lt;/year&gt;&lt;/dates&gt;&lt;isbn&gt;2045-2322 (Electronic)&amp;#xD;2045-2322 (Linking)&lt;/isbn&gt;&lt;accession-num&gt;25975937&lt;/accession-num&gt;&lt;label&gt;Walton2015&lt;/label&gt;&lt;urls&gt;&lt;related-urls&gt;&lt;url&gt;http://www.ncbi.nlm.nih.gov/pubmed/25975937&lt;/url&gt;&lt;/related-urls&gt;&lt;/urls&gt;&lt;custom2&gt;4650804&lt;/custom2&gt;&lt;electronic-resource-num&gt;10.1038/srep10074&lt;/electronic-resource-num&gt;&lt;/record&gt;&lt;/Cite&gt;&lt;/EndNote&gt;</w:instrText>
      </w:r>
      <w:r w:rsidR="00672CB0">
        <w:fldChar w:fldCharType="separate"/>
      </w:r>
      <w:r w:rsidR="00170978">
        <w:rPr>
          <w:noProof/>
        </w:rPr>
        <w:t>(109)</w:t>
      </w:r>
      <w:r w:rsidR="00672CB0">
        <w:fldChar w:fldCharType="end"/>
      </w:r>
      <w:r w:rsidR="0035106B">
        <w:t xml:space="preserve"> </w:t>
      </w:r>
      <w:r w:rsidR="00FA68DF">
        <w:t xml:space="preserve">demonstrated that </w:t>
      </w:r>
      <w:r w:rsidR="0035106B">
        <w:t xml:space="preserve">phase enhancement </w:t>
      </w:r>
      <w:r w:rsidR="00FA68DF">
        <w:t>can also be exploited to some extent using commercial µCT scanners</w:t>
      </w:r>
      <w:r w:rsidR="0035106B">
        <w:t xml:space="preserve">. </w:t>
      </w:r>
      <w:r w:rsidR="00FA68DF">
        <w:t xml:space="preserve">Namely, </w:t>
      </w:r>
      <w:r w:rsidR="00455FFA">
        <w:t xml:space="preserve">Walton </w:t>
      </w:r>
      <w:r w:rsidR="00455FFA" w:rsidRPr="00455FFA">
        <w:rPr>
          <w:i/>
        </w:rPr>
        <w:t>et al.</w:t>
      </w:r>
      <w:r w:rsidR="00455FFA">
        <w:t xml:space="preserve"> </w:t>
      </w:r>
      <w:r w:rsidR="00672CB0">
        <w:fldChar w:fldCharType="begin"/>
      </w:r>
      <w:r w:rsidR="00170978">
        <w:instrText xml:space="preserve"> ADDIN EN.CITE &lt;EndNote&gt;&lt;Cite&gt;&lt;Author&gt;Walton&lt;/Author&gt;&lt;Year&gt;2015&lt;/Year&gt;&lt;RecNum&gt;252&lt;/RecNum&gt;&lt;DisplayText&gt;(109)&lt;/DisplayText&gt;&lt;record&gt;&lt;rec-number&gt;252&lt;/rec-number&gt;&lt;foreign-keys&gt;&lt;key app="EN" db-id="rds90pspit2frzeresr5szedf5psfw2pa9zd" timestamp="1453817053"&gt;252&lt;/key&gt;&lt;/foreign-keys&gt;&lt;ref-type name="Journal Article"&gt;17&lt;/ref-type&gt;&lt;contributors&gt;&lt;authors&gt;&lt;author&gt;Walton, L. A.&lt;/author&gt;&lt;author&gt;Bradley, R. S.&lt;/author&gt;&lt;author&gt;Withers, P. J.&lt;/author&gt;&lt;author&gt;Newton, V. L.&lt;/author&gt;&lt;author&gt;Watson, R. E.&lt;/author&gt;&lt;author&gt;Austin, C.&lt;/author&gt;&lt;author&gt;Sherratt, M. J.&lt;/author&gt;&lt;/authors&gt;&lt;/contributors&gt;&lt;auth-address&gt;Institute of Cardiovascular Sciences.&amp;#xD;School of Materials.&amp;#xD;Institute of Inflammation and Repair, University of Manchester, Manchester, United Kingdom.&amp;#xD;1] Institute of Cardiovascular Sciences [2] Faculty of Health and Social Care, Edge Hill University, Ormskirk, United Kingdom.&lt;/auth-address&gt;&lt;titles&gt;&lt;title&gt;Morphological Characterisation of Unstained and Intact Tissue Micro-architecture by X-ray Computed Micro- and Nano-Tomography&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0074&lt;/pages&gt;&lt;volume&gt;5&lt;/volume&gt;&lt;dates&gt;&lt;year&gt;2015&lt;/year&gt;&lt;/dates&gt;&lt;isbn&gt;2045-2322 (Electronic)&amp;#xD;2045-2322 (Linking)&lt;/isbn&gt;&lt;accession-num&gt;25975937&lt;/accession-num&gt;&lt;label&gt;Walton2015&lt;/label&gt;&lt;urls&gt;&lt;related-urls&gt;&lt;url&gt;http://www.ncbi.nlm.nih.gov/pubmed/25975937&lt;/url&gt;&lt;/related-urls&gt;&lt;/urls&gt;&lt;custom2&gt;4650804&lt;/custom2&gt;&lt;electronic-resource-num&gt;10.1038/srep10074&lt;/electronic-resource-num&gt;&lt;/record&gt;&lt;/Cite&gt;&lt;/EndNote&gt;</w:instrText>
      </w:r>
      <w:r w:rsidR="00672CB0">
        <w:fldChar w:fldCharType="separate"/>
      </w:r>
      <w:r w:rsidR="00170978">
        <w:rPr>
          <w:noProof/>
        </w:rPr>
        <w:t>(109)</w:t>
      </w:r>
      <w:r w:rsidR="00672CB0">
        <w:fldChar w:fldCharType="end"/>
      </w:r>
      <w:r w:rsidR="00672CB0">
        <w:t xml:space="preserve"> </w:t>
      </w:r>
      <w:r w:rsidR="00DA14D4">
        <w:t>visualised sub-micro</w:t>
      </w:r>
      <w:r w:rsidR="002D01C1">
        <w:t>metre</w:t>
      </w:r>
      <w:r w:rsidR="00DA14D4">
        <w:t xml:space="preserve"> structures within skin and rat artery walls</w:t>
      </w:r>
      <w:r w:rsidR="00515A77">
        <w:t xml:space="preserve"> using µCT and they reported that subsequent </w:t>
      </w:r>
      <w:r w:rsidR="0035106B">
        <w:t>histological and immunohistochemical staining</w:t>
      </w:r>
      <w:r w:rsidR="00515A77">
        <w:t xml:space="preserve"> was compatible with prior X-ray exposure</w:t>
      </w:r>
      <w:r w:rsidR="005106E0">
        <w:t xml:space="preserve">. </w:t>
      </w:r>
    </w:p>
    <w:p w14:paraId="79FE1797" w14:textId="37543427" w:rsidR="00FD6B4B" w:rsidRDefault="00B824C4" w:rsidP="00EE3847">
      <w:pPr>
        <w:spacing w:line="480" w:lineRule="auto"/>
        <w:jc w:val="both"/>
      </w:pPr>
      <w:r>
        <w:t>Other phase</w:t>
      </w:r>
      <w:r w:rsidR="00AB5D0E">
        <w:t xml:space="preserve"> </w:t>
      </w:r>
      <w:r>
        <w:t>contrast techniques include grating interferometry</w:t>
      </w:r>
      <w:r w:rsidR="00882698">
        <w:t xml:space="preserve">, for which the requirement of coherence is lifted as the coherence can be created by placing a grating between source and sample </w:t>
      </w:r>
      <w:r w:rsidR="00882698">
        <w:fldChar w:fldCharType="begin"/>
      </w:r>
      <w:r w:rsidR="00170978">
        <w:instrText xml:space="preserve"> ADDIN EN.CITE &lt;EndNote&gt;&lt;Cite&gt;&lt;Author&gt;Pfeiffer&lt;/Author&gt;&lt;Year&gt;2006&lt;/Year&gt;&lt;RecNum&gt;236&lt;/RecNum&gt;&lt;DisplayText&gt;(105)&lt;/DisplayText&gt;&lt;record&gt;&lt;rec-number&gt;236&lt;/rec-number&gt;&lt;foreign-keys&gt;&lt;key app="EN" db-id="rds90pspit2frzeresr5szedf5psfw2pa9zd" timestamp="1453805793"&gt;236&lt;/key&gt;&lt;/foreign-keys&gt;&lt;ref-type name="Journal Article"&gt;17&lt;/ref-type&gt;&lt;contributors&gt;&lt;authors&gt;&lt;author&gt;Pfeiffer, F.&lt;/author&gt;&lt;author&gt;Weitkamp, T.&lt;/author&gt;&lt;author&gt;Bunk, O.&lt;/author&gt;&lt;author&gt;David, C.&lt;/author&gt;&lt;/authors&gt;&lt;/contributors&gt;&lt;auth-address&gt;Paul Scherrer Inst, CH-5232 Villigen, Switzerland&amp;#xD;Forschungszentrum Karlsruhe, D-76021 Karlsruhe, Germany&lt;/auth-address&gt;&lt;titles&gt;&lt;title&gt;Phase retrieval and differential phase-contrast imaging with low-brilliance X-ray sources&lt;/title&gt;&lt;secondary-title&gt;Nature Physics&lt;/secondary-title&gt;&lt;alt-title&gt;Nat Phys&lt;/alt-title&gt;&lt;/titles&gt;&lt;periodical&gt;&lt;full-title&gt;Nature Physics&lt;/full-title&gt;&lt;abbr-1&gt;Nat Phys&lt;/abbr-1&gt;&lt;/periodical&gt;&lt;alt-periodical&gt;&lt;full-title&gt;Nature Physics&lt;/full-title&gt;&lt;abbr-1&gt;Nat Phys&lt;/abbr-1&gt;&lt;/alt-periodical&gt;&lt;pages&gt;258-261&lt;/pages&gt;&lt;volume&gt;2&lt;/volume&gt;&lt;number&gt;4&lt;/number&gt;&lt;keywords&gt;&lt;keyword&gt;grating interferometer&lt;/keyword&gt;&lt;keyword&gt;synchrotron-radiation&lt;/keyword&gt;&lt;keyword&gt;tomography&lt;/keyword&gt;&lt;/keywords&gt;&lt;dates&gt;&lt;year&gt;2006&lt;/year&gt;&lt;pub-dates&gt;&lt;date&gt;Apr&lt;/date&gt;&lt;/pub-dates&gt;&lt;/dates&gt;&lt;isbn&gt;1745-2473&lt;/isbn&gt;&lt;accession-num&gt;WOS:000236979500016&lt;/accession-num&gt;&lt;label&gt;Pfeiffer2006&lt;/label&gt;&lt;urls&gt;&lt;related-urls&gt;&lt;url&gt;&amp;lt;Go to ISI&amp;gt;://WOS:000236979500016&lt;/url&gt;&lt;/related-urls&gt;&lt;/urls&gt;&lt;electronic-resource-num&gt;Doi 10.1038/Nphys265&lt;/electronic-resource-num&gt;&lt;language&gt;English&lt;/language&gt;&lt;/record&gt;&lt;/Cite&gt;&lt;/EndNote&gt;</w:instrText>
      </w:r>
      <w:r w:rsidR="00882698">
        <w:fldChar w:fldCharType="separate"/>
      </w:r>
      <w:r w:rsidR="00170978">
        <w:rPr>
          <w:noProof/>
        </w:rPr>
        <w:t>(105)</w:t>
      </w:r>
      <w:r w:rsidR="00882698">
        <w:fldChar w:fldCharType="end"/>
      </w:r>
      <w:r w:rsidR="00882698">
        <w:t>.</w:t>
      </w:r>
      <w:r>
        <w:t xml:space="preserve"> </w:t>
      </w:r>
      <w:r w:rsidR="00882698">
        <w:t>Grating interferometry makes use of two further gratings placed in between sample and detector to extract phase shift information. Using this technique</w:t>
      </w:r>
      <w:r w:rsidR="0053789F">
        <w:t xml:space="preserve"> it was possible to obtain</w:t>
      </w:r>
      <w:r w:rsidR="007717D3">
        <w:t xml:space="preserve"> images of</w:t>
      </w:r>
      <w:r w:rsidR="00AB39F5">
        <w:t xml:space="preserve"> rat brain </w:t>
      </w:r>
      <w:r w:rsidR="00AB39F5">
        <w:fldChar w:fldCharType="begin">
          <w:fldData xml:space="preserve">PEVuZE5vdGU+PENpdGU+PEF1dGhvcj5aaHU8L0F1dGhvcj48WWVhcj4yMDEwPC9ZZWFyPjxSZWNO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</w:fldData>
        </w:fldChar>
      </w:r>
      <w:r w:rsidR="00170978">
        <w:instrText xml:space="preserve"> ADDIN EN.CITE </w:instrText>
      </w:r>
      <w:r w:rsidR="00170978">
        <w:fldChar w:fldCharType="begin">
          <w:fldData xml:space="preserve">PEVuZE5vdGU+PENpdGU+PEF1dGhvcj5aaHU8L0F1dGhvcj48WWVhcj4yMDEwPC9ZZWFyPjxSZWNO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</w:fldData>
        </w:fldChar>
      </w:r>
      <w:r w:rsidR="00170978">
        <w:instrText xml:space="preserve"> ADDIN EN.CITE.DATA </w:instrText>
      </w:r>
      <w:r w:rsidR="00170978">
        <w:fldChar w:fldCharType="end"/>
      </w:r>
      <w:r w:rsidR="00AB39F5">
        <w:fldChar w:fldCharType="separate"/>
      </w:r>
      <w:r w:rsidR="00170978">
        <w:rPr>
          <w:noProof/>
        </w:rPr>
        <w:t>(110)</w:t>
      </w:r>
      <w:r w:rsidR="00AB39F5">
        <w:fldChar w:fldCharType="end"/>
      </w:r>
      <w:r w:rsidR="00AB39F5">
        <w:t>,</w:t>
      </w:r>
      <w:r w:rsidR="00882698">
        <w:t xml:space="preserve"> </w:t>
      </w:r>
      <w:r w:rsidR="0053789F">
        <w:t xml:space="preserve">images of rat testicle </w:t>
      </w:r>
      <w:r w:rsidR="007717D3">
        <w:t>at a comparable</w:t>
      </w:r>
      <w:r w:rsidR="0053789F">
        <w:t xml:space="preserve"> quality of histological images </w:t>
      </w:r>
      <w:r w:rsidR="0053789F">
        <w:fldChar w:fldCharType="begin"/>
      </w:r>
      <w:r w:rsidR="00170978">
        <w:instrText xml:space="preserve"> ADDIN EN.CITE &lt;EndNote&gt;&lt;Cite&gt;&lt;Author&gt;Zanette&lt;/Author&gt;&lt;Year&gt;2013&lt;/Year&gt;&lt;RecNum&gt;267&lt;/RecNum&gt;&lt;DisplayText&gt;(111)&lt;/DisplayText&gt;&lt;record&gt;&lt;rec-number&gt;267&lt;/rec-number&gt;&lt;foreign-keys&gt;&lt;key app="EN" db-id="rds90pspit2frzeresr5szedf5psfw2pa9zd" timestamp="1453887537"&gt;267&lt;/key&gt;&lt;/foreign-keys&gt;&lt;ref-type name="Journal Article"&gt;17&lt;/ref-type&gt;&lt;contributors&gt;&lt;authors&gt;&lt;author&gt;Zanette, I.&lt;/author&gt;&lt;author&gt;Weitkamp, T.&lt;/author&gt;&lt;author&gt;Le Duc, G.&lt;/author&gt;&lt;author&gt;Pfeiffer, F.&lt;/author&gt;&lt;/authors&gt;&lt;/contributors&gt;&lt;auth-address&gt;Zanette, I&amp;#xD;Tech Univ Munich, James Franck Str, Garching, Germany&amp;#xD;Tech Univ Munich, James Franck Str, Garching, Germany&amp;#xD;Tech Univ Munich, Garching, Germany&amp;#xD;European Synchrotron Radiat Facil, F-38043 Grenoble, France&amp;#xD;Synchrotron Soleil, Gif Sur Yvette, France&lt;/auth-address&gt;&lt;titles&gt;&lt;title&gt;X-ray grating-based phase tomography for 3D histology&lt;/title&gt;&lt;secondary-title&gt;Rsc Advances&lt;/secondary-title&gt;&lt;alt-title&gt;Rsc Adv&lt;/alt-title&gt;&lt;/titles&gt;&lt;periodical&gt;&lt;full-title&gt;Rsc Advances&lt;/full-title&gt;&lt;abbr-1&gt;Rsc Adv&lt;/abbr-1&gt;&lt;/periodical&gt;&lt;alt-periodical&gt;&lt;full-title&gt;Rsc Advances&lt;/full-title&gt;&lt;abbr-1&gt;Rsc Adv&lt;/abbr-1&gt;&lt;/alt-periodical&gt;&lt;pages&gt;19816-19819&lt;/pages&gt;&lt;volume&gt;3&lt;/volume&gt;&lt;number&gt;43&lt;/number&gt;&lt;keywords&gt;&lt;keyword&gt;synchrotron-radiation&lt;/keyword&gt;&lt;keyword&gt;human cerebellum&lt;/keyword&gt;&lt;keyword&gt;contrast&lt;/keyword&gt;&lt;keyword&gt;interferometer&lt;/keyword&gt;&lt;keyword&gt;absorption&lt;/keyword&gt;&lt;/keywords&gt;&lt;dates&gt;&lt;year&gt;2013&lt;/year&gt;&lt;/dates&gt;&lt;isbn&gt;2046-2069&lt;/isbn&gt;&lt;accession-num&gt;WOS:000325950600018&lt;/accession-num&gt;&lt;label&gt;Zanette2013&lt;/label&gt;&lt;urls&gt;&lt;related-urls&gt;&lt;url&gt;&amp;lt;Go to ISI&amp;gt;://WOS:000325950600018&lt;/url&gt;&lt;/related-urls&gt;&lt;/urls&gt;&lt;electronic-resource-num&gt;10.1039/c3ra41372a&lt;/electronic-resource-num&gt;&lt;language&gt;English&lt;/language&gt;&lt;/record&gt;&lt;/Cite&gt;&lt;/EndNote&gt;</w:instrText>
      </w:r>
      <w:r w:rsidR="0053789F">
        <w:fldChar w:fldCharType="separate"/>
      </w:r>
      <w:r w:rsidR="00170978">
        <w:rPr>
          <w:noProof/>
        </w:rPr>
        <w:t>(111)</w:t>
      </w:r>
      <w:r w:rsidR="0053789F">
        <w:fldChar w:fldCharType="end"/>
      </w:r>
      <w:r w:rsidR="0053789F">
        <w:t xml:space="preserve"> and differential phase and dark</w:t>
      </w:r>
      <w:r w:rsidR="002D01C1">
        <w:t xml:space="preserve"> </w:t>
      </w:r>
      <w:r w:rsidR="0053789F">
        <w:t xml:space="preserve">field images of a cancerous mastectomy </w:t>
      </w:r>
      <w:r w:rsidR="0053789F">
        <w:fldChar w:fldCharType="begin"/>
      </w:r>
      <w:r w:rsidR="00170978">
        <w:instrText xml:space="preserve"> ADDIN EN.CITE &lt;EndNote&gt;&lt;Cite&gt;&lt;Author&gt;Scherer&lt;/Author&gt;&lt;Year&gt;2014&lt;/Year&gt;&lt;RecNum&gt;268&lt;/RecNum&gt;&lt;DisplayText&gt;(112)&lt;/DisplayText&gt;&lt;record&gt;&lt;rec-number&gt;268&lt;/rec-number&gt;&lt;foreign-keys&gt;&lt;key app="EN" db-id="rds90pspit2frzeresr5szedf5psfw2pa9zd" timestamp="1453887908"&gt;268&lt;/key&gt;&lt;/foreign-keys&gt;&lt;ref-type name="Journal Article"&gt;17&lt;/ref-type&gt;&lt;contributors&gt;&lt;authors&gt;&lt;author&gt;Scherer, K.&lt;/author&gt;&lt;author&gt;Birnbacher, L.&lt;/author&gt;&lt;author&gt;Chabior, M.&lt;/author&gt;&lt;author&gt;Herzen, J.&lt;/author&gt;&lt;author&gt;Mayr, D.&lt;/author&gt;&lt;author&gt;Grandl, S.&lt;/author&gt;&lt;author&gt;Sztrokay-Gaul, A.&lt;/author&gt;&lt;author&gt;Hellerhoff, K.&lt;/author&gt;&lt;author&gt;Bamberg, F.&lt;/author&gt;&lt;author&gt;Pfeiffer, F.&lt;/author&gt;&lt;/authors&gt;&lt;/contributors&gt;&lt;auth-address&gt;Tech Univ Munich, Dept Phys, Lehrstuhl Biomed Phys, Garching, Germany&amp;#xD;Tech Univ Munich, Inst Med Tech, Garching, Germany&amp;#xD;Helmholtz Zentrum Geesthacht, Ctr Mat &amp;amp; Coastal Res, Geesthacht, Germany&amp;#xD;Univ Munich, Dept Pathol, Munich, Germany&amp;#xD;Univ Munich, Dept Clin Radiol, Munich, Germany&lt;/auth-address&gt;&lt;titles&gt;&lt;title&gt;Bi-Directional X-Ray Phase-Contrast Mammograph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9&lt;/volume&gt;&lt;number&gt;5&lt;/number&gt;&lt;keywords&gt;&lt;keyword&gt;in-situ&lt;/keyword&gt;&lt;keyword&gt;breast&lt;/keyword&gt;&lt;keyword&gt;interferometry&lt;/keyword&gt;&lt;keyword&gt;carcinoma&lt;/keyword&gt;&lt;keyword&gt;tumor&lt;/keyword&gt;&lt;keyword&gt;image&lt;/keyword&gt;&lt;/keywords&gt;&lt;dates&gt;&lt;year&gt;2014&lt;/year&gt;&lt;pub-dates&gt;&lt;date&gt;May 13&lt;/date&gt;&lt;/pub-dates&gt;&lt;/dates&gt;&lt;isbn&gt;1932-6203&lt;/isbn&gt;&lt;accession-num&gt;WOS:000336369200003&lt;/accession-num&gt;&lt;label&gt;Scherer2014&lt;/label&gt;&lt;urls&gt;&lt;related-urls&gt;&lt;url&gt;&amp;lt;Go to ISI&amp;gt;://WOS:000336369200003&lt;/url&gt;&lt;/related-urls&gt;&lt;/urls&gt;&lt;electronic-resource-num&gt;ARTN e93502&amp;#xD;10.1371/journal.pone.0093502&lt;/electronic-resource-num&gt;&lt;language&gt;English&lt;/language&gt;&lt;/record&gt;&lt;/Cite&gt;&lt;/EndNote&gt;</w:instrText>
      </w:r>
      <w:r w:rsidR="0053789F">
        <w:fldChar w:fldCharType="separate"/>
      </w:r>
      <w:r w:rsidR="00170978">
        <w:rPr>
          <w:noProof/>
        </w:rPr>
        <w:t>(112)</w:t>
      </w:r>
      <w:r w:rsidR="0053789F">
        <w:fldChar w:fldCharType="end"/>
      </w:r>
      <w:r w:rsidR="00856AF5">
        <w:t>,</w:t>
      </w:r>
      <w:r w:rsidR="0053789F">
        <w:t xml:space="preserve"> showing </w:t>
      </w:r>
      <w:r w:rsidR="00856AF5">
        <w:t xml:space="preserve">the </w:t>
      </w:r>
      <w:r w:rsidR="0053789F">
        <w:t xml:space="preserve">potential </w:t>
      </w:r>
      <w:r w:rsidR="00856AF5">
        <w:t xml:space="preserve">of grating-based interferometry </w:t>
      </w:r>
      <w:r w:rsidR="0053789F">
        <w:t xml:space="preserve">for </w:t>
      </w:r>
      <w:r w:rsidR="002D01C1">
        <w:t>pre-</w:t>
      </w:r>
      <w:r w:rsidR="0053789F">
        <w:t>clinical application</w:t>
      </w:r>
      <w:r w:rsidR="002D01C1">
        <w:t>s</w:t>
      </w:r>
      <w:r w:rsidR="0053789F">
        <w:t>.</w:t>
      </w:r>
      <w:r w:rsidR="007C4E87">
        <w:t xml:space="preserve"> All of the</w:t>
      </w:r>
      <w:r w:rsidR="00245A8A">
        <w:t xml:space="preserve"> mentioned</w:t>
      </w:r>
      <w:r w:rsidR="007C4E87">
        <w:t xml:space="preserve"> experiments </w:t>
      </w:r>
      <w:r w:rsidR="00245A8A">
        <w:t xml:space="preserve">have been </w:t>
      </w:r>
      <w:r w:rsidR="007C4E87">
        <w:t xml:space="preserve">carried out </w:t>
      </w:r>
      <w:r w:rsidR="007C4E87">
        <w:rPr>
          <w:i/>
          <w:iCs/>
        </w:rPr>
        <w:t>ex vivo</w:t>
      </w:r>
      <w:r w:rsidR="007C4E87">
        <w:t>.</w:t>
      </w:r>
      <w:r w:rsidR="00882698">
        <w:t xml:space="preserve"> </w:t>
      </w:r>
      <w:r w:rsidR="007C4E87">
        <w:t>Other experimental setups for grating-based interferometry and other phase</w:t>
      </w:r>
      <w:r w:rsidR="00856AF5">
        <w:t xml:space="preserve"> </w:t>
      </w:r>
      <w:r w:rsidR="007C4E87">
        <w:t>contrast imaging techniques have been reviewed</w:t>
      </w:r>
      <w:r w:rsidR="00455FFA">
        <w:t xml:space="preserve"> by</w:t>
      </w:r>
      <w:r w:rsidR="007C4E87">
        <w:t xml:space="preserve"> </w:t>
      </w:r>
      <w:r w:rsidR="00455FFA">
        <w:t xml:space="preserve">Bravin </w:t>
      </w:r>
      <w:r w:rsidR="00455FFA" w:rsidRPr="00455FFA">
        <w:rPr>
          <w:i/>
        </w:rPr>
        <w:t>et al.</w:t>
      </w:r>
      <w:r w:rsidR="00455FFA">
        <w:t xml:space="preserve"> </w:t>
      </w:r>
      <w:r w:rsidR="007C4E87">
        <w:fldChar w:fldCharType="begin">
          <w:fldData xml:space="preserve">PEVuZE5vdGU+PENpdGU+PEF1dGhvcj5CcmF2aW48L0F1dGhvcj48WWVhcj4yMDEzPC9ZZWFyPjxS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</w:fldData>
        </w:fldChar>
      </w:r>
      <w:r w:rsidR="00170978">
        <w:instrText xml:space="preserve"> ADDIN EN.CITE </w:instrText>
      </w:r>
      <w:r w:rsidR="00170978">
        <w:fldChar w:fldCharType="begin">
          <w:fldData xml:space="preserve">PEVuZE5vdGU+PENpdGU+PEF1dGhvcj5CcmF2aW48L0F1dGhvcj48WWVhcj4yMDEzPC9ZZWFyPjxS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</w:fldData>
        </w:fldChar>
      </w:r>
      <w:r w:rsidR="00170978">
        <w:instrText xml:space="preserve"> ADDIN EN.CITE.DATA </w:instrText>
      </w:r>
      <w:r w:rsidR="00170978">
        <w:fldChar w:fldCharType="end"/>
      </w:r>
      <w:r w:rsidR="007C4E87">
        <w:fldChar w:fldCharType="separate"/>
      </w:r>
      <w:r w:rsidR="00170978">
        <w:rPr>
          <w:noProof/>
        </w:rPr>
        <w:t>(113)</w:t>
      </w:r>
      <w:r w:rsidR="007C4E87">
        <w:fldChar w:fldCharType="end"/>
      </w:r>
      <w:r w:rsidR="007C4E87">
        <w:t xml:space="preserve">. </w:t>
      </w:r>
      <w:r w:rsidR="008B1561">
        <w:t xml:space="preserve">For </w:t>
      </w:r>
      <w:r w:rsidR="008B1561">
        <w:rPr>
          <w:i/>
          <w:iCs/>
        </w:rPr>
        <w:t>ex vivo</w:t>
      </w:r>
      <w:r w:rsidR="008B1561">
        <w:t xml:space="preserve"> imaging </w:t>
      </w:r>
      <w:r w:rsidR="000E69C9">
        <w:t>with the purpose</w:t>
      </w:r>
      <w:r w:rsidR="008B1561">
        <w:t xml:space="preserve"> of pro</w:t>
      </w:r>
      <w:r w:rsidR="00856AF5">
        <w:t>viding</w:t>
      </w:r>
      <w:r w:rsidR="008B1561">
        <w:t xml:space="preserve"> </w:t>
      </w:r>
      <w:r w:rsidR="00BD053A">
        <w:t xml:space="preserve">image data sets </w:t>
      </w:r>
      <w:r w:rsidR="008B1561">
        <w:t>for mathematical modelling on the whole organ scale</w:t>
      </w:r>
      <w:r w:rsidR="00BD053A">
        <w:t>,</w:t>
      </w:r>
      <w:r w:rsidR="0053789F">
        <w:t xml:space="preserve"> </w:t>
      </w:r>
      <w:r w:rsidR="00A5557D">
        <w:t>phase contrast SR CT</w:t>
      </w:r>
      <w:r w:rsidR="00856AF5">
        <w:t xml:space="preserve"> </w:t>
      </w:r>
      <w:r w:rsidR="00EC723F">
        <w:t xml:space="preserve">can </w:t>
      </w:r>
      <w:r w:rsidR="008B1561">
        <w:t xml:space="preserve">be considered </w:t>
      </w:r>
      <w:r w:rsidR="00EC723F">
        <w:t>as an optimal</w:t>
      </w:r>
      <w:r w:rsidR="008B1561">
        <w:t xml:space="preserve"> </w:t>
      </w:r>
      <w:r w:rsidR="00EC723F">
        <w:t>technique</w:t>
      </w:r>
      <w:r w:rsidR="008B1561">
        <w:t xml:space="preserve"> if access to a synchrotron facility can be obta</w:t>
      </w:r>
      <w:r w:rsidR="000E69C9">
        <w:t>ined</w:t>
      </w:r>
      <w:r w:rsidR="00EC723F">
        <w:t xml:space="preserve">, </w:t>
      </w:r>
      <w:r w:rsidR="008B1561">
        <w:t>due to the ea</w:t>
      </w:r>
      <w:r w:rsidR="00EF44AA">
        <w:t xml:space="preserve">sy experimental setup and </w:t>
      </w:r>
      <w:r w:rsidR="00856AF5">
        <w:t>simple</w:t>
      </w:r>
      <w:r w:rsidR="008B1561">
        <w:t xml:space="preserve"> specimen preparation requirement</w:t>
      </w:r>
      <w:r w:rsidR="00856AF5">
        <w:t>s</w:t>
      </w:r>
      <w:r w:rsidR="008B1561">
        <w:t xml:space="preserve"> (fixation and potentially embedding). However, if</w:t>
      </w:r>
      <w:r w:rsidR="000E69C9">
        <w:t xml:space="preserve"> one is</w:t>
      </w:r>
      <w:r w:rsidR="008B1561">
        <w:t xml:space="preserve"> limited to laboratory equipment, </w:t>
      </w:r>
      <w:r w:rsidR="00EC723F">
        <w:t xml:space="preserve">X-ray </w:t>
      </w:r>
      <w:r w:rsidR="008B1561">
        <w:lastRenderedPageBreak/>
        <w:t>absorption</w:t>
      </w:r>
      <w:r w:rsidR="00EC723F">
        <w:t>-based</w:t>
      </w:r>
      <w:r w:rsidR="008B1561">
        <w:t xml:space="preserve"> </w:t>
      </w:r>
      <w:r w:rsidR="00EC723F">
        <w:t xml:space="preserve">µCT </w:t>
      </w:r>
      <w:r w:rsidR="008B1561">
        <w:t>should be considered, as scanning times required for phase cont</w:t>
      </w:r>
      <w:r w:rsidR="00067BE2">
        <w:t>r</w:t>
      </w:r>
      <w:r w:rsidR="008B1561">
        <w:t xml:space="preserve">ast imaging </w:t>
      </w:r>
      <w:r w:rsidR="00EC723F">
        <w:t xml:space="preserve">can be </w:t>
      </w:r>
      <w:r w:rsidR="008B1561">
        <w:t>lengthy</w:t>
      </w:r>
      <w:r w:rsidR="00EC723F">
        <w:t>. This is</w:t>
      </w:r>
      <w:r w:rsidR="008B1561">
        <w:t xml:space="preserve"> due</w:t>
      </w:r>
      <w:r w:rsidR="00E65CE9">
        <w:t xml:space="preserve"> to </w:t>
      </w:r>
      <w:r w:rsidR="00EC723F">
        <w:t xml:space="preserve">significant </w:t>
      </w:r>
      <w:r w:rsidR="00E65CE9">
        <w:t xml:space="preserve">loss of photon </w:t>
      </w:r>
      <w:r w:rsidR="00EC723F">
        <w:t>flux, caused by an</w:t>
      </w:r>
      <w:r w:rsidR="00E65CE9">
        <w:t xml:space="preserve"> </w:t>
      </w:r>
      <w:r w:rsidR="00EC723F">
        <w:t>extended</w:t>
      </w:r>
      <w:r w:rsidR="008B1561">
        <w:t xml:space="preserve"> sample</w:t>
      </w:r>
      <w:r w:rsidR="00EC723F">
        <w:t>-</w:t>
      </w:r>
      <w:r w:rsidR="008B1561">
        <w:t>to</w:t>
      </w:r>
      <w:r w:rsidR="00EC723F">
        <w:t>-</w:t>
      </w:r>
      <w:r w:rsidR="008B1561">
        <w:t>detector distance</w:t>
      </w:r>
      <w:r w:rsidR="00EC723F">
        <w:t>s</w:t>
      </w:r>
      <w:r w:rsidR="008B1561">
        <w:t xml:space="preserve"> </w:t>
      </w:r>
      <w:r w:rsidR="00EC723F">
        <w:t>that are required for free space propagation and by</w:t>
      </w:r>
      <w:r w:rsidR="0074494D">
        <w:t xml:space="preserve"> </w:t>
      </w:r>
      <w:r w:rsidR="00E65CE9">
        <w:t>the absorption of the source grating.</w:t>
      </w:r>
    </w:p>
    <w:p w14:paraId="7B194D21" w14:textId="4E586824" w:rsidR="00906607" w:rsidRPr="00466E95" w:rsidRDefault="00906607" w:rsidP="00EE3847">
      <w:pPr>
        <w:pStyle w:val="Heading5"/>
        <w:spacing w:line="480" w:lineRule="auto"/>
        <w:jc w:val="both"/>
      </w:pPr>
      <w:r w:rsidRPr="00466E95">
        <w:t>Image-processing for image-based modelling</w:t>
      </w:r>
    </w:p>
    <w:p w14:paraId="38BED857" w14:textId="77777777" w:rsidR="00E24602" w:rsidRPr="00466E95" w:rsidRDefault="00E24602" w:rsidP="00E24602">
      <w:pPr>
        <w:spacing w:line="480" w:lineRule="auto"/>
        <w:jc w:val="both"/>
      </w:pPr>
      <w:r w:rsidRPr="00466E95">
        <w:t>As highlighted in figure 2, there are a number of steps involved before images can be used for modelling of processes that occur. In particular, the structures which are relevant for the biological processes that occur need to be identified, i.e., in the case of muscle tissue oxygenation the muscle tissue itself, as well as the features that share interfaces with the structure in a way that is significant for the biological process. In the case of the tissue oxygenation these are most importantly the blood vessels which are supplying the oxygen. I.e., the flow of oxygen across the boundary between the blood vessels and the muscle tissue needs to be described by the mathematical model (see (4) in figure 3) and therefore the boundary needs to be identified. This identification and extraction of structures in the images is called segmentation. At the end of the process of segmentation an adapted image (or image stack) is obtained that contains only the structures of interest, which can be distinguished by their different greyscales.</w:t>
      </w:r>
    </w:p>
    <w:p w14:paraId="0059A3D0" w14:textId="0EBAC83F" w:rsidR="00E24602" w:rsidRPr="00466E95" w:rsidRDefault="00E24602" w:rsidP="00E24602">
      <w:pPr>
        <w:spacing w:line="480" w:lineRule="auto"/>
        <w:jc w:val="both"/>
      </w:pPr>
      <w:r w:rsidRPr="00466E95">
        <w:t xml:space="preserve">For image segmentation a range of different software packages are available depending on the specific requirements and characteristics of the images. For instance, </w:t>
      </w:r>
      <w:r w:rsidR="00504F0C" w:rsidRPr="00466E95">
        <w:t>these are F</w:t>
      </w:r>
      <w:r w:rsidR="00FF05D1" w:rsidRPr="00466E95">
        <w:t xml:space="preserve">iji/ImageJ </w:t>
      </w:r>
      <w:r w:rsidR="008C52E2" w:rsidRPr="00466E95">
        <w:fldChar w:fldCharType="begin">
          <w:fldData xml:space="preserve">PEVuZE5vdGU+PENpdGU+PEF1dGhvcj5TY2hpbmRlbGluPC9BdXRob3I+PFllYXI+MjAxMjwvWWVh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</w:fldData>
        </w:fldChar>
      </w:r>
      <w:r w:rsidR="00170978" w:rsidRPr="00466E95">
        <w:instrText xml:space="preserve"> ADDIN EN.CITE </w:instrText>
      </w:r>
      <w:r w:rsidR="00170978" w:rsidRPr="00466E95">
        <w:fldChar w:fldCharType="begin">
          <w:fldData xml:space="preserve">PEVuZE5vdGU+PENpdGU+PEF1dGhvcj5TY2hpbmRlbGluPC9BdXRob3I+PFllYXI+MjAxMjwvWWVh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</w:fldData>
        </w:fldChar>
      </w:r>
      <w:r w:rsidR="00170978" w:rsidRPr="00466E95">
        <w:instrText xml:space="preserve"> ADDIN EN.CITE.DATA </w:instrText>
      </w:r>
      <w:r w:rsidR="00170978" w:rsidRPr="00466E95">
        <w:fldChar w:fldCharType="end"/>
      </w:r>
      <w:r w:rsidR="008C52E2" w:rsidRPr="00466E95">
        <w:fldChar w:fldCharType="separate"/>
      </w:r>
      <w:r w:rsidR="00170978" w:rsidRPr="00466E95">
        <w:rPr>
          <w:noProof/>
        </w:rPr>
        <w:t>(114)</w:t>
      </w:r>
      <w:r w:rsidR="008C52E2" w:rsidRPr="00466E95">
        <w:fldChar w:fldCharType="end"/>
      </w:r>
      <w:r w:rsidR="00504F0C" w:rsidRPr="00466E95">
        <w:t>, which is a freeware</w:t>
      </w:r>
      <w:r w:rsidR="00421007" w:rsidRPr="00466E95">
        <w:t>,</w:t>
      </w:r>
      <w:r w:rsidR="00504F0C" w:rsidRPr="00466E95">
        <w:t xml:space="preserve"> and a range of commercial image processing softwares, such as </w:t>
      </w:r>
      <w:r w:rsidRPr="00466E95">
        <w:t xml:space="preserve">Avizo (FEI, USA), VGStudio (Volume Graphics GmbH, Germany) or ScanIP (Simpleware, Synopsis Inc., USA). Prior to segmentation it is advantageous to pre-process the images to facilitate the segmentation. In particular, filters of different kinds can be applied to reduce noise, sharpen the images, highlight edges or remove artefacts that can vary between different imaging techniques. For example, it is often necessary to apply a ring removal algorithm after µCT/SR CT imaging, where ring artefacts are due to defect or wrongly calibrated detector elements. For an overview of image filters and </w:t>
      </w:r>
      <w:r w:rsidRPr="00466E95">
        <w:lastRenderedPageBreak/>
        <w:t xml:space="preserve">automated feature segmentation approaches please see Nixon and Aguado </w:t>
      </w:r>
      <w:r w:rsidR="008C52E2" w:rsidRPr="00466E95">
        <w:fldChar w:fldCharType="begin"/>
      </w:r>
      <w:r w:rsidR="00170978" w:rsidRPr="00466E95">
        <w:instrText xml:space="preserve"> ADDIN EN.CITE &lt;EndNote&gt;&lt;Cite AuthorYear="1"&gt;&lt;Author&gt;Nixon&lt;/Author&gt;&lt;Year&gt;2008&lt;/Year&gt;&lt;RecNum&gt;125&lt;/RecNum&gt;&lt;DisplayText&gt;(115)&lt;/DisplayText&gt;&lt;record&gt;&lt;rec-number&gt;125&lt;/rec-number&gt;&lt;foreign-keys&gt;&lt;key app="EN" db-id="rds90pspit2frzeresr5szedf5psfw2pa9zd" timestamp="1390931895"&gt;125&lt;/key&gt;&lt;/foreign-keys&gt;&lt;ref-type name="Electronic Book"&gt;44&lt;/ref-type&gt;&lt;contributors&gt;&lt;authors&gt;&lt;author&gt;Nixon, Mark S.&lt;/author&gt;&lt;author&gt;Aguado, Alberto S.&lt;/author&gt;&lt;/authors&gt;&lt;/contributors&gt;&lt;titles&gt;&lt;title&gt;Feature extraction and image processing&lt;/title&gt;&lt;/titles&gt;&lt;pages&gt;xv, 406 p.&lt;/pages&gt;&lt;edition&gt;2nd&lt;/edition&gt;&lt;keywords&gt;&lt;keyword&gt;Computer vision.&lt;/keyword&gt;&lt;keyword&gt;Computer vision Mathematics.&lt;/keyword&gt;&lt;keyword&gt;Pattern recognition systems.&lt;/keyword&gt;&lt;keyword&gt;Image processing Digital techniques.&lt;/keyword&gt;&lt;/keywords&gt;&lt;dates&gt;&lt;year&gt;2008&lt;/year&gt;&lt;/dates&gt;&lt;pub-location&gt;Oxford, UK&lt;/pub-location&gt;&lt;publisher&gt;Academic Press/Elsevier&lt;/publisher&gt;&lt;isbn&gt;9786611100025 (ebk.)&amp;#xD;6611100024 (ebk.)&lt;/isbn&gt;&lt;call-num&gt;E-RESOURCE INTERNET Internet E-BOOK&lt;/call-num&gt;&lt;label&gt;Nixon2008&lt;/label&gt;&lt;urls&gt;&lt;related-urls&gt;&lt;url&gt;http://lib.myilibrary.com/Open.aspx?id=110002&amp;amp;src=1&lt;/url&gt;&lt;/related-urls&gt;&lt;/urls&gt;&lt;/record&gt;&lt;/Cite&gt;&lt;/EndNote&gt;</w:instrText>
      </w:r>
      <w:r w:rsidR="008C52E2" w:rsidRPr="00466E95">
        <w:fldChar w:fldCharType="separate"/>
      </w:r>
      <w:r w:rsidR="00170978" w:rsidRPr="00466E95">
        <w:rPr>
          <w:noProof/>
        </w:rPr>
        <w:t>(115)</w:t>
      </w:r>
      <w:r w:rsidR="008C52E2" w:rsidRPr="00466E95">
        <w:fldChar w:fldCharType="end"/>
      </w:r>
      <w:r w:rsidR="00421007" w:rsidRPr="00466E95">
        <w:t>.</w:t>
      </w:r>
      <w:r w:rsidR="00E71336" w:rsidRPr="00466E95">
        <w:t xml:space="preserve"> </w:t>
      </w:r>
      <w:r w:rsidRPr="00466E95">
        <w:t xml:space="preserve">After pre-processing and depending on the quality of the images as well as on the image contrast the segmentation of features of interest can be performed automatically, semi-automatically, or by hand, for instance by using greyscale thresholding or a region-growing algorithm (possible for blood vessels perfused with a polymer for corrosion casting) or by a combination of manual segmentation and automated methods </w:t>
      </w:r>
      <w:r w:rsidR="008C52E2" w:rsidRPr="00466E95">
        <w:fldChar w:fldCharType="begin">
          <w:fldData xml:space="preserve">PEVuZE5vdGU+PENpdGU+PEF1dGhvcj5CeXJuZTwvQXV0aG9yPjxZZWFyPjIwMTY8L1llYXI+PFJl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</w:fldData>
        </w:fldChar>
      </w:r>
      <w:r w:rsidR="00170978" w:rsidRPr="00466E95">
        <w:instrText xml:space="preserve"> ADDIN EN.CITE </w:instrText>
      </w:r>
      <w:r w:rsidR="00170978" w:rsidRPr="00466E95">
        <w:fldChar w:fldCharType="begin">
          <w:fldData xml:space="preserve">PEVuZE5vdGU+PENpdGU+PEF1dGhvcj5CeXJuZTwvQXV0aG9yPjxZZWFyPjIwMTY8L1llYXI+PFJl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</w:fldData>
        </w:fldChar>
      </w:r>
      <w:r w:rsidR="00170978" w:rsidRPr="00466E95">
        <w:instrText xml:space="preserve"> ADDIN EN.CITE.DATA </w:instrText>
      </w:r>
      <w:r w:rsidR="00170978" w:rsidRPr="00466E95">
        <w:fldChar w:fldCharType="end"/>
      </w:r>
      <w:r w:rsidR="008C52E2" w:rsidRPr="00466E95">
        <w:fldChar w:fldCharType="separate"/>
      </w:r>
      <w:r w:rsidR="00170978" w:rsidRPr="00466E95">
        <w:rPr>
          <w:noProof/>
        </w:rPr>
        <w:t>(116)</w:t>
      </w:r>
      <w:r w:rsidR="008C52E2" w:rsidRPr="00466E95">
        <w:fldChar w:fldCharType="end"/>
      </w:r>
      <w:r w:rsidR="00C53050" w:rsidRPr="00466E95">
        <w:t>,</w:t>
      </w:r>
      <w:r w:rsidR="008C52E2" w:rsidRPr="00466E95">
        <w:fldChar w:fldCharType="begin">
          <w:fldData xml:space="preserve">PEVuZE5vdGU+PENpdGU+PEF1dGhvcj5Mb3Blei1QZXJlejwvQXV0aG9yPjxZZWFyPjIwMTU8L1ll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</w:fldData>
        </w:fldChar>
      </w:r>
      <w:r w:rsidR="00170978" w:rsidRPr="00466E95">
        <w:instrText xml:space="preserve"> ADDIN EN.CITE </w:instrText>
      </w:r>
      <w:r w:rsidR="00170978" w:rsidRPr="00466E95">
        <w:fldChar w:fldCharType="begin">
          <w:fldData xml:space="preserve">PEVuZE5vdGU+PENpdGU+PEF1dGhvcj5Mb3Blei1QZXJlejwvQXV0aG9yPjxZZWFyPjIwMTU8L1ll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</w:fldData>
        </w:fldChar>
      </w:r>
      <w:r w:rsidR="00170978" w:rsidRPr="00466E95">
        <w:instrText xml:space="preserve"> ADDIN EN.CITE.DATA </w:instrText>
      </w:r>
      <w:r w:rsidR="00170978" w:rsidRPr="00466E95">
        <w:fldChar w:fldCharType="end"/>
      </w:r>
      <w:r w:rsidR="008C52E2" w:rsidRPr="00466E95">
        <w:fldChar w:fldCharType="separate"/>
      </w:r>
      <w:r w:rsidR="00170978" w:rsidRPr="00466E95">
        <w:rPr>
          <w:noProof/>
        </w:rPr>
        <w:t>(117)</w:t>
      </w:r>
      <w:r w:rsidR="008C52E2" w:rsidRPr="00466E95">
        <w:fldChar w:fldCharType="end"/>
      </w:r>
      <w:r w:rsidR="00C745CD" w:rsidRPr="00466E95">
        <w:t xml:space="preserve">. </w:t>
      </w:r>
      <w:r w:rsidR="00E71336" w:rsidRPr="00466E95">
        <w:t xml:space="preserve"> </w:t>
      </w:r>
      <w:r w:rsidRPr="00466E95">
        <w:t xml:space="preserve">For manual segmentation, the expenditure of time to segment blood vessels in an image stack containing a whole muscle, recorded at </w:t>
      </w:r>
      <w:r w:rsidR="00466E95" w:rsidRPr="00466E95">
        <w:t>micrometre</w:t>
      </w:r>
      <w:r w:rsidRPr="00466E95">
        <w:t xml:space="preserve"> resolution, can amount to several days or even weeks. In contrast to this, region-growing segmentation will require only a number of hours, depending on the computing power, while segmentation based on global thresholding is a matter of seconds. The accuracy of the segmentation results is largely dependent on user expertise in the case of semi-automatic and manual segmentation.</w:t>
      </w:r>
    </w:p>
    <w:p w14:paraId="7E43D018" w14:textId="182DCED1" w:rsidR="00E24602" w:rsidRPr="00466E95" w:rsidRDefault="00E24602" w:rsidP="00E24602">
      <w:pPr>
        <w:spacing w:line="480" w:lineRule="auto"/>
        <w:jc w:val="both"/>
      </w:pPr>
      <w:r w:rsidRPr="00466E95">
        <w:t xml:space="preserve">Based on the segmented blood vessel network the structural parameters commonly used for characterisation of microvascular oxygen exchange capability, e.g., capillary density or vessel tortuosity can be computed. This task can often be performed using the same software package that has been used for segmentation. For ImageJ in particular a plugin has been developed for characterising bone structure, called BoneJ </w:t>
      </w:r>
      <w:r w:rsidR="008C52E2" w:rsidRPr="00466E95">
        <w:fldChar w:fldCharType="begin"/>
      </w:r>
      <w:r w:rsidR="00170978" w:rsidRPr="00466E95">
        <w:instrText xml:space="preserve"> ADDIN EN.CITE &lt;EndNote&gt;&lt;Cite&gt;&lt;Author&gt;Doube&lt;/Author&gt;&lt;Year&gt;2010&lt;/Year&gt;&lt;RecNum&gt;214&lt;/RecNum&gt;&lt;DisplayText&gt;(118)&lt;/DisplayText&gt;&lt;record&gt;&lt;rec-number&gt;214&lt;/rec-number&gt;&lt;foreign-keys&gt;&lt;key app="EN" db-id="rds90pspit2frzeresr5szedf5psfw2pa9zd" timestamp="1453804101"&gt;214&lt;/key&gt;&lt;/foreign-keys&gt;&lt;ref-type name="Journal Article"&gt;17&lt;/ref-type&gt;&lt;contributors&gt;&lt;authors&gt;&lt;author&gt;Doube, M.&lt;/author&gt;&lt;author&gt;Klosowski, M. M.&lt;/author&gt;&lt;author&gt;Arganda-Carreras, I.&lt;/author&gt;&lt;author&gt;Cordelieres, F. P.&lt;/author&gt;&lt;author&gt;Dougherty, R. P.&lt;/author&gt;&lt;author&gt;Jackson, J. S.&lt;/author&gt;&lt;author&gt;Schmid, B.&lt;/author&gt;&lt;author&gt;Hutchinson, J. R.&lt;/author&gt;&lt;author&gt;Shefelbine, S. J.&lt;/author&gt;&lt;/authors&gt;&lt;/contributors&gt;&lt;auth-address&gt;Department of Bioengineering, Imperial College London, South Kensington, London SW7 2AZ, UK. m.doube@imperial.ac.uk&lt;/auth-address&gt;&lt;titles&gt;&lt;title&gt;BoneJ: Free and extensible bone image analysis in ImageJ&lt;/title&gt;&lt;secondary-title&gt;Bone&lt;/secondary-title&gt;&lt;alt-title&gt;Bone&lt;/alt-title&gt;&lt;/titles&gt;&lt;periodical&gt;&lt;full-title&gt;Bone&lt;/full-title&gt;&lt;abbr-1&gt;Bone&lt;/abbr-1&gt;&lt;/periodical&gt;&lt;alt-periodical&gt;&lt;full-title&gt;Bone&lt;/full-title&gt;&lt;abbr-1&gt;Bone&lt;/abbr-1&gt;&lt;/alt-periodical&gt;&lt;pages&gt;1076-9&lt;/pages&gt;&lt;volume&gt;47&lt;/volume&gt;&lt;number&gt;6&lt;/number&gt;&lt;keywords&gt;&lt;keyword&gt;Animals&lt;/keyword&gt;&lt;keyword&gt;Bone and Bones/*anatomy &amp;amp; histology/radiography&lt;/keyword&gt;&lt;keyword&gt;Image Processing, Computer-Assisted/*methods&lt;/keyword&gt;&lt;keyword&gt;Osteocytes/cytology&lt;/keyword&gt;&lt;keyword&gt;Reproducibility of Results&lt;/keyword&gt;&lt;keyword&gt;*Software&lt;/keyword&gt;&lt;keyword&gt;Synchrotrons&lt;/keyword&gt;&lt;keyword&gt;X-Ray Microtomography&lt;/keyword&gt;&lt;/keywords&gt;&lt;dates&gt;&lt;year&gt;2010&lt;/year&gt;&lt;pub-dates&gt;&lt;date&gt;Dec&lt;/date&gt;&lt;/pub-dates&gt;&lt;/dates&gt;&lt;isbn&gt;1873-2763 (Electronic)&amp;#xD;1873-2763 (Linking)&lt;/isbn&gt;&lt;accession-num&gt;20817052&lt;/accession-num&gt;&lt;label&gt;Doube2010&lt;/label&gt;&lt;urls&gt;&lt;related-urls&gt;&lt;url&gt;http://www.ncbi.nlm.nih.gov/pubmed/20817052&lt;/url&gt;&lt;/related-urls&gt;&lt;/urls&gt;&lt;custom2&gt;3193171&lt;/custom2&gt;&lt;electronic-resource-num&gt;10.1016/j.bone.2010.08.023&lt;/electronic-resource-num&gt;&lt;/record&gt;&lt;/Cite&gt;&lt;/EndNote&gt;</w:instrText>
      </w:r>
      <w:r w:rsidR="008C52E2" w:rsidRPr="00466E95">
        <w:fldChar w:fldCharType="separate"/>
      </w:r>
      <w:r w:rsidR="00170978" w:rsidRPr="00466E95">
        <w:rPr>
          <w:noProof/>
        </w:rPr>
        <w:t>(118)</w:t>
      </w:r>
      <w:r w:rsidR="008C52E2" w:rsidRPr="00466E95">
        <w:fldChar w:fldCharType="end"/>
      </w:r>
      <w:r w:rsidR="00B47648" w:rsidRPr="00466E95">
        <w:t xml:space="preserve">, </w:t>
      </w:r>
      <w:r w:rsidRPr="00466E95">
        <w:t>which can also be used to study the morphology of the microvasculature</w:t>
      </w:r>
      <w:r w:rsidRPr="00830DDA">
        <w:t>.</w:t>
      </w:r>
      <w:r w:rsidR="00466E95" w:rsidRPr="00830DDA">
        <w:t xml:space="preserve"> </w:t>
      </w:r>
      <w:r w:rsidR="00760150" w:rsidRPr="00760150">
        <w:t xml:space="preserve">In some cases, filters or algorithms need to be applied prior to the actual computation, to determine capillary number and tortuosity for instance. Namely, a skeletonisation algorithm can be used (available for example in Fiji </w:t>
      </w:r>
      <w:r w:rsidR="00760150" w:rsidRPr="00466E95">
        <w:fldChar w:fldCharType="begin">
          <w:fldData xml:space="preserve">PEVuZE5vdGU+PENpdGU+PEF1dGhvcj5TY2hpbmRlbGluPC9BdXRob3I+PFllYXI+MjAxMjwvWWVh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</w:fldData>
        </w:fldChar>
      </w:r>
      <w:r w:rsidR="00760150" w:rsidRPr="00466E95">
        <w:instrText xml:space="preserve"> ADDIN EN.CITE </w:instrText>
      </w:r>
      <w:r w:rsidR="00760150" w:rsidRPr="00466E95">
        <w:fldChar w:fldCharType="begin">
          <w:fldData xml:space="preserve">PEVuZE5vdGU+PENpdGU+PEF1dGhvcj5TY2hpbmRlbGluPC9BdXRob3I+PFllYXI+MjAxMjwvWWVh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</w:fldData>
        </w:fldChar>
      </w:r>
      <w:r w:rsidR="00760150" w:rsidRPr="00466E95">
        <w:instrText xml:space="preserve"> ADDIN EN.CITE.DATA </w:instrText>
      </w:r>
      <w:r w:rsidR="00760150" w:rsidRPr="00466E95">
        <w:fldChar w:fldCharType="end"/>
      </w:r>
      <w:r w:rsidR="00760150" w:rsidRPr="00466E95">
        <w:fldChar w:fldCharType="separate"/>
      </w:r>
      <w:r w:rsidR="00760150" w:rsidRPr="00466E95">
        <w:rPr>
          <w:noProof/>
        </w:rPr>
        <w:t>(114)</w:t>
      </w:r>
      <w:r w:rsidR="00760150" w:rsidRPr="00466E95">
        <w:fldChar w:fldCharType="end"/>
      </w:r>
      <w:r w:rsidR="00760150" w:rsidRPr="00760150">
        <w:t>), which reduces a tubular structure to its geometric centre line. The resulting points of the skeleton per image and muscle slice can then be counted, for example to determine the capillary density through voxel counting or the tortuosity by dividing the Euclidian length and actual length of a vessel segment’s skeleton, which are both outputs provided by the skeletonisation plugin within Fiji</w:t>
      </w:r>
      <w:r w:rsidR="00760150">
        <w:t xml:space="preserve"> </w:t>
      </w:r>
      <w:r w:rsidR="00760150" w:rsidRPr="00466E95">
        <w:fldChar w:fldCharType="begin">
          <w:fldData xml:space="preserve">PEVuZE5vdGU+PENpdGU+PEF1dGhvcj5TY2hpbmRlbGluPC9BdXRob3I+PFllYXI+MjAxMjwvWWVh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</w:fldData>
        </w:fldChar>
      </w:r>
      <w:r w:rsidR="00760150" w:rsidRPr="00466E95">
        <w:instrText xml:space="preserve"> ADDIN EN.CITE </w:instrText>
      </w:r>
      <w:r w:rsidR="00760150" w:rsidRPr="00466E95">
        <w:fldChar w:fldCharType="begin">
          <w:fldData xml:space="preserve">PEVuZE5vdGU+PENpdGU+PEF1dGhvcj5TY2hpbmRlbGluPC9BdXRob3I+PFllYXI+MjAxMjwvWWVh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</w:fldData>
        </w:fldChar>
      </w:r>
      <w:r w:rsidR="00760150" w:rsidRPr="00466E95">
        <w:instrText xml:space="preserve"> ADDIN EN.CITE.DATA </w:instrText>
      </w:r>
      <w:r w:rsidR="00760150" w:rsidRPr="00466E95">
        <w:fldChar w:fldCharType="end"/>
      </w:r>
      <w:r w:rsidR="00760150" w:rsidRPr="00466E95">
        <w:fldChar w:fldCharType="separate"/>
      </w:r>
      <w:r w:rsidR="00760150" w:rsidRPr="00466E95">
        <w:rPr>
          <w:noProof/>
        </w:rPr>
        <w:t>(114)</w:t>
      </w:r>
      <w:r w:rsidR="00760150" w:rsidRPr="00466E95">
        <w:fldChar w:fldCharType="end"/>
      </w:r>
      <w:r w:rsidR="00760150" w:rsidRPr="00760150">
        <w:t>.</w:t>
      </w:r>
      <w:r w:rsidRPr="00830DDA">
        <w:t xml:space="preserve"> </w:t>
      </w:r>
      <w:r w:rsidRPr="00466E95">
        <w:t xml:space="preserve">Whilst being able to provide structural information, images of muscles and their microvasculature do not immediately reveal information of muscle functionality, in particular of the vasculature’s ability to supply the muscle with sufficient oxygen throughout. Morphometric measures, such as capillary density, give a first </w:t>
      </w:r>
      <w:r w:rsidRPr="00466E95">
        <w:lastRenderedPageBreak/>
        <w:t xml:space="preserve">insight into this, but it is only with mathematical modelling of oxygen perfusion that it becomes possible to relate such structural information to the actual ability of the microvascular network to fulfil the tissue oxygen demand. </w:t>
      </w:r>
    </w:p>
    <w:p w14:paraId="1D52E451" w14:textId="6E284C62" w:rsidR="00E24602" w:rsidRPr="00367554" w:rsidRDefault="00E24602" w:rsidP="00E24602">
      <w:pPr>
        <w:spacing w:line="480" w:lineRule="auto"/>
        <w:jc w:val="both"/>
      </w:pPr>
      <w:r w:rsidRPr="00367554">
        <w:t xml:space="preserve">To this end, it is necessary to discretise all extracted features after segmentation. Clearly, the voxelised representation of the data is one form of discretisation; however, it is often preferred to </w:t>
      </w:r>
      <w:r w:rsidRPr="00AF388A">
        <w:t xml:space="preserve">create a smoother representation of the geometry. </w:t>
      </w:r>
      <w:r w:rsidR="00367554" w:rsidRPr="00AF388A">
        <w:t>Discretisation</w:t>
      </w:r>
      <w:r w:rsidRPr="00AF388A">
        <w:t xml:space="preserve"> approaches include the finite element </w:t>
      </w:r>
      <w:r w:rsidR="008C52E2" w:rsidRPr="00AF388A">
        <w:fldChar w:fldCharType="begin"/>
      </w:r>
      <w:r w:rsidR="00170978" w:rsidRPr="00AF388A">
        <w:instrText xml:space="preserve"> ADDIN EN.CITE &lt;EndNote&gt;&lt;Cite&gt;&lt;Author&gt;Maire&lt;/Author&gt;&lt;Year&gt;2012&lt;/Year&gt;&lt;RecNum&gt;334&lt;/RecNum&gt;&lt;DisplayText&gt;(119)&lt;/DisplayText&gt;&lt;record&gt;&lt;rec-number&gt;334&lt;/rec-number&gt;&lt;foreign-keys&gt;&lt;key app="EN" db-id="rds90pspit2frzeresr5szedf5psfw2pa9zd" timestamp="1474359698"&gt;334&lt;/key&gt;&lt;/foreign-keys&gt;&lt;ref-type name="Journal Article"&gt;17&lt;/ref-type&gt;&lt;contributors&gt;&lt;authors&gt;&lt;author&gt;Maire, E.&lt;/author&gt;&lt;/authors&gt;&lt;/contributors&gt;&lt;auth-address&gt;Univ Lyon, INSA Lyon, MATEIS CNRS UMR5510, F-69621 Villeurbanne, France&lt;/auth-address&gt;&lt;titles&gt;&lt;title&gt;X-Ray Tomography Applied to the Characterization of Highly Porous Materials&lt;/title&gt;&lt;secondary-title&gt;Annual Review of Materials Research, Vol 42&lt;/secondary-title&gt;&lt;alt-title&gt;Annu Rev Mater Res&lt;/alt-title&gt;&lt;/titles&gt;&lt;periodical&gt;&lt;full-title&gt;Annual Review of Materials Research, Vol 42&lt;/full-title&gt;&lt;abbr-1&gt;Annu Rev Mater Res&lt;/abbr-1&gt;&lt;/periodical&gt;&lt;alt-periodical&gt;&lt;full-title&gt;Annual Review of Materials Research, Vol 42&lt;/full-title&gt;&lt;abbr-1&gt;Annu Rev Mater Res&lt;/abbr-1&gt;&lt;/alt-periodical&gt;&lt;pages&gt;163-178&lt;/pages&gt;&lt;volume&gt;42&lt;/volume&gt;&lt;keywords&gt;&lt;keyword&gt;finite element modeling&lt;/keyword&gt;&lt;keyword&gt;fatigue&lt;/keyword&gt;&lt;keyword&gt;compression&lt;/keyword&gt;&lt;keyword&gt;cellular materials&lt;/keyword&gt;&lt;keyword&gt;image processing&lt;/keyword&gt;&lt;keyword&gt;metal foam&lt;/keyword&gt;&lt;keyword&gt;ceramic foam&lt;/keyword&gt;&lt;keyword&gt;polymer foam&lt;/keyword&gt;&lt;keyword&gt;computed-tomography&lt;/keyword&gt;&lt;keyword&gt;synchrotron-radiation&lt;/keyword&gt;&lt;keyword&gt;mechanical-properties&lt;/keyword&gt;&lt;keyword&gt;cellular materials&lt;/keyword&gt;&lt;keyword&gt;aluminum foams&lt;/keyword&gt;&lt;keyword&gt;image-analysis&lt;/keyword&gt;&lt;keyword&gt;microtomography&lt;/keyword&gt;&lt;keyword&gt;deformation&lt;/keyword&gt;&lt;keyword&gt;behavior&lt;/keyword&gt;&lt;keyword&gt;fracture&lt;/keyword&gt;&lt;/keywords&gt;&lt;dates&gt;&lt;year&gt;2012&lt;/year&gt;&lt;/dates&gt;&lt;isbn&gt;1531-7331&lt;/isbn&gt;&lt;accession-num&gt;WOS:000307960800008&lt;/accession-num&gt;&lt;urls&gt;&lt;related-urls&gt;&lt;url&gt;&amp;lt;Go to ISI&amp;gt;://WOS:000307960800008&lt;/url&gt;&lt;/related-urls&gt;&lt;/urls&gt;&lt;electronic-resource-num&gt;10.1146/annurev-matsci-070511-155106&lt;/electronic-resource-num&gt;&lt;language&gt;English&lt;/language&gt;&lt;/record&gt;&lt;/Cite&gt;&lt;/EndNote&gt;</w:instrText>
      </w:r>
      <w:r w:rsidR="008C52E2" w:rsidRPr="00AF388A">
        <w:fldChar w:fldCharType="separate"/>
      </w:r>
      <w:r w:rsidR="00170978" w:rsidRPr="00AF388A">
        <w:rPr>
          <w:noProof/>
        </w:rPr>
        <w:t>(119)</w:t>
      </w:r>
      <w:r w:rsidR="008C52E2" w:rsidRPr="00AF388A">
        <w:fldChar w:fldCharType="end"/>
      </w:r>
      <w:r w:rsidR="001E5F80" w:rsidRPr="00AF388A">
        <w:t>,</w:t>
      </w:r>
      <w:r w:rsidR="008C52E2" w:rsidRPr="00AF388A">
        <w:fldChar w:fldCharType="begin">
          <w:fldData xml:space="preserve">PEVuZE5vdGU+PENpdGU+PEF1dGhvcj5Mb3Blei1QZXJlejwvQXV0aG9yPjxZZWFyPjIwMTU8L1ll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</w:fldData>
        </w:fldChar>
      </w:r>
      <w:r w:rsidR="00170978" w:rsidRPr="00AF388A">
        <w:instrText xml:space="preserve"> ADDIN EN.CITE </w:instrText>
      </w:r>
      <w:r w:rsidR="00170978" w:rsidRPr="00AF388A">
        <w:fldChar w:fldCharType="begin">
          <w:fldData xml:space="preserve">PEVuZE5vdGU+PENpdGU+PEF1dGhvcj5Mb3Blei1QZXJlejwvQXV0aG9yPjxZZWFyPjIwMTU8L1ll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</w:fldData>
        </w:fldChar>
      </w:r>
      <w:r w:rsidR="00170978" w:rsidRPr="00AF388A">
        <w:instrText xml:space="preserve"> ADDIN EN.CITE.DATA </w:instrText>
      </w:r>
      <w:r w:rsidR="00170978" w:rsidRPr="00AF388A">
        <w:fldChar w:fldCharType="end"/>
      </w:r>
      <w:r w:rsidR="008C52E2" w:rsidRPr="00AF388A">
        <w:fldChar w:fldCharType="separate"/>
      </w:r>
      <w:r w:rsidR="00170978" w:rsidRPr="00AF388A">
        <w:rPr>
          <w:noProof/>
        </w:rPr>
        <w:t>(117)</w:t>
      </w:r>
      <w:r w:rsidR="008C52E2" w:rsidRPr="00AF388A">
        <w:fldChar w:fldCharType="end"/>
      </w:r>
      <w:r w:rsidR="00C90F1D" w:rsidRPr="00AF388A">
        <w:t xml:space="preserve">, finite cell </w:t>
      </w:r>
      <w:r w:rsidR="008C52E2" w:rsidRPr="00AF388A">
        <w:fldChar w:fldCharType="begin"/>
      </w:r>
      <w:r w:rsidR="00170978" w:rsidRPr="00AF388A">
        <w:instrText xml:space="preserve"> ADDIN EN.CITE &lt;EndNote&gt;&lt;Cite&gt;&lt;Author&gt;Schillinger&lt;/Author&gt;&lt;Year&gt;2015&lt;/Year&gt;&lt;RecNum&gt;329&lt;/RecNum&gt;&lt;DisplayText&gt;(120)&lt;/DisplayText&gt;&lt;record&gt;&lt;rec-number&gt;329&lt;/rec-number&gt;&lt;foreign-keys&gt;&lt;key app="EN" db-id="rds90pspit2frzeresr5szedf5psfw2pa9zd" timestamp="1474359290"&gt;329&lt;/key&gt;&lt;/foreign-keys&gt;&lt;ref-type name="Journal Article"&gt;17&lt;/ref-type&gt;&lt;contributors&gt;&lt;authors&gt;&lt;author&gt;Schillinger, D.&lt;/author&gt;&lt;author&gt;Ruess, M.&lt;/author&gt;&lt;/authors&gt;&lt;/contributors&gt;&lt;auth-address&gt;Univ Minnesota, Dept Civil Environm &amp;amp; Geoengn, Minneapolis, MN 55455 USA&amp;#xD;Delft Univ Technol, Aerosp Struct &amp;amp; Computat Mech, NL-2629 HS Delft, Netherlands&lt;/auth-address&gt;&lt;titles&gt;&lt;title&gt;The Finite Cell Method: A Review in the Context of Higher-Order Structural Analysis of CAD and Image-Based Geometric Models&lt;/title&gt;&lt;secondary-title&gt;Archives of Computational Methods in Engineering&lt;/secondary-title&gt;&lt;alt-title&gt;Arch Comput Method E&lt;/alt-title&gt;&lt;/titles&gt;&lt;periodical&gt;&lt;full-title&gt;Archives of Computational Methods in Engineering&lt;/full-title&gt;&lt;abbr-1&gt;Arch Comput Method E&lt;/abbr-1&gt;&lt;/periodical&gt;&lt;alt-periodical&gt;&lt;full-title&gt;Archives of Computational Methods in Engineering&lt;/full-title&gt;&lt;abbr-1&gt;Arch Comput Method E&lt;/abbr-1&gt;&lt;/alt-periodical&gt;&lt;pages&gt;391-455&lt;/pages&gt;&lt;volume&gt;22&lt;/volume&gt;&lt;number&gt;3&lt;/number&gt;&lt;keywords&gt;&lt;keyword&gt;fluid-structure interaction&lt;/keyword&gt;&lt;keyword&gt;dirichlet boundary-conditions&lt;/keyword&gt;&lt;keyword&gt;fictitious domain approach&lt;/keyword&gt;&lt;keyword&gt;t-spline construction&lt;/keyword&gt;&lt;keyword&gt;human proximal femur&lt;/keyword&gt;&lt;keyword&gt;element-method&lt;/keyword&gt;&lt;keyword&gt;isogeometric analysis&lt;/keyword&gt;&lt;keyword&gt;interface problems&lt;/keyword&gt;&lt;keyword&gt;b-splines&lt;/keyword&gt;&lt;keyword&gt;hierarchical refinement&lt;/keyword&gt;&lt;/keywords&gt;&lt;dates&gt;&lt;year&gt;2015&lt;/year&gt;&lt;pub-dates&gt;&lt;date&gt;Jul&lt;/date&gt;&lt;/pub-dates&gt;&lt;/dates&gt;&lt;isbn&gt;1134-3060&lt;/isbn&gt;&lt;accession-num&gt;WOS:000356504400002&lt;/accession-num&gt;&lt;urls&gt;&lt;related-urls&gt;&lt;url&gt;&amp;lt;Go to ISI&amp;gt;://WOS:000356504400002&lt;/url&gt;&lt;/related-urls&gt;&lt;/urls&gt;&lt;electronic-resource-num&gt;10.1007/s11831-014-9115-y&lt;/electronic-resource-num&gt;&lt;language&gt;English&lt;/language&gt;&lt;/record&gt;&lt;/Cite&gt;&lt;/EndNote&gt;</w:instrText>
      </w:r>
      <w:r w:rsidR="008C52E2" w:rsidRPr="00AF388A">
        <w:fldChar w:fldCharType="separate"/>
      </w:r>
      <w:r w:rsidR="00170978" w:rsidRPr="00AF388A">
        <w:rPr>
          <w:noProof/>
        </w:rPr>
        <w:t>(120)</w:t>
      </w:r>
      <w:r w:rsidR="008C52E2" w:rsidRPr="00AF388A">
        <w:fldChar w:fldCharType="end"/>
      </w:r>
      <w:r w:rsidR="00C53050" w:rsidRPr="00AF388A">
        <w:t>,</w:t>
      </w:r>
      <w:r w:rsidR="00367554" w:rsidRPr="00AF388A">
        <w:t xml:space="preserve"> </w:t>
      </w:r>
      <w:r w:rsidR="00C51BB9" w:rsidRPr="00AF388A">
        <w:t>finite volume</w:t>
      </w:r>
      <w:r w:rsidR="00B47648" w:rsidRPr="00AF388A">
        <w:t xml:space="preserve"> </w:t>
      </w:r>
      <w:r w:rsidR="008C52E2" w:rsidRPr="00AF388A">
        <w:fldChar w:fldCharType="begin"/>
      </w:r>
      <w:r w:rsidR="00170978" w:rsidRPr="00AF388A">
        <w:instrText xml:space="preserve"> ADDIN EN.CITE &lt;EndNote&gt;&lt;Cite&gt;&lt;Author&gt;Versteeg&lt;/Author&gt;&lt;Year&gt;2007&lt;/Year&gt;&lt;RecNum&gt;332&lt;/RecNum&gt;&lt;DisplayText&gt;(121)&lt;/DisplayText&gt;&lt;record&gt;&lt;rec-number&gt;332&lt;/rec-number&gt;&lt;foreign-keys&gt;&lt;key app="EN" db-id="rds90pspit2frzeresr5szedf5psfw2pa9zd" timestamp="1474359455"&gt;332&lt;/key&gt;&lt;/foreign-keys&gt;&lt;ref-type name="Electronic Book"&gt;44&lt;/ref-type&gt;&lt;contributors&gt;&lt;authors&gt;&lt;author&gt;Versteeg, H. K.&lt;/author&gt;&lt;author&gt;Malalasekera, W.&lt;/author&gt;&lt;/authors&gt;&lt;/contributors&gt;&lt;titles&gt;&lt;title&gt;An introduction to computational fluid dynamics the finite volume method&lt;/title&gt;&lt;/titles&gt;&lt;pages&gt;xii, 503 p.&lt;/pages&gt;&lt;edition&gt;2nd&lt;/edition&gt;&lt;keywords&gt;&lt;keyword&gt;Finite volume method.&lt;/keyword&gt;&lt;keyword&gt;Fluid dynamics Data processing.&lt;/keyword&gt;&lt;/keywords&gt;&lt;dates&gt;&lt;year&gt;2007&lt;/year&gt;&lt;/dates&gt;&lt;pub-location&gt;Harlow, UK&lt;/pub-location&gt;&lt;publisher&gt;Pearson/Prentice Hall&lt;/publisher&gt;&lt;isbn&gt;9786611156794 (ebk.)&amp;#xD;6611156798 (ebk.)&lt;/isbn&gt;&lt;call-num&gt;E-RESOURCE INTERNET Internet E-BOOK&lt;/call-num&gt;&lt;urls&gt;&lt;related-urls&gt;&lt;url&gt;http://lib.myilibrary.com?id=115679&lt;/url&gt;&lt;/related-urls&gt;&lt;/urls&gt;&lt;/record&gt;&lt;/Cite&gt;&lt;/EndNote&gt;</w:instrText>
      </w:r>
      <w:r w:rsidR="008C52E2" w:rsidRPr="00AF388A">
        <w:fldChar w:fldCharType="separate"/>
      </w:r>
      <w:r w:rsidR="00170978" w:rsidRPr="00AF388A">
        <w:rPr>
          <w:noProof/>
        </w:rPr>
        <w:t>(121)</w:t>
      </w:r>
      <w:r w:rsidR="008C52E2" w:rsidRPr="00AF388A">
        <w:fldChar w:fldCharType="end"/>
      </w:r>
      <w:r w:rsidR="00C53050" w:rsidRPr="00AF388A">
        <w:t xml:space="preserve"> </w:t>
      </w:r>
      <w:r w:rsidR="00B47648" w:rsidRPr="00AF388A">
        <w:t xml:space="preserve">or a finite difference method. </w:t>
      </w:r>
      <w:r w:rsidRPr="00AF388A">
        <w:rPr>
          <w:rFonts w:cs="Segoe UI"/>
        </w:rPr>
        <w:t xml:space="preserve">One can differentiate also into approaches that discretize by defining image voxels into e.g. finite elements and by creating a mesh that approximate the realistic shape of the vascular structure with smaller elements </w:t>
      </w:r>
      <w:r w:rsidR="008C52E2" w:rsidRPr="00AF388A">
        <w:fldChar w:fldCharType="begin"/>
      </w:r>
      <w:r w:rsidR="00170978" w:rsidRPr="00AF388A">
        <w:instrText xml:space="preserve"> ADDIN EN.CITE &lt;EndNote&gt;&lt;Cite&gt;&lt;Author&gt;Maire&lt;/Author&gt;&lt;Year&gt;2012&lt;/Year&gt;&lt;RecNum&gt;334&lt;/RecNum&gt;&lt;DisplayText&gt;(119)&lt;/DisplayText&gt;&lt;record&gt;&lt;rec-number&gt;334&lt;/rec-number&gt;&lt;foreign-keys&gt;&lt;key app="EN" db-id="rds90pspit2frzeresr5szedf5psfw2pa9zd" timestamp="1474359698"&gt;334&lt;/key&gt;&lt;/foreign-keys&gt;&lt;ref-type name="Journal Article"&gt;17&lt;/ref-type&gt;&lt;contributors&gt;&lt;authors&gt;&lt;author&gt;Maire, E.&lt;/author&gt;&lt;/authors&gt;&lt;/contributors&gt;&lt;auth-address&gt;Univ Lyon, INSA Lyon, MATEIS CNRS UMR5510, F-69621 Villeurbanne, France&lt;/auth-address&gt;&lt;titles&gt;&lt;title&gt;X-Ray Tomography Applied to the Characterization of Highly Porous Materials&lt;/title&gt;&lt;secondary-title&gt;Annual Review of Materials Research, Vol 42&lt;/secondary-title&gt;&lt;alt-title&gt;Annu Rev Mater Res&lt;/alt-title&gt;&lt;/titles&gt;&lt;periodical&gt;&lt;full-title&gt;Annual Review of Materials Research, Vol 42&lt;/full-title&gt;&lt;abbr-1&gt;Annu Rev Mater Res&lt;/abbr-1&gt;&lt;/periodical&gt;&lt;alt-periodical&gt;&lt;full-title&gt;Annual Review of Materials Research, Vol 42&lt;/full-title&gt;&lt;abbr-1&gt;Annu Rev Mater Res&lt;/abbr-1&gt;&lt;/alt-periodical&gt;&lt;pages&gt;163-178&lt;/pages&gt;&lt;volume&gt;42&lt;/volume&gt;&lt;keywords&gt;&lt;keyword&gt;finite element modeling&lt;/keyword&gt;&lt;keyword&gt;fatigue&lt;/keyword&gt;&lt;keyword&gt;compression&lt;/keyword&gt;&lt;keyword&gt;cellular materials&lt;/keyword&gt;&lt;keyword&gt;image processing&lt;/keyword&gt;&lt;keyword&gt;metal foam&lt;/keyword&gt;&lt;keyword&gt;ceramic foam&lt;/keyword&gt;&lt;keyword&gt;polymer foam&lt;/keyword&gt;&lt;keyword&gt;computed-tomography&lt;/keyword&gt;&lt;keyword&gt;synchrotron-radiation&lt;/keyword&gt;&lt;keyword&gt;mechanical-properties&lt;/keyword&gt;&lt;keyword&gt;cellular materials&lt;/keyword&gt;&lt;keyword&gt;aluminum foams&lt;/keyword&gt;&lt;keyword&gt;image-analysis&lt;/keyword&gt;&lt;keyword&gt;microtomography&lt;/keyword&gt;&lt;keyword&gt;deformation&lt;/keyword&gt;&lt;keyword&gt;behavior&lt;/keyword&gt;&lt;keyword&gt;fracture&lt;/keyword&gt;&lt;/keywords&gt;&lt;dates&gt;&lt;year&gt;2012&lt;/year&gt;&lt;/dates&gt;&lt;isbn&gt;1531-7331&lt;/isbn&gt;&lt;accession-num&gt;WOS:000307960800008&lt;/accession-num&gt;&lt;urls&gt;&lt;related-urls&gt;&lt;url&gt;&amp;lt;Go to ISI&amp;gt;://WOS:000307960800008&lt;/url&gt;&lt;/related-urls&gt;&lt;/urls&gt;&lt;electronic-resource-num&gt;10.1146/annurev-matsci-070511-155106&lt;/electronic-resource-num&gt;&lt;language&gt;English&lt;/language&gt;&lt;/record&gt;&lt;/Cite&gt;&lt;/EndNote&gt;</w:instrText>
      </w:r>
      <w:r w:rsidR="008C52E2" w:rsidRPr="00AF388A">
        <w:fldChar w:fldCharType="separate"/>
      </w:r>
      <w:r w:rsidR="00170978" w:rsidRPr="00AF388A">
        <w:rPr>
          <w:noProof/>
        </w:rPr>
        <w:t>(119)</w:t>
      </w:r>
      <w:r w:rsidR="008C52E2" w:rsidRPr="00AF388A">
        <w:fldChar w:fldCharType="end"/>
      </w:r>
      <w:r w:rsidR="001E5F80" w:rsidRPr="00AF388A">
        <w:t>.</w:t>
      </w:r>
      <w:r w:rsidRPr="00AF388A">
        <w:t xml:space="preserve"> For 3D datasets the finite element method is most commonly used. </w:t>
      </w:r>
      <w:r w:rsidR="00367554" w:rsidRPr="00AF388A">
        <w:t xml:space="preserve">In this case a polygonal volume mesh of the data is created, e.g., a tetrahedral representation. </w:t>
      </w:r>
      <w:r w:rsidR="00AF388A" w:rsidRPr="00AF388A">
        <w:t>Smoothing of the image data prior to meshing is sometimes required to create a suitable mesh with sufficiently large and no intersecting elements. For example, single voxels need to be removed by despeckling (e.g. by component labelling) or boundaries have to be smoothed (e.g. by applying dilation and erosion operations).</w:t>
      </w:r>
      <w:r w:rsidR="00D63121">
        <w:rPr>
          <w:i/>
        </w:rPr>
        <w:t xml:space="preserve"> </w:t>
      </w:r>
      <w:r w:rsidRPr="00367554">
        <w:t>Many of the commercial software packages introduced above include modules capable of generating surface or volume meshes, the former of which can be imported into many modelling packages and re-meshed into a volume mesh (OpenFOAM®, OpenCFD Ltd, ESI Group, Paris, France; COMSOL Multiphysics®, Comsol Ltd, Cambridge, UK). Freeware meshing software is also available, such as the tool MeshLab. In some cases, it is also possible that the software package used for mathematical modelling allows for meshing an imported geometry (COMSOL Multiphysics®, Comsol Ltd, Cambridge, UK; Ansys, Ansys Inc. Canonsburg, PA, USA; Abaqus, SS Analysis Ltd, Oxfordshire, UK). Meshing of specific and particularly complex biological geometries is a challenging task, which often requires large computational power and memory.</w:t>
      </w:r>
    </w:p>
    <w:p w14:paraId="63D54445" w14:textId="3169522B" w:rsidR="00B47648" w:rsidRPr="00830DDA" w:rsidRDefault="00E24602" w:rsidP="00EE3847">
      <w:pPr>
        <w:spacing w:line="480" w:lineRule="auto"/>
        <w:jc w:val="both"/>
      </w:pPr>
      <w:r w:rsidRPr="00D63121">
        <w:t xml:space="preserve">Another important aspect involved in image-based modelling of biological processes is the formatting of the image data. Images are often provided in a specific file format, depending on the </w:t>
      </w:r>
      <w:r w:rsidRPr="00D63121">
        <w:lastRenderedPageBreak/>
        <w:t xml:space="preserve">image acquisition system, such as raw, tiff or DICOM, but also file formats that are proprietary to the software and/or hardware of the imaging device manufacturer. To import these original images into </w:t>
      </w:r>
      <w:r w:rsidR="00D63121" w:rsidRPr="00D63121">
        <w:t>specific</w:t>
      </w:r>
      <w:r w:rsidRPr="00D63121">
        <w:t xml:space="preserve"> image processing and/or meshing software, they might need reformatting. It is advisable to keep to a universal, non-compressed file format, such as raw or tiff, as datasets of this type will usually be compatible with most software packages. In case that a large contrast resolution is not needed for segmentation, for example when heavily and consistently stained tissue is distinguished from a homogenous background, the dynamic range of the images can be reduced to save data storage and reduce network load and computing time for image pre-processing and segmentation. Depending on the meshing technique and software the output file format can vary, but most commercial software packages offer a range of output file formats, which are compatible with most of the (commercially) available modelling software packages. It is important that the dataset returned by the meshing software contains all domains and boundaries that are necessary for subsequent computational modelling.</w:t>
      </w:r>
      <w:r w:rsidR="00D63121">
        <w:t xml:space="preserve"> </w:t>
      </w:r>
      <w:r w:rsidR="00AF388A" w:rsidRPr="00AF388A">
        <w:t xml:space="preserve">In addition to the formatting of the data, the availability of image and modelling data to the greater research community needs to be considered. It is important to make the data freely available to others so that they can reproduce results and built upon them. Furthermore, if research groups with a focus on experimental and imaging expertise provide imaging data for other groups experienced in mathematical modelling, we believe that additional knowledge can be generated, which is out of reach for both individual groups alone. Moreover, research councils are increasingly asking to make experimental data available as a condition of future funding. However, image data and output of mathematical models, especially in a 3D context, can exceed several gigabytes and terabytes in size, which can be an obstacle for simple upload to a storage server. The Materials Data Centre (MDC) funded by the UK Government (JISC) </w:t>
      </w:r>
      <w:r w:rsidR="00AF388A" w:rsidRPr="00830DDA">
        <w:fldChar w:fldCharType="begin"/>
      </w:r>
      <w:r w:rsidR="00AF388A">
        <w:instrText xml:space="preserve"> ADDIN EN.CITE &lt;EndNote&gt;&lt;Cite&gt;&lt;Author&gt;Scott&lt;/Author&gt;&lt;Year&gt;2014&lt;/Year&gt;&lt;IDText&gt;A framework for user driven data management&lt;/IDText&gt;&lt;DisplayText&gt;(122)&lt;/DisplayText&gt;&lt;record&gt;&lt;dates&gt;&lt;pub-dates&gt;&lt;date&gt;June 2014&lt;/date&gt;&lt;/pub-dates&gt;&lt;year&gt;2014&lt;/year&gt;&lt;/dates&gt;&lt;keywords&gt;&lt;keyword&gt;Digital libraries&lt;/keyword&gt;&lt;keyword&gt;Document management&lt;/keyword&gt;&lt;keyword&gt;Heterogeneous databases&lt;/keyword&gt;&lt;keyword&gt;Scientific databases&lt;/keyword&gt;&lt;keyword&gt;Dissemination&lt;/keyword&gt;&lt;keyword&gt;Data models&lt;/keyword&gt;&lt;/keywords&gt;&lt;urls&gt;&lt;related-urls&gt;&lt;url&gt;http://dx.doi.org/10.1016/j.is.2013.11.004&lt;/url&gt;&lt;/related-urls&gt;&lt;/urls&gt;&lt;titles&gt;&lt;title&gt;A framework for user driven data management&lt;/title&gt;&lt;/titles&gt;&lt;pages&gt;36–58&lt;/pages&gt;&lt;contributors&gt;&lt;authors&gt;&lt;author&gt;Scott, M&lt;/author&gt;&lt;author&gt;Boardman, R.P&lt;/author&gt;&lt;author&gt;Reed, P.A&lt;/author&gt;&lt;author&gt;Austin, T&lt;/author&gt;&lt;author&gt;Johnston, S.T&lt;/author&gt;&lt;author&gt;Takeda, K&lt;/author&gt;&lt;author&gt;Cox, S.J&lt;/author&gt;&lt;/authors&gt;&lt;/contributors&gt;&lt;added-date format="utc"&gt;1483960196&lt;/added-date&gt;&lt;ref-type name="Journal Article"&gt;17&lt;/ref-type&gt;&lt;rec-number&gt;346&lt;/rec-number&gt;&lt;publisher&gt;Information Systems&lt;/publisher&gt;&lt;last-updated-date format="utc"&gt;1483960196&lt;/last-updated-date&gt;&lt;electronic-resource-num&gt;10.1016/j.is.2013.11.004&lt;/electronic-resource-num&gt;&lt;volume&gt;42&lt;/volume&gt;&lt;/record&gt;&lt;/Cite&gt;&lt;/EndNote&gt;</w:instrText>
      </w:r>
      <w:r w:rsidR="00AF388A" w:rsidRPr="00830DDA">
        <w:fldChar w:fldCharType="separate"/>
      </w:r>
      <w:r w:rsidR="00AF388A">
        <w:rPr>
          <w:noProof/>
        </w:rPr>
        <w:t>(122)</w:t>
      </w:r>
      <w:r w:rsidR="00AF388A" w:rsidRPr="00830DDA">
        <w:fldChar w:fldCharType="end"/>
      </w:r>
      <w:r w:rsidR="00AF388A" w:rsidRPr="00AF388A">
        <w:t xml:space="preserve"> and the German Helmholtz Association project ‘Large Scale Data Management and Analysis’ (LSDMA) </w:t>
      </w:r>
      <w:r w:rsidR="00AF388A" w:rsidRPr="00830DDA">
        <w:fldChar w:fldCharType="begin">
          <w:fldData xml:space="preserve">PEVuZE5vdGU+PENpdGU+PEF1dGhvcj5KdW5nPC9BdXRob3I+PFllYXI+MjAxNDwvWWVhcj48SURU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</w:fldData>
        </w:fldChar>
      </w:r>
      <w:r w:rsidR="00AF388A">
        <w:instrText xml:space="preserve"> ADDIN EN.CITE </w:instrText>
      </w:r>
      <w:r w:rsidR="00AF388A">
        <w:fldChar w:fldCharType="begin">
          <w:fldData xml:space="preserve">PEVuZE5vdGU+PENpdGU+PEF1dGhvcj5KdW5nPC9BdXRob3I+PFllYXI+MjAxNDwvWWVhcj48SURU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</w:fldData>
        </w:fldChar>
      </w:r>
      <w:r w:rsidR="00AF388A">
        <w:instrText xml:space="preserve"> ADDIN EN.CITE.DATA </w:instrText>
      </w:r>
      <w:r w:rsidR="00AF388A">
        <w:fldChar w:fldCharType="end"/>
      </w:r>
      <w:r w:rsidR="00AF388A" w:rsidRPr="00830DDA">
        <w:fldChar w:fldCharType="separate"/>
      </w:r>
      <w:r w:rsidR="00AF388A">
        <w:rPr>
          <w:noProof/>
        </w:rPr>
        <w:t>(123-125)</w:t>
      </w:r>
      <w:r w:rsidR="00AF388A" w:rsidRPr="00830DDA">
        <w:fldChar w:fldCharType="end"/>
      </w:r>
      <w:r w:rsidR="00AF388A">
        <w:t xml:space="preserve"> </w:t>
      </w:r>
      <w:r w:rsidR="00AF388A" w:rsidRPr="00AF388A">
        <w:t>are addressing the problem known as ‘Big Data’ and propose solutions suiting different research communities.</w:t>
      </w:r>
      <w:r w:rsidR="00BD3D64" w:rsidRPr="00830DDA">
        <w:t xml:space="preserve"> </w:t>
      </w:r>
    </w:p>
    <w:p w14:paraId="683C4621" w14:textId="49137038" w:rsidR="002F62AD" w:rsidRDefault="007053C2" w:rsidP="00EE3847">
      <w:pPr>
        <w:pStyle w:val="Heading3"/>
        <w:numPr>
          <w:ilvl w:val="0"/>
          <w:numId w:val="5"/>
        </w:numPr>
        <w:spacing w:line="480" w:lineRule="auto"/>
        <w:jc w:val="both"/>
      </w:pPr>
      <w:r w:rsidRPr="00CC7BEB">
        <w:lastRenderedPageBreak/>
        <w:t xml:space="preserve">Mathematical </w:t>
      </w:r>
      <w:r w:rsidR="00EC723F">
        <w:t>m</w:t>
      </w:r>
      <w:r w:rsidRPr="00CC7BEB">
        <w:t xml:space="preserve">odelling of </w:t>
      </w:r>
      <w:r w:rsidR="00EC723F">
        <w:t>t</w:t>
      </w:r>
      <w:r w:rsidRPr="00CC7BEB">
        <w:t xml:space="preserve">issue </w:t>
      </w:r>
      <w:r w:rsidR="00EC723F">
        <w:t>o</w:t>
      </w:r>
      <w:r w:rsidRPr="00CC7BEB">
        <w:t xml:space="preserve">xygen </w:t>
      </w:r>
      <w:r w:rsidR="00EC723F">
        <w:t>s</w:t>
      </w:r>
      <w:r w:rsidR="00971133">
        <w:t>upply</w:t>
      </w:r>
    </w:p>
    <w:p w14:paraId="798ADFDC" w14:textId="448EA924" w:rsidR="001E7AA1" w:rsidRPr="00C53050" w:rsidRDefault="005134FE" w:rsidP="00EE3847">
      <w:pPr>
        <w:spacing w:line="480" w:lineRule="auto"/>
        <w:jc w:val="both"/>
      </w:pPr>
      <w:r>
        <w:t>We</w:t>
      </w:r>
      <w:r w:rsidRPr="00CC7BEB">
        <w:t xml:space="preserve"> review </w:t>
      </w:r>
      <w:r>
        <w:t xml:space="preserve">here </w:t>
      </w:r>
      <w:r w:rsidRPr="00CC7BEB">
        <w:t xml:space="preserve">models of the oxygen </w:t>
      </w:r>
      <w:r>
        <w:t>supply</w:t>
      </w:r>
      <w:r w:rsidRPr="00CC7BEB">
        <w:t xml:space="preserve"> </w:t>
      </w:r>
      <w:r>
        <w:t>to</w:t>
      </w:r>
      <w:r w:rsidRPr="00CC7BEB">
        <w:t xml:space="preserve"> soft tissue</w:t>
      </w:r>
      <w:r>
        <w:t>s</w:t>
      </w:r>
      <w:r w:rsidRPr="00CC7BEB">
        <w:t xml:space="preserve"> with </w:t>
      </w:r>
      <w:r w:rsidR="00BC1689">
        <w:t xml:space="preserve">a </w:t>
      </w:r>
      <w:r w:rsidRPr="00CC7BEB">
        <w:t>particular focus on image-based models.</w:t>
      </w:r>
      <w:r>
        <w:t xml:space="preserve"> The equations and parameters needed for modelling of tissue oxygenation are given in the </w:t>
      </w:r>
      <w:r w:rsidR="00BC1689">
        <w:t>A</w:t>
      </w:r>
      <w:r>
        <w:t>ppendix.</w:t>
      </w:r>
      <w:r w:rsidRPr="00CC7BEB">
        <w:t xml:space="preserve"> Whilst the oxygen </w:t>
      </w:r>
      <w:r>
        <w:t>delivery to skeletal muscle</w:t>
      </w:r>
      <w:r w:rsidRPr="00CC7BEB">
        <w:t xml:space="preserve"> does partly depend on blood flow, models of blood flow have been revi</w:t>
      </w:r>
      <w:r>
        <w:t xml:space="preserve">ewed previously by </w:t>
      </w:r>
      <w:r>
        <w:fldChar w:fldCharType="begin">
          <w:fldData xml:space="preserve">PEVuZE5vdGU+PENpdGUgQXV0aG9yWWVhcj0iMSI+PEF1dGhvcj5LaW08L0F1dGhvcj48WWVhcj4y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</w:fldData>
        </w:fldChar>
      </w:r>
      <w:r w:rsidR="00170978">
        <w:instrText xml:space="preserve"> ADDIN EN.CITE </w:instrText>
      </w:r>
      <w:r w:rsidR="00170978">
        <w:fldChar w:fldCharType="begin">
          <w:fldData xml:space="preserve">PEVuZE5vdGU+PENpdGUgQXV0aG9yWWVhcj0iMSI+PEF1dGhvcj5LaW08L0F1dGhvcj48WWVhcj4y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</w:fldData>
        </w:fldChar>
      </w:r>
      <w:r w:rsidR="00170978">
        <w:instrText xml:space="preserve"> ADDIN EN.CITE.DATA </w:instrText>
      </w:r>
      <w:r w:rsidR="00170978">
        <w:fldChar w:fldCharType="end"/>
      </w:r>
      <w:r>
        <w:fldChar w:fldCharType="separate"/>
      </w:r>
      <w:r w:rsidR="00170978">
        <w:rPr>
          <w:noProof/>
        </w:rPr>
        <w:t>(45)</w:t>
      </w:r>
      <w:r>
        <w:fldChar w:fldCharType="end"/>
      </w:r>
      <w:r>
        <w:t xml:space="preserve"> </w:t>
      </w:r>
      <w:r w:rsidRPr="00CC7BEB">
        <w:t>and to some exten</w:t>
      </w:r>
      <w:r>
        <w:t>t</w:t>
      </w:r>
      <w:r w:rsidRPr="00CC7BEB">
        <w:t xml:space="preserve"> by </w:t>
      </w:r>
      <w:r>
        <w:fldChar w:fldCharType="begin"/>
      </w:r>
      <w:r w:rsidR="00170978">
        <w:instrText xml:space="preserve"> ADDIN EN.CITE &lt;EndNote&gt;&lt;Cite AuthorYear="1"&gt;&lt;Author&gt;Pittman&lt;/Author&gt;&lt;Year&gt;2013&lt;/Year&gt;&lt;RecNum&gt;253&lt;/RecNum&gt;&lt;DisplayText&gt;(27)&lt;/DisplayText&gt;&lt;record&gt;&lt;rec-number&gt;253&lt;/rec-number&gt;&lt;foreign-keys&gt;&lt;key app="EN" db-id="rds90pspit2frzeresr5szedf5psfw2pa9zd" timestamp="1453817767"&gt;253&lt;/key&gt;&lt;/foreign-keys&gt;&lt;ref-type name="Journal Article"&gt;17&lt;/ref-type&gt;&lt;contributors&gt;&lt;authors&gt;&lt;author&gt;Pittman, R. N.&lt;/author&gt;&lt;/authors&gt;&lt;/contributors&gt;&lt;auth-address&gt;Department of Physiology and Biophysics, Medical College of Virginia Campus, Virginia Commonwealth University, Richmond, Virginia, USA. pittman@vcu.edu&lt;/auth-address&gt;&lt;titles&gt;&lt;title&gt;Oxygen transport in the microcirculation and its regulation&lt;/title&gt;&lt;secondary-title&gt;Microcirculation&lt;/secondary-title&gt;&lt;alt-title&gt;Microcirculation&lt;/alt-title&gt;&lt;/titles&gt;&lt;periodical&gt;&lt;full-title&gt;Microcirculation&lt;/full-title&gt;&lt;abbr-1&gt;Microcirculation&lt;/abbr-1&gt;&lt;/periodical&gt;&lt;alt-periodical&gt;&lt;full-title&gt;Microcirculation&lt;/full-title&gt;&lt;abbr-1&gt;Microcirculation&lt;/abbr-1&gt;&lt;/alt-periodical&gt;&lt;pages&gt;117-37&lt;/pages&gt;&lt;volume&gt;20&lt;/volume&gt;&lt;number&gt;2&lt;/number&gt;&lt;keywords&gt;&lt;keyword&gt;Animals&lt;/keyword&gt;&lt;keyword&gt;Erythrocytes/*metabolism&lt;/keyword&gt;&lt;keyword&gt;Extracellular Fluid/metabolism&lt;/keyword&gt;&lt;keyword&gt;Humans&lt;/keyword&gt;&lt;keyword&gt;Microcirculation/*physiology&lt;/keyword&gt;&lt;keyword&gt;Models, Biological&lt;/keyword&gt;&lt;keyword&gt;Oximetry/*methods&lt;/keyword&gt;&lt;keyword&gt;Oxygen/*metabolism&lt;/keyword&gt;&lt;keyword&gt;Oxygen Consumption/*physiology&lt;/keyword&gt;&lt;/keywords&gt;&lt;dates&gt;&lt;year&gt;2013&lt;/year&gt;&lt;pub-dates&gt;&lt;date&gt;Feb&lt;/date&gt;&lt;/pub-dates&gt;&lt;/dates&gt;&lt;isbn&gt;1549-8719 (Electronic)&amp;#xD;1073-9688 (Linking)&lt;/isbn&gt;&lt;accession-num&gt;23025284&lt;/accession-num&gt;&lt;label&gt;Pittman2013&lt;/label&gt;&lt;urls&gt;&lt;related-urls&gt;&lt;url&gt;http://www.ncbi.nlm.nih.gov/pubmed/23025284&lt;/url&gt;&lt;/related-urls&gt;&lt;/urls&gt;&lt;custom2&gt;3574207&lt;/custom2&gt;&lt;electronic-resource-num&gt;10.1111/micc.12017&lt;/electronic-resource-num&gt;&lt;/record&gt;&lt;/Cite&gt;&lt;/EndNote&gt;</w:instrText>
      </w:r>
      <w:r>
        <w:fldChar w:fldCharType="separate"/>
      </w:r>
      <w:r w:rsidR="00170978">
        <w:rPr>
          <w:noProof/>
        </w:rPr>
        <w:t>(27)</w:t>
      </w:r>
      <w:r>
        <w:fldChar w:fldCharType="end"/>
      </w:r>
      <w:r w:rsidRPr="00CC7BEB">
        <w:t xml:space="preserve"> in the context of oxygen transport and regulation. The main output of blood flow modelling</w:t>
      </w:r>
      <w:r>
        <w:t>, used</w:t>
      </w:r>
      <w:r w:rsidRPr="00CC7BEB">
        <w:t xml:space="preserve"> for further modelling of tissue oxygen perfusion</w:t>
      </w:r>
      <w:r>
        <w:t>,</w:t>
      </w:r>
      <w:r w:rsidRPr="00CC7BEB">
        <w:t xml:space="preserve"> are the partial pressure of oxygen in blood and its oxygen saturation. </w:t>
      </w:r>
      <w:r>
        <w:t>Partial oxygen pressure and oxygen saturation</w:t>
      </w:r>
      <w:r w:rsidRPr="00CC7BEB">
        <w:t xml:space="preserve"> are directly related to the blood haematocrit. Most models of molecule transport in and across blood vessels use parameters and equations reviewed in the Handbook of Physiology </w:t>
      </w:r>
      <w:r>
        <w:t xml:space="preserve">– Section 2, Volume IV </w:t>
      </w:r>
      <w:r w:rsidRPr="00B55B8F">
        <w:fldChar w:fldCharType="begin"/>
      </w:r>
      <w:r w:rsidR="00170978">
        <w:instrText xml:space="preserve"> ADDIN EN.CITE &lt;EndNote&gt;&lt;Cite&gt;&lt;Author&gt;Geiger&lt;/Author&gt;&lt;Year&gt;1984&lt;/Year&gt;&lt;RecNum&gt;263&lt;/RecNum&gt;&lt;DisplayText&gt;(28)&lt;/DisplayText&gt;&lt;record&gt;&lt;rec-number&gt;263&lt;/rec-number&gt;&lt;foreign-keys&gt;&lt;key app="EN" db-id="rds90pspit2frzeresr5szedf5psfw2pa9zd" timestamp="1453825832"&gt;263&lt;/key&gt;&lt;/foreign-keys&gt;&lt;ref-type name="Book"&gt;6&lt;/ref-type&gt;&lt;contributors&gt;&lt;authors&gt;&lt;author&gt;Geiger, S.R.&lt;/author&gt;&lt;author&gt;Renkin, E.M.&lt;/author&gt;&lt;author&gt;Michel, C.C.&lt;/author&gt;&lt;/authors&gt;&lt;/contributors&gt;&lt;titles&gt;&lt;title&gt;The cardiovascular system: Microcirculation&lt;/title&gt;&lt;/titles&gt;&lt;number&gt;pt. 1&lt;/number&gt;&lt;dates&gt;&lt;year&gt;1984&lt;/year&gt;&lt;/dates&gt;&lt;publisher&gt;American Physiological Society&lt;/publisher&gt;&lt;isbn&gt;9780683072020&lt;/isbn&gt;&lt;label&gt;Geiger1984&lt;/label&gt;&lt;urls&gt;&lt;related-urls&gt;&lt;url&gt;https://books.google.co.uk/books?id=SH0TAQAAMAAJ&lt;/url&gt;&lt;/related-urls&gt;&lt;/urls&gt;&lt;/record&gt;&lt;/Cite&gt;&lt;/EndNote&gt;</w:instrText>
      </w:r>
      <w:r w:rsidRPr="00B55B8F">
        <w:fldChar w:fldCharType="separate"/>
      </w:r>
      <w:r w:rsidR="00170978">
        <w:rPr>
          <w:noProof/>
        </w:rPr>
        <w:t>(28)</w:t>
      </w:r>
      <w:r w:rsidRPr="00B55B8F">
        <w:fldChar w:fldCharType="end"/>
      </w:r>
      <w:r w:rsidRPr="00B55B8F">
        <w:t>. The theory of oxygen transport to tissue was also presented and reviewed by</w:t>
      </w:r>
      <w:r>
        <w:t xml:space="preserve"> Popel</w:t>
      </w:r>
      <w:r w:rsidRPr="00B55B8F">
        <w:t xml:space="preserve"> </w:t>
      </w:r>
      <w:r w:rsidRPr="00B55B8F">
        <w:fldChar w:fldCharType="begin"/>
      </w:r>
      <w:r w:rsidR="00170978">
        <w:instrText xml:space="preserve"> ADDIN EN.CITE &lt;EndNote&gt;&lt;Cite&gt;&lt;Author&gt;Popel&lt;/Author&gt;&lt;Year&gt;1989&lt;/Year&gt;&lt;RecNum&gt;254&lt;/RecNum&gt;&lt;DisplayText&gt;(10)&lt;/DisplayText&gt;&lt;record&gt;&lt;rec-number&gt;254&lt;/rec-number&gt;&lt;foreign-keys&gt;&lt;key app="EN" db-id="rds90pspit2frzeresr5szedf5psfw2pa9zd" timestamp="1453817851"&gt;254&lt;/key&gt;&lt;/foreign-keys&gt;&lt;ref-type name="Journal Article"&gt;17&lt;/ref-type&gt;&lt;contributors&gt;&lt;authors&gt;&lt;author&gt;Popel, A. S.&lt;/author&gt;&lt;/authors&gt;&lt;/contributors&gt;&lt;auth-address&gt;Department of Biomedical Engineering, School of Medicine, Johns Hopkins University, Baltimore, Maryland.&lt;/auth-address&gt;&lt;titles&gt;&lt;title&gt;Theory of oxygen transport to tissue&lt;/title&gt;&lt;secondary-title&gt;Crit Rev Biomed Eng&lt;/secondary-title&gt;&lt;alt-title&gt;Critical reviews in biomedical engineering&lt;/alt-title&gt;&lt;/titles&gt;&lt;periodical&gt;&lt;full-title&gt;Crit Rev Biomed Eng&lt;/full-title&gt;&lt;abbr-1&gt;Critical reviews in biomedical engineering&lt;/abbr-1&gt;&lt;/periodical&gt;&lt;alt-periodical&gt;&lt;full-title&gt;Crit Rev Biomed Eng&lt;/full-title&gt;&lt;abbr-1&gt;Critical reviews in biomedical engineering&lt;/abbr-1&gt;&lt;/alt-periodical&gt;&lt;pages&gt;257-321&lt;/pages&gt;&lt;volume&gt;17&lt;/volume&gt;&lt;number&gt;3&lt;/number&gt;&lt;keywords&gt;&lt;keyword&gt;Biological Transport&lt;/keyword&gt;&lt;keyword&gt;Cell Membrane Permeability&lt;/keyword&gt;&lt;keyword&gt;Diffusion&lt;/keyword&gt;&lt;keyword&gt;Humans&lt;/keyword&gt;&lt;keyword&gt;Kinetics&lt;/keyword&gt;&lt;keyword&gt;Microcirculation&lt;/keyword&gt;&lt;keyword&gt;*Models, Theoretical&lt;/keyword&gt;&lt;keyword&gt;Muscles/metabolism&lt;/keyword&gt;&lt;keyword&gt;Oxygen/*metabolism&lt;/keyword&gt;&lt;keyword&gt;*Oxygen Consumption&lt;/keyword&gt;&lt;keyword&gt;Oxyhemoglobins/metabolism&lt;/keyword&gt;&lt;/keywords&gt;&lt;dates&gt;&lt;year&gt;1989&lt;/year&gt;&lt;/dates&gt;&lt;isbn&gt;0278-940X (Print)&amp;#xD;0278-940X (Linking)&lt;/isbn&gt;&lt;accession-num&gt;2673661&lt;/accession-num&gt;&lt;label&gt;Popel1989&lt;/label&gt;&lt;urls&gt;&lt;related-urls&gt;&lt;url&gt;http://www.ncbi.nlm.nih.gov/pubmed/2673661&lt;/url&gt;&lt;/related-urls&gt;&lt;/urls&gt;&lt;/record&gt;&lt;/Cite&gt;&lt;/EndNote&gt;</w:instrText>
      </w:r>
      <w:r w:rsidRPr="00B55B8F">
        <w:fldChar w:fldCharType="separate"/>
      </w:r>
      <w:r w:rsidR="00170978">
        <w:rPr>
          <w:noProof/>
        </w:rPr>
        <w:t>(10)</w:t>
      </w:r>
      <w:r w:rsidRPr="00B55B8F">
        <w:fldChar w:fldCharType="end"/>
      </w:r>
      <w:r w:rsidRPr="00B55B8F">
        <w:t xml:space="preserve">. </w:t>
      </w:r>
      <w:r>
        <w:t xml:space="preserve">Jain </w:t>
      </w:r>
      <w:r w:rsidRPr="00B55B8F">
        <w:fldChar w:fldCharType="begin">
          <w:fldData xml:space="preserve">PEVuZE5vdGU+PENpdGU+PEF1dGhvcj5KYWluPC9BdXRob3I+PFllYXI+MTk4NzwvWWVhcj48UmVj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zMDM5LTUxPC9wYWdlcz48dm9sdW1lPjQ3PC92b2x1bWU+PG51bWJlcj4x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zMDM5LTUxPC9wYWdlcz48dm9sdW1lPjQ3PC92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MwMzktNTE8L3BhZ2VzPjx2b2x1bWU+NDc8L3ZvbHVtZT48bnVt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=
</w:fldData>
        </w:fldChar>
      </w:r>
      <w:r w:rsidR="00BD3D64">
        <w:instrText xml:space="preserve"> ADDIN EN.CITE </w:instrText>
      </w:r>
      <w:r w:rsidR="00BD3D64">
        <w:fldChar w:fldCharType="begin">
          <w:fldData xml:space="preserve">PEVuZE5vdGU+PENpdGU+PEF1dGhvcj5KYWluPC9BdXRob3I+PFllYXI+MTk4NzwvWWVhcj48UmVj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zMDM5LTUxPC9wYWdlcz48dm9sdW1lPjQ3PC92b2x1bWU+PG51bWJlcj4x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zMDM5LTUxPC9wYWdlcz48dm9sdW1lPjQ3PC92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MwMzktNTE8L3BhZ2VzPjx2b2x1bWU+NDc8L3ZvbHVtZT48bnVt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=
</w:fldData>
        </w:fldChar>
      </w:r>
      <w:r w:rsidR="00BD3D64">
        <w:instrText xml:space="preserve"> ADDIN EN.CITE.DATA </w:instrText>
      </w:r>
      <w:r w:rsidR="00BD3D64">
        <w:fldChar w:fldCharType="end"/>
      </w:r>
      <w:r w:rsidRPr="00B55B8F">
        <w:fldChar w:fldCharType="separate"/>
      </w:r>
      <w:r w:rsidR="00BD3D64">
        <w:rPr>
          <w:noProof/>
        </w:rPr>
        <w:t>(126, 127)</w:t>
      </w:r>
      <w:r w:rsidRPr="00B55B8F">
        <w:fldChar w:fldCharType="end"/>
      </w:r>
      <w:r>
        <w:t xml:space="preserve"> </w:t>
      </w:r>
      <w:r w:rsidRPr="00CC7BEB">
        <w:t>reviewed the transport of molecules (including oxygen) in the tumour interstitium and across the tumour vasculature</w:t>
      </w:r>
      <w:r>
        <w:t xml:space="preserve">, while </w:t>
      </w:r>
      <w:r>
        <w:fldChar w:fldCharType="begin">
          <w:fldData xml:space="preserve">PEVuZE5vdGU+PENpdGUgQXV0aG9yWWVhcj0iMSI+PEF1dGhvcj5Hb2xkbWFuPC9BdXRob3I+PFll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</w:fldData>
        </w:fldChar>
      </w:r>
      <w:r w:rsidR="00BD3D64">
        <w:instrText xml:space="preserve"> ADDIN EN.CITE </w:instrText>
      </w:r>
      <w:r w:rsidR="00BD3D64">
        <w:fldChar w:fldCharType="begin">
          <w:fldData xml:space="preserve">PEVuZE5vdGU+PENpdGUgQXV0aG9yWWVhcj0iMSI+PEF1dGhvcj5Hb2xkbWFuPC9BdXRob3I+PFll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</w:fldData>
        </w:fldChar>
      </w:r>
      <w:r w:rsidR="00BD3D64">
        <w:instrText xml:space="preserve"> ADDIN EN.CITE.DATA </w:instrText>
      </w:r>
      <w:r w:rsidR="00BD3D64">
        <w:fldChar w:fldCharType="end"/>
      </w:r>
      <w:r>
        <w:fldChar w:fldCharType="separate"/>
      </w:r>
      <w:r w:rsidR="00BD3D64">
        <w:rPr>
          <w:noProof/>
        </w:rPr>
        <w:t>(128)</w:t>
      </w:r>
      <w:r>
        <w:fldChar w:fldCharType="end"/>
      </w:r>
      <w:r w:rsidRPr="00CC7BEB">
        <w:t xml:space="preserve"> reviewed theoretical models of oxygen transport to tissue. In the review of </w:t>
      </w:r>
      <w:r w:rsidRPr="00224251">
        <w:fldChar w:fldCharType="begin"/>
      </w:r>
      <w:r w:rsidR="00BD3D64">
        <w:instrText xml:space="preserve"> ADDIN EN.CITE &lt;EndNote&gt;&lt;Cite AuthorYear="1"&gt;&lt;Author&gt;Toma-Dasu&lt;/Author&gt;&lt;Year&gt;2013&lt;/Year&gt;&lt;RecNum&gt;257&lt;/RecNum&gt;&lt;DisplayText&gt;(129)&lt;/DisplayText&gt;&lt;record&gt;&lt;rec-number&gt;257&lt;/rec-number&gt;&lt;foreign-keys&gt;&lt;key app="EN" db-id="rds90pspit2frzeresr5szedf5psfw2pa9zd" timestamp="1453818111"&gt;257&lt;/key&gt;&lt;/foreign-keys&gt;&lt;ref-type name="Journal Article"&gt;17&lt;/ref-type&gt;&lt;contributors&gt;&lt;authors&gt;&lt;author&gt;Toma-Dasu, I.&lt;/author&gt;&lt;author&gt;Dasu, A.&lt;/author&gt;&lt;/authors&gt;&lt;/contributors&gt;&lt;auth-address&gt;Medical Radiation Physics, Stockholm University and Karolinska Institutet, 171 76 Stockholm, Sweden. iuliana.livia.dasu@ki.se&lt;/auth-address&gt;&lt;titles&gt;&lt;title&gt;Modelling tumour oxygenation, reoxygenation and implications on treatment outcome&lt;/title&gt;&lt;secondary-title&gt;Comput Math Methods Med&lt;/secondary-title&gt;&lt;alt-title&gt;Computational and mathematical methods in medicine&lt;/alt-title&gt;&lt;/titles&gt;&lt;periodical&gt;&lt;full-title&gt;Comput Math Methods Med&lt;/full-title&gt;&lt;abbr-1&gt;Computational and mathematical methods in medicine&lt;/abbr-1&gt;&lt;/periodical&gt;&lt;alt-periodical&gt;&lt;full-title&gt;Comput Math Methods Med&lt;/full-title&gt;&lt;abbr-1&gt;Computational and mathematical methods in medicine&lt;/abbr-1&gt;&lt;/alt-periodical&gt;&lt;pages&gt;141087&lt;/pages&gt;&lt;volume&gt;2013&lt;/volume&gt;&lt;keywords&gt;&lt;keyword&gt;Algorithms&lt;/keyword&gt;&lt;keyword&gt;Biological Transport&lt;/keyword&gt;&lt;keyword&gt;Cell Hypoxia&lt;/keyword&gt;&lt;keyword&gt;Computer Simulation&lt;/keyword&gt;&lt;keyword&gt;Disease Progression&lt;/keyword&gt;&lt;keyword&gt;Humans&lt;/keyword&gt;&lt;keyword&gt;Models, Statistical&lt;/keyword&gt;&lt;keyword&gt;Models, Theoretical&lt;/keyword&gt;&lt;keyword&gt;Neoplasms/*metabolism/*pathology&lt;/keyword&gt;&lt;keyword&gt;Oxygen/*metabolism&lt;/keyword&gt;&lt;keyword&gt;Oxygen Consumption&lt;/keyword&gt;&lt;keyword&gt;Treatment Outcome&lt;/keyword&gt;&lt;/keywords&gt;&lt;dates&gt;&lt;year&gt;2013&lt;/year&gt;&lt;/dates&gt;&lt;isbn&gt;1748-6718 (Electronic)&amp;#xD;1748-670X (Linking)&lt;/isbn&gt;&lt;accession-num&gt;23401721&lt;/accession-num&gt;&lt;label&gt;Toma-Dasu2013&lt;/label&gt;&lt;urls&gt;&lt;related-urls&gt;&lt;url&gt;http://www.ncbi.nlm.nih.gov/pubmed/23401721&lt;/url&gt;&lt;/related-urls&gt;&lt;/urls&gt;&lt;custom2&gt;3557613&lt;/custom2&gt;&lt;electronic-resource-num&gt;10.1155/2013/141087&lt;/electronic-resource-num&gt;&lt;/record&gt;&lt;/Cite&gt;&lt;/EndNote&gt;</w:instrText>
      </w:r>
      <w:r w:rsidRPr="00224251">
        <w:fldChar w:fldCharType="separate"/>
      </w:r>
      <w:r w:rsidR="00BD3D64">
        <w:rPr>
          <w:noProof/>
        </w:rPr>
        <w:t>(129)</w:t>
      </w:r>
      <w:r w:rsidRPr="00224251">
        <w:fldChar w:fldCharType="end"/>
      </w:r>
      <w:r w:rsidRPr="00224251">
        <w:t xml:space="preserve"> models of tumour oxygenation are discussed, which are similar to oxygenation of other soft tissues. </w:t>
      </w:r>
      <w:r w:rsidR="00410AF4" w:rsidRPr="00224251">
        <w:t xml:space="preserve">As previously </w:t>
      </w:r>
      <w:r w:rsidR="00CC5660" w:rsidRPr="00224251">
        <w:t>mentioned</w:t>
      </w:r>
      <w:r w:rsidR="00410AF4" w:rsidRPr="00224251">
        <w:t xml:space="preserve"> </w:t>
      </w:r>
      <w:r w:rsidR="00CC5660" w:rsidRPr="00224251">
        <w:t>this review focusses on the whole-organ scale of muscle tissue oxygenation and is</w:t>
      </w:r>
      <w:r w:rsidR="00772905" w:rsidRPr="00224251">
        <w:t xml:space="preserve"> thus only describing models that are relevant in this context.</w:t>
      </w:r>
    </w:p>
    <w:p w14:paraId="303F2648" w14:textId="77777777" w:rsidR="005134FE" w:rsidRDefault="005134FE" w:rsidP="00EE3847">
      <w:pPr>
        <w:pStyle w:val="Heading4"/>
        <w:spacing w:line="480" w:lineRule="auto"/>
        <w:jc w:val="both"/>
      </w:pPr>
      <w:r>
        <w:t>Modelling of artificial networks</w:t>
      </w:r>
    </w:p>
    <w:p w14:paraId="01AC59CC" w14:textId="7F96131A" w:rsidR="005134FE" w:rsidRDefault="005134FE" w:rsidP="00EE3847">
      <w:pPr>
        <w:spacing w:line="480" w:lineRule="auto"/>
        <w:jc w:val="both"/>
      </w:pPr>
      <w:r>
        <w:t xml:space="preserve">Many models of oxygen diffusion in soft tissue are implemented on artificial vascular networks, which are based on observations by imaging or theoretical approaches. The first model of oxygen transport from the capillaries to muscle tissue was developed nearly hundred years ago by Krogh in 1919. Krogh determined diffusion coefficients of oxygen through different tissues, e.g. the abdominal wall of the frog or the number and distribution of capillaries in the horse gastrocnemius and </w:t>
      </w:r>
      <w:r w:rsidR="00F86812">
        <w:t>Krogh</w:t>
      </w:r>
      <w:r>
        <w:t xml:space="preserve"> studied the contraction and opening of capillaries in resting and stimulated muscle </w:t>
      </w:r>
      <w:r>
        <w:fldChar w:fldCharType="begin">
          <w:fldData xml:space="preserve">PEVuZE5vdGU+PENpdGU+PEF1dGhvcj5Lcm9naDwvQXV0aG9yPjxZZWFyPjE5MTk8L1llYXI+PFJl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</w:fldData>
        </w:fldChar>
      </w:r>
      <w:r w:rsidR="00BD3D64">
        <w:instrText xml:space="preserve"> ADDIN EN.CITE </w:instrText>
      </w:r>
      <w:r w:rsidR="00BD3D64">
        <w:fldChar w:fldCharType="begin">
          <w:fldData xml:space="preserve">PEVuZE5vdGU+PENpdGU+PEF1dGhvcj5Lcm9naDwvQXV0aG9yPjxZZWFyPjE5MTk8L1llYXI+PFJl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</w:fldData>
        </w:fldChar>
      </w:r>
      <w:r w:rsidR="00BD3D64">
        <w:instrText xml:space="preserve"> ADDIN EN.CITE.DATA </w:instrText>
      </w:r>
      <w:r w:rsidR="00BD3D64">
        <w:fldChar w:fldCharType="end"/>
      </w:r>
      <w:r>
        <w:fldChar w:fldCharType="separate"/>
      </w:r>
      <w:r w:rsidR="00BD3D64">
        <w:rPr>
          <w:noProof/>
        </w:rPr>
        <w:t>(130-132)</w:t>
      </w:r>
      <w:r>
        <w:fldChar w:fldCharType="end"/>
      </w:r>
      <w:r>
        <w:t xml:space="preserve">.  </w:t>
      </w:r>
    </w:p>
    <w:p w14:paraId="4BFD9F15" w14:textId="55227B44" w:rsidR="005134FE" w:rsidRDefault="005134FE" w:rsidP="00EE3847">
      <w:pPr>
        <w:spacing w:line="480" w:lineRule="auto"/>
        <w:jc w:val="both"/>
      </w:pPr>
      <w:r>
        <w:lastRenderedPageBreak/>
        <w:t>As the capillaries appear to be hexagonally packed in skeletal muscle</w:t>
      </w:r>
      <w:r w:rsidR="000E0C48">
        <w:t xml:space="preserve"> </w:t>
      </w:r>
      <w:r w:rsidR="000E0C48" w:rsidRPr="00830DDA">
        <w:t>(if viewed in 2D light microscopy cross-sections)</w:t>
      </w:r>
      <w:r w:rsidRPr="00830DDA">
        <w:t>,</w:t>
      </w:r>
      <w:r>
        <w:t xml:space="preserve"> Krogh assumed in </w:t>
      </w:r>
      <w:r>
        <w:fldChar w:fldCharType="begin"/>
      </w:r>
      <w:r w:rsidR="00BD3D64">
        <w:instrText xml:space="preserve"> ADDIN EN.CITE &lt;EndNote&gt;&lt;Cite&gt;&lt;Author&gt;Krogh&lt;/Author&gt;&lt;Year&gt;1919&lt;/Year&gt;&lt;RecNum&gt;150&lt;/RecNum&gt;&lt;DisplayText&gt;(131)&lt;/DisplayText&gt;&lt;record&gt;&lt;rec-number&gt;150&lt;/rec-number&gt;&lt;foreign-keys&gt;&lt;key app="EN" db-id="rds90pspit2frzeresr5szedf5psfw2pa9zd" timestamp="1392632872"&gt;150&lt;/key&gt;&lt;/foreign-keys&gt;&lt;ref-type name="Journal Article"&gt;17&lt;/ref-type&gt;&lt;contributors&gt;&lt;authors&gt;&lt;author&gt;Krogh, A.&lt;/author&gt;&lt;/authors&gt;&lt;/contributors&gt;&lt;titles&gt;&lt;title&gt;The number and distribution of capillaries in muscles with calculations of the oxygen pressure head necessary for supplying the tissue&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409-15&lt;/pages&gt;&lt;volume&gt;52&lt;/volume&gt;&lt;number&gt;6&lt;/number&gt;&lt;dates&gt;&lt;year&gt;1919&lt;/year&gt;&lt;pub-dates&gt;&lt;date&gt;May 20&lt;/date&gt;&lt;/pub-dates&gt;&lt;/dates&gt;&lt;isbn&gt;0022-3751 (Print)&amp;#xD;0022-3751 (Linking)&lt;/isbn&gt;&lt;accession-num&gt;16993405&lt;/accession-num&gt;&lt;label&gt;Krogh1919_dist&lt;/label&gt;&lt;urls&gt;&lt;related-urls&gt;&lt;url&gt;http://www.ncbi.nlm.nih.gov/pubmed/16993405&lt;/url&gt;&lt;/related-urls&gt;&lt;/urls&gt;&lt;custom2&gt;1402716&lt;/custom2&gt;&lt;/record&gt;&lt;/Cite&gt;&lt;/EndNote&gt;</w:instrText>
      </w:r>
      <w:r>
        <w:fldChar w:fldCharType="separate"/>
      </w:r>
      <w:r w:rsidR="00BD3D64">
        <w:rPr>
          <w:noProof/>
        </w:rPr>
        <w:t>(131)</w:t>
      </w:r>
      <w:r>
        <w:fldChar w:fldCharType="end"/>
      </w:r>
      <w:r>
        <w:t xml:space="preserve"> that for each capillary the </w:t>
      </w:r>
      <w:r w:rsidR="000E0C48">
        <w:t xml:space="preserve">two-dimensional </w:t>
      </w:r>
      <w:r>
        <w:t xml:space="preserve">region of oxygen supply could be described as a circular area, thus resulting in a so-called Krogh cylinder when viewed in 3D. This averaged area was calculated by counting the number of capillaries within the total muscle area using </w:t>
      </w:r>
      <w:r w:rsidRPr="00830DDA">
        <w:t>light microscopy</w:t>
      </w:r>
      <w:r w:rsidR="000E0C48" w:rsidRPr="00830DDA">
        <w:t xml:space="preserve"> on histological sections</w:t>
      </w:r>
      <w:r>
        <w:t xml:space="preserve">. For this geometric limitation imposed by the Krogh model, i.e., a circular region with capillary radius </w:t>
      </w:r>
      <m:oMath>
        <m:r>
          <w:rPr>
            <w:rFonts w:ascii="Cambria Math" w:hAnsi="Cambria Math"/>
          </w:rPr>
          <m:t>r</m:t>
        </m:r>
      </m:oMath>
      <w:r>
        <w:t xml:space="preserve"> and cylinder radius </w:t>
      </w:r>
      <m:oMath>
        <m:r>
          <w:rPr>
            <w:rFonts w:ascii="Cambria Math" w:hAnsi="Cambria Math"/>
          </w:rPr>
          <m:t>R</m:t>
        </m:r>
      </m:oMath>
      <w:r>
        <w:t xml:space="preserve"> and </w:t>
      </w:r>
      <w:r w:rsidR="00466E95">
        <w:t xml:space="preserve">an </w:t>
      </w:r>
      <w:r>
        <w:t xml:space="preserve">with oxygen partial pressure </w:t>
      </w:r>
      <m:oMath>
        <m:r>
          <w:rPr>
            <w:rFonts w:ascii="Cambria Math" w:hAnsi="Cambria Math"/>
          </w:rPr>
          <m:t>P(x)</m:t>
        </m:r>
      </m:oMath>
      <w:r>
        <w:t xml:space="preserve"> at a point </w:t>
      </w:r>
      <m:oMath>
        <m:r>
          <w:rPr>
            <w:rFonts w:ascii="Cambria Math" w:hAnsi="Cambria Math"/>
          </w:rPr>
          <m:t>x</m:t>
        </m:r>
      </m:oMath>
      <w:r>
        <w:t xml:space="preserve"> and under the assumption of a steady state </w:t>
      </w:r>
      <m:oMath>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0</m:t>
            </m:r>
          </m:e>
        </m:d>
      </m:oMath>
      <w:r>
        <w:t xml:space="preserve">, where diffusion in longitudinal direction (orthogonal to the capillary </w:t>
      </w:r>
      <w:r w:rsidR="0003040A">
        <w:t>cross-</w:t>
      </w:r>
      <w:r>
        <w:t xml:space="preserve">section) is neglected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0</m:t>
            </m:r>
          </m:e>
        </m:d>
      </m:oMath>
      <w:r>
        <w:t xml:space="preserve"> and consumption is constant </w:t>
      </w:r>
      <m:oMath>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P</m:t>
                </m:r>
              </m:sub>
            </m:sSub>
            <m:d>
              <m:dPr>
                <m:ctrlPr>
                  <w:rPr>
                    <w:rFonts w:ascii="Cambria Math" w:hAnsi="Cambria Math"/>
                    <w:i/>
                  </w:rPr>
                </m:ctrlPr>
              </m:dPr>
              <m:e>
                <m:r>
                  <w:rPr>
                    <w:rFonts w:ascii="Cambria Math" w:hAnsi="Cambria Math"/>
                  </w:rPr>
                  <m:t>P</m:t>
                </m:r>
              </m:e>
            </m:d>
            <m:r>
              <w:rPr>
                <w:rFonts w:ascii="Cambria Math" w:hAnsi="Cambria Math"/>
              </w:rPr>
              <m:t>=p</m:t>
            </m:r>
          </m:e>
        </m:d>
      </m:oMath>
      <w:r>
        <w:t xml:space="preserve">, the diffusion equation </w:t>
      </w:r>
      <w:r w:rsidR="00B22ED3">
        <w:t xml:space="preserve">(1) in the appendix </w:t>
      </w:r>
      <w:r>
        <w:t>can be solved</w:t>
      </w:r>
      <w:r w:rsidRPr="00230FC8">
        <w:t xml:space="preserve"> </w:t>
      </w:r>
      <w:r>
        <w:t>analytically. The relation between oxygen pressure difference in the capillary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t xml:space="preserve">) and at a certain point with distance </w:t>
      </w:r>
      <m:oMath>
        <m:r>
          <w:rPr>
            <w:rFonts w:ascii="Cambria Math" w:hAnsi="Cambria Math"/>
          </w:rPr>
          <m:t>x</m:t>
        </m:r>
      </m:oMath>
      <w:r>
        <w:t xml:space="preserve"> in the circular region </w:t>
      </w:r>
      <m:oMath>
        <m:r>
          <w:rPr>
            <w:rFonts w:ascii="Cambria Math" w:hAnsi="Cambria Math"/>
          </w:rPr>
          <m:t>P(x)</m:t>
        </m:r>
      </m:oMath>
      <w:r>
        <w:t xml:space="preserve"> is then described </w:t>
      </w:r>
      <w:r>
        <w:fldChar w:fldCharType="begin"/>
      </w:r>
      <w:r w:rsidR="00BD3D64">
        <w:instrText xml:space="preserve"> ADDIN EN.CITE &lt;EndNote&gt;&lt;Cite&gt;&lt;Author&gt;Krogh&lt;/Author&gt;&lt;Year&gt;1919&lt;/Year&gt;&lt;RecNum&gt;150&lt;/RecNum&gt;&lt;DisplayText&gt;(131)&lt;/DisplayText&gt;&lt;record&gt;&lt;rec-number&gt;150&lt;/rec-number&gt;&lt;foreign-keys&gt;&lt;key app="EN" db-id="rds90pspit2frzeresr5szedf5psfw2pa9zd" timestamp="1392632872"&gt;150&lt;/key&gt;&lt;/foreign-keys&gt;&lt;ref-type name="Journal Article"&gt;17&lt;/ref-type&gt;&lt;contributors&gt;&lt;authors&gt;&lt;author&gt;Krogh, A.&lt;/author&gt;&lt;/authors&gt;&lt;/contributors&gt;&lt;titles&gt;&lt;title&gt;The number and distribution of capillaries in muscles with calculations of the oxygen pressure head necessary for supplying the tissue&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409-15&lt;/pages&gt;&lt;volume&gt;52&lt;/volume&gt;&lt;number&gt;6&lt;/number&gt;&lt;dates&gt;&lt;year&gt;1919&lt;/year&gt;&lt;pub-dates&gt;&lt;date&gt;May 20&lt;/date&gt;&lt;/pub-dates&gt;&lt;/dates&gt;&lt;isbn&gt;0022-3751 (Print)&amp;#xD;0022-3751 (Linking)&lt;/isbn&gt;&lt;accession-num&gt;16993405&lt;/accession-num&gt;&lt;label&gt;Krogh1919_dist&lt;/label&gt;&lt;urls&gt;&lt;related-urls&gt;&lt;url&gt;http://www.ncbi.nlm.nih.gov/pubmed/16993405&lt;/url&gt;&lt;/related-urls&gt;&lt;/urls&gt;&lt;custom2&gt;1402716&lt;/custom2&gt;&lt;/record&gt;&lt;/Cite&gt;&lt;/EndNote&gt;</w:instrText>
      </w:r>
      <w:r>
        <w:fldChar w:fldCharType="separate"/>
      </w:r>
      <w:r w:rsidR="00BD3D64">
        <w:rPr>
          <w:noProof/>
        </w:rPr>
        <w:t>(131)</w:t>
      </w:r>
      <w:r>
        <w:fldChar w:fldCharType="end"/>
      </w:r>
      <w:r>
        <w:t xml:space="preserve"> as:</w:t>
      </w:r>
    </w:p>
    <w:p w14:paraId="5BCCB668" w14:textId="77777777" w:rsidR="005134FE" w:rsidRDefault="00AF388A" w:rsidP="00EE3847">
      <w:pPr>
        <w:spacing w:line="480" w:lineRule="auto"/>
        <w:jc w:val="both"/>
      </w:pPr>
      <m:oMathPara>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P(x)=</m:t>
          </m:r>
          <m:f>
            <m:fPr>
              <m:ctrlPr>
                <w:rPr>
                  <w:rFonts w:ascii="Cambria Math" w:hAnsi="Cambria Math"/>
                  <w:i/>
                </w:rPr>
              </m:ctrlPr>
            </m:fPr>
            <m:num>
              <m:r>
                <w:rPr>
                  <w:rFonts w:ascii="Cambria Math" w:hAnsi="Cambria Math"/>
                </w:rPr>
                <m:t>p</m:t>
              </m:r>
            </m:num>
            <m:den>
              <m:r>
                <w:rPr>
                  <w:rFonts w:ascii="Cambria Math" w:hAnsi="Cambria Math"/>
                </w:rPr>
                <m:t>D</m:t>
              </m:r>
            </m:den>
          </m:f>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ln</m:t>
              </m:r>
              <m:f>
                <m:fPr>
                  <m:ctrlPr>
                    <w:rPr>
                      <w:rFonts w:ascii="Cambria Math" w:hAnsi="Cambria Math"/>
                      <w:i/>
                    </w:rPr>
                  </m:ctrlPr>
                </m:fPr>
                <m:num>
                  <m:r>
                    <w:rPr>
                      <w:rFonts w:ascii="Cambria Math" w:hAnsi="Cambria Math"/>
                    </w:rPr>
                    <m:t>x</m:t>
                  </m:r>
                </m:num>
                <m:den>
                  <m:r>
                    <w:rPr>
                      <w:rFonts w:ascii="Cambria Math" w:hAnsi="Cambria Math"/>
                    </w:rPr>
                    <m:t>r</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num>
                <m:den>
                  <m:r>
                    <w:rPr>
                      <w:rFonts w:ascii="Cambria Math" w:hAnsi="Cambria Math"/>
                    </w:rPr>
                    <m:t>4</m:t>
                  </m:r>
                </m:den>
              </m:f>
            </m:e>
          </m:d>
        </m:oMath>
      </m:oMathPara>
    </w:p>
    <w:p w14:paraId="577E9317" w14:textId="77777777" w:rsidR="005134FE" w:rsidRDefault="005134FE" w:rsidP="00EE3847">
      <w:pPr>
        <w:spacing w:line="480" w:lineRule="auto"/>
        <w:jc w:val="both"/>
      </w:pPr>
      <w:r>
        <w:t xml:space="preserve">with the diffusion rate </w:t>
      </w:r>
      <m:oMath>
        <m:r>
          <w:rPr>
            <w:rFonts w:ascii="Cambria Math" w:hAnsi="Cambria Math"/>
          </w:rPr>
          <m:t>D</m:t>
        </m:r>
      </m:oMath>
      <w:r>
        <w:t xml:space="preserve">. By setting </w:t>
      </w:r>
      <m:oMath>
        <m:r>
          <w:rPr>
            <w:rFonts w:ascii="Cambria Math" w:hAnsi="Cambria Math"/>
          </w:rPr>
          <m:t>x=R</m:t>
        </m:r>
      </m:oMath>
      <w:r>
        <w:t>, the maximum pressure difference necessary to supply the whole muscle is calculated.</w:t>
      </w:r>
    </w:p>
    <w:p w14:paraId="2DDDB4FF" w14:textId="2329E4AA" w:rsidR="005134FE" w:rsidRDefault="005134FE" w:rsidP="00EE3847">
      <w:pPr>
        <w:spacing w:line="480" w:lineRule="auto"/>
        <w:jc w:val="both"/>
      </w:pPr>
      <w:r>
        <w:t xml:space="preserve">Krogh's model was a first useful approximation to the regions of oxygen supply of the capillaries, leading to investigations of the influence of relevant anatomical factors for tissue oxygenation, such as tortuosity and capillary distribution </w:t>
      </w:r>
      <w:r>
        <w:fldChar w:fldCharType="begin">
          <w:fldData xml:space="preserve">PEVuZE5vdGU+PENpdGU+PEF1dGhvcj5GcmFzZXI8L0F1dGhvcj48WWVhcj4yMDEzPC9ZZWFyPjxS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=
</w:fldData>
        </w:fldChar>
      </w:r>
      <w:r w:rsidR="00170978">
        <w:instrText xml:space="preserve"> ADDIN EN.CITE </w:instrText>
      </w:r>
      <w:r w:rsidR="00170978">
        <w:fldChar w:fldCharType="begin">
          <w:fldData xml:space="preserve">PEVuZE5vdGU+PENpdGU+PEF1dGhvcj5GcmFzZXI8L0F1dGhvcj48WWVhcj4yMDEzPC9ZZWFyPjxS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=
</w:fldData>
        </w:fldChar>
      </w:r>
      <w:r w:rsidR="00170978">
        <w:instrText xml:space="preserve"> ADDIN EN.CITE.DATA </w:instrText>
      </w:r>
      <w:r w:rsidR="00170978">
        <w:fldChar w:fldCharType="end"/>
      </w:r>
      <w:r>
        <w:fldChar w:fldCharType="separate"/>
      </w:r>
      <w:r w:rsidR="00170978">
        <w:rPr>
          <w:noProof/>
        </w:rPr>
        <w:t>(11-14)</w:t>
      </w:r>
      <w:r>
        <w:fldChar w:fldCharType="end"/>
      </w:r>
      <w:r>
        <w:t xml:space="preserve">. However, studies have found the Krogh's cylinder model is insufficient to describe the process accurately as it results in </w:t>
      </w:r>
      <w:r w:rsidR="00CC5660">
        <w:t>non-</w:t>
      </w:r>
      <w:r>
        <w:t xml:space="preserve">physiological gaps or overlaps and large regions of unperfused tissue when capillary rarefaction is present </w:t>
      </w:r>
      <w:r>
        <w:fldChar w:fldCharType="begin"/>
      </w:r>
      <w:r w:rsidR="00170978">
        <w:instrText xml:space="preserve"> ADDIN EN.CITE &lt;EndNote&gt;&lt;Cite&gt;&lt;Author&gt;Ellsworth&lt;/Author&gt;&lt;Year&gt;1990&lt;/Year&gt;&lt;RecNum&gt;152&lt;/RecNum&gt;&lt;DisplayText&gt;(24)&lt;/DisplayText&gt;&lt;record&gt;&lt;rec-number&gt;152&lt;/rec-number&gt;&lt;foreign-keys&gt;&lt;key app="EN" db-id="rds90pspit2frzeresr5szedf5psfw2pa9zd" timestamp="1392635945"&gt;152&lt;/key&gt;&lt;/foreign-keys&gt;&lt;ref-type name="Journal Article"&gt;17&lt;/ref-type&gt;&lt;contributors&gt;&lt;authors&gt;&lt;author&gt;Ellsworth, M. L.&lt;/author&gt;&lt;author&gt;Pittman, R. N.&lt;/author&gt;&lt;/authors&gt;&lt;/contributors&gt;&lt;auth-address&gt;Virginia Commonwealth Univ,Med Coll Virginia,Dept Physiol,Richmond,Va 23298&lt;/auth-address&gt;&lt;titles&gt;&lt;title&gt;Arterioles Supply Oxygen to Capillaries by Diffusion as Well as by Convection&lt;/title&gt;&lt;secondary-title&gt;American Journal of Physiology&lt;/secondary-title&gt;&lt;alt-title&gt;Am J Physiol&lt;/alt-title&gt;&lt;/titles&gt;&lt;periodical&gt;&lt;full-title&gt;American Journal of Physiology&lt;/full-title&gt;&lt;abbr-1&gt;Am J Physiol&lt;/abbr-1&gt;&lt;/periodical&gt;&lt;alt-periodical&gt;&lt;full-title&gt;American Journal of Physiology&lt;/full-title&gt;&lt;abbr-1&gt;Am J Physiol&lt;/abbr-1&gt;&lt;/alt-periodical&gt;&lt;pages&gt;H1240-H1243&lt;/pages&gt;&lt;volume&gt;258&lt;/volume&gt;&lt;number&gt;4&lt;/number&gt;&lt;dates&gt;&lt;year&gt;1990&lt;/year&gt;&lt;pub-dates&gt;&lt;date&gt;Apr&lt;/date&gt;&lt;/pub-dates&gt;&lt;/dates&gt;&lt;isbn&gt;0002-9513&lt;/isbn&gt;&lt;accession-num&gt;WOS:A1990DB09300043&lt;/accession-num&gt;&lt;label&gt;Ellsworth1990&lt;/label&gt;&lt;urls&gt;&lt;related-urls&gt;&lt;url&gt;&amp;lt;Go to ISI&amp;gt;://WOS:A1990DB09300043&lt;/url&gt;&lt;/related-urls&gt;&lt;/urls&gt;&lt;language&gt;English&lt;/language&gt;&lt;/record&gt;&lt;/Cite&gt;&lt;/EndNote&gt;</w:instrText>
      </w:r>
      <w:r>
        <w:fldChar w:fldCharType="separate"/>
      </w:r>
      <w:r w:rsidR="00170978">
        <w:rPr>
          <w:noProof/>
        </w:rPr>
        <w:t>(24)</w:t>
      </w:r>
      <w:r>
        <w:fldChar w:fldCharType="end"/>
      </w:r>
      <w:r>
        <w:t>. Nevertheless, the Krogh model is still used as a simple approach to model oxygen supply to t</w:t>
      </w:r>
      <w:r w:rsidR="00506AAD">
        <w:t xml:space="preserve">issue, for instance recently by Jung </w:t>
      </w:r>
      <w:r w:rsidR="00506AAD" w:rsidRPr="00506AAD">
        <w:rPr>
          <w:i/>
        </w:rPr>
        <w:t>et al.</w:t>
      </w:r>
      <w:r w:rsidR="00506AAD">
        <w:t xml:space="preserve"> </w:t>
      </w:r>
      <w:r>
        <w:fldChar w:fldCharType="begin"/>
      </w:r>
      <w:r w:rsidR="00BD3D64">
        <w:instrText xml:space="preserve"> ADDIN EN.CITE &lt;EndNote&gt;&lt;Cite&gt;&lt;Author&gt;Jung&lt;/Author&gt;&lt;Year&gt;2005&lt;/Year&gt;&lt;RecNum&gt;258&lt;/RecNum&gt;&lt;DisplayText&gt;(133)&lt;/DisplayText&gt;&lt;record&gt;&lt;rec-number&gt;258&lt;/rec-number&gt;&lt;foreign-keys&gt;&lt;key app="EN" db-id="rds90pspit2frzeresr5szedf5psfw2pa9zd" timestamp="1453818586"&gt;258&lt;/key&gt;&lt;/foreign-keys&gt;&lt;ref-type name="Journal Article"&gt;17&lt;/ref-type&gt;&lt;contributors&gt;&lt;authors&gt;&lt;author&gt;Jung, A.&lt;/author&gt;&lt;author&gt;Faltermeier, R.&lt;/author&gt;&lt;author&gt;Rothoerl, R.&lt;/author&gt;&lt;author&gt;Brawanski, A.&lt;/author&gt;&lt;/authors&gt;&lt;/contributors&gt;&lt;auth-address&gt;Naturwissenschaftliche Fakultat II - Physik, Universitat Regensburg, 93040, Regensburg, Germany.&lt;/auth-address&gt;&lt;titles&gt;&lt;title&gt;A mathematical model of cerebral circulation and oxygen supply&lt;/title&gt;&lt;secondary-title&gt;J Math Biol&lt;/secondary-title&gt;&lt;alt-title&gt;Journal of mathematical biology&lt;/alt-title&gt;&lt;/titles&gt;&lt;periodical&gt;&lt;full-title&gt;Journal of Mathematical Biology&lt;/full-title&gt;&lt;abbr-1&gt;J Math Biol&lt;/abbr-1&gt;&lt;/periodical&gt;&lt;alt-periodical&gt;&lt;full-title&gt;Journal of Mathematical Biology&lt;/full-title&gt;&lt;abbr-1&gt;J Math Biol&lt;/abbr-1&gt;&lt;/alt-periodical&gt;&lt;pages&gt;491-507&lt;/pages&gt;&lt;volume&gt;51&lt;/volume&gt;&lt;number&gt;5&lt;/number&gt;&lt;keywords&gt;&lt;keyword&gt;Blood Pressure/physiology&lt;/keyword&gt;&lt;keyword&gt;Brain/*blood supply/*metabolism&lt;/keyword&gt;&lt;keyword&gt;Capillaries/physiology&lt;/keyword&gt;&lt;keyword&gt;Cerebral Arteries/physiology&lt;/keyword&gt;&lt;keyword&gt;Cerebrospinal Fluid/physiology&lt;/keyword&gt;&lt;keyword&gt;Cerebrovascular Circulation/*physiology&lt;/keyword&gt;&lt;keyword&gt;Homeostasis&lt;/keyword&gt;&lt;keyword&gt;Humans&lt;/keyword&gt;&lt;keyword&gt;Mathematics&lt;/keyword&gt;&lt;keyword&gt;*Models, Neurological&lt;/keyword&gt;&lt;keyword&gt;Oxygen/*blood&lt;/keyword&gt;&lt;keyword&gt;Oxygen Consumption&lt;/keyword&gt;&lt;/keywords&gt;&lt;dates&gt;&lt;year&gt;2005&lt;/year&gt;&lt;pub-dates&gt;&lt;date&gt;Nov&lt;/date&gt;&lt;/pub-dates&gt;&lt;/dates&gt;&lt;isbn&gt;0303-6812 (Print)&amp;#xD;0303-6812 (Linking)&lt;/isbn&gt;&lt;accession-num&gt;16195926&lt;/accession-num&gt;&lt;label&gt;Jung2005&lt;/label&gt;&lt;urls&gt;&lt;related-urls&gt;&lt;url&gt;http://www.ncbi.nlm.nih.gov/pubmed/16195926&lt;/url&gt;&lt;/related-urls&gt;&lt;/urls&gt;&lt;electronic-resource-num&gt;10.1007/s00285-005-0343-5&lt;/electronic-resource-num&gt;&lt;/record&gt;&lt;/Cite&gt;&lt;/EndNote&gt;</w:instrText>
      </w:r>
      <w:r>
        <w:fldChar w:fldCharType="separate"/>
      </w:r>
      <w:r w:rsidR="00BD3D64">
        <w:rPr>
          <w:noProof/>
        </w:rPr>
        <w:t>(133)</w:t>
      </w:r>
      <w:r>
        <w:fldChar w:fldCharType="end"/>
      </w:r>
      <w:r>
        <w:t>. Modification of the no-flux boundary condition at the outer border of the Krogh cylinder into an infinite-domain boundary condition (permitting flux with zero net exchange) leads to a decrease in axial tissue PO</w:t>
      </w:r>
      <w:r w:rsidRPr="00F938FB">
        <w:rPr>
          <w:vertAlign w:val="subscript"/>
        </w:rPr>
        <w:t>2</w:t>
      </w:r>
      <w:r>
        <w:t xml:space="preserve"> gradient </w:t>
      </w:r>
      <w:r>
        <w:fldChar w:fldCharType="begin"/>
      </w:r>
      <w:r w:rsidR="00BD3D64">
        <w:instrText xml:space="preserve"> ADDIN EN.CITE &lt;EndNote&gt;&lt;Cite&gt;&lt;Author&gt;Secomb&lt;/Author&gt;&lt;Year&gt;2015&lt;/Year&gt;&lt;RecNum&gt;259&lt;/RecNum&gt;&lt;DisplayText&gt;(134)&lt;/DisplayText&gt;&lt;record&gt;&lt;rec-number&gt;259&lt;/rec-number&gt;&lt;foreign-keys&gt;&lt;key app="EN" db-id="rds90pspit2frzeresr5szedf5psfw2pa9zd" timestamp="1453818743"&gt;259&lt;/key&gt;&lt;/foreign-keys&gt;&lt;ref-type name="Journal Article"&gt;17&lt;/ref-type&gt;&lt;contributors&gt;&lt;authors&gt;&lt;author&gt;Secomb, T. W.&lt;/author&gt;&lt;/authors&gt;&lt;/contributors&gt;&lt;auth-address&gt;Department of Physiology, University of Arizona, Tucson, Arizona, USA.&lt;/auth-address&gt;&lt;titles&gt;&lt;title&gt;Krogh-cylinder and infinite-domain models for washout of an inert diffusible solute from tissue&lt;/title&gt;&lt;secondary-title&gt;Microcirculation&lt;/secondary-title&gt;&lt;alt-title&gt;Microcirculation&lt;/alt-title&gt;&lt;/titles&gt;&lt;periodical&gt;&lt;full-title&gt;Microcirculation&lt;/full-title&gt;&lt;abbr-1&gt;Microcirculation&lt;/abbr-1&gt;&lt;/periodical&gt;&lt;alt-periodical&gt;&lt;full-title&gt;Microcirculation&lt;/full-title&gt;&lt;abbr-1&gt;Microcirculation&lt;/abbr-1&gt;&lt;/alt-periodical&gt;&lt;pages&gt;91-8&lt;/pages&gt;&lt;volume&gt;22&lt;/volume&gt;&lt;number&gt;1&lt;/number&gt;&lt;keywords&gt;&lt;keyword&gt;Animals&lt;/keyword&gt;&lt;keyword&gt;Biological Transport, Active/physiology&lt;/keyword&gt;&lt;keyword&gt;Blood Flow Velocity/physiology&lt;/keyword&gt;&lt;keyword&gt;Humans&lt;/keyword&gt;&lt;keyword&gt;*Models, Cardiovascular&lt;/keyword&gt;&lt;/keywords&gt;&lt;dates&gt;&lt;year&gt;2015&lt;/year&gt;&lt;pub-dates&gt;&lt;date&gt;Jan&lt;/date&gt;&lt;/pub-dates&gt;&lt;/dates&gt;&lt;isbn&gt;1549-8719 (Electronic)&amp;#xD;1073-9688 (Linking)&lt;/isbn&gt;&lt;accession-num&gt;25377492&lt;/accession-num&gt;&lt;label&gt;Secomb2015&lt;/label&gt;&lt;urls&gt;&lt;related-urls&gt;&lt;url&gt;http://www.ncbi.nlm.nih.gov/pubmed/25377492&lt;/url&gt;&lt;/related-urls&gt;&lt;/urls&gt;&lt;custom2&gt;4286507&lt;/custom2&gt;&lt;electronic-resource-num&gt;10.1111/micc.12180&lt;/electronic-resource-num&gt;&lt;/record&gt;&lt;/Cite&gt;&lt;/EndNote&gt;</w:instrText>
      </w:r>
      <w:r>
        <w:fldChar w:fldCharType="separate"/>
      </w:r>
      <w:r w:rsidR="00BD3D64">
        <w:rPr>
          <w:noProof/>
        </w:rPr>
        <w:t>(134)</w:t>
      </w:r>
      <w:r>
        <w:fldChar w:fldCharType="end"/>
      </w:r>
      <w:r>
        <w:t xml:space="preserve">. Results of such altered model however remain to be validated by experimental data. Thus, Krogh’s model can be used for a first </w:t>
      </w:r>
      <w:r>
        <w:lastRenderedPageBreak/>
        <w:t>assessment of tissue oxygenation, but more complex models need to be considered, as presented in the following.</w:t>
      </w:r>
    </w:p>
    <w:p w14:paraId="2D7553BC" w14:textId="72FF797F" w:rsidR="005134FE" w:rsidRDefault="005134FE" w:rsidP="00EE3847">
      <w:pPr>
        <w:pStyle w:val="Heading4"/>
        <w:spacing w:line="480" w:lineRule="auto"/>
        <w:jc w:val="both"/>
      </w:pPr>
      <w:r>
        <w:t>Image-based modelling</w:t>
      </w:r>
    </w:p>
    <w:p w14:paraId="091A1683" w14:textId="37A3CFE7" w:rsidR="005134FE" w:rsidRDefault="005134FE" w:rsidP="00EE3847">
      <w:pPr>
        <w:spacing w:line="480" w:lineRule="auto"/>
        <w:jc w:val="both"/>
      </w:pPr>
      <w:r>
        <w:t>The advantage of image-based modelling – in contrast to modelling using simplified and/or artificial geometries – is that the model input represent</w:t>
      </w:r>
      <w:r w:rsidR="0003040A">
        <w:t>s</w:t>
      </w:r>
      <w:r>
        <w:t xml:space="preserve"> the actual microvasculature in a realistic fashion. For microvascular networks that have a complex 3D structure, it is difficult to get valid predictions from simple artificial networks. This is even more pronounced in pathological cases such as tumour networks.</w:t>
      </w:r>
    </w:p>
    <w:p w14:paraId="13C0E961" w14:textId="668F26AC" w:rsidR="005134FE" w:rsidRDefault="005134FE" w:rsidP="00EE3847">
      <w:pPr>
        <w:spacing w:line="480" w:lineRule="auto"/>
        <w:jc w:val="both"/>
      </w:pPr>
      <w:r w:rsidRPr="00E9432E">
        <w:t xml:space="preserve">To achieve a more physiological description of capillary </w:t>
      </w:r>
      <w:r w:rsidR="001330D2">
        <w:t>oxygen supply</w:t>
      </w:r>
      <w:r w:rsidRPr="00E9432E">
        <w:t xml:space="preserve"> </w:t>
      </w:r>
      <w:r>
        <w:t xml:space="preserve">in comparison to the Krogh cylinder, the concept of </w:t>
      </w:r>
      <w:r w:rsidRPr="00E9432E">
        <w:t>"domains of influence"</w:t>
      </w:r>
      <w:r>
        <w:t xml:space="preserve"> has been introduced. Here, the region of interest is tessellated, i.e., by using </w:t>
      </w:r>
      <w:r w:rsidRPr="00230FC8">
        <w:rPr>
          <w:i/>
          <w:iCs/>
        </w:rPr>
        <w:t>Voronoi polygons</w:t>
      </w:r>
      <w:r>
        <w:t xml:space="preserve">, which accounts for heterogeneity of the capillary spacing </w:t>
      </w:r>
      <w:r>
        <w:fldChar w:fldCharType="begin">
          <w:fldData xml:space="preserve">PEVuZE5vdGU+PENpdGU+PEF1dGhvcj5FZ2dpbnRvbjwvQXV0aG9yPjxZZWFyPjE5OTI8L1llYXI+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</w:fldData>
        </w:fldChar>
      </w:r>
      <w:r w:rsidR="00BD3D64">
        <w:instrText xml:space="preserve"> ADDIN EN.CITE </w:instrText>
      </w:r>
      <w:r w:rsidR="00BD3D64">
        <w:fldChar w:fldCharType="begin">
          <w:fldData xml:space="preserve">PEVuZE5vdGU+PENpdGU+PEF1dGhvcj5FZ2dpbnRvbjwvQXV0aG9yPjxZZWFyPjE5OTI8L1llYXI+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</w:fldData>
        </w:fldChar>
      </w:r>
      <w:r w:rsidR="00BD3D64">
        <w:instrText xml:space="preserve"> ADDIN EN.CITE.DATA </w:instrText>
      </w:r>
      <w:r w:rsidR="00BD3D64">
        <w:fldChar w:fldCharType="end"/>
      </w:r>
      <w:r>
        <w:fldChar w:fldCharType="separate"/>
      </w:r>
      <w:r w:rsidR="00BD3D64">
        <w:rPr>
          <w:noProof/>
        </w:rPr>
        <w:t>(135, 136)</w:t>
      </w:r>
      <w:r>
        <w:fldChar w:fldCharType="end"/>
      </w:r>
      <w:r>
        <w:t xml:space="preserve">. A Voronoi polygon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is defined as the set of points in an area/volume that are closest to a capillary with centre at poi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and </w:t>
      </w:r>
      <w:r w:rsidR="0003040A">
        <w:t>farther from</w:t>
      </w:r>
      <w:r>
        <w:t xml:space="preserve"> any other capillary in the area/volume</w:t>
      </w:r>
      <m:oMath>
        <m:r>
          <w:rPr>
            <w:rFonts w:ascii="Cambria Math" w:hAnsi="Cambria Math"/>
          </w:rPr>
          <m:t>.</m:t>
        </m:r>
      </m:oMath>
      <w:r>
        <w:t xml:space="preserve"> Figure 6</w:t>
      </w:r>
      <w:r w:rsidR="00506AAD">
        <w:t xml:space="preserve"> </w:t>
      </w:r>
      <w:r>
        <w:t>shows an example of th</w:t>
      </w:r>
      <w:r w:rsidR="00506AAD">
        <w:t>e Voronoi tessellation (black lines) of a mouse soleus</w:t>
      </w:r>
      <w:r>
        <w:t xml:space="preserve"> muscle. For tissue tessellated by such supply domain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with area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w:t>
      </w:r>
      <w:r>
        <w:fldChar w:fldCharType="begin"/>
      </w:r>
      <w:r w:rsidR="00BD3D64">
        <w:instrText xml:space="preserve"> ADDIN EN.CITE &lt;EndNote&gt;&lt;Cite AuthorYear="1"&gt;&lt;Author&gt;Hoofd&lt;/Author&gt;&lt;Year&gt;1995&lt;/Year&gt;&lt;RecNum&gt;158&lt;/RecNum&gt;&lt;DisplayText&gt;(137)&lt;/DisplayText&gt;&lt;record&gt;&lt;rec-number&gt;158&lt;/rec-number&gt;&lt;foreign-keys&gt;&lt;key app="EN" db-id="rds90pspit2frzeresr5szedf5psfw2pa9zd" timestamp="1392653683"&gt;158&lt;/key&gt;&lt;/foreign-keys&gt;&lt;ref-type name="Journal Article"&gt;17&lt;/ref-type&gt;&lt;contributors&gt;&lt;authors&gt;&lt;author&gt;Hoofd, L.&lt;/author&gt;&lt;/authors&gt;&lt;/contributors&gt;&lt;auth-address&gt;Hoofd, L&amp;#xD;Univ Nijmegen,Fac Med Sci,Dept Physiol,Geert Grooteplein Noord 21,6525 Ez Nijmegen,Netherlands&amp;#xD;Univ Nijmegen,Fac Med Sci,Dept Physiol,Geert Grooteplein Noord 21,6525 Ez Nijmegen,Netherlands&lt;/auth-address&gt;&lt;titles&gt;&lt;title&gt;Calculation of Oxygen Pressures in Tissue with Anisotropic Capillary Orientation .1. 2-Dimensional Analytical Solution for Arbitrary Capillary Characteristics&lt;/title&gt;&lt;secondary-title&gt;Mathematical Biosciences&lt;/secondary-title&gt;&lt;alt-title&gt;Math Biosci&lt;/alt-title&gt;&lt;/titles&gt;&lt;periodical&gt;&lt;full-title&gt;Mathematical Biosciences&lt;/full-title&gt;&lt;abbr-1&gt;Math Biosci&lt;/abbr-1&gt;&lt;/periodical&gt;&lt;alt-periodical&gt;&lt;full-title&gt;Mathematical Biosciences&lt;/full-title&gt;&lt;abbr-1&gt;Math Biosci&lt;/abbr-1&gt;&lt;/alt-periodical&gt;&lt;pages&gt;1-23&lt;/pages&gt;&lt;volume&gt;129&lt;/volume&gt;&lt;number&gt;1&lt;/number&gt;&lt;keywords&gt;&lt;keyword&gt;transport&lt;/keyword&gt;&lt;keyword&gt;diffusion&lt;/keyword&gt;&lt;keyword&gt;muscle&lt;/keyword&gt;&lt;keyword&gt;systems&lt;/keyword&gt;&lt;/keywords&gt;&lt;dates&gt;&lt;year&gt;1995&lt;/year&gt;&lt;pub-dates&gt;&lt;date&gt;Sep&lt;/date&gt;&lt;/pub-dates&gt;&lt;/dates&gt;&lt;isbn&gt;0025-5564&lt;/isbn&gt;&lt;accession-num&gt;WOS:A1995RP08400001&lt;/accession-num&gt;&lt;label&gt;Hoofd1995_1&lt;/label&gt;&lt;urls&gt;&lt;related-urls&gt;&lt;url&gt;&amp;lt;Go to ISI&amp;gt;://WOS:A1995RP08400001&lt;/url&gt;&lt;/related-urls&gt;&lt;/urls&gt;&lt;electronic-resource-num&gt;Doi 10.1016/0025-5564(94)00049-6&lt;/electronic-resource-num&gt;&lt;language&gt;English&lt;/language&gt;&lt;/record&gt;&lt;/Cite&gt;&lt;/EndNote&gt;</w:instrText>
      </w:r>
      <w:r>
        <w:fldChar w:fldCharType="separate"/>
      </w:r>
      <w:r w:rsidR="00BD3D64">
        <w:rPr>
          <w:noProof/>
        </w:rPr>
        <w:t>(137)</w:t>
      </w:r>
      <w:r>
        <w:fldChar w:fldCharType="end"/>
      </w:r>
      <w:r>
        <w:t xml:space="preserve"> has generalised the Krogh cylinder solution for the oxygen diffusion to determine tissue oxygen partial pressure at location </w:t>
      </w:r>
      <m:oMath>
        <m:r>
          <w:rPr>
            <w:rFonts w:ascii="Cambria Math" w:hAnsi="Cambria Math"/>
          </w:rPr>
          <m:t xml:space="preserve">r </m:t>
        </m:r>
      </m:oMath>
      <w:r>
        <w:t xml:space="preserve">to </w:t>
      </w:r>
    </w:p>
    <w:p w14:paraId="6AC5D80C" w14:textId="77777777" w:rsidR="005134FE" w:rsidRDefault="005134FE" w:rsidP="00EE3847">
      <w:pPr>
        <w:spacing w:line="480" w:lineRule="auto"/>
        <w:jc w:val="both"/>
      </w:pPr>
      <m:oMathPara>
        <m:oMath>
          <m:r>
            <w:rPr>
              <w:rFonts w:ascii="Cambria Math" w:hAnsi="Cambria Math"/>
            </w:rPr>
            <m:t>P(r)=</m:t>
          </m:r>
          <m:f>
            <m:fPr>
              <m:ctrlPr>
                <w:rPr>
                  <w:rFonts w:ascii="Cambria Math" w:hAnsi="Cambria Math"/>
                  <w:i/>
                </w:rPr>
              </m:ctrlPr>
            </m:fPr>
            <m:num>
              <m:r>
                <w:rPr>
                  <w:rFonts w:ascii="Cambria Math" w:hAnsi="Cambria Math"/>
                </w:rPr>
                <m:t>p</m:t>
              </m:r>
            </m:num>
            <m:den>
              <m:r>
                <w:rPr>
                  <w:rFonts w:ascii="Cambria Math" w:hAnsi="Cambria Math"/>
                </w:rPr>
                <m:t>4d</m:t>
              </m:r>
            </m:den>
          </m:f>
          <m:d>
            <m:dPr>
              <m:ctrlPr>
                <w:rPr>
                  <w:rFonts w:ascii="Cambria Math" w:hAnsi="Cambria Math"/>
                  <w:i/>
                </w:rPr>
              </m:ctrlPr>
            </m:dPr>
            <m:e>
              <m:r>
                <w:rPr>
                  <w:rFonts w:ascii="Cambria Math" w:hAnsi="Cambria Math"/>
                </w:rPr>
                <m:t>Φ</m:t>
              </m:r>
              <m:d>
                <m:dPr>
                  <m:ctrlPr>
                    <w:rPr>
                      <w:rFonts w:ascii="Cambria Math" w:hAnsi="Cambria Math"/>
                      <w:i/>
                    </w:rPr>
                  </m:ctrlPr>
                </m:dPr>
                <m:e>
                  <m:r>
                    <w:rPr>
                      <w:rFonts w:ascii="Cambria Math" w:hAnsi="Cambria Math"/>
                    </w:rPr>
                    <m:t>r</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r>
                        <w:rPr>
                          <w:rFonts w:ascii="Cambria Math" w:hAnsi="Cambria Math"/>
                        </w:rPr>
                        <m:t>π</m:t>
                      </m:r>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e>
                            <m:sup>
                              <m:r>
                                <w:rPr>
                                  <w:rFonts w:ascii="Cambria Math" w:hAnsi="Cambria Math"/>
                                </w:rPr>
                                <m:t>2</m:t>
                              </m:r>
                            </m:sup>
                          </m:sSup>
                        </m:num>
                        <m:den>
                          <m:sSubSup>
                            <m:sSubSupPr>
                              <m:ctrlPr>
                                <w:rPr>
                                  <w:rFonts w:ascii="Cambria Math" w:hAnsi="Cambria Math"/>
                                  <w:i/>
                                </w:rPr>
                              </m:ctrlPr>
                            </m:sSubSupPr>
                            <m:e>
                              <m:r>
                                <w:rPr>
                                  <w:rFonts w:ascii="Cambria Math" w:hAnsi="Cambria Math"/>
                                </w:rPr>
                                <m:t>r</m:t>
                              </m:r>
                            </m:e>
                            <m:sub>
                              <m:r>
                                <w:rPr>
                                  <w:rFonts w:ascii="Cambria Math" w:hAnsi="Cambria Math"/>
                                </w:rPr>
                                <m:t>ci</m:t>
                              </m:r>
                            </m:sub>
                            <m:sup>
                              <m:r>
                                <w:rPr>
                                  <w:rFonts w:ascii="Cambria Math" w:hAnsi="Cambria Math"/>
                                </w:rPr>
                                <m:t>2</m:t>
                              </m:r>
                            </m:sup>
                          </m:sSubSup>
                        </m:den>
                      </m:f>
                    </m:e>
                  </m:d>
                </m:e>
              </m:nary>
            </m:e>
          </m:d>
        </m:oMath>
      </m:oMathPara>
    </w:p>
    <w:p w14:paraId="2BE484BD" w14:textId="224C5D75" w:rsidR="005134FE" w:rsidRPr="00D84CF5" w:rsidRDefault="005134FE" w:rsidP="00EE3847">
      <w:pPr>
        <w:spacing w:line="480" w:lineRule="auto"/>
        <w:jc w:val="both"/>
      </w:pPr>
      <w:r>
        <w:t xml:space="preserve">with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the location of the </w:t>
      </w:r>
      <m:oMath>
        <m:r>
          <w:rPr>
            <w:rFonts w:ascii="Cambria Math" w:hAnsi="Cambria Math"/>
          </w:rPr>
          <m:t>i</m:t>
        </m:r>
      </m:oMath>
      <w:r w:rsidRPr="00C14D48">
        <w:rPr>
          <w:vertAlign w:val="superscript"/>
        </w:rPr>
        <w:t>th</w:t>
      </w:r>
      <w:r>
        <w:t xml:space="preserve"> capillary and </w:t>
      </w:r>
      <m:oMath>
        <m:sSub>
          <m:sSubPr>
            <m:ctrlPr>
              <w:rPr>
                <w:rFonts w:ascii="Cambria Math" w:hAnsi="Cambria Math"/>
                <w:i/>
              </w:rPr>
            </m:ctrlPr>
          </m:sSubPr>
          <m:e>
            <m:r>
              <w:rPr>
                <w:rFonts w:ascii="Cambria Math" w:hAnsi="Cambria Math"/>
              </w:rPr>
              <m:t>r</m:t>
            </m:r>
          </m:e>
          <m:sub>
            <m:r>
              <w:rPr>
                <w:rFonts w:ascii="Cambria Math" w:hAnsi="Cambria Math"/>
              </w:rPr>
              <m:t>ci</m:t>
            </m:r>
          </m:sub>
        </m:sSub>
      </m:oMath>
      <w:r>
        <w:t xml:space="preserve"> the non-dimensionalisation distance, e.g., the capillary radius </w:t>
      </w:r>
      <w:r>
        <w:fldChar w:fldCharType="begin"/>
      </w:r>
      <w:r w:rsidR="00BD3D64">
        <w:instrText xml:space="preserve"> ADDIN EN.CITE &lt;EndNote&gt;&lt;Cite&gt;&lt;Author&gt;Hoofd&lt;/Author&gt;&lt;Year&gt;1995&lt;/Year&gt;&lt;RecNum&gt;158&lt;/RecNum&gt;&lt;DisplayText&gt;(137)&lt;/DisplayText&gt;&lt;record&gt;&lt;rec-number&gt;158&lt;/rec-number&gt;&lt;foreign-keys&gt;&lt;key app="EN" db-id="rds90pspit2frzeresr5szedf5psfw2pa9zd" timestamp="1392653683"&gt;158&lt;/key&gt;&lt;/foreign-keys&gt;&lt;ref-type name="Journal Article"&gt;17&lt;/ref-type&gt;&lt;contributors&gt;&lt;authors&gt;&lt;author&gt;Hoofd, L.&lt;/author&gt;&lt;/authors&gt;&lt;/contributors&gt;&lt;auth-address&gt;Hoofd, L&amp;#xD;Univ Nijmegen,Fac Med Sci,Dept Physiol,Geert Grooteplein Noord 21,6525 Ez Nijmegen,Netherlands&amp;#xD;Univ Nijmegen,Fac Med Sci,Dept Physiol,Geert Grooteplein Noord 21,6525 Ez Nijmegen,Netherlands&lt;/auth-address&gt;&lt;titles&gt;&lt;title&gt;Calculation of Oxygen Pressures in Tissue with Anisotropic Capillary Orientation .1. 2-Dimensional Analytical Solution for Arbitrary Capillary Characteristics&lt;/title&gt;&lt;secondary-title&gt;Mathematical Biosciences&lt;/secondary-title&gt;&lt;alt-title&gt;Math Biosci&lt;/alt-title&gt;&lt;/titles&gt;&lt;periodical&gt;&lt;full-title&gt;Mathematical Biosciences&lt;/full-title&gt;&lt;abbr-1&gt;Math Biosci&lt;/abbr-1&gt;&lt;/periodical&gt;&lt;alt-periodical&gt;&lt;full-title&gt;Mathematical Biosciences&lt;/full-title&gt;&lt;abbr-1&gt;Math Biosci&lt;/abbr-1&gt;&lt;/alt-periodical&gt;&lt;pages&gt;1-23&lt;/pages&gt;&lt;volume&gt;129&lt;/volume&gt;&lt;number&gt;1&lt;/number&gt;&lt;keywords&gt;&lt;keyword&gt;transport&lt;/keyword&gt;&lt;keyword&gt;diffusion&lt;/keyword&gt;&lt;keyword&gt;muscle&lt;/keyword&gt;&lt;keyword&gt;systems&lt;/keyword&gt;&lt;/keywords&gt;&lt;dates&gt;&lt;year&gt;1995&lt;/year&gt;&lt;pub-dates&gt;&lt;date&gt;Sep&lt;/date&gt;&lt;/pub-dates&gt;&lt;/dates&gt;&lt;isbn&gt;0025-5564&lt;/isbn&gt;&lt;accession-num&gt;WOS:A1995RP08400001&lt;/accession-num&gt;&lt;label&gt;Hoofd1995_1&lt;/label&gt;&lt;urls&gt;&lt;related-urls&gt;&lt;url&gt;&amp;lt;Go to ISI&amp;gt;://WOS:A1995RP08400001&lt;/url&gt;&lt;/related-urls&gt;&lt;/urls&gt;&lt;electronic-resource-num&gt;Doi 10.1016/0025-5564(94)00049-6&lt;/electronic-resource-num&gt;&lt;language&gt;English&lt;/language&gt;&lt;/record&gt;&lt;/Cite&gt;&lt;/EndNote&gt;</w:instrText>
      </w:r>
      <w:r>
        <w:fldChar w:fldCharType="separate"/>
      </w:r>
      <w:r w:rsidR="00BD3D64">
        <w:rPr>
          <w:noProof/>
        </w:rPr>
        <w:t>(137)</w:t>
      </w:r>
      <w:r>
        <w:fldChar w:fldCharType="end"/>
      </w:r>
      <w:r>
        <w:t xml:space="preserve">. </w:t>
      </w:r>
      <m:oMath>
        <m:r>
          <w:rPr>
            <w:rFonts w:ascii="Cambria Math" w:hAnsi="Cambria Math"/>
          </w:rPr>
          <m:t>Φ</m:t>
        </m:r>
        <m:d>
          <m:dPr>
            <m:ctrlPr>
              <w:rPr>
                <w:rFonts w:ascii="Cambria Math" w:hAnsi="Cambria Math"/>
                <w:i/>
              </w:rPr>
            </m:ctrlPr>
          </m:dPr>
          <m:e>
            <m:r>
              <w:rPr>
                <w:rFonts w:ascii="Cambria Math" w:hAnsi="Cambria Math"/>
              </w:rPr>
              <m:t>r</m:t>
            </m:r>
          </m:e>
        </m:d>
      </m:oMath>
      <w:r>
        <w:t xml:space="preserve"> is a </w:t>
      </w:r>
      <w:r w:rsidR="0003040A">
        <w:t>s</w:t>
      </w:r>
      <w:r>
        <w:t xml:space="preserve">o-called </w:t>
      </w:r>
      <w:r w:rsidRPr="00C65D7B">
        <w:rPr>
          <w:i/>
          <w:iCs/>
        </w:rPr>
        <w:t>background function</w:t>
      </w:r>
      <w:r w:rsidRPr="0048693E">
        <w:t>,</w:t>
      </w:r>
      <w:r>
        <w:t xml:space="preserve"> which depends on the geometry of the oxygen demand domain or domains of influence, such as the Voronoi polygons, and satisfies Green’s theorem. </w:t>
      </w:r>
      <w:r w:rsidR="001330D2">
        <w:t>Intuitively</w:t>
      </w:r>
      <w:r w:rsidR="0003040A">
        <w:t>,</w:t>
      </w:r>
      <w:r w:rsidR="001330D2">
        <w:t xml:space="preserve"> the description of the capillary oxygenation regions by Voronoi polygons seems straightforward; under the assumption of an isotropic/homogeneous </w:t>
      </w:r>
      <w:r w:rsidR="0003040A">
        <w:t xml:space="preserve">muscle </w:t>
      </w:r>
      <w:r w:rsidR="001330D2">
        <w:t>(diffusion and consumption equal everywhere) and equal and constant PO</w:t>
      </w:r>
      <w:r w:rsidR="001330D2">
        <w:rPr>
          <w:vertAlign w:val="subscript"/>
        </w:rPr>
        <w:t>2</w:t>
      </w:r>
      <w:r w:rsidR="001330D2">
        <w:t xml:space="preserve"> in all capillaries</w:t>
      </w:r>
      <w:r w:rsidR="0003040A">
        <w:t>.</w:t>
      </w:r>
      <w:r w:rsidR="001330D2">
        <w:t xml:space="preserve"> </w:t>
      </w:r>
      <w:r w:rsidR="0003040A">
        <w:t>A</w:t>
      </w:r>
      <w:r w:rsidR="001330D2">
        <w:t xml:space="preserve">t all times the oxygen would diffuse across the muscle at the same speed everywhere, thus supplying the regions closest to </w:t>
      </w:r>
      <w:r w:rsidR="001330D2">
        <w:lastRenderedPageBreak/>
        <w:t>each capillary and no other</w:t>
      </w:r>
      <w:r w:rsidR="0003040A">
        <w:t>,</w:t>
      </w:r>
      <w:r w:rsidR="001330D2">
        <w:t xml:space="preserve"> and thus describing Voronoi polygons. </w:t>
      </w:r>
      <w:r w:rsidR="00506AAD">
        <w:t xml:space="preserve">Al-shammari </w:t>
      </w:r>
      <w:r w:rsidR="00506AAD" w:rsidRPr="00506AAD">
        <w:rPr>
          <w:i/>
        </w:rPr>
        <w:t>et al.</w:t>
      </w:r>
      <w:r w:rsidR="00506AAD">
        <w:t xml:space="preserve"> </w:t>
      </w:r>
      <w:r>
        <w:fldChar w:fldCharType="begin">
          <w:fldData xml:space="preserve">PEVuZE5vdGU+PENpdGU+PEF1dGhvcj5BbC1TaGFtbWFyaTwvQXV0aG9yPjxZZWFyPjIwMTI8L1ll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</w:fldData>
        </w:fldChar>
      </w:r>
      <w:r w:rsidR="00BD3D64">
        <w:instrText xml:space="preserve"> ADDIN EN.CITE </w:instrText>
      </w:r>
      <w:r w:rsidR="00BD3D64">
        <w:fldChar w:fldCharType="begin">
          <w:fldData xml:space="preserve">PEVuZE5vdGU+PENpdGU+PEF1dGhvcj5BbC1TaGFtbWFyaTwvQXV0aG9yPjxZZWFyPjIwMTI8L1ll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</w:fldData>
        </w:fldChar>
      </w:r>
      <w:r w:rsidR="00BD3D64">
        <w:instrText xml:space="preserve"> ADDIN EN.CITE.DATA </w:instrText>
      </w:r>
      <w:r w:rsidR="00BD3D64">
        <w:fldChar w:fldCharType="end"/>
      </w:r>
      <w:r>
        <w:fldChar w:fldCharType="separate"/>
      </w:r>
      <w:r w:rsidR="00BD3D64">
        <w:rPr>
          <w:noProof/>
        </w:rPr>
        <w:t>(138)</w:t>
      </w:r>
      <w:r>
        <w:fldChar w:fldCharType="end"/>
      </w:r>
      <w:r>
        <w:t xml:space="preserve"> </w:t>
      </w:r>
      <w:r w:rsidR="004105D8" w:rsidRPr="004105D8">
        <w:t>showed that the description of supply domains using Voronoi polygons is indeed sufficient in most cases. An important exception are pathological cases, where the number of capillaries is greatly reduced (capillary rarefaction), which are not packed quasi-hexagonally within the muscle. By solving the diffusion equation for the 2D steady state case with constant</w:t>
      </w:r>
      <w:r w:rsidR="004105D8">
        <w:t xml:space="preserve"> consumption, Al-shammari</w:t>
      </w:r>
      <w:r w:rsidR="004105D8" w:rsidRPr="004105D8">
        <w:t xml:space="preserve"> </w:t>
      </w:r>
      <w:r w:rsidR="00506AAD" w:rsidRPr="00506AAD">
        <w:rPr>
          <w:i/>
        </w:rPr>
        <w:t>et al.</w:t>
      </w:r>
      <w:r w:rsidR="00506AAD">
        <w:t xml:space="preserve"> </w:t>
      </w:r>
      <w:r>
        <w:fldChar w:fldCharType="begin">
          <w:fldData xml:space="preserve">PEVuZE5vdGU+PENpdGU+PEF1dGhvcj5BbC1TaGFtbWFyaTwvQXV0aG9yPjxZZWFyPjIwMTI8L1ll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</w:fldData>
        </w:fldChar>
      </w:r>
      <w:r w:rsidR="00BD3D64">
        <w:instrText xml:space="preserve"> ADDIN EN.CITE </w:instrText>
      </w:r>
      <w:r w:rsidR="00BD3D64">
        <w:fldChar w:fldCharType="begin">
          <w:fldData xml:space="preserve">PEVuZE5vdGU+PENpdGU+PEF1dGhvcj5BbC1TaGFtbWFyaTwvQXV0aG9yPjxZZWFyPjIwMTI8L1ll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</w:fldData>
        </w:fldChar>
      </w:r>
      <w:r w:rsidR="00BD3D64">
        <w:instrText xml:space="preserve"> ADDIN EN.CITE.DATA </w:instrText>
      </w:r>
      <w:r w:rsidR="00BD3D64">
        <w:fldChar w:fldCharType="end"/>
      </w:r>
      <w:r>
        <w:fldChar w:fldCharType="separate"/>
      </w:r>
      <w:r w:rsidR="00BD3D64">
        <w:rPr>
          <w:noProof/>
        </w:rPr>
        <w:t>(138)</w:t>
      </w:r>
      <w:r>
        <w:fldChar w:fldCharType="end"/>
      </w:r>
      <w:r>
        <w:t xml:space="preserve"> </w:t>
      </w:r>
      <w:r w:rsidR="004105D8" w:rsidRPr="004105D8">
        <w:rPr>
          <w:rFonts w:eastAsia="PMingLiU"/>
          <w:lang w:eastAsia="zh-TW"/>
        </w:rPr>
        <w:t>proved that the areas enclosed by the Voronoi polygons matched the so-called trapping regions well. The trapping regions are defined as those regions where there is no oxygen partial pressure difference across the region boundaries, i.e. the regions supplied with oxygen by a certain capillary, delimiting the streamlines initiating from each capillary. Figure 6 shows the comparison between streamlines (red) and Voronoi polygons (black</w:t>
      </w:r>
      <w:r w:rsidR="004105D8" w:rsidRPr="00830DDA">
        <w:rPr>
          <w:rFonts w:eastAsia="PMingLiU"/>
          <w:lang w:eastAsia="zh-TW"/>
        </w:rPr>
        <w:t>). The streamlines were generated from the numerical solution to the image-based model (in 2D). The centres of the Voronoi polygons were defined as the geometric centres of the capillaries.</w:t>
      </w:r>
      <w:r w:rsidR="004105D8" w:rsidRPr="004105D8">
        <w:rPr>
          <w:rFonts w:eastAsia="PMingLiU"/>
          <w:i/>
          <w:lang w:eastAsia="zh-TW"/>
        </w:rPr>
        <w:t xml:space="preserve"> </w:t>
      </w:r>
      <w:r w:rsidR="004105D8" w:rsidRPr="004105D8">
        <w:rPr>
          <w:rFonts w:eastAsia="PMingLiU"/>
          <w:lang w:eastAsia="zh-TW"/>
        </w:rPr>
        <w:t xml:space="preserve">In the perfect case, where the Voronoi polygons match the trapping regions (Al-Shammari’s hypothesis), no streamlines would cross over the lines of the Voronoi polygons. Al-Shammari’s hypothesis was further supported by examining the difference between Voronoi and trapping regions when taking fibre type, size, distribution, and varying oxygen demand into account </w:t>
      </w:r>
      <w:r>
        <w:rPr>
          <w:rFonts w:eastAsia="PMingLiU"/>
          <w:lang w:eastAsia="zh-TW"/>
        </w:rPr>
        <w:fldChar w:fldCharType="begin">
          <w:fldData xml:space="preserve">PEVuZE5vdGU+PENpdGU+PEF1dGhvcj5BbC1TaGFtbWFyaTwvQXV0aG9yPjxZZWFyPjIwMTQ8L1ll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</w:fldData>
        </w:fldChar>
      </w:r>
      <w:r w:rsidR="00BD3D64">
        <w:rPr>
          <w:rFonts w:eastAsia="PMingLiU"/>
          <w:lang w:eastAsia="zh-TW"/>
        </w:rPr>
        <w:instrText xml:space="preserve"> ADDIN EN.CITE </w:instrText>
      </w:r>
      <w:r w:rsidR="00BD3D64">
        <w:rPr>
          <w:rFonts w:eastAsia="PMingLiU"/>
          <w:lang w:eastAsia="zh-TW"/>
        </w:rPr>
        <w:fldChar w:fldCharType="begin">
          <w:fldData xml:space="preserve">PEVuZE5vdGU+PENpdGU+PEF1dGhvcj5BbC1TaGFtbWFyaTwvQXV0aG9yPjxZZWFyPjIwMTQ8L1ll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</w:fldData>
        </w:fldChar>
      </w:r>
      <w:r w:rsidR="00BD3D64">
        <w:rPr>
          <w:rFonts w:eastAsia="PMingLiU"/>
          <w:lang w:eastAsia="zh-TW"/>
        </w:rPr>
        <w:instrText xml:space="preserve"> ADDIN EN.CITE.DATA </w:instrText>
      </w:r>
      <w:r w:rsidR="00BD3D64">
        <w:rPr>
          <w:rFonts w:eastAsia="PMingLiU"/>
          <w:lang w:eastAsia="zh-TW"/>
        </w:rPr>
      </w:r>
      <w:r w:rsidR="00BD3D64">
        <w:rPr>
          <w:rFonts w:eastAsia="PMingLiU"/>
          <w:lang w:eastAsia="zh-TW"/>
        </w:rPr>
        <w:fldChar w:fldCharType="end"/>
      </w:r>
      <w:r>
        <w:rPr>
          <w:rFonts w:eastAsia="PMingLiU"/>
          <w:lang w:eastAsia="zh-TW"/>
        </w:rPr>
      </w:r>
      <w:r>
        <w:rPr>
          <w:rFonts w:eastAsia="PMingLiU"/>
          <w:lang w:eastAsia="zh-TW"/>
        </w:rPr>
        <w:fldChar w:fldCharType="separate"/>
      </w:r>
      <w:r w:rsidR="00BD3D64">
        <w:rPr>
          <w:rFonts w:eastAsia="PMingLiU"/>
          <w:noProof/>
          <w:lang w:eastAsia="zh-TW"/>
        </w:rPr>
        <w:t>(139)</w:t>
      </w:r>
      <w:r>
        <w:rPr>
          <w:rFonts w:eastAsia="PMingLiU"/>
          <w:lang w:eastAsia="zh-TW"/>
        </w:rPr>
        <w:fldChar w:fldCharType="end"/>
      </w:r>
      <w:r>
        <w:t xml:space="preserve">. </w:t>
      </w:r>
      <w:r w:rsidR="004105D8" w:rsidRPr="004105D8">
        <w:t>It was found that the difference in Voronoi and trapping regions was small in most pathological cases, thus making Voronoi tessellations the best and most easily computable representation of capillary oxygen supply regions</w:t>
      </w:r>
      <w:r w:rsidR="004105D8" w:rsidRPr="00D84CF5">
        <w:t>. However, an investigation and verification of the usefulness of the Voronoi tessellations to describe oxygenation volumes in 3D problems has not yet been performed and remains to be shown</w:t>
      </w:r>
      <w:r w:rsidR="005C125A" w:rsidRPr="00D84CF5">
        <w:t>.</w:t>
      </w:r>
    </w:p>
    <w:p w14:paraId="78C511E3" w14:textId="0551ECD3" w:rsidR="005134FE" w:rsidRDefault="005134FE" w:rsidP="00EE3847">
      <w:pPr>
        <w:spacing w:after="120" w:line="480" w:lineRule="auto"/>
        <w:jc w:val="both"/>
        <w:rPr>
          <w:rFonts w:cs="URWPalladioL-Roma"/>
        </w:rPr>
      </w:pPr>
      <w:r>
        <w:t xml:space="preserve">Most image-based models of tissue oxygen perfusion are based on 2D image data, and namely on histological images </w:t>
      </w:r>
      <w:r>
        <w:fldChar w:fldCharType="begin">
          <w:fldData xml:space="preserve">PEVuZE5vdGU+PENpdGU+PEF1dGhvcj5BbC1TaGFtbWFyaTwvQXV0aG9yPjxZZWFyPjIwMTI8L1ll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</w:fldData>
        </w:fldChar>
      </w:r>
      <w:r w:rsidR="00BD3D64">
        <w:instrText xml:space="preserve"> ADDIN EN.CITE </w:instrText>
      </w:r>
      <w:r w:rsidR="00BD3D64">
        <w:fldChar w:fldCharType="begin">
          <w:fldData xml:space="preserve">PEVuZE5vdGU+PENpdGU+PEF1dGhvcj5BbC1TaGFtbWFyaTwvQXV0aG9yPjxZZWFyPjIwMTI8L1ll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</w:fldData>
        </w:fldChar>
      </w:r>
      <w:r w:rsidR="00BD3D64">
        <w:instrText xml:space="preserve"> ADDIN EN.CITE.DATA </w:instrText>
      </w:r>
      <w:r w:rsidR="00BD3D64">
        <w:fldChar w:fldCharType="end"/>
      </w:r>
      <w:r>
        <w:fldChar w:fldCharType="separate"/>
      </w:r>
      <w:r w:rsidR="00BD3D64">
        <w:rPr>
          <w:noProof/>
        </w:rPr>
        <w:t>(64, 138, 140)</w:t>
      </w:r>
      <w:r>
        <w:fldChar w:fldCharType="end"/>
      </w:r>
      <w:r>
        <w:t>. This is mainly due the lack of relevant 3D data sets and/or efforts to reduce computing time. 2D models generally come along with the assumption that oxygen diffusion in the longitudinal direction (</w:t>
      </w:r>
      <w:r>
        <w:rPr>
          <w:i/>
          <w:iCs/>
        </w:rPr>
        <w:t>z</w:t>
      </w:r>
      <w:r>
        <w:t xml:space="preserve">-direction) of the muscle can be neglected, to simplify the diffusion process into a 2D problem </w:t>
      </w:r>
      <w:r>
        <w:fldChar w:fldCharType="begin">
          <w:fldData xml:space="preserve">PEVuZE5vdGU+PENpdGU+PEF1dGhvcj5Ib29mZDwvQXV0aG9yPjxZZWFyPjE5OTU8L1llYXI+PFJl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</w:fldData>
        </w:fldChar>
      </w:r>
      <w:r w:rsidR="00BD3D64">
        <w:instrText xml:space="preserve"> ADDIN EN.CITE </w:instrText>
      </w:r>
      <w:r w:rsidR="00BD3D64">
        <w:fldChar w:fldCharType="begin">
          <w:fldData xml:space="preserve">PEVuZE5vdGU+PENpdGU+PEF1dGhvcj5Ib29mZDwvQXV0aG9yPjxZZWFyPjE5OTU8L1llYXI+PFJl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</w:fldData>
        </w:fldChar>
      </w:r>
      <w:r w:rsidR="00BD3D64">
        <w:instrText xml:space="preserve"> ADDIN EN.CITE.DATA </w:instrText>
      </w:r>
      <w:r w:rsidR="00BD3D64">
        <w:fldChar w:fldCharType="end"/>
      </w:r>
      <w:r>
        <w:fldChar w:fldCharType="separate"/>
      </w:r>
      <w:r w:rsidR="00BD3D64">
        <w:rPr>
          <w:noProof/>
        </w:rPr>
        <w:t>(137, 138, 141)</w:t>
      </w:r>
      <w:r>
        <w:fldChar w:fldCharType="end"/>
      </w:r>
      <w:r>
        <w:t xml:space="preserve">. This is a valid assumption for straight vessels along the muscle’s main axis in </w:t>
      </w:r>
      <m:oMath>
        <m:r>
          <w:rPr>
            <w:rFonts w:ascii="Cambria Math" w:hAnsi="Cambria Math"/>
          </w:rPr>
          <m:t>z</m:t>
        </m:r>
      </m:oMath>
      <w:r>
        <w:t xml:space="preserve">-direction with parallel cross-sections in the </w:t>
      </w:r>
      <m:oMath>
        <m:r>
          <w:rPr>
            <w:rFonts w:ascii="Cambria Math" w:hAnsi="Cambria Math"/>
          </w:rPr>
          <m:t>xy</m:t>
        </m:r>
      </m:oMath>
      <w:r>
        <w:t xml:space="preserve">-plane of the tissue, </w:t>
      </w:r>
      <w:r>
        <w:lastRenderedPageBreak/>
        <w:t xml:space="preserve">as the drop of capillary oxygen partial pressure is very low compared to the gradient perpendicular to the vessel. A 3D description can then be obtained by stacking the 2D solutions for all values of </w:t>
      </w:r>
      <m:oMath>
        <m:r>
          <w:rPr>
            <w:rFonts w:ascii="Cambria Math" w:hAnsi="Cambria Math"/>
          </w:rPr>
          <m:t>z</m:t>
        </m:r>
      </m:oMath>
      <w:r>
        <w:t xml:space="preserve"> </w:t>
      </w:r>
      <w:r>
        <w:fldChar w:fldCharType="begin"/>
      </w:r>
      <w:r w:rsidR="00BD3D64">
        <w:instrText xml:space="preserve"> ADDIN EN.CITE &lt;EndNote&gt;&lt;Cite&gt;&lt;Author&gt;Hoofd&lt;/Author&gt;&lt;Year&gt;1995&lt;/Year&gt;&lt;RecNum&gt;157&lt;/RecNum&gt;&lt;DisplayText&gt;(141)&lt;/DisplayText&gt;&lt;record&gt;&lt;rec-number&gt;157&lt;/rec-number&gt;&lt;foreign-keys&gt;&lt;key app="EN" db-id="rds90pspit2frzeresr5szedf5psfw2pa9zd" timestamp="1392653676"&gt;157&lt;/key&gt;&lt;/foreign-keys&gt;&lt;ref-type name="Journal Article"&gt;17&lt;/ref-type&gt;&lt;contributors&gt;&lt;authors&gt;&lt;author&gt;Hoofd, L.&lt;/author&gt;&lt;/authors&gt;&lt;/contributors&gt;&lt;auth-address&gt;Hoofd, L&amp;#xD;Univ Nijmegen,Fac Med Sci,Dept Physiol,Geert Grooteplein Noord 21,6525 Ez Nijmegen,Netherlands&amp;#xD;Univ Nijmegen,Fac Med Sci,Dept Physiol,Geert Grooteplein Noord 21,6525 Ez Nijmegen,Netherlands&lt;/auth-address&gt;&lt;titles&gt;&lt;title&gt;Calculation of Oxygen Pressures in Tissue with Anisotropic Capillary Orientation .2. Coupling of 2-Dimensional Planes&lt;/title&gt;&lt;secondary-title&gt;Mathematical Biosciences&lt;/secondary-title&gt;&lt;alt-title&gt;Math Biosci&lt;/alt-title&gt;&lt;/titles&gt;&lt;periodical&gt;&lt;full-title&gt;Mathematical Biosciences&lt;/full-title&gt;&lt;abbr-1&gt;Math Biosci&lt;/abbr-1&gt;&lt;/periodical&gt;&lt;alt-periodical&gt;&lt;full-title&gt;Mathematical Biosciences&lt;/full-title&gt;&lt;abbr-1&gt;Math Biosci&lt;/abbr-1&gt;&lt;/alt-periodical&gt;&lt;pages&gt;25-39&lt;/pages&gt;&lt;volume&gt;129&lt;/volume&gt;&lt;number&gt;1&lt;/number&gt;&lt;keywords&gt;&lt;keyword&gt;transport&lt;/keyword&gt;&lt;/keywords&gt;&lt;dates&gt;&lt;year&gt;1995&lt;/year&gt;&lt;pub-dates&gt;&lt;date&gt;Sep&lt;/date&gt;&lt;/pub-dates&gt;&lt;/dates&gt;&lt;isbn&gt;0025-5564&lt;/isbn&gt;&lt;accession-num&gt;WOS:A1995RP08400002&lt;/accession-num&gt;&lt;label&gt;Hoofd1995_2&lt;/label&gt;&lt;urls&gt;&lt;related-urls&gt;&lt;url&gt;&amp;lt;Go to ISI&amp;gt;://WOS:A1995RP08400002&lt;/url&gt;&lt;/related-urls&gt;&lt;/urls&gt;&lt;electronic-resource-num&gt;Doi 10.1016/0025-5564(94)00050-A&lt;/electronic-resource-num&gt;&lt;language&gt;English&lt;/language&gt;&lt;/record&gt;&lt;/Cite&gt;&lt;/EndNote&gt;</w:instrText>
      </w:r>
      <w:r>
        <w:fldChar w:fldCharType="separate"/>
      </w:r>
      <w:r w:rsidR="00BD3D64">
        <w:rPr>
          <w:noProof/>
        </w:rPr>
        <w:t>(141)</w:t>
      </w:r>
      <w:r>
        <w:fldChar w:fldCharType="end"/>
      </w:r>
      <w:r>
        <w:t xml:space="preserve">. However, if tortuosity of the vessel is high, i.e., the vessel is sometimes perpendicular to the muscle’s main axis, diffusion in the </w:t>
      </w:r>
      <m:oMath>
        <m:r>
          <w:rPr>
            <w:rFonts w:ascii="Cambria Math" w:hAnsi="Cambria Math"/>
          </w:rPr>
          <m:t>z</m:t>
        </m:r>
      </m:oMath>
      <w:r>
        <w:t xml:space="preserve">-direction takes place and can no longer be neglected. </w:t>
      </w:r>
      <w:r>
        <w:rPr>
          <w:rFonts w:cs="URWPalladioL-Roma"/>
        </w:rPr>
        <w:t xml:space="preserve">An example for this situation was analysed by </w:t>
      </w:r>
      <w:r>
        <w:rPr>
          <w:rFonts w:cs="URWPalladioL-Roma"/>
        </w:rPr>
        <w:fldChar w:fldCharType="begin">
          <w:fldData xml:space="preserve">PEVuZE5vdGU+PENpdGUgQXV0aG9yWWVhcj0iMSI+PEF1dGhvcj5QZW50YTwvQXV0aG9yPjxZZWFy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</w:fldData>
        </w:fldChar>
      </w:r>
      <w:r w:rsidR="00BD3D64">
        <w:rPr>
          <w:rFonts w:cs="URWPalladioL-Roma"/>
        </w:rPr>
        <w:instrText xml:space="preserve"> ADDIN EN.CITE </w:instrText>
      </w:r>
      <w:r w:rsidR="00BD3D64">
        <w:rPr>
          <w:rFonts w:cs="URWPalladioL-Roma"/>
        </w:rPr>
        <w:fldChar w:fldCharType="begin">
          <w:fldData xml:space="preserve">PEVuZE5vdGU+PENpdGUgQXV0aG9yWWVhcj0iMSI+PEF1dGhvcj5QZW50YTwvQXV0aG9yPjxZZWFy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</w:fldData>
        </w:fldChar>
      </w:r>
      <w:r w:rsidR="00BD3D64">
        <w:rPr>
          <w:rFonts w:cs="URWPalladioL-Roma"/>
        </w:rPr>
        <w:instrText xml:space="preserve"> ADDIN EN.CITE.DATA </w:instrText>
      </w:r>
      <w:r w:rsidR="00BD3D64">
        <w:rPr>
          <w:rFonts w:cs="URWPalladioL-Roma"/>
        </w:rPr>
      </w:r>
      <w:r w:rsidR="00BD3D64">
        <w:rPr>
          <w:rFonts w:cs="URWPalladioL-Roma"/>
        </w:rPr>
        <w:fldChar w:fldCharType="end"/>
      </w:r>
      <w:r>
        <w:rPr>
          <w:rFonts w:cs="URWPalladioL-Roma"/>
        </w:rPr>
      </w:r>
      <w:r>
        <w:rPr>
          <w:rFonts w:cs="URWPalladioL-Roma"/>
        </w:rPr>
        <w:fldChar w:fldCharType="separate"/>
      </w:r>
      <w:r w:rsidR="00BD3D64">
        <w:rPr>
          <w:rFonts w:cs="URWPalladioL-Roma"/>
          <w:noProof/>
        </w:rPr>
        <w:t>(142)</w:t>
      </w:r>
      <w:r>
        <w:rPr>
          <w:rFonts w:cs="URWPalladioL-Roma"/>
        </w:rPr>
        <w:fldChar w:fldCharType="end"/>
      </w:r>
      <w:r>
        <w:rPr>
          <w:rFonts w:cs="URWPalladioL-Roma"/>
        </w:rPr>
        <w:t xml:space="preserve">. </w:t>
      </w:r>
      <w:r w:rsidRPr="00830DDA">
        <w:rPr>
          <w:rFonts w:cs="URWPalladioL-Roma"/>
        </w:rPr>
        <w:t xml:space="preserve">They created a </w:t>
      </w:r>
      <w:r w:rsidR="005C125A" w:rsidRPr="00830DDA">
        <w:rPr>
          <w:rFonts w:cs="URWPalladioL-Roma"/>
        </w:rPr>
        <w:t xml:space="preserve">3D </w:t>
      </w:r>
      <w:r w:rsidRPr="00830DDA">
        <w:rPr>
          <w:rFonts w:cs="URWPalladioL-Roma"/>
        </w:rPr>
        <w:t>multiscale model</w:t>
      </w:r>
      <w:r>
        <w:rPr>
          <w:rFonts w:cs="URWPalladioL-Roma"/>
        </w:rPr>
        <w:t xml:space="preserve">, i.e., capillary intersection (40 µm) vs. whole network (1 cm), for the drug delivery in tortuous tumour networks, to investigate the influence of capillary tortuosity for drug delivery. Capillary tortuosity has been introduced by a sinusoid wave making up the centre line of the capillary, while frequency and amplitude of the wave were varied to increase tortuosity. Hydraulic conductivity and surface area were determined for a microscale cell and then fed into the macroscale problem, which has been solved assuming local periodicity of the microscale cell. In reality, this assumption may not apply, especially for irregular networks like tumour networks. However, the research performed by Penta and Ambrosi shows that tortuosity has a significant impact on drug concentration within the tissue. They showed that the drug concentration in the tortuous network was decreased by more than 50% in comparison to the straight network and that it </w:t>
      </w:r>
      <w:r w:rsidR="00A303FB">
        <w:rPr>
          <w:rFonts w:cs="URWPalladioL-Roma"/>
        </w:rPr>
        <w:t xml:space="preserve">was </w:t>
      </w:r>
      <w:r>
        <w:rPr>
          <w:rFonts w:cs="URWPalladioL-Roma"/>
        </w:rPr>
        <w:t xml:space="preserve">below 10% of the injected drug concentration, thus leaving only a small amount to reach the tumour. Whilst only an example case was presented in </w:t>
      </w:r>
      <w:r>
        <w:rPr>
          <w:rFonts w:cs="URWPalladioL-Roma"/>
        </w:rPr>
        <w:fldChar w:fldCharType="begin">
          <w:fldData xml:space="preserve">PEVuZE5vdGU+PENpdGUgQXV0aG9yWWVhcj0iMSI+PEF1dGhvcj5QZW50YTwvQXV0aG9yPjxZZWFy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</w:fldData>
        </w:fldChar>
      </w:r>
      <w:r w:rsidR="00BD3D64">
        <w:rPr>
          <w:rFonts w:cs="URWPalladioL-Roma"/>
        </w:rPr>
        <w:instrText xml:space="preserve"> ADDIN EN.CITE </w:instrText>
      </w:r>
      <w:r w:rsidR="00BD3D64">
        <w:rPr>
          <w:rFonts w:cs="URWPalladioL-Roma"/>
        </w:rPr>
        <w:fldChar w:fldCharType="begin">
          <w:fldData xml:space="preserve">PEVuZE5vdGU+PENpdGUgQXV0aG9yWWVhcj0iMSI+PEF1dGhvcj5QZW50YTwvQXV0aG9yPjxZZWFy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</w:fldData>
        </w:fldChar>
      </w:r>
      <w:r w:rsidR="00BD3D64">
        <w:rPr>
          <w:rFonts w:cs="URWPalladioL-Roma"/>
        </w:rPr>
        <w:instrText xml:space="preserve"> ADDIN EN.CITE.DATA </w:instrText>
      </w:r>
      <w:r w:rsidR="00BD3D64">
        <w:rPr>
          <w:rFonts w:cs="URWPalladioL-Roma"/>
        </w:rPr>
      </w:r>
      <w:r w:rsidR="00BD3D64">
        <w:rPr>
          <w:rFonts w:cs="URWPalladioL-Roma"/>
        </w:rPr>
        <w:fldChar w:fldCharType="end"/>
      </w:r>
      <w:r>
        <w:rPr>
          <w:rFonts w:cs="URWPalladioL-Roma"/>
        </w:rPr>
      </w:r>
      <w:r>
        <w:rPr>
          <w:rFonts w:cs="URWPalladioL-Roma"/>
        </w:rPr>
        <w:fldChar w:fldCharType="separate"/>
      </w:r>
      <w:r w:rsidR="00BD3D64">
        <w:rPr>
          <w:rFonts w:cs="URWPalladioL-Roma"/>
          <w:noProof/>
        </w:rPr>
        <w:t>(142)</w:t>
      </w:r>
      <w:r>
        <w:rPr>
          <w:rFonts w:cs="URWPalladioL-Roma"/>
        </w:rPr>
        <w:fldChar w:fldCharType="end"/>
      </w:r>
      <w:r>
        <w:rPr>
          <w:rFonts w:cs="URWPalladioL-Roma"/>
        </w:rPr>
        <w:t>, this research underlines the importance of treating a vascular network as the 3D structure, and the necessity to take into account the resulting complexity of molecul</w:t>
      </w:r>
      <w:r w:rsidR="00EF0160">
        <w:rPr>
          <w:rFonts w:cs="URWPalladioL-Roma"/>
        </w:rPr>
        <w:t xml:space="preserve">ar convection and diffusion. In </w:t>
      </w:r>
      <w:r w:rsidR="00EF0160">
        <w:rPr>
          <w:rFonts w:cs="URWPalladioL-Roma"/>
        </w:rPr>
        <w:fldChar w:fldCharType="begin">
          <w:fldData xml:space="preserve">PEVuZE5vdGU+PENpdGUgQXV0aG9yWWVhcj0iMSI+PEF1dGhvcj5QZW50YTwvQXV0aG9yPjxZZWFy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</w:fldData>
        </w:fldChar>
      </w:r>
      <w:r w:rsidR="00EF0160">
        <w:rPr>
          <w:rFonts w:cs="URWPalladioL-Roma"/>
        </w:rPr>
        <w:instrText xml:space="preserve"> ADDIN EN.CITE </w:instrText>
      </w:r>
      <w:r w:rsidR="00EF0160">
        <w:rPr>
          <w:rFonts w:cs="URWPalladioL-Roma"/>
        </w:rPr>
        <w:fldChar w:fldCharType="begin">
          <w:fldData xml:space="preserve">PEVuZE5vdGU+PENpdGUgQXV0aG9yWWVhcj0iMSI+PEF1dGhvcj5QZW50YTwvQXV0aG9yPjxZZWFy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</w:fldData>
        </w:fldChar>
      </w:r>
      <w:r w:rsidR="00EF0160">
        <w:rPr>
          <w:rFonts w:cs="URWPalladioL-Roma"/>
        </w:rPr>
        <w:instrText xml:space="preserve"> ADDIN EN.CITE.DATA </w:instrText>
      </w:r>
      <w:r w:rsidR="00EF0160">
        <w:rPr>
          <w:rFonts w:cs="URWPalladioL-Roma"/>
        </w:rPr>
      </w:r>
      <w:r w:rsidR="00EF0160">
        <w:rPr>
          <w:rFonts w:cs="URWPalladioL-Roma"/>
        </w:rPr>
        <w:fldChar w:fldCharType="end"/>
      </w:r>
      <w:r w:rsidR="00EF0160">
        <w:rPr>
          <w:rFonts w:cs="URWPalladioL-Roma"/>
        </w:rPr>
      </w:r>
      <w:r w:rsidR="00EF0160">
        <w:rPr>
          <w:rFonts w:cs="URWPalladioL-Roma"/>
        </w:rPr>
        <w:fldChar w:fldCharType="separate"/>
      </w:r>
      <w:r w:rsidR="00EF0160">
        <w:rPr>
          <w:rFonts w:cs="URWPalladioL-Roma"/>
          <w:noProof/>
        </w:rPr>
        <w:t>(142)</w:t>
      </w:r>
      <w:r w:rsidR="00EF0160">
        <w:rPr>
          <w:rFonts w:cs="URWPalladioL-Roma"/>
        </w:rPr>
        <w:fldChar w:fldCharType="end"/>
      </w:r>
      <w:r w:rsidR="00794ECB">
        <w:rPr>
          <w:rFonts w:cs="URWPalladioL-Roma"/>
        </w:rPr>
        <w:t xml:space="preserve"> </w:t>
      </w:r>
      <w:r>
        <w:rPr>
          <w:rFonts w:cs="URWPalladioL-Roma"/>
        </w:rPr>
        <w:fldChar w:fldCharType="begin">
          <w:fldData xml:space="preserve">PEVuZE5vdGU+PENpdGUgRXhjbHVkZUF1dGg9IjEiIEV4Y2x1ZGVZZWFyPSIxIiBIaWRkZW49IjEi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==
</w:fldData>
        </w:fldChar>
      </w:r>
      <w:r w:rsidR="00AF388A">
        <w:rPr>
          <w:rFonts w:cs="URWPalladioL-Roma"/>
        </w:rPr>
        <w:instrText xml:space="preserve"> ADDIN EN.CITE </w:instrText>
      </w:r>
      <w:r w:rsidR="00AF388A">
        <w:rPr>
          <w:rFonts w:cs="URWPalladioL-Roma"/>
        </w:rPr>
        <w:fldChar w:fldCharType="begin">
          <w:fldData xml:space="preserve">PEVuZE5vdGU+PENpdGUgRXhjbHVkZUF1dGg9IjEiIEV4Y2x1ZGVZZWFyPSIxIiBIaWRkZW49IjEi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==
</w:fldData>
        </w:fldChar>
      </w:r>
      <w:r w:rsidR="00AF388A">
        <w:rPr>
          <w:rFonts w:cs="URWPalladioL-Roma"/>
        </w:rPr>
        <w:instrText xml:space="preserve"> ADDIN EN.CITE.DATA </w:instrText>
      </w:r>
      <w:r w:rsidR="00AF388A">
        <w:rPr>
          <w:rFonts w:cs="URWPalladioL-Roma"/>
        </w:rPr>
      </w:r>
      <w:r w:rsidR="00AF388A">
        <w:rPr>
          <w:rFonts w:cs="URWPalladioL-Roma"/>
        </w:rPr>
        <w:fldChar w:fldCharType="end"/>
      </w:r>
      <w:r>
        <w:rPr>
          <w:rFonts w:cs="URWPalladioL-Roma"/>
        </w:rPr>
        <w:fldChar w:fldCharType="end"/>
      </w:r>
      <w:r>
        <w:rPr>
          <w:rFonts w:cs="URWPalladioL-Roma"/>
        </w:rPr>
        <w:t xml:space="preserve">the </w:t>
      </w:r>
      <w:r w:rsidR="00A303FB">
        <w:rPr>
          <w:rFonts w:cs="URWPalladioL-Roma"/>
        </w:rPr>
        <w:t xml:space="preserve">studied </w:t>
      </w:r>
      <w:r>
        <w:rPr>
          <w:rFonts w:cs="URWPalladioL-Roma"/>
        </w:rPr>
        <w:t>network was artificially created and in order to obtain realistic predictions of concentration distributions (here of the drug</w:t>
      </w:r>
      <w:r w:rsidR="00A303FB">
        <w:rPr>
          <w:rFonts w:cs="URWPalladioL-Roma"/>
        </w:rPr>
        <w:t>;</w:t>
      </w:r>
      <w:r>
        <w:rPr>
          <w:rFonts w:cs="URWPalladioL-Roma"/>
        </w:rPr>
        <w:t xml:space="preserve"> in our case oxygen) the computation would ideally be performed on experimentally derived images of tumour vasculature, and the results would need to be validated against experimental data.</w:t>
      </w:r>
      <w:r w:rsidR="00E6736C">
        <w:rPr>
          <w:rFonts w:cs="URWPalladioL-Roma"/>
        </w:rPr>
        <w:t xml:space="preserve"> In a novel approach, </w:t>
      </w:r>
      <w:r w:rsidR="0070340A">
        <w:rPr>
          <w:rFonts w:cs="URWPalladioL-Roma"/>
        </w:rPr>
        <w:t xml:space="preserve">Grimes </w:t>
      </w:r>
      <w:r w:rsidR="0070340A" w:rsidRPr="0070340A">
        <w:rPr>
          <w:rFonts w:cs="URWPalladioL-Roma"/>
          <w:i/>
        </w:rPr>
        <w:t>et al.</w:t>
      </w:r>
      <w:r w:rsidR="0070340A">
        <w:rPr>
          <w:rFonts w:cs="URWPalladioL-Roma"/>
        </w:rPr>
        <w:t xml:space="preserve"> </w:t>
      </w:r>
      <w:r w:rsidR="00E746B3">
        <w:rPr>
          <w:rFonts w:cs="URWPalladioL-Roma"/>
        </w:rPr>
        <w:fldChar w:fldCharType="begin"/>
      </w:r>
      <w:r w:rsidR="00BD3D64">
        <w:rPr>
          <w:rFonts w:cs="URWPalladioL-Roma"/>
        </w:rPr>
        <w:instrText xml:space="preserve"> ADDIN EN.CITE &lt;EndNote&gt;&lt;Cite&gt;&lt;Author&gt;Grimes&lt;/Author&gt;&lt;Year&gt;2016&lt;/Year&gt;&lt;RecNum&gt;291&lt;/RecNum&gt;&lt;DisplayText&gt;(143)&lt;/DisplayText&gt;&lt;record&gt;&lt;rec-number&gt;291&lt;/rec-number&gt;&lt;foreign-keys&gt;&lt;key app="EN" db-id="rds90pspit2frzeresr5szedf5psfw2pa9zd" timestamp="1457013969"&gt;291&lt;/key&gt;&lt;/foreign-keys&gt;&lt;ref-type name="Journal Article"&gt;17&lt;/ref-type&gt;&lt;contributors&gt;&lt;authors&gt;&lt;author&gt;Grimes, David Robert&lt;/author&gt;&lt;author&gt;Kannan, Pavitra&lt;/author&gt;&lt;author&gt;Warren, Daniel R.&lt;/author&gt;&lt;author&gt;Markelc, Bostjan&lt;/author&gt;&lt;author&gt;Bates, Russell&lt;/author&gt;&lt;author&gt;Muschel, Ruth&lt;/author&gt;&lt;author&gt;Partridge, Mike&lt;/author&gt;&lt;/authors&gt;&lt;/contributors&gt;&lt;titles&gt;&lt;title&gt;Estimating oxygen distribution from vasculature in three-dimensional tumour tissue&lt;/title&gt;&lt;secondary-title&gt;Journal of The Royal Society Interface&lt;/secondary-title&gt;&lt;/titles&gt;&lt;periodical&gt;&lt;full-title&gt;Journal of The Royal Society Interface&lt;/full-title&gt;&lt;/periodical&gt;&lt;volume&gt;13&lt;/volume&gt;&lt;number&gt;116&lt;/number&gt;&lt;dates&gt;&lt;year&gt;2016&lt;/year&gt;&lt;pub-dates&gt;&lt;date&gt;2016-03-01 00:00:00&lt;/date&gt;&lt;/pub-dates&gt;&lt;/dates&gt;&lt;label&gt;Grimes2016&lt;/label&gt;&lt;urls&gt;&lt;related-urls&gt;&lt;url&gt;http://rsif.royalsocietypublishing.org/content/royinterface/13/116/20160070.full.pdf&lt;/url&gt;&lt;/related-urls&gt;&lt;/urls&gt;&lt;electronic-resource-num&gt;10.1098/rsif.2016.0070&lt;/electronic-resource-num&gt;&lt;/record&gt;&lt;/Cite&gt;&lt;/EndNote&gt;</w:instrText>
      </w:r>
      <w:r w:rsidR="00E746B3">
        <w:rPr>
          <w:rFonts w:cs="URWPalladioL-Roma"/>
        </w:rPr>
        <w:fldChar w:fldCharType="separate"/>
      </w:r>
      <w:r w:rsidR="00BD3D64">
        <w:rPr>
          <w:rFonts w:cs="URWPalladioL-Roma"/>
          <w:noProof/>
        </w:rPr>
        <w:t>(143)</w:t>
      </w:r>
      <w:r w:rsidR="00E746B3">
        <w:rPr>
          <w:rFonts w:cs="URWPalladioL-Roma"/>
        </w:rPr>
        <w:fldChar w:fldCharType="end"/>
      </w:r>
      <w:r w:rsidR="008155A9">
        <w:rPr>
          <w:rFonts w:cs="URWPalladioL-Roma"/>
        </w:rPr>
        <w:t xml:space="preserve"> investigate</w:t>
      </w:r>
      <w:r w:rsidR="005C125A">
        <w:rPr>
          <w:rFonts w:cs="URWPalladioL-Roma"/>
        </w:rPr>
        <w:t>d</w:t>
      </w:r>
      <w:r w:rsidR="008155A9">
        <w:rPr>
          <w:rFonts w:cs="URWPalladioL-Roma"/>
        </w:rPr>
        <w:t xml:space="preserve"> tumour oxygenation by deriving an oxygenation kernel model, allowing straight vessel segments to diffuse oxygen in a spherical fashion as an array of </w:t>
      </w:r>
      <w:r w:rsidR="00AD3497">
        <w:rPr>
          <w:rFonts w:cs="URWPalladioL-Roma"/>
        </w:rPr>
        <w:t xml:space="preserve">discrete </w:t>
      </w:r>
      <w:r w:rsidR="008155A9">
        <w:rPr>
          <w:rFonts w:cs="URWPalladioL-Roma"/>
        </w:rPr>
        <w:t xml:space="preserve">point sources. </w:t>
      </w:r>
      <w:r w:rsidR="00DD2A57">
        <w:rPr>
          <w:rFonts w:cs="URWPalladioL-Roma"/>
        </w:rPr>
        <w:t>Two</w:t>
      </w:r>
      <w:r w:rsidR="008450FE">
        <w:rPr>
          <w:rFonts w:cs="URWPalladioL-Roma"/>
        </w:rPr>
        <w:t xml:space="preserve"> spherical, scalable</w:t>
      </w:r>
      <w:r w:rsidR="00DD2A57">
        <w:rPr>
          <w:rFonts w:cs="URWPalladioL-Roma"/>
        </w:rPr>
        <w:t xml:space="preserve"> kernels are computed; one for a well perfused tumour network and one for a poorly perfused one</w:t>
      </w:r>
      <w:r w:rsidR="00B03C35">
        <w:rPr>
          <w:rFonts w:cs="URWPalladioL-Roma"/>
        </w:rPr>
        <w:t>, i.e. best and worst case scenarios</w:t>
      </w:r>
      <w:r w:rsidR="00DD2A57">
        <w:rPr>
          <w:rFonts w:cs="URWPalladioL-Roma"/>
        </w:rPr>
        <w:t xml:space="preserve">. </w:t>
      </w:r>
      <w:r w:rsidR="00AD3497">
        <w:rPr>
          <w:rFonts w:cs="URWPalladioL-Roma"/>
        </w:rPr>
        <w:t xml:space="preserve">The model is inspired by other similar problems, e.g. </w:t>
      </w:r>
      <w:r w:rsidR="00AD3497">
        <w:rPr>
          <w:rFonts w:cs="URWPalladioL-Roma"/>
        </w:rPr>
        <w:lastRenderedPageBreak/>
        <w:t xml:space="preserve">traffic flow, and </w:t>
      </w:r>
      <w:r w:rsidR="00362872">
        <w:rPr>
          <w:rFonts w:cs="URWPalladioL-Roma"/>
        </w:rPr>
        <w:t>is</w:t>
      </w:r>
      <w:r w:rsidR="00AD3497">
        <w:rPr>
          <w:rFonts w:cs="URWPalladioL-Roma"/>
        </w:rPr>
        <w:t xml:space="preserve"> applied to 3D images of tumour vasculature obtained using two-photon microscopy. </w:t>
      </w:r>
      <w:r w:rsidR="00DD2A57">
        <w:rPr>
          <w:rFonts w:cs="URWPalladioL-Roma"/>
        </w:rPr>
        <w:t>Validation using fluorescence microscopy is</w:t>
      </w:r>
      <w:r w:rsidR="00AC54A9">
        <w:rPr>
          <w:rFonts w:cs="URWPalladioL-Roma"/>
        </w:rPr>
        <w:t xml:space="preserve"> attempted,</w:t>
      </w:r>
      <w:r w:rsidR="00DD2A57">
        <w:rPr>
          <w:rFonts w:cs="URWPalladioL-Roma"/>
        </w:rPr>
        <w:t xml:space="preserve"> staining for hypoxia</w:t>
      </w:r>
      <w:r w:rsidR="00AC54A9">
        <w:rPr>
          <w:rFonts w:cs="URWPalladioL-Roma"/>
        </w:rPr>
        <w:t xml:space="preserve"> in tumours of the same mouse model</w:t>
      </w:r>
      <w:r w:rsidR="00DD2A57">
        <w:rPr>
          <w:rFonts w:cs="URWPalladioL-Roma"/>
        </w:rPr>
        <w:t xml:space="preserve">. </w:t>
      </w:r>
      <w:r w:rsidR="00B03C35">
        <w:rPr>
          <w:rFonts w:cs="URWPalladioL-Roma"/>
        </w:rPr>
        <w:t xml:space="preserve">The relative areas of hypoxia resulting from the two kernel models cover a broad range: </w:t>
      </w:r>
      <w:r w:rsidR="00B03C35" w:rsidRPr="00B03C35">
        <w:rPr>
          <w:rFonts w:cs="URWPalladioL-Roma"/>
        </w:rPr>
        <w:t>37.2±9.8</w:t>
      </w:r>
      <w:r w:rsidR="00B03C35">
        <w:rPr>
          <w:rFonts w:cs="URWPalladioL-Roma"/>
        </w:rPr>
        <w:t xml:space="preserve">% for high vessel perfusion versus </w:t>
      </w:r>
      <w:r w:rsidR="00B03C35" w:rsidRPr="00B03C35">
        <w:rPr>
          <w:rFonts w:cs="URWPalladioL-Roma"/>
        </w:rPr>
        <w:t>53.5±13.2</w:t>
      </w:r>
      <w:r w:rsidR="00B03C35">
        <w:rPr>
          <w:rFonts w:cs="URWPalladioL-Roma"/>
        </w:rPr>
        <w:t>% for low perfusion. Whilst</w:t>
      </w:r>
      <w:r w:rsidR="00DD2A57">
        <w:rPr>
          <w:rFonts w:cs="URWPalladioL-Roma"/>
        </w:rPr>
        <w:t xml:space="preserve"> the experimentally determined area lie</w:t>
      </w:r>
      <w:r w:rsidR="00AC54A9">
        <w:rPr>
          <w:rFonts w:cs="URWPalladioL-Roma"/>
        </w:rPr>
        <w:t>s</w:t>
      </w:r>
      <w:r w:rsidR="00DD2A57">
        <w:rPr>
          <w:rFonts w:cs="URWPalladioL-Roma"/>
        </w:rPr>
        <w:t xml:space="preserve"> </w:t>
      </w:r>
      <w:r w:rsidR="00B03C35">
        <w:rPr>
          <w:rFonts w:cs="URWPalladioL-Roma"/>
        </w:rPr>
        <w:t>within that range (</w:t>
      </w:r>
      <w:r w:rsidR="00B03C35" w:rsidRPr="00B03C35">
        <w:rPr>
          <w:rFonts w:cs="URWPalladioL-Roma"/>
        </w:rPr>
        <w:t>39.6±9.1</w:t>
      </w:r>
      <w:r w:rsidR="00B03C35">
        <w:rPr>
          <w:rFonts w:cs="URWPalladioL-Roma"/>
        </w:rPr>
        <w:t>%)</w:t>
      </w:r>
      <w:r w:rsidR="00FF5663">
        <w:rPr>
          <w:rFonts w:cs="URWPalladioL-Roma"/>
        </w:rPr>
        <w:t xml:space="preserve"> it remains inconclusive how well the kernel model approximates tissue oxygenation</w:t>
      </w:r>
      <w:r w:rsidR="00B03C35">
        <w:rPr>
          <w:rFonts w:cs="URWPalladioL-Roma"/>
        </w:rPr>
        <w:t xml:space="preserve"> as the vessel perfusion level is unknown</w:t>
      </w:r>
      <w:r w:rsidR="00FF5663">
        <w:rPr>
          <w:rFonts w:cs="URWPalladioL-Roma"/>
        </w:rPr>
        <w:t xml:space="preserve">. </w:t>
      </w:r>
      <w:r w:rsidR="00203FC5">
        <w:rPr>
          <w:rFonts w:cs="URWPalladioL-Roma"/>
        </w:rPr>
        <w:t>The</w:t>
      </w:r>
      <w:r w:rsidR="00FF5663">
        <w:rPr>
          <w:rFonts w:cs="URWPalladioL-Roma"/>
        </w:rPr>
        <w:t xml:space="preserve"> authors argue that validation using 2D methods </w:t>
      </w:r>
      <w:r w:rsidR="00203FC5">
        <w:rPr>
          <w:rFonts w:cs="URWPalladioL-Roma"/>
        </w:rPr>
        <w:t>may be insufficient, but</w:t>
      </w:r>
      <w:r w:rsidR="00FF5663">
        <w:rPr>
          <w:rFonts w:cs="URWPalladioL-Roma"/>
        </w:rPr>
        <w:t xml:space="preserve"> it is also the case that the resolution of the 3D imaging method is too low to capture all blood vessels and therefore tissue oxygenation may be underestimated. It will be interesting to test the presented approach on a</w:t>
      </w:r>
      <w:r w:rsidR="00FB5DFF">
        <w:rPr>
          <w:rFonts w:cs="URWPalladioL-Roma"/>
        </w:rPr>
        <w:t xml:space="preserve"> more regular</w:t>
      </w:r>
      <w:r w:rsidR="00FF5663">
        <w:rPr>
          <w:rFonts w:cs="URWPalladioL-Roma"/>
        </w:rPr>
        <w:t xml:space="preserve"> vessel network</w:t>
      </w:r>
      <w:r w:rsidR="00FB5DFF">
        <w:rPr>
          <w:rFonts w:cs="URWPalladioL-Roma"/>
        </w:rPr>
        <w:t xml:space="preserve"> (e.g. in healthy muscle)</w:t>
      </w:r>
      <w:r w:rsidR="00FF5663">
        <w:rPr>
          <w:rFonts w:cs="URWPalladioL-Roma"/>
        </w:rPr>
        <w:t xml:space="preserve"> captured at higher resolution and using a 3D imaging method, such as light sheet fluorescence microscopy</w:t>
      </w:r>
      <w:r w:rsidR="00FB5DFF">
        <w:rPr>
          <w:rFonts w:cs="URWPalladioL-Roma"/>
        </w:rPr>
        <w:t>,</w:t>
      </w:r>
      <w:r w:rsidR="00FF5663">
        <w:rPr>
          <w:rFonts w:cs="URWPalladioL-Roma"/>
        </w:rPr>
        <w:t xml:space="preserve"> for validation. </w:t>
      </w:r>
      <w:r w:rsidR="00FB5DFF">
        <w:rPr>
          <w:rFonts w:cs="URWPalladioL-Roma"/>
        </w:rPr>
        <w:t>Furthermore, whilst some</w:t>
      </w:r>
      <w:r w:rsidR="0042541D">
        <w:rPr>
          <w:rFonts w:cs="URWPalladioL-Roma"/>
        </w:rPr>
        <w:t xml:space="preserve"> initial analysis</w:t>
      </w:r>
      <w:r w:rsidR="00FB5DFF">
        <w:rPr>
          <w:rFonts w:cs="URWPalladioL-Roma"/>
        </w:rPr>
        <w:t xml:space="preserve"> is provided, additional</w:t>
      </w:r>
      <w:r w:rsidR="00722C7C">
        <w:rPr>
          <w:rFonts w:cs="URWPalladioL-Roma"/>
        </w:rPr>
        <w:t xml:space="preserve"> analysis needs to be performed to examine the difference between the kernel method and a full computation of tissue</w:t>
      </w:r>
      <w:r w:rsidR="00FB5DFF">
        <w:rPr>
          <w:rFonts w:cs="URWPalladioL-Roma"/>
        </w:rPr>
        <w:t xml:space="preserve"> oxygenation</w:t>
      </w:r>
      <w:r w:rsidR="00722C7C">
        <w:rPr>
          <w:rFonts w:cs="URWPalladioL-Roma"/>
        </w:rPr>
        <w:t xml:space="preserve"> using a finite element model.</w:t>
      </w:r>
    </w:p>
    <w:p w14:paraId="3B4C1964" w14:textId="369D5BEE" w:rsidR="005134FE" w:rsidRDefault="005134FE" w:rsidP="00EE3847">
      <w:pPr>
        <w:spacing w:after="120" w:line="480" w:lineRule="auto"/>
        <w:jc w:val="both"/>
      </w:pPr>
      <w:r w:rsidRPr="00E9432E">
        <w:t xml:space="preserve">The works of </w:t>
      </w:r>
      <w:r>
        <w:t xml:space="preserve">Goldman and colleagues </w:t>
      </w:r>
      <w:r>
        <w:fldChar w:fldCharType="begin">
          <w:fldData xml:space="preserve">PEVuZE5vdGU+PENpdGU+PEF1dGhvcj5Hb2xkbWFuPC9BdXRob3I+PFllYXI+MjAwNDwvWWVhcj48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</w:fldData>
        </w:fldChar>
      </w:r>
      <w:r w:rsidR="00BD3D64">
        <w:instrText xml:space="preserve"> ADDIN EN.CITE </w:instrText>
      </w:r>
      <w:r w:rsidR="00BD3D64">
        <w:fldChar w:fldCharType="begin">
          <w:fldData xml:space="preserve">PEVuZE5vdGU+PENpdGU+PEF1dGhvcj5Hb2xkbWFuPC9BdXRob3I+PFllYXI+MjAwNDwvWWVhcj48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</w:fldData>
        </w:fldChar>
      </w:r>
      <w:r w:rsidR="00BD3D64">
        <w:instrText xml:space="preserve"> ADDIN EN.CITE.DATA </w:instrText>
      </w:r>
      <w:r w:rsidR="00BD3D64">
        <w:fldChar w:fldCharType="end"/>
      </w:r>
      <w:r>
        <w:fldChar w:fldCharType="separate"/>
      </w:r>
      <w:r w:rsidR="00BD3D64">
        <w:rPr>
          <w:noProof/>
        </w:rPr>
        <w:t>(12, 13, 144-146)</w:t>
      </w:r>
      <w:r>
        <w:fldChar w:fldCharType="end"/>
      </w:r>
      <w:r>
        <w:t xml:space="preserve"> </w:t>
      </w:r>
      <w:r w:rsidRPr="00E9432E">
        <w:t xml:space="preserve">are based on histological images of the capillaries in hamster cheek pouch retractor muscle </w:t>
      </w:r>
      <w:r w:rsidR="00861092">
        <w:t>that were</w:t>
      </w:r>
      <w:r w:rsidRPr="00E9432E">
        <w:t xml:space="preserve"> obtained</w:t>
      </w:r>
      <w:r w:rsidR="00A303FB">
        <w:t xml:space="preserve">, which was </w:t>
      </w:r>
      <w:r w:rsidR="00861092">
        <w:t xml:space="preserve">subsequently </w:t>
      </w:r>
      <w:r>
        <w:t>adapt</w:t>
      </w:r>
      <w:r w:rsidR="00861092">
        <w:t xml:space="preserve">ed </w:t>
      </w:r>
      <w:r>
        <w:t>to rat EDL muscle. To obtain a 3D network the 2D information was extrapolated into the third dimension</w:t>
      </w:r>
      <w:r w:rsidRPr="00E9432E">
        <w:t xml:space="preserve">. The effect of anastomoses and tortuosity was </w:t>
      </w:r>
      <w:r>
        <w:t xml:space="preserve">investigated by overlaying straight tissue segments with a sinusoidal wave and adding a physiological number of anastomoses in a random fashion </w:t>
      </w:r>
      <w:r>
        <w:fldChar w:fldCharType="begin"/>
      </w:r>
      <w:r w:rsidR="00170978">
        <w:instrText xml:space="preserve"> ADDIN EN.CITE &lt;EndNote&gt;&lt;Cite&gt;&lt;Author&gt;Goldman&lt;/Author&gt;&lt;Year&gt;2000&lt;/Year&gt;&lt;RecNum&gt;148&lt;/RecNum&gt;&lt;DisplayText&gt;(13)&lt;/DisplayText&gt;&lt;record&gt;&lt;rec-number&gt;148&lt;/rec-number&gt;&lt;foreign-keys&gt;&lt;key app="EN" db-id="rds90pspit2frzeresr5szedf5psfw2pa9zd" timestamp="1392629220"&gt;148&lt;/key&gt;&lt;/foreign-keys&gt;&lt;ref-type name="Journal Article"&gt;17&lt;/ref-type&gt;&lt;contributors&gt;&lt;authors&gt;&lt;author&gt;Goldman, D.&lt;/author&gt;&lt;author&gt;Popel, A. S.&lt;/author&gt;&lt;/authors&gt;&lt;/contributors&gt;&lt;auth-address&gt;Goldman, D&amp;#xD;Johns Hopkins Univ, Sch Med, Dept Biomed Engn, Baltimore, MD 21205 USA&amp;#xD;Johns Hopkins Univ, Sch Med, Dept Biomed Engn, Baltimore, MD 21205 USA&amp;#xD;Johns Hopkins Univ, Sch Med, Dept Biomed Engn, Baltimore, MD 21205 USA&amp;#xD;Johns Hopkins Univ, Sch Med, Ctr Computat Med &amp;amp; Biol, Baltimore, MD 21205 USA&lt;/auth-address&gt;&lt;titles&gt;&lt;title&gt;A computational study of the effect of capillary network anastomoses and tortuosity on oxygen transport&lt;/title&gt;&lt;secondary-title&gt;Journal of Theoretical Biology&lt;/secondary-title&gt;&lt;alt-title&gt;J Theor Biol&lt;/alt-title&gt;&lt;/titles&gt;&lt;periodical&gt;&lt;full-title&gt;Journal of Theoretical Biology&lt;/full-title&gt;&lt;abbr-1&gt;J Theor Biol&lt;/abbr-1&gt;&lt;/periodical&gt;&lt;alt-periodical&gt;&lt;full-title&gt;Journal of Theoretical Biology&lt;/full-title&gt;&lt;abbr-1&gt;J Theor Biol&lt;/abbr-1&gt;&lt;/alt-periodical&gt;&lt;pages&gt;181-194&lt;/pages&gt;&lt;volume&gt;206&lt;/volume&gt;&lt;number&gt;2&lt;/number&gt;&lt;keywords&gt;&lt;keyword&gt;skeletal-muscle&lt;/keyword&gt;&lt;keyword&gt;striated-muscle&lt;/keyword&gt;&lt;keyword&gt;blood-flow&lt;/keyword&gt;&lt;keyword&gt;o-2 transport&lt;/keyword&gt;&lt;keyword&gt;diffusion&lt;/keyword&gt;&lt;keyword&gt;tissue&lt;/keyword&gt;&lt;keyword&gt;heterogeneity&lt;/keyword&gt;&lt;keyword&gt;myoglobin&lt;/keyword&gt;&lt;keyword&gt;cell&lt;/keyword&gt;&lt;keyword&gt;microvessels&lt;/keyword&gt;&lt;/keywords&gt;&lt;dates&gt;&lt;year&gt;2000&lt;/year&gt;&lt;pub-dates&gt;&lt;date&gt;Sep 21&lt;/date&gt;&lt;/pub-dates&gt;&lt;/dates&gt;&lt;isbn&gt;0022-5193&lt;/isbn&gt;&lt;accession-num&gt;WOS:000089529500002&lt;/accession-num&gt;&lt;label&gt;Goldman2000&lt;/label&gt;&lt;urls&gt;&lt;related-urls&gt;&lt;url&gt;&amp;lt;Go to ISI&amp;gt;://WOS:000089529500002&lt;/url&gt;&lt;/related-urls&gt;&lt;/urls&gt;&lt;electronic-resource-num&gt;DOI 10.1006/jtbi.2000.2113&lt;/electronic-resource-num&gt;&lt;language&gt;English&lt;/language&gt;&lt;/record&gt;&lt;/Cite&gt;&lt;/EndNote&gt;</w:instrText>
      </w:r>
      <w:r>
        <w:fldChar w:fldCharType="separate"/>
      </w:r>
      <w:r w:rsidR="00170978">
        <w:rPr>
          <w:noProof/>
        </w:rPr>
        <w:t>(13)</w:t>
      </w:r>
      <w:r>
        <w:fldChar w:fldCharType="end"/>
      </w:r>
      <w:r w:rsidRPr="00E9432E">
        <w:t>.</w:t>
      </w:r>
      <w:r>
        <w:t xml:space="preserve"> The authors argue that tortuosity with the addition of anastomoses significantly increased tissue oxygen heterogeneity, however, no tests of statistical significance were performed, thus leaving the results inconclusive. In </w:t>
      </w:r>
      <w:r>
        <w:fldChar w:fldCharType="begin">
          <w:fldData xml:space="preserve">PEVuZE5vdGU+PENpdGU+PEF1dGhvcj5Hb2xkbWFuPC9BdXRob3I+PFllYXI+MjAwNDwvWWVhcj48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==
</w:fldData>
        </w:fldChar>
      </w:r>
      <w:r w:rsidR="00BD3D64">
        <w:instrText xml:space="preserve"> ADDIN EN.CITE </w:instrText>
      </w:r>
      <w:r w:rsidR="00BD3D64">
        <w:fldChar w:fldCharType="begin">
          <w:fldData xml:space="preserve">PEVuZE5vdGU+PENpdGU+PEF1dGhvcj5Hb2xkbWFuPC9BdXRob3I+PFllYXI+MjAwNDwvWWVhcj48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==
</w:fldData>
        </w:fldChar>
      </w:r>
      <w:r w:rsidR="00BD3D64">
        <w:instrText xml:space="preserve"> ADDIN EN.CITE.DATA </w:instrText>
      </w:r>
      <w:r w:rsidR="00BD3D64">
        <w:fldChar w:fldCharType="end"/>
      </w:r>
      <w:r>
        <w:fldChar w:fldCharType="separate"/>
      </w:r>
      <w:r w:rsidR="00BD3D64">
        <w:rPr>
          <w:noProof/>
        </w:rPr>
        <w:t>(144, 145)</w:t>
      </w:r>
      <w:r>
        <w:fldChar w:fldCharType="end"/>
      </w:r>
      <w:r w:rsidRPr="00E9432E">
        <w:t xml:space="preserve"> </w:t>
      </w:r>
      <w:r>
        <w:t>t</w:t>
      </w:r>
      <w:r w:rsidRPr="00E9432E">
        <w:t xml:space="preserve">issue oxygenation during sepsis was investigated and it was predicted that pathological conditions were influenced by heterogeneous shunting of </w:t>
      </w:r>
      <w:r>
        <w:t xml:space="preserve">blood flow between </w:t>
      </w:r>
      <w:r w:rsidRPr="00E9432E">
        <w:t>capillaries.</w:t>
      </w:r>
      <w:r>
        <w:t xml:space="preserve"> More recently, the group also compared the oxygen delivery of a 3D reconstructed microvascular volume from intra-vital video microscopy against that of parallel capillary arrays and found significant differences in resulting tissue PO</w:t>
      </w:r>
      <w:r w:rsidRPr="00F938FB">
        <w:rPr>
          <w:vertAlign w:val="subscript"/>
        </w:rPr>
        <w:t>2</w:t>
      </w:r>
      <w:r>
        <w:t xml:space="preserve"> </w:t>
      </w:r>
      <w:r>
        <w:fldChar w:fldCharType="begin">
          <w:fldData xml:space="preserve">PEVuZE5vdGU+PENpdGU+PEF1dGhvcj5GcmFzZXI8L0F1dGhvcj48WWVhcj4yMDEzPC9ZZWFyPjxS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</w:fldData>
        </w:fldChar>
      </w:r>
      <w:r w:rsidR="00170978">
        <w:instrText xml:space="preserve"> ADDIN EN.CITE </w:instrText>
      </w:r>
      <w:r w:rsidR="00170978">
        <w:fldChar w:fldCharType="begin">
          <w:fldData xml:space="preserve">PEVuZE5vdGU+PENpdGU+PEF1dGhvcj5GcmFzZXI8L0F1dGhvcj48WWVhcj4yMDEzPC9ZZWFyPjxS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</w:fldData>
        </w:fldChar>
      </w:r>
      <w:r w:rsidR="00170978">
        <w:instrText xml:space="preserve"> ADDIN EN.CITE.DATA </w:instrText>
      </w:r>
      <w:r w:rsidR="00170978">
        <w:fldChar w:fldCharType="end"/>
      </w:r>
      <w:r>
        <w:fldChar w:fldCharType="separate"/>
      </w:r>
      <w:r w:rsidR="00170978">
        <w:rPr>
          <w:noProof/>
        </w:rPr>
        <w:t>(11)</w:t>
      </w:r>
      <w:r>
        <w:fldChar w:fldCharType="end"/>
      </w:r>
      <w:r>
        <w:t>. In the healthy and resting case the parallel network overestimated the PO</w:t>
      </w:r>
      <w:r w:rsidRPr="00F938FB">
        <w:rPr>
          <w:vertAlign w:val="subscript"/>
        </w:rPr>
        <w:t>2</w:t>
      </w:r>
      <w:r>
        <w:t xml:space="preserve"> by around 7%, </w:t>
      </w:r>
      <w:r w:rsidR="00A303FB">
        <w:t>yet</w:t>
      </w:r>
      <w:r>
        <w:t xml:space="preserve">, this starkly </w:t>
      </w:r>
      <w:r>
        <w:lastRenderedPageBreak/>
        <w:t xml:space="preserve">increased to 18% in hypoxia and 37% during exercise. This </w:t>
      </w:r>
      <w:r w:rsidR="00C26C43">
        <w:t xml:space="preserve">demonstrates </w:t>
      </w:r>
      <w:r>
        <w:t>the importance and accuracy of realistic 3D microvascular networks over artificially created ones.</w:t>
      </w:r>
    </w:p>
    <w:p w14:paraId="113466ED" w14:textId="3DF78DFC" w:rsidR="00EE3847" w:rsidRPr="0052589F" w:rsidRDefault="005134FE" w:rsidP="00EE3847">
      <w:pPr>
        <w:spacing w:after="120" w:line="480" w:lineRule="auto"/>
        <w:jc w:val="both"/>
        <w:rPr>
          <w:rFonts w:eastAsia="PMingLiU"/>
          <w:lang w:eastAsia="zh-TW"/>
        </w:rPr>
      </w:pPr>
      <w:r>
        <w:rPr>
          <w:rFonts w:eastAsia="PMingLiU" w:hint="eastAsia"/>
          <w:lang w:eastAsia="zh-TW"/>
        </w:rPr>
        <w:t>Overall, whilst the mathematics of oxygen diffusion in skeletal muscle tissue are well-established and frequently used as in the models presented above, to the best of our knowledge</w:t>
      </w:r>
      <w:r w:rsidR="001F39A7">
        <w:rPr>
          <w:rFonts w:eastAsia="PMingLiU"/>
          <w:lang w:eastAsia="zh-TW"/>
        </w:rPr>
        <w:t>,</w:t>
      </w:r>
      <w:r>
        <w:rPr>
          <w:rFonts w:eastAsia="PMingLiU" w:hint="eastAsia"/>
          <w:lang w:eastAsia="zh-TW"/>
        </w:rPr>
        <w:t xml:space="preserve"> no image-based studies exist where quantitative conclusions have been drawn about links between modelling results and structural parameters of the imaged vasculature. Furthermore, most models include two major limitations: neglecting the influence of the haematocrit and lacking validation against experimental data.</w:t>
      </w:r>
      <w:r w:rsidR="000463B3">
        <w:rPr>
          <w:rFonts w:eastAsia="PMingLiU"/>
          <w:lang w:eastAsia="zh-TW"/>
        </w:rPr>
        <w:t xml:space="preserve"> </w:t>
      </w:r>
    </w:p>
    <w:p w14:paraId="225D3F48" w14:textId="77777777" w:rsidR="00EE3847" w:rsidRDefault="00EE3847" w:rsidP="00EE3847">
      <w:pPr>
        <w:pStyle w:val="Heading5"/>
        <w:spacing w:line="480" w:lineRule="auto"/>
        <w:jc w:val="both"/>
      </w:pPr>
      <w:r>
        <w:t>Limitation 1: Role of the haematocrit</w:t>
      </w:r>
    </w:p>
    <w:p w14:paraId="629D456D" w14:textId="2B9DFDD5" w:rsidR="00EE3847" w:rsidRPr="00EE3847" w:rsidRDefault="00AD6304" w:rsidP="00EE3847">
      <w:pPr>
        <w:spacing w:after="120" w:line="480" w:lineRule="auto"/>
        <w:jc w:val="both"/>
      </w:pPr>
      <w:r w:rsidRPr="00AD6304">
        <w:t xml:space="preserve">Many 2D image-based models of oxygen delivery in skeletal models do not take into account haematocrit distribution, since they are lacking the structural information of the network of the blood vessels present in the experimentally derived image data sets. Instead, a fixed tube haematocrit is assumed and the discharge haematocrit computed using an empirically derived formula </w:t>
      </w:r>
      <w:r w:rsidR="00E41EE5">
        <w:fldChar w:fldCharType="begin">
          <w:fldData xml:space="preserve">PEVuZE5vdGU+PENpdGU+PEF1dGhvcj5Hb2xkbWFuPC9BdXRob3I+PFllYXI+MjAwNjwvWWVhcj48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</w:fldData>
        </w:fldChar>
      </w:r>
      <w:r w:rsidR="00BD3D64">
        <w:instrText xml:space="preserve"> ADDIN EN.CITE </w:instrText>
      </w:r>
      <w:r w:rsidR="00BD3D64">
        <w:fldChar w:fldCharType="begin">
          <w:fldData xml:space="preserve">PEVuZE5vdGU+PENpdGU+PEF1dGhvcj5Hb2xkbWFuPC9BdXRob3I+PFllYXI+MjAwNjwvWWVhcj48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</w:fldData>
        </w:fldChar>
      </w:r>
      <w:r w:rsidR="00BD3D64">
        <w:instrText xml:space="preserve"> ADDIN EN.CITE.DATA </w:instrText>
      </w:r>
      <w:r w:rsidR="00BD3D64">
        <w:fldChar w:fldCharType="end"/>
      </w:r>
      <w:r w:rsidR="00E41EE5">
        <w:fldChar w:fldCharType="separate"/>
      </w:r>
      <w:r w:rsidR="00BD3D64">
        <w:rPr>
          <w:noProof/>
        </w:rPr>
        <w:t>(145)</w:t>
      </w:r>
      <w:r w:rsidR="00E41EE5">
        <w:fldChar w:fldCharType="end"/>
      </w:r>
      <w:r w:rsidRPr="00AD6304">
        <w:t>. In addition, the blood oxygen level is kept constant</w:t>
      </w:r>
      <w:r w:rsidR="002140D4">
        <w:t xml:space="preserve"> </w:t>
      </w:r>
      <w:r w:rsidR="002140D4">
        <w:fldChar w:fldCharType="begin">
          <w:fldData xml:space="preserve">PEVuZE5vdGU+PENpdGU+PEF1dGhvcj5BbC1TaGFtbWFyaTwvQXV0aG9yPjxZZWFyPjIwMTI8L1ll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</w:fldData>
        </w:fldChar>
      </w:r>
      <w:r w:rsidR="00BD3D64">
        <w:instrText xml:space="preserve"> ADDIN EN.CITE </w:instrText>
      </w:r>
      <w:r w:rsidR="00BD3D64">
        <w:fldChar w:fldCharType="begin">
          <w:fldData xml:space="preserve">PEVuZE5vdGU+PENpdGU+PEF1dGhvcj5BbC1TaGFtbWFyaTwvQXV0aG9yPjxZZWFyPjIwMTI8L1ll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</w:fldData>
        </w:fldChar>
      </w:r>
      <w:r w:rsidR="00BD3D64">
        <w:instrText xml:space="preserve"> ADDIN EN.CITE.DATA </w:instrText>
      </w:r>
      <w:r w:rsidR="00BD3D64">
        <w:fldChar w:fldCharType="end"/>
      </w:r>
      <w:r w:rsidR="002140D4">
        <w:fldChar w:fldCharType="separate"/>
      </w:r>
      <w:r w:rsidR="00BD3D64">
        <w:rPr>
          <w:noProof/>
        </w:rPr>
        <w:t>(138)</w:t>
      </w:r>
      <w:r w:rsidR="002140D4">
        <w:fldChar w:fldCharType="end"/>
      </w:r>
      <w:r w:rsidRPr="00AD6304">
        <w:t xml:space="preserve">, which is another constraint. Furthermore, it is common to neglect the fact that not all capillaries contain RBCs and thus, do not deliver oxygen to the tissue. In other words, the presence of a capillary is equated to the presence of an oxygen-supplying RBC </w:t>
      </w:r>
      <w:r w:rsidR="002140D4">
        <w:fldChar w:fldCharType="begin">
          <w:fldData xml:space="preserve">PEVuZE5vdGU+PENpdGU+PEF1dGhvcj5BbC1TaGFtbWFyaTwvQXV0aG9yPjxZZWFyPjIwMTI8L1ll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</w:fldData>
        </w:fldChar>
      </w:r>
      <w:r w:rsidR="00BD3D64">
        <w:instrText xml:space="preserve"> ADDIN EN.CITE </w:instrText>
      </w:r>
      <w:r w:rsidR="00BD3D64">
        <w:fldChar w:fldCharType="begin">
          <w:fldData xml:space="preserve">PEVuZE5vdGU+PENpdGU+PEF1dGhvcj5BbC1TaGFtbWFyaTwvQXV0aG9yPjxZZWFyPjIwMTI8L1ll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</w:fldData>
        </w:fldChar>
      </w:r>
      <w:r w:rsidR="00BD3D64">
        <w:instrText xml:space="preserve"> ADDIN EN.CITE.DATA </w:instrText>
      </w:r>
      <w:r w:rsidR="00BD3D64">
        <w:fldChar w:fldCharType="end"/>
      </w:r>
      <w:r w:rsidR="002140D4">
        <w:fldChar w:fldCharType="separate"/>
      </w:r>
      <w:r w:rsidR="00BD3D64">
        <w:rPr>
          <w:noProof/>
        </w:rPr>
        <w:t>(138)</w:t>
      </w:r>
      <w:r w:rsidR="002140D4">
        <w:fldChar w:fldCharType="end"/>
      </w:r>
      <w:r w:rsidR="002140D4">
        <w:t xml:space="preserve">, </w:t>
      </w:r>
      <w:r w:rsidRPr="00AD6304">
        <w:t xml:space="preserve">although the presence of a capillary is only a necessary but not a sufficient condition for oxygen supply. In theoretical mathematical modelling the important role of the RBCs has long been taken into account; some models consider RBCs as point-like oxygen sources </w:t>
      </w:r>
      <w:r w:rsidR="00BA7CB5">
        <w:fldChar w:fldCharType="begin"/>
      </w:r>
      <w:r w:rsidR="00BA7CB5">
        <w:instrText xml:space="preserve"> ADDIN EN.CITE &lt;EndNote&gt;&lt;Cite&gt;&lt;Author&gt;Bos&lt;/Author&gt;&lt;Year&gt;1995&lt;/Year&gt;&lt;IDText&gt;Mathematical-Model of Erythrocytes as Point-Like Sources&lt;/IDText&gt;&lt;DisplayText&gt;(14)&lt;/DisplayText&gt;&lt;record&gt;&lt;rec-number&gt;156&lt;/rec-number&gt;&lt;foreign-keys&gt;&lt;key app="EN" db-id="rds90pspit2frzeresr5szedf5psfw2pa9zd" timestamp="1392653671"&gt;156&lt;/key&gt;&lt;/foreign-keys&gt;&lt;ref-type name="Journal Article"&gt;17&lt;/ref-type&gt;&lt;contributors&gt;&lt;authors&gt;&lt;author&gt;Bos, C.&lt;/author&gt;&lt;author&gt;Hoofd, L.&lt;/author&gt;&lt;author&gt;Oostendorp, T.&lt;/author&gt;&lt;/authors&gt;&lt;/contributors&gt;&lt;auth-address&gt;Bos, C&amp;#xD;Univ Nijmegen,Dept Physiol,Pob 9101,6500 Hb Nijmegen,Netherlands&amp;#xD;Univ Nijmegen,Dept Physiol,Pob 9101,6500 Hb Nijmegen,Netherlands&amp;#xD;Univ Nijmegen,Dept Med Phys &amp;amp; Biophys,6500 Hb Nijmegen,Netherlands&lt;/auth-address&gt;&lt;titles&gt;&lt;title&gt;Mathematical-Model of Erythrocytes as Point-Like Sources&lt;/title&gt;&lt;secondary-title&gt;Mathematical Biosciences&lt;/secondary-title&gt;&lt;alt-title&gt;Math Biosci&lt;/alt-title&gt;&lt;/titles&gt;&lt;periodical&gt;&lt;full-title&gt;Mathematical Biosciences&lt;/full-title&gt;&lt;abbr-1&gt;Math Biosci&lt;/abbr-1&gt;&lt;/periodical&gt;&lt;alt-periodical&gt;&lt;full-title&gt;Mathematical Biosciences&lt;/full-title&gt;&lt;abbr-1&gt;Math Biosci&lt;/abbr-1&gt;&lt;/alt-periodical&gt;&lt;pages&gt;165-189&lt;/pages&gt;&lt;volume&gt;125&lt;/volume&gt;&lt;number&gt;2&lt;/number&gt;&lt;keywords&gt;&lt;keyword&gt;local tissue oxygenation&lt;/keyword&gt;&lt;keyword&gt;transport&lt;/keyword&gt;&lt;keyword&gt;capillaries&lt;/keyword&gt;&lt;keyword&gt;blood&lt;/keyword&gt;&lt;keyword&gt;microcirculation&lt;/keyword&gt;&lt;keyword&gt;muscle&lt;/keyword&gt;&lt;keyword&gt;flux&lt;/keyword&gt;&lt;/keywords&gt;&lt;dates&gt;&lt;year&gt;1995&lt;/year&gt;&lt;pub-dates&gt;&lt;date&gt;Feb&lt;/date&gt;&lt;/pub-dates&gt;&lt;/dates&gt;&lt;isbn&gt;0025-5564&lt;/isbn&gt;&lt;accession-num&gt;WOS:A1995QC85900003&lt;/accession-num&gt;&lt;label&gt;Bos1995&lt;/label&gt;&lt;urls&gt;&lt;related-urls&gt;&lt;url&gt;&amp;lt;Go to ISI&amp;gt;://WOS:A1995QC85900003&lt;/url&gt;&lt;/related-urls&gt;&lt;/urls&gt;&lt;electronic-resource-num&gt;Doi 10.1016/0025-5564(94)00026-V&lt;/electronic-resource-num&gt;&lt;language&gt;English&lt;/language&gt;&lt;/record&gt;&lt;/Cite&gt;&lt;/EndNote&gt;</w:instrText>
      </w:r>
      <w:r w:rsidR="00BA7CB5">
        <w:fldChar w:fldCharType="separate"/>
      </w:r>
      <w:r w:rsidR="00BA7CB5">
        <w:rPr>
          <w:noProof/>
        </w:rPr>
        <w:t>(14)</w:t>
      </w:r>
      <w:r w:rsidR="00BA7CB5">
        <w:fldChar w:fldCharType="end"/>
      </w:r>
      <w:r w:rsidRPr="00AD6304">
        <w:t xml:space="preserve">, while others assume separate homogeneous flowing regions of plasma and RBCs </w:t>
      </w:r>
      <w:r w:rsidR="0075285C">
        <w:fldChar w:fldCharType="begin">
          <w:fldData xml:space="preserve">PEVuZE5vdGU+PENpdGU+PEF1dGhvcj5GZWRvc292PC9BdXRob3I+PFllYXI+MjAxMDwvWWVhcj48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</w:fldData>
        </w:fldChar>
      </w:r>
      <w:r w:rsidR="00BD3D64">
        <w:instrText xml:space="preserve"> ADDIN EN.CITE </w:instrText>
      </w:r>
      <w:r w:rsidR="00BD3D64">
        <w:fldChar w:fldCharType="begin">
          <w:fldData xml:space="preserve">PEVuZE5vdGU+PENpdGU+PEF1dGhvcj5GZWRvc292PC9BdXRob3I+PFllYXI+MjAxMDwvWWVhcj48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</w:fldData>
        </w:fldChar>
      </w:r>
      <w:r w:rsidR="00BD3D64">
        <w:instrText xml:space="preserve"> ADDIN EN.CITE.DATA </w:instrText>
      </w:r>
      <w:r w:rsidR="00BD3D64">
        <w:fldChar w:fldCharType="end"/>
      </w:r>
      <w:r w:rsidR="0075285C">
        <w:fldChar w:fldCharType="separate"/>
      </w:r>
      <w:r w:rsidR="00BD3D64">
        <w:rPr>
          <w:noProof/>
        </w:rPr>
        <w:t>(147, 148)</w:t>
      </w:r>
      <w:r w:rsidR="0075285C">
        <w:fldChar w:fldCharType="end"/>
      </w:r>
      <w:r w:rsidRPr="00AD6304">
        <w:t>. Gould and Linninger</w:t>
      </w:r>
      <w:r w:rsidR="00ED62B0">
        <w:t xml:space="preserve"> </w:t>
      </w:r>
      <w:r w:rsidR="00ED62B0">
        <w:fldChar w:fldCharType="begin"/>
      </w:r>
      <w:r w:rsidR="00ED62B0">
        <w:instrText xml:space="preserve"> ADDIN EN.CITE &lt;EndNote&gt;&lt;Cite&gt;&lt;Author&gt;Gould&lt;/Author&gt;&lt;Year&gt;2015&lt;/Year&gt;&lt;IDText&gt;Hematocrit distribution and tissue oxygenation in large microcirculatory networks&lt;/IDText&gt;&lt;DisplayText&gt;(64)&lt;/DisplayText&gt;&lt;record&gt;&lt;dates&gt;&lt;pub-dates&gt;&lt;date&gt;Jan&lt;/date&gt;&lt;/pub-dates&gt;&lt;year&gt;2015&lt;/year&gt;&lt;/dates&gt;&lt;keywords&gt;&lt;keyword&gt;Animals&lt;/keyword&gt;&lt;keyword&gt;Blood Flow Velocity/physiology&lt;/keyword&gt;&lt;keyword&gt;Cricetinae&lt;/keyword&gt;&lt;keyword&gt;Erythrocytes/*metabolism&lt;/keyword&gt;&lt;keyword&gt;Hematocrit&lt;/keyword&gt;&lt;keyword&gt;Humans&lt;/keyword&gt;&lt;keyword&gt;Microcirculation/*physiology&lt;/keyword&gt;&lt;keyword&gt;*Models, Cardiovascular&lt;/keyword&gt;&lt;keyword&gt;Oxygen/*blood&lt;/keyword&gt;&lt;keyword&gt;Rats&lt;/keyword&gt;&lt;/keywords&gt;&lt;urls&gt;&lt;related-urls&gt;&lt;url&gt;http://www.ncbi.nlm.nih.gov/pubmed/25040825&lt;/url&gt;&lt;/related-urls&gt;&lt;/urls&gt;&lt;isbn&gt;1549-8719 (Electronic) 1073-9688 (Linking)&lt;/isbn&gt;&lt;titles&gt;&lt;title&gt;Hematocrit distribution and tissue oxygenation in large microcirculatory networks&lt;/title&gt;&lt;secondary-title&gt;Microcirculation&lt;/secondary-title&gt;&lt;short-title&gt;Hematocrit distribution and tissue oxygenation in large microcirculatory networks&lt;/short-title&gt;&lt;alt-title&gt;Microcirculation&lt;/alt-title&gt;&lt;/titles&gt;&lt;pages&gt;1-18&lt;/pages&gt;&lt;number&gt;1&lt;/number&gt;&lt;contributors&gt;&lt;authors&gt;&lt;author&gt;Gould, I. G.&lt;/author&gt;&lt;author&gt;Linninger, A. A.&lt;/author&gt;&lt;/authors&gt;&lt;/contributors&gt;&lt;added-date format="utc"&gt;1478631462&lt;/added-date&gt;&lt;ref-type name="Journal Article"&gt;17&lt;/ref-type&gt;&lt;auth-address&gt;Department of Bioengineering, University of Illinois at Chicago, Chicago, Illinois, USA.&lt;/auth-address&gt;&lt;rec-number&gt;106&lt;/rec-number&gt;&lt;last-updated-date format="utc"&gt;1478631462&lt;/last-updated-date&gt;&lt;accession-num&gt;25040825&lt;/accession-num&gt;&lt;label&gt;Gould2015&lt;/label&gt;&lt;electronic-resource-num&gt;10.1111/micc.12156&lt;/electronic-resource-num&gt;&lt;volume&gt;22&lt;/volume&gt;&lt;/record&gt;&lt;/Cite&gt;&lt;/EndNote&gt;</w:instrText>
      </w:r>
      <w:r w:rsidR="00ED62B0">
        <w:fldChar w:fldCharType="separate"/>
      </w:r>
      <w:r w:rsidR="00ED62B0">
        <w:rPr>
          <w:noProof/>
        </w:rPr>
        <w:t>(64)</w:t>
      </w:r>
      <w:r w:rsidR="00ED62B0">
        <w:fldChar w:fldCharType="end"/>
      </w:r>
      <w:r w:rsidR="00B33FEC">
        <w:t xml:space="preserve"> </w:t>
      </w:r>
      <w:r w:rsidRPr="00AD6304">
        <w:t xml:space="preserve">reviewed such existing models against morphological data of vascular trees and as a result, presented a working model of haematocrit distribution. For image-based modelling of oxygen supply in tissue, this leaves two alternatives: firstly, to image the blood vessel structure and to employ a haematocrit distribution model to correctly predict oxygen delivery; or secondly, in addition to imaging the vascular structure, using an imaging technique capable of identifying RBCs within the vasculature. Tateishi et al. </w:t>
      </w:r>
      <w:r w:rsidR="00537F51">
        <w:fldChar w:fldCharType="begin"/>
      </w:r>
      <w:r w:rsidR="00BD3D64">
        <w:instrText xml:space="preserve"> ADDIN EN.CITE &lt;EndNote&gt;&lt;Cite&gt;&lt;Author&gt;Tateishi&lt;/Author&gt;&lt;Year&gt;1997&lt;/Year&gt;&lt;IDText&gt;Imaging of oxygen saturation and distribution of erythrocytes in microvessels&lt;/IDText&gt;&lt;DisplayText&gt;(149)&lt;/DisplayText&gt;&lt;record&gt;&lt;dates&gt;&lt;pub-dates&gt;&lt;date&gt;Dec&lt;/date&gt;&lt;/pub-dates&gt;&lt;year&gt;1997&lt;/year&gt;&lt;/dates&gt;&lt;keywords&gt;&lt;keyword&gt;Animals&lt;/keyword&gt;&lt;keyword&gt;Erythrocytes/*cytology/physiology&lt;/keyword&gt;&lt;keyword&gt;Humans&lt;/keyword&gt;&lt;keyword&gt;Image Processing, Computer-Assisted&lt;/keyword&gt;&lt;keyword&gt;*Microcirculation&lt;/keyword&gt;&lt;keyword&gt;Microscopy, Video&lt;/keyword&gt;&lt;keyword&gt;Oxygen/*physiology&lt;/keyword&gt;&lt;keyword&gt;Rabbits&lt;/keyword&gt;&lt;/keywords&gt;&lt;urls&gt;&lt;related-urls&gt;&lt;url&gt;http://www.ncbi.nlm.nih.gov/pubmed/9431508&lt;/url&gt;&lt;/related-urls&gt;&lt;/urls&gt;&lt;isbn&gt;1073-9688 (Print) 1073-9688 (Linking)&lt;/isbn&gt;&lt;titles&gt;&lt;title&gt;Imaging of oxygen saturation and distribution of erythrocytes in microvessels&lt;/title&gt;&lt;secondary-title&gt;Microcirculation&lt;/secondary-title&gt;&lt;short-title&gt;Imaging of oxygen saturation and distribution of erythrocytes in microvessels&lt;/short-title&gt;&lt;alt-title&gt;Microcirculation&lt;/alt-title&gt;&lt;/titles&gt;&lt;pages&gt;403-12&lt;/pages&gt;&lt;number&gt;4&lt;/number&gt;&lt;contributors&gt;&lt;authors&gt;&lt;author&gt;Tateishi, N.&lt;/author&gt;&lt;author&gt;Suzuki, Y.&lt;/author&gt;&lt;author&gt;Tanaka, J.&lt;/author&gt;&lt;author&gt;Maeda, N.&lt;/author&gt;&lt;/authors&gt;&lt;/contributors&gt;&lt;added-date format="utc"&gt;1478631460&lt;/added-date&gt;&lt;ref-type name="Journal Article"&gt;17&lt;/ref-type&gt;&lt;auth-address&gt;Department of Physiology, School of Medicine, Ehime University, Japan.&lt;/auth-address&gt;&lt;rec-number&gt;42&lt;/rec-number&gt;&lt;last-updated-date format="utc"&gt;1478631460&lt;/last-updated-date&gt;&lt;accession-num&gt;9431508&lt;/accession-num&gt;&lt;label&gt;Tateishi1997&lt;/label&gt;&lt;volume&gt;4&lt;/volume&gt;&lt;/record&gt;&lt;/Cite&gt;&lt;/EndNote&gt;</w:instrText>
      </w:r>
      <w:r w:rsidR="00537F51">
        <w:fldChar w:fldCharType="separate"/>
      </w:r>
      <w:r w:rsidR="00BD3D64">
        <w:rPr>
          <w:noProof/>
        </w:rPr>
        <w:t>(149)</w:t>
      </w:r>
      <w:r w:rsidR="00537F51">
        <w:fldChar w:fldCharType="end"/>
      </w:r>
      <w:r w:rsidR="00D84CF5">
        <w:t xml:space="preserve"> </w:t>
      </w:r>
      <w:r w:rsidRPr="00AD6304">
        <w:t xml:space="preserve">have imaged the RBCs in an isolated mesenteric blood </w:t>
      </w:r>
      <w:r w:rsidRPr="00AD6304">
        <w:lastRenderedPageBreak/>
        <w:t xml:space="preserve">vessel using an inverted light microscope. They were able to simultaneously measure oxygen saturation and distribution of RBCs within the blood vessel. However, this approach was limited to 2D and to an isolated environment. For 3D imaging in vivo of RBCs, Kamoun et al. </w:t>
      </w:r>
      <w:r w:rsidR="0039227F">
        <w:fldChar w:fldCharType="begin">
          <w:fldData xml:space="preserve">PEVuZE5vdGU+PENpdGU+PEF1dGhvcj5LYW1vdW48L0F1dGhvcj48WWVhcj4yMDEwPC9ZZWFyPjxJ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</w:fldData>
        </w:fldChar>
      </w:r>
      <w:r w:rsidR="0039227F">
        <w:instrText xml:space="preserve"> ADDIN EN.CITE </w:instrText>
      </w:r>
      <w:r w:rsidR="0039227F">
        <w:fldChar w:fldCharType="begin">
          <w:fldData xml:space="preserve">PEVuZE5vdGU+PENpdGU+PEF1dGhvcj5LYW1vdW48L0F1dGhvcj48WWVhcj4yMDEwPC9ZZWFyPjxJ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</w:fldData>
        </w:fldChar>
      </w:r>
      <w:r w:rsidR="0039227F">
        <w:instrText xml:space="preserve"> ADDIN EN.CITE.DATA </w:instrText>
      </w:r>
      <w:r w:rsidR="0039227F">
        <w:fldChar w:fldCharType="end"/>
      </w:r>
      <w:r w:rsidR="0039227F">
        <w:fldChar w:fldCharType="separate"/>
      </w:r>
      <w:r w:rsidR="0039227F">
        <w:rPr>
          <w:noProof/>
        </w:rPr>
        <w:t>(9)</w:t>
      </w:r>
      <w:r w:rsidR="0039227F">
        <w:fldChar w:fldCharType="end"/>
      </w:r>
      <w:r w:rsidRPr="00AD6304">
        <w:t xml:space="preserve"> proposed the use of confocal laser scanning microscopy (CLSM) or multi photon laser scanning microscopy (a method similar to CLSM, however not using a pinhole aperture but the laser beam itself for optical sectioning of the sample) to capture fluorescently labelled RBCs. Phase contrast SR CT can also be extended to image the RBC distribution within a 3D tissue sample, however, the information will then still be intrinsically ex vivo, but closer to the in vivo case than in any existing image-based tissue oxygenation model. We have recently trialled imaging of RBCs in mouse soleus muscle using synchrotron radiation-based phase contrast CT. Slices of the reconstructed volume are shown in Figure 7. For a small cubic region of interest the tissue oxygenation in resting</w:t>
      </w:r>
      <w:r w:rsidR="00A60972">
        <w:t xml:space="preserve"> mouse muscle</w:t>
      </w:r>
      <w:r w:rsidRPr="00AD6304">
        <w:t>, based on the present RBCs,</w:t>
      </w:r>
      <w:r w:rsidR="00CC5660">
        <w:t xml:space="preserve"> was computed,</w:t>
      </w:r>
      <w:r w:rsidRPr="00AD6304">
        <w:t xml:space="preserve"> </w:t>
      </w:r>
      <w:r w:rsidR="00A60972">
        <w:t>see</w:t>
      </w:r>
      <w:r w:rsidRPr="00AD6304">
        <w:t xml:space="preserve"> Figure 8. Figure 9 shows an excerpt of the 3D visualisation of the segmented RBCs and bigger blood vessels.</w:t>
      </w:r>
    </w:p>
    <w:p w14:paraId="64206506" w14:textId="0A91C66F" w:rsidR="005134FE" w:rsidRDefault="005134FE" w:rsidP="00EE3847">
      <w:pPr>
        <w:pStyle w:val="Heading5"/>
        <w:spacing w:line="480" w:lineRule="auto"/>
        <w:jc w:val="both"/>
      </w:pPr>
      <w:r>
        <w:t>Limitation 2: Validation of results</w:t>
      </w:r>
    </w:p>
    <w:p w14:paraId="49D08DDE" w14:textId="1068C3CD" w:rsidR="005134FE" w:rsidRDefault="005134FE" w:rsidP="00EE3847">
      <w:pPr>
        <w:spacing w:line="480" w:lineRule="auto"/>
        <w:jc w:val="both"/>
      </w:pPr>
      <w:r>
        <w:t xml:space="preserve">The validation of computational modelling results is often not properly addressed. </w:t>
      </w:r>
      <w:r w:rsidR="00FF5663">
        <w:t>The only</w:t>
      </w:r>
      <w:r>
        <w:t xml:space="preserve"> mathematical model</w:t>
      </w:r>
      <w:r w:rsidR="00FF5663">
        <w:t xml:space="preserve"> presented in this section</w:t>
      </w:r>
      <w:r w:rsidR="00A62811">
        <w:t xml:space="preserve">, </w:t>
      </w:r>
      <w:r>
        <w:t>validated against experimental data</w:t>
      </w:r>
      <w:r w:rsidR="00A62811">
        <w:t>,</w:t>
      </w:r>
      <w:r w:rsidR="00FF5663">
        <w:t xml:space="preserve"> </w:t>
      </w:r>
      <w:r w:rsidR="00A62811">
        <w:t>i</w:t>
      </w:r>
      <w:r w:rsidR="00FF5663">
        <w:t>s the tumour oxygenation model presented by</w:t>
      </w:r>
      <w:r w:rsidR="00E746B3">
        <w:t xml:space="preserve"> </w:t>
      </w:r>
      <w:r w:rsidR="0070340A">
        <w:t xml:space="preserve">Grimes </w:t>
      </w:r>
      <w:r w:rsidR="0070340A" w:rsidRPr="0070340A">
        <w:rPr>
          <w:i/>
        </w:rPr>
        <w:t>et al.</w:t>
      </w:r>
      <w:r w:rsidR="0070340A">
        <w:t xml:space="preserve"> </w:t>
      </w:r>
      <w:r w:rsidR="00E746B3">
        <w:fldChar w:fldCharType="begin"/>
      </w:r>
      <w:r w:rsidR="00BD3D64">
        <w:instrText xml:space="preserve"> ADDIN EN.CITE &lt;EndNote&gt;&lt;Cite&gt;&lt;Author&gt;Grimes&lt;/Author&gt;&lt;Year&gt;2016&lt;/Year&gt;&lt;RecNum&gt;291&lt;/RecNum&gt;&lt;DisplayText&gt;(143)&lt;/DisplayText&gt;&lt;record&gt;&lt;rec-number&gt;291&lt;/rec-number&gt;&lt;foreign-keys&gt;&lt;key app="EN" db-id="rds90pspit2frzeresr5szedf5psfw2pa9zd" timestamp="1457013969"&gt;291&lt;/key&gt;&lt;/foreign-keys&gt;&lt;ref-type name="Journal Article"&gt;17&lt;/ref-type&gt;&lt;contributors&gt;&lt;authors&gt;&lt;author&gt;Grimes, David Robert&lt;/author&gt;&lt;author&gt;Kannan, Pavitra&lt;/author&gt;&lt;author&gt;Warren, Daniel R.&lt;/author&gt;&lt;author&gt;Markelc, Bostjan&lt;/author&gt;&lt;author&gt;Bates, Russell&lt;/author&gt;&lt;author&gt;Muschel, Ruth&lt;/author&gt;&lt;author&gt;Partridge, Mike&lt;/author&gt;&lt;/authors&gt;&lt;/contributors&gt;&lt;titles&gt;&lt;title&gt;Estimating oxygen distribution from vasculature in three-dimensional tumour tissue&lt;/title&gt;&lt;secondary-title&gt;Journal of The Royal Society Interface&lt;/secondary-title&gt;&lt;/titles&gt;&lt;periodical&gt;&lt;full-title&gt;Journal of The Royal Society Interface&lt;/full-title&gt;&lt;/periodical&gt;&lt;volume&gt;13&lt;/volume&gt;&lt;number&gt;116&lt;/number&gt;&lt;dates&gt;&lt;year&gt;2016&lt;/year&gt;&lt;pub-dates&gt;&lt;date&gt;2016-03-01 00:00:00&lt;/date&gt;&lt;/pub-dates&gt;&lt;/dates&gt;&lt;label&gt;Grimes2016&lt;/label&gt;&lt;urls&gt;&lt;related-urls&gt;&lt;url&gt;http://rsif.royalsocietypublishing.org/content/royinterface/13/116/20160070.full.pdf&lt;/url&gt;&lt;/related-urls&gt;&lt;/urls&gt;&lt;electronic-resource-num&gt;10.1098/rsif.2016.0070&lt;/electronic-resource-num&gt;&lt;/record&gt;&lt;/Cite&gt;&lt;/EndNote&gt;</w:instrText>
      </w:r>
      <w:r w:rsidR="00E746B3">
        <w:fldChar w:fldCharType="separate"/>
      </w:r>
      <w:r w:rsidR="00BD3D64">
        <w:rPr>
          <w:noProof/>
        </w:rPr>
        <w:t>(143)</w:t>
      </w:r>
      <w:r w:rsidR="00E746B3">
        <w:fldChar w:fldCharType="end"/>
      </w:r>
      <w:r>
        <w:t xml:space="preserve">. Complexity of experiments and lack of available resources are most likely the reasons for this. </w:t>
      </w:r>
      <w:r w:rsidR="00FF5663">
        <w:t xml:space="preserve">The method employed by </w:t>
      </w:r>
      <w:r w:rsidR="0070340A">
        <w:t xml:space="preserve">Grimes </w:t>
      </w:r>
      <w:r w:rsidR="0070340A" w:rsidRPr="0070340A">
        <w:rPr>
          <w:i/>
        </w:rPr>
        <w:t>et al.</w:t>
      </w:r>
      <w:r w:rsidR="0070340A">
        <w:t xml:space="preserve"> </w:t>
      </w:r>
      <w:r w:rsidR="00E746B3">
        <w:fldChar w:fldCharType="begin"/>
      </w:r>
      <w:r w:rsidR="00BD3D64">
        <w:instrText xml:space="preserve"> ADDIN EN.CITE &lt;EndNote&gt;&lt;Cite&gt;&lt;Author&gt;Grimes&lt;/Author&gt;&lt;Year&gt;2016&lt;/Year&gt;&lt;RecNum&gt;291&lt;/RecNum&gt;&lt;DisplayText&gt;(143)&lt;/DisplayText&gt;&lt;record&gt;&lt;rec-number&gt;291&lt;/rec-number&gt;&lt;foreign-keys&gt;&lt;key app="EN" db-id="rds90pspit2frzeresr5szedf5psfw2pa9zd" timestamp="1457013969"&gt;291&lt;/key&gt;&lt;/foreign-keys&gt;&lt;ref-type name="Journal Article"&gt;17&lt;/ref-type&gt;&lt;contributors&gt;&lt;authors&gt;&lt;author&gt;Grimes, David Robert&lt;/author&gt;&lt;author&gt;Kannan, Pavitra&lt;/author&gt;&lt;author&gt;Warren, Daniel R.&lt;/author&gt;&lt;author&gt;Markelc, Bostjan&lt;/author&gt;&lt;author&gt;Bates, Russell&lt;/author&gt;&lt;author&gt;Muschel, Ruth&lt;/author&gt;&lt;author&gt;Partridge, Mike&lt;/author&gt;&lt;/authors&gt;&lt;/contributors&gt;&lt;titles&gt;&lt;title&gt;Estimating oxygen distribution from vasculature in three-dimensional tumour tissue&lt;/title&gt;&lt;secondary-title&gt;Journal of The Royal Society Interface&lt;/secondary-title&gt;&lt;/titles&gt;&lt;periodical&gt;&lt;full-title&gt;Journal of The Royal Society Interface&lt;/full-title&gt;&lt;/periodical&gt;&lt;volume&gt;13&lt;/volume&gt;&lt;number&gt;116&lt;/number&gt;&lt;dates&gt;&lt;year&gt;2016&lt;/year&gt;&lt;pub-dates&gt;&lt;date&gt;2016-03-01 00:00:00&lt;/date&gt;&lt;/pub-dates&gt;&lt;/dates&gt;&lt;label&gt;Grimes2016&lt;/label&gt;&lt;urls&gt;&lt;related-urls&gt;&lt;url&gt;http://rsif.royalsocietypublishing.org/content/royinterface/13/116/20160070.full.pdf&lt;/url&gt;&lt;/related-urls&gt;&lt;/urls&gt;&lt;electronic-resource-num&gt;10.1098/rsif.2016.0070&lt;/electronic-resource-num&gt;&lt;/record&gt;&lt;/Cite&gt;&lt;/EndNote&gt;</w:instrText>
      </w:r>
      <w:r w:rsidR="00E746B3">
        <w:fldChar w:fldCharType="separate"/>
      </w:r>
      <w:r w:rsidR="00BD3D64">
        <w:rPr>
          <w:noProof/>
        </w:rPr>
        <w:t>(143)</w:t>
      </w:r>
      <w:r w:rsidR="00E746B3">
        <w:fldChar w:fldCharType="end"/>
      </w:r>
      <w:r w:rsidR="00FF5663">
        <w:t xml:space="preserve"> stains for hypoxic regions in tumour, however, for healthy soft tissue this can pose a problem as no hypoxic </w:t>
      </w:r>
      <w:r w:rsidR="00FF5663" w:rsidRPr="004F1867">
        <w:t xml:space="preserve">regions should </w:t>
      </w:r>
      <w:r w:rsidR="004F1867" w:rsidRPr="004F1867">
        <w:t xml:space="preserve">in theory </w:t>
      </w:r>
      <w:r w:rsidR="00FF5663" w:rsidRPr="004F1867">
        <w:t xml:space="preserve">be present. Instead, a </w:t>
      </w:r>
      <w:r w:rsidR="00A62811" w:rsidRPr="004F1867">
        <w:t xml:space="preserve">tissue </w:t>
      </w:r>
      <w:r w:rsidR="00FF5663" w:rsidRPr="004F1867">
        <w:t>stain to mark oxygenation could be used</w:t>
      </w:r>
      <w:r w:rsidR="004F1867" w:rsidRPr="004F1867">
        <w:t xml:space="preserve">, </w:t>
      </w:r>
      <w:r w:rsidR="004F1867" w:rsidRPr="00874E47">
        <w:t>allowing validation of the results from computational modelling by use of gold standard light microscopy</w:t>
      </w:r>
      <w:r w:rsidR="00FF5663" w:rsidRPr="00874E47">
        <w:t>.</w:t>
      </w:r>
      <w:r w:rsidR="00FF5663">
        <w:t xml:space="preserve"> </w:t>
      </w:r>
      <w:r w:rsidR="00BF20EC">
        <w:t xml:space="preserve">For the validation of a blood haemodynamics model </w:t>
      </w:r>
      <w:r w:rsidR="0070340A">
        <w:t xml:space="preserve">Liu </w:t>
      </w:r>
      <w:r w:rsidR="0070340A" w:rsidRPr="0070340A">
        <w:rPr>
          <w:i/>
        </w:rPr>
        <w:t>et al.</w:t>
      </w:r>
      <w:r w:rsidR="0070340A">
        <w:t xml:space="preserve"> </w:t>
      </w:r>
      <w:r>
        <w:fldChar w:fldCharType="begin">
          <w:fldData xml:space="preserve">PEVuZE5vdGU+PENpdGU+PEF1dGhvcj5MaXU8L0F1dGhvcj48WWVhcj4yMDExPC9ZZWFyPjxSZWNO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</w:fldData>
        </w:fldChar>
      </w:r>
      <w:r w:rsidR="00BD3D64">
        <w:instrText xml:space="preserve"> ADDIN EN.CITE </w:instrText>
      </w:r>
      <w:r w:rsidR="00BD3D64">
        <w:fldChar w:fldCharType="begin">
          <w:fldData xml:space="preserve">PEVuZE5vdGU+PENpdGU+PEF1dGhvcj5MaXU8L0F1dGhvcj48WWVhcj4yMDExPC9ZZWFyPjxSZWNO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</w:fldData>
        </w:fldChar>
      </w:r>
      <w:r w:rsidR="00BD3D64">
        <w:instrText xml:space="preserve"> ADDIN EN.CITE.DATA </w:instrText>
      </w:r>
      <w:r w:rsidR="00BD3D64">
        <w:fldChar w:fldCharType="end"/>
      </w:r>
      <w:r>
        <w:fldChar w:fldCharType="separate"/>
      </w:r>
      <w:r w:rsidR="00BD3D64">
        <w:rPr>
          <w:noProof/>
        </w:rPr>
        <w:t>(150)</w:t>
      </w:r>
      <w:r>
        <w:fldChar w:fldCharType="end"/>
      </w:r>
      <w:r>
        <w:rPr>
          <w:rFonts w:eastAsia="PMingLiU"/>
          <w:lang w:eastAsia="zh-TW"/>
        </w:rPr>
        <w:t xml:space="preserve"> perfused the muscle of the anesthetized rat with Tyrode’s solution. Similarly, in an effort to validate computational modelling results</w:t>
      </w:r>
      <w:r w:rsidR="00BF20EC">
        <w:rPr>
          <w:rFonts w:eastAsia="PMingLiU"/>
          <w:lang w:eastAsia="zh-TW"/>
        </w:rPr>
        <w:t xml:space="preserve"> for tissue oxygen supply</w:t>
      </w:r>
      <w:r>
        <w:rPr>
          <w:rFonts w:eastAsia="PMingLiU"/>
          <w:lang w:eastAsia="zh-TW"/>
        </w:rPr>
        <w:t xml:space="preserve">, the vasculature could be perfused with fluorescent nanoparticles and their diffusion into the tissue could be recorded visually, similar to </w:t>
      </w:r>
      <w:r w:rsidR="0070340A">
        <w:rPr>
          <w:rFonts w:eastAsia="PMingLiU"/>
          <w:lang w:eastAsia="zh-TW"/>
        </w:rPr>
        <w:t xml:space="preserve">Kamoun </w:t>
      </w:r>
      <w:r w:rsidR="0070340A" w:rsidRPr="0070340A">
        <w:rPr>
          <w:rFonts w:eastAsia="PMingLiU"/>
          <w:i/>
          <w:lang w:eastAsia="zh-TW"/>
        </w:rPr>
        <w:t>et al.</w:t>
      </w:r>
      <w:r w:rsidR="0070340A">
        <w:rPr>
          <w:rFonts w:eastAsia="PMingLiU"/>
          <w:lang w:eastAsia="zh-TW"/>
        </w:rPr>
        <w:t xml:space="preserve"> </w:t>
      </w:r>
      <w:r>
        <w:rPr>
          <w:rFonts w:eastAsia="PMingLiU"/>
          <w:lang w:eastAsia="zh-TW"/>
        </w:rPr>
        <w:fldChar w:fldCharType="begin">
          <w:fldData xml:space="preserve">PEVuZE5vdGU+PENpdGU+PEF1dGhvcj5LYW1vdW48L0F1dGhvcj48WWVhcj4yMDEwPC9ZZWFyPjxS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</w:fldData>
        </w:fldChar>
      </w:r>
      <w:r w:rsidR="00AC3FC6">
        <w:rPr>
          <w:rFonts w:eastAsia="PMingLiU"/>
          <w:lang w:eastAsia="zh-TW"/>
        </w:rPr>
        <w:instrText xml:space="preserve"> ADDIN EN.CITE </w:instrText>
      </w:r>
      <w:r w:rsidR="00AC3FC6">
        <w:rPr>
          <w:rFonts w:eastAsia="PMingLiU"/>
          <w:lang w:eastAsia="zh-TW"/>
        </w:rPr>
        <w:fldChar w:fldCharType="begin">
          <w:fldData xml:space="preserve">PEVuZE5vdGU+PENpdGU+PEF1dGhvcj5LYW1vdW48L0F1dGhvcj48WWVhcj4yMDEwPC9ZZWFyPjxS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</w:fldData>
        </w:fldChar>
      </w:r>
      <w:r w:rsidR="00AC3FC6">
        <w:rPr>
          <w:rFonts w:eastAsia="PMingLiU"/>
          <w:lang w:eastAsia="zh-TW"/>
        </w:rPr>
        <w:instrText xml:space="preserve"> ADDIN EN.CITE.DATA </w:instrText>
      </w:r>
      <w:r w:rsidR="00AC3FC6">
        <w:rPr>
          <w:rFonts w:eastAsia="PMingLiU"/>
          <w:lang w:eastAsia="zh-TW"/>
        </w:rPr>
      </w:r>
      <w:r w:rsidR="00AC3FC6">
        <w:rPr>
          <w:rFonts w:eastAsia="PMingLiU"/>
          <w:lang w:eastAsia="zh-TW"/>
        </w:rPr>
        <w:fldChar w:fldCharType="end"/>
      </w:r>
      <w:r>
        <w:rPr>
          <w:rFonts w:eastAsia="PMingLiU"/>
          <w:lang w:eastAsia="zh-TW"/>
        </w:rPr>
      </w:r>
      <w:r>
        <w:rPr>
          <w:rFonts w:eastAsia="PMingLiU"/>
          <w:lang w:eastAsia="zh-TW"/>
        </w:rPr>
        <w:fldChar w:fldCharType="separate"/>
      </w:r>
      <w:r w:rsidR="00AC3FC6">
        <w:rPr>
          <w:rFonts w:eastAsia="PMingLiU"/>
          <w:noProof/>
          <w:lang w:eastAsia="zh-TW"/>
        </w:rPr>
        <w:t>(9)</w:t>
      </w:r>
      <w:r>
        <w:rPr>
          <w:rFonts w:eastAsia="PMingLiU"/>
          <w:lang w:eastAsia="zh-TW"/>
        </w:rPr>
        <w:fldChar w:fldCharType="end"/>
      </w:r>
      <w:r>
        <w:rPr>
          <w:rFonts w:eastAsia="PMingLiU"/>
          <w:lang w:eastAsia="zh-TW"/>
        </w:rPr>
        <w:t>.</w:t>
      </w:r>
      <w:r w:rsidRPr="00410C13">
        <w:t xml:space="preserve"> </w:t>
      </w:r>
      <w:r>
        <w:t>Another</w:t>
      </w:r>
      <w:r w:rsidR="00BF20EC">
        <w:t>, likely mo</w:t>
      </w:r>
      <w:r w:rsidR="00A62811">
        <w:t>r</w:t>
      </w:r>
      <w:r w:rsidR="00BF20EC">
        <w:t>e robust</w:t>
      </w:r>
      <w:r>
        <w:t xml:space="preserve"> </w:t>
      </w:r>
      <w:r w:rsidR="00BF20EC">
        <w:t>approach</w:t>
      </w:r>
      <w:r>
        <w:t xml:space="preserve"> is to make use</w:t>
      </w:r>
      <w:r w:rsidRPr="00E9432E">
        <w:t xml:space="preserve"> of </w:t>
      </w:r>
      <w:r w:rsidRPr="0023506C">
        <w:rPr>
          <w:i/>
          <w:iCs/>
        </w:rPr>
        <w:t>in vivo</w:t>
      </w:r>
      <w:r w:rsidRPr="00E9432E">
        <w:t xml:space="preserve"> </w:t>
      </w:r>
      <w:r>
        <w:t xml:space="preserve">imaging </w:t>
      </w:r>
      <w:r w:rsidRPr="00E9432E">
        <w:t>techniques</w:t>
      </w:r>
      <w:r>
        <w:t xml:space="preserve"> that are</w:t>
      </w:r>
      <w:r w:rsidRPr="00E9432E">
        <w:t xml:space="preserve"> </w:t>
      </w:r>
      <w:r w:rsidRPr="00E9432E">
        <w:lastRenderedPageBreak/>
        <w:t xml:space="preserve">capable to image oxygenation and blood vessel morphology. </w:t>
      </w:r>
      <w:r>
        <w:t xml:space="preserve">There are a number of </w:t>
      </w:r>
      <w:r>
        <w:rPr>
          <w:i/>
          <w:iCs/>
        </w:rPr>
        <w:t>i</w:t>
      </w:r>
      <w:r w:rsidRPr="00CC7BEB">
        <w:rPr>
          <w:i/>
          <w:iCs/>
        </w:rPr>
        <w:t xml:space="preserve">n vivo </w:t>
      </w:r>
      <w:r w:rsidRPr="00CC7BEB">
        <w:t>imaging methods</w:t>
      </w:r>
      <w:r>
        <w:t xml:space="preserve"> that</w:t>
      </w:r>
      <w:r w:rsidRPr="00CC7BEB">
        <w:t xml:space="preserve"> are already widely used for blood flow and oxygenation imaging, </w:t>
      </w:r>
      <w:r>
        <w:t>such as l</w:t>
      </w:r>
      <w:r w:rsidRPr="00CC7BEB">
        <w:t xml:space="preserve">aser Doppler </w:t>
      </w:r>
      <w:r>
        <w:t>f</w:t>
      </w:r>
      <w:r w:rsidRPr="00CC7BEB">
        <w:t xml:space="preserve">lowmetry </w:t>
      </w:r>
      <w:r>
        <w:fldChar w:fldCharType="begin"/>
      </w:r>
      <w:r w:rsidR="00BD3D64">
        <w:instrText xml:space="preserve"> ADDIN EN.CITE &lt;EndNote&gt;&lt;Cite&gt;&lt;Author&gt;Kuliga&lt;/Author&gt;&lt;Year&gt;2014&lt;/Year&gt;&lt;RecNum&gt;227&lt;/RecNum&gt;&lt;DisplayText&gt;(151)&lt;/DisplayText&gt;&lt;record&gt;&lt;rec-number&gt;227&lt;/rec-number&gt;&lt;foreign-keys&gt;&lt;key app="EN" db-id="rds90pspit2frzeresr5szedf5psfw2pa9zd" timestamp="1453805394"&gt;227&lt;/key&gt;&lt;/foreign-keys&gt;&lt;ref-type name="Journal Article"&gt;17&lt;/ref-type&gt;&lt;contributors&gt;&lt;authors&gt;&lt;author&gt;Kuliga, K. Z.&lt;/author&gt;&lt;author&gt;McDonald, E. F.&lt;/author&gt;&lt;author&gt;Gush, R.&lt;/author&gt;&lt;author&gt;Michel, C.&lt;/author&gt;&lt;author&gt;Chipperfield, A. J.&lt;/author&gt;&lt;author&gt;Clough, G. F.&lt;/author&gt;&lt;/authors&gt;&lt;/contributors&gt;&lt;auth-address&gt;Human Development &amp;amp; Health, Faculty of Medicine, University of Southampton, Southampton, UK.&lt;/auth-address&gt;&lt;titles&gt;&lt;title&gt;Dynamics of microvascular blood flow and oxygenation measured simultaneously in human skin&lt;/title&gt;&lt;secondary-title&gt;Microcirculation&lt;/secondary-title&gt;&lt;alt-title&gt;Microcirculation&lt;/alt-title&gt;&lt;/titles&gt;&lt;periodical&gt;&lt;full-title&gt;Microcirculation&lt;/full-title&gt;&lt;abbr-1&gt;Microcirculation&lt;/abbr-1&gt;&lt;/periodical&gt;&lt;alt-periodical&gt;&lt;full-title&gt;Microcirculation&lt;/full-title&gt;&lt;abbr-1&gt;Microcirculation&lt;/abbr-1&gt;&lt;/alt-periodical&gt;&lt;pages&gt;562-73&lt;/pages&gt;&lt;volume&gt;21&lt;/volume&gt;&lt;number&gt;6&lt;/number&gt;&lt;keywords&gt;&lt;keyword&gt;Adult&lt;/keyword&gt;&lt;keyword&gt;Blood Flow Velocity/physiology&lt;/keyword&gt;&lt;keyword&gt;Blood Gas Monitoring, Transcutaneous/methods&lt;/keyword&gt;&lt;keyword&gt;Female&lt;/keyword&gt;&lt;keyword&gt;Humans&lt;/keyword&gt;&lt;keyword&gt;Male&lt;/keyword&gt;&lt;keyword&gt;Microvessels/*physiology&lt;/keyword&gt;&lt;keyword&gt;Oxygen/*metabolism&lt;/keyword&gt;&lt;keyword&gt;Skin/*blood supply&lt;/keyword&gt;&lt;keyword&gt;Vasoconstriction/physiology&lt;/keyword&gt;&lt;/keywords&gt;&lt;dates&gt;&lt;year&gt;2014&lt;/year&gt;&lt;pub-dates&gt;&lt;date&gt;Aug&lt;/date&gt;&lt;/pub-dates&gt;&lt;/dates&gt;&lt;isbn&gt;1549-8719 (Electronic)&amp;#xD;1073-9688 (Linking)&lt;/isbn&gt;&lt;accession-num&gt;24689754&lt;/accession-num&gt;&lt;label&gt;Kuliga2014&lt;/label&gt;&lt;urls&gt;&lt;related-urls&gt;&lt;url&gt;http://www.ncbi.nlm.nih.gov/pubmed/24689754&lt;/url&gt;&lt;/related-urls&gt;&lt;/urls&gt;&lt;electronic-resource-num&gt;10.1111/micc.12136&lt;/electronic-resource-num&gt;&lt;/record&gt;&lt;/Cite&gt;&lt;/EndNote&gt;</w:instrText>
      </w:r>
      <w:r>
        <w:fldChar w:fldCharType="separate"/>
      </w:r>
      <w:r w:rsidR="00BD3D64">
        <w:rPr>
          <w:noProof/>
        </w:rPr>
        <w:t>(151)</w:t>
      </w:r>
      <w:r>
        <w:fldChar w:fldCharType="end"/>
      </w:r>
      <w:r w:rsidRPr="00696B1D">
        <w:t xml:space="preserve"> or laser speckle contrast imaging </w:t>
      </w:r>
      <w:r>
        <w:fldChar w:fldCharType="begin">
          <w:fldData xml:space="preserve">PEVuZE5vdGU+PENpdGU+PEF1dGhvcj5IdW1lYXUtSGV1cnRpZXI8L0F1dGhvcj48WWVhcj4yMDE1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</w:fldData>
        </w:fldChar>
      </w:r>
      <w:r w:rsidR="00BD3D64">
        <w:instrText xml:space="preserve"> ADDIN EN.CITE </w:instrText>
      </w:r>
      <w:r w:rsidR="00BD3D64">
        <w:fldChar w:fldCharType="begin">
          <w:fldData xml:space="preserve">PEVuZE5vdGU+PENpdGU+PEF1dGhvcj5IdW1lYXUtSGV1cnRpZXI8L0F1dGhvcj48WWVhcj4yMDE1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</w:fldData>
        </w:fldChar>
      </w:r>
      <w:r w:rsidR="00BD3D64">
        <w:instrText xml:space="preserve"> ADDIN EN.CITE.DATA </w:instrText>
      </w:r>
      <w:r w:rsidR="00BD3D64">
        <w:fldChar w:fldCharType="end"/>
      </w:r>
      <w:r>
        <w:fldChar w:fldCharType="separate"/>
      </w:r>
      <w:r w:rsidR="00BD3D64">
        <w:rPr>
          <w:noProof/>
        </w:rPr>
        <w:t>(152)</w:t>
      </w:r>
      <w:r>
        <w:fldChar w:fldCharType="end"/>
      </w:r>
      <w:r w:rsidRPr="00696B1D">
        <w:t xml:space="preserve">. </w:t>
      </w:r>
      <w:r>
        <w:t>These imaging techniques generally</w:t>
      </w:r>
      <w:r w:rsidRPr="00CC7BEB">
        <w:t xml:space="preserve"> suffer from their usage of arbitrary units</w:t>
      </w:r>
      <w:r>
        <w:t>,</w:t>
      </w:r>
      <w:r w:rsidRPr="00CC7BEB">
        <w:t xml:space="preserve"> thus allowing comparison between measurements </w:t>
      </w:r>
      <w:r>
        <w:t xml:space="preserve">only, </w:t>
      </w:r>
      <w:r w:rsidRPr="00CC7BEB">
        <w:t xml:space="preserve">but not quantification of blood flow </w:t>
      </w:r>
      <w:r w:rsidRPr="00C14D48">
        <w:rPr>
          <w:i/>
          <w:iCs/>
        </w:rPr>
        <w:t>per se</w:t>
      </w:r>
      <w:r>
        <w:t>.</w:t>
      </w:r>
      <w:r w:rsidRPr="00CC7BEB">
        <w:t xml:space="preserve"> </w:t>
      </w:r>
      <w:r w:rsidR="0070340A">
        <w:t xml:space="preserve">Japee </w:t>
      </w:r>
      <w:r w:rsidR="0070340A" w:rsidRPr="0070340A">
        <w:rPr>
          <w:i/>
        </w:rPr>
        <w:t>et al.</w:t>
      </w:r>
      <w:r w:rsidR="0070340A">
        <w:t xml:space="preserve"> </w:t>
      </w:r>
      <w:r>
        <w:fldChar w:fldCharType="begin"/>
      </w:r>
      <w:r w:rsidR="00BD3D64">
        <w:instrText xml:space="preserve"> ADDIN EN.CITE &lt;EndNote&gt;&lt;Cite&gt;&lt;Author&gt;Japee&lt;/Author&gt;&lt;Year&gt;2005&lt;/Year&gt;&lt;RecNum&gt;226&lt;/RecNum&gt;&lt;DisplayText&gt;(153)&lt;/DisplayText&gt;&lt;record&gt;&lt;rec-number&gt;226&lt;/rec-number&gt;&lt;foreign-keys&gt;&lt;key app="EN" db-id="rds90pspit2frzeresr5szedf5psfw2pa9zd" timestamp="1453805372"&gt;226&lt;/key&gt;&lt;/foreign-keys&gt;&lt;ref-type name="Journal Article"&gt;17&lt;/ref-type&gt;&lt;contributors&gt;&lt;authors&gt;&lt;author&gt;Japee, S. A.&lt;/author&gt;&lt;author&gt;Pittman, R. N.&lt;/author&gt;&lt;author&gt;Ellis, C. G.&lt;/author&gt;&lt;/authors&gt;&lt;/contributors&gt;&lt;auth-address&gt;Department of Biomedical Engineering, Medical College of Virginia Campus, Virginia Commonwealth University, Richmond, 23298, USA.&lt;/auth-address&gt;&lt;titles&gt;&lt;title&gt;A new video image analysis system to study red blood cell dynamics and oxygenation in capillary networks&lt;/title&gt;&lt;secondary-title&gt;Microcirculation&lt;/secondary-title&gt;&lt;alt-title&gt;Microcirculation&lt;/alt-title&gt;&lt;/titles&gt;&lt;periodical&gt;&lt;full-title&gt;Microcirculation&lt;/full-title&gt;&lt;abbr-1&gt;Microcirculation&lt;/abbr-1&gt;&lt;/periodical&gt;&lt;alt-periodical&gt;&lt;full-title&gt;Microcirculation&lt;/full-title&gt;&lt;abbr-1&gt;Microcirculation&lt;/abbr-1&gt;&lt;/alt-periodical&gt;&lt;pages&gt;489-506&lt;/pages&gt;&lt;volume&gt;12&lt;/volume&gt;&lt;number&gt;6&lt;/number&gt;&lt;keywords&gt;&lt;keyword&gt;Animals&lt;/keyword&gt;&lt;keyword&gt;Capillaries/cytology/physiology&lt;/keyword&gt;&lt;keyword&gt;Cricetinae&lt;/keyword&gt;&lt;keyword&gt;*Erythrocytes/cytology/metabolism&lt;/keyword&gt;&lt;keyword&gt;Image Processing, Computer-Assisted&lt;/keyword&gt;&lt;keyword&gt;Microscopy, Video/methods&lt;/keyword&gt;&lt;keyword&gt;Muscle, Skeletal/*blood supply/metabolism&lt;/keyword&gt;&lt;keyword&gt;Oxygen Consumption/*physiology&lt;/keyword&gt;&lt;keyword&gt;Rats&lt;/keyword&gt;&lt;/keywords&gt;&lt;dates&gt;&lt;year&gt;2005&lt;/year&gt;&lt;pub-dates&gt;&lt;date&gt;Sep&lt;/date&gt;&lt;/pub-dates&gt;&lt;/dates&gt;&lt;isbn&gt;1073-9688 (Print)&amp;#xD;1073-9688 (Linking)&lt;/isbn&gt;&lt;accession-num&gt;16147466&lt;/accession-num&gt;&lt;label&gt;Japee2005&lt;/label&gt;&lt;urls&gt;&lt;related-urls&gt;&lt;url&gt;http://www.ncbi.nlm.nih.gov/pubmed/16147466&lt;/url&gt;&lt;/related-urls&gt;&lt;/urls&gt;&lt;electronic-resource-num&gt;10.1080/10739680591003332&lt;/electronic-resource-num&gt;&lt;/record&gt;&lt;/Cite&gt;&lt;/EndNote&gt;</w:instrText>
      </w:r>
      <w:r>
        <w:fldChar w:fldCharType="separate"/>
      </w:r>
      <w:r w:rsidR="00BD3D64">
        <w:rPr>
          <w:noProof/>
        </w:rPr>
        <w:t>(153)</w:t>
      </w:r>
      <w:r>
        <w:fldChar w:fldCharType="end"/>
      </w:r>
      <w:r>
        <w:t xml:space="preserve"> introduced a video imaging system for capturing RBC flow and oxygenation simultaneously for superficial imaging of excised muscles. It was </w:t>
      </w:r>
      <w:r w:rsidR="00BF20EC">
        <w:t>applied</w:t>
      </w:r>
      <w:r>
        <w:t xml:space="preserve"> in </w:t>
      </w:r>
      <w:r w:rsidR="0070340A">
        <w:t xml:space="preserve">Ellis </w:t>
      </w:r>
      <w:r w:rsidR="0070340A" w:rsidRPr="0070340A">
        <w:rPr>
          <w:i/>
        </w:rPr>
        <w:t>et al.</w:t>
      </w:r>
      <w:r w:rsidR="0070340A">
        <w:t xml:space="preserve"> </w:t>
      </w:r>
      <w:r w:rsidR="00FE6644">
        <w:fldChar w:fldCharType="begin">
          <w:fldData xml:space="preserve">PEVuZE5vdGU+PENpdGU+PEF1dGhvcj5FbGxpczwvQXV0aG9yPjxZZWFyPjIwMTA8L1llYXI+PFJl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</w:fldData>
        </w:fldChar>
      </w:r>
      <w:r w:rsidR="00BD3D64">
        <w:instrText xml:space="preserve"> ADDIN EN.CITE </w:instrText>
      </w:r>
      <w:r w:rsidR="00BD3D64">
        <w:fldChar w:fldCharType="begin">
          <w:fldData xml:space="preserve">PEVuZE5vdGU+PENpdGU+PEF1dGhvcj5FbGxpczwvQXV0aG9yPjxZZWFyPjIwMTA8L1llYXI+PFJl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</w:fldData>
        </w:fldChar>
      </w:r>
      <w:r w:rsidR="00BD3D64">
        <w:instrText xml:space="preserve"> ADDIN EN.CITE.DATA </w:instrText>
      </w:r>
      <w:r w:rsidR="00BD3D64">
        <w:fldChar w:fldCharType="end"/>
      </w:r>
      <w:r w:rsidR="00FE6644">
        <w:fldChar w:fldCharType="separate"/>
      </w:r>
      <w:r w:rsidR="00BD3D64">
        <w:rPr>
          <w:noProof/>
        </w:rPr>
        <w:t>(154)</w:t>
      </w:r>
      <w:r w:rsidR="00FE6644">
        <w:fldChar w:fldCharType="end"/>
      </w:r>
      <w:r w:rsidR="00FE6644">
        <w:t xml:space="preserve"> and </w:t>
      </w:r>
      <w:r w:rsidR="0070340A">
        <w:t xml:space="preserve">Fraser </w:t>
      </w:r>
      <w:r w:rsidR="0070340A" w:rsidRPr="0070340A">
        <w:rPr>
          <w:i/>
        </w:rPr>
        <w:t>et al.</w:t>
      </w:r>
      <w:r w:rsidR="0070340A">
        <w:t xml:space="preserve"> </w:t>
      </w:r>
      <w:r w:rsidR="00FE6644">
        <w:fldChar w:fldCharType="begin">
          <w:fldData xml:space="preserve">PEVuZE5vdGU+PENpdGU+PEF1dGhvcj5GcmFzZXI8L0F1dGhvcj48WWVhcj4yMDEzPC9ZZWFyPjxS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</w:fldData>
        </w:fldChar>
      </w:r>
      <w:r w:rsidR="00170978">
        <w:instrText xml:space="preserve"> ADDIN EN.CITE </w:instrText>
      </w:r>
      <w:r w:rsidR="00170978">
        <w:fldChar w:fldCharType="begin">
          <w:fldData xml:space="preserve">PEVuZE5vdGU+PENpdGU+PEF1dGhvcj5GcmFzZXI8L0F1dGhvcj48WWVhcj4yMDEzPC9ZZWFyPjxS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</w:fldData>
        </w:fldChar>
      </w:r>
      <w:r w:rsidR="00170978">
        <w:instrText xml:space="preserve"> ADDIN EN.CITE.DATA </w:instrText>
      </w:r>
      <w:r w:rsidR="00170978">
        <w:fldChar w:fldCharType="end"/>
      </w:r>
      <w:r w:rsidR="00FE6644">
        <w:fldChar w:fldCharType="separate"/>
      </w:r>
      <w:r w:rsidR="00170978">
        <w:rPr>
          <w:noProof/>
        </w:rPr>
        <w:t>(11)</w:t>
      </w:r>
      <w:r w:rsidR="00FE6644">
        <w:fldChar w:fldCharType="end"/>
      </w:r>
      <w:r w:rsidR="00FE6644">
        <w:t xml:space="preserve"> </w:t>
      </w:r>
      <w:r>
        <w:t xml:space="preserve">for comparison with </w:t>
      </w:r>
      <w:r w:rsidR="00EB764A">
        <w:t xml:space="preserve">computational </w:t>
      </w:r>
      <w:r>
        <w:t xml:space="preserve">modelling results. Other </w:t>
      </w:r>
      <w:r w:rsidR="00AC5E44">
        <w:t>researchers</w:t>
      </w:r>
      <w:r>
        <w:t xml:space="preserve"> combine</w:t>
      </w:r>
      <w:r w:rsidR="00BF20EC">
        <w:t>d</w:t>
      </w:r>
      <w:r>
        <w:t xml:space="preserve"> different imaging systems, such as optical coherence tomography (OCT)</w:t>
      </w:r>
      <w:r w:rsidR="00BF20EC">
        <w:t xml:space="preserve"> and </w:t>
      </w:r>
      <w:r>
        <w:t xml:space="preserve">fluorescence and hyperspectral imaging </w:t>
      </w:r>
      <w:r>
        <w:fldChar w:fldCharType="begin">
          <w:fldData xml:space="preserve">PEVuZE5vdGU+PENpdGU+PEF1dGhvcj5HYWdub248L0F1dGhvcj48WWVhcj4yMDE1PC9ZZWFyPjxS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MzY2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</w:fldData>
        </w:fldChar>
      </w:r>
      <w:r w:rsidR="00BD3D64">
        <w:instrText xml:space="preserve"> ADDIN EN.CITE </w:instrText>
      </w:r>
      <w:r w:rsidR="00BD3D64">
        <w:fldChar w:fldCharType="begin">
          <w:fldData xml:space="preserve">PEVuZE5vdGU+PENpdGU+PEF1dGhvcj5HYWdub248L0F1dGhvcj48WWVhcj4yMDE1PC9ZZWFyPjxS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MzY2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</w:fldData>
        </w:fldChar>
      </w:r>
      <w:r w:rsidR="00BD3D64">
        <w:instrText xml:space="preserve"> ADDIN EN.CITE.DATA </w:instrText>
      </w:r>
      <w:r w:rsidR="00BD3D64">
        <w:fldChar w:fldCharType="end"/>
      </w:r>
      <w:r>
        <w:fldChar w:fldCharType="separate"/>
      </w:r>
      <w:r w:rsidR="00BD3D64">
        <w:rPr>
          <w:noProof/>
        </w:rPr>
        <w:t>(155)</w:t>
      </w:r>
      <w:r>
        <w:fldChar w:fldCharType="end"/>
      </w:r>
      <w:r>
        <w:t xml:space="preserve"> and two-photon microscopy combined with a PO</w:t>
      </w:r>
      <w:r>
        <w:rPr>
          <w:vertAlign w:val="subscript"/>
        </w:rPr>
        <w:t>2</w:t>
      </w:r>
      <w:r>
        <w:t xml:space="preserve"> nanoprobe </w:t>
      </w:r>
      <w:r>
        <w:fldChar w:fldCharType="begin">
          <w:fldData xml:space="preserve">PEVuZE5vdGU+PENpdGU+PEF1dGhvcj5HYWdub248L0F1dGhvcj48WWVhcj4yMDE1PC9ZZWFyPjxS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MzY2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</w:fldData>
        </w:fldChar>
      </w:r>
      <w:r w:rsidR="00BD3D64">
        <w:instrText xml:space="preserve"> ADDIN EN.CITE </w:instrText>
      </w:r>
      <w:r w:rsidR="00BD3D64">
        <w:fldChar w:fldCharType="begin">
          <w:fldData xml:space="preserve">PEVuZE5vdGU+PENpdGU+PEF1dGhvcj5HYWdub248L0F1dGhvcj48WWVhcj4yMDE1PC9ZZWFyPjxS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MzY2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</w:fldData>
        </w:fldChar>
      </w:r>
      <w:r w:rsidR="00BD3D64">
        <w:instrText xml:space="preserve"> ADDIN EN.CITE.DATA </w:instrText>
      </w:r>
      <w:r w:rsidR="00BD3D64">
        <w:fldChar w:fldCharType="end"/>
      </w:r>
      <w:r>
        <w:fldChar w:fldCharType="separate"/>
      </w:r>
      <w:r w:rsidR="00BD3D64">
        <w:rPr>
          <w:noProof/>
        </w:rPr>
        <w:t>(155)</w:t>
      </w:r>
      <w:r>
        <w:fldChar w:fldCharType="end"/>
      </w:r>
      <w:r>
        <w:t>. Both OCT and two-photon (or multi-photon) laser scanning microscopy</w:t>
      </w:r>
      <w:r w:rsidRPr="00266B0E">
        <w:t xml:space="preserve"> </w:t>
      </w:r>
      <w:r w:rsidRPr="00CC7BEB">
        <w:t xml:space="preserve">have been used extensively by the group of R.K. Jain </w:t>
      </w:r>
      <w:r w:rsidR="00AC5E44">
        <w:t>for</w:t>
      </w:r>
      <w:r w:rsidRPr="00CC7BEB">
        <w:t xml:space="preserve"> the characteri</w:t>
      </w:r>
      <w:r>
        <w:t>s</w:t>
      </w:r>
      <w:r w:rsidRPr="00CC7BEB">
        <w:t>ation of tumour vasculature</w:t>
      </w:r>
      <w:r>
        <w:t>, but are both limited to imaging only a superficial fraction of tissue within a small field of view</w:t>
      </w:r>
      <w:r w:rsidRPr="00CC7BEB">
        <w:t xml:space="preserve"> </w:t>
      </w:r>
      <w:r>
        <w:fldChar w:fldCharType="begin">
          <w:fldData xml:space="preserve">PEVuZE5vdGU+PENpdGU+PEF1dGhvcj5GdWt1bXVyYTwvQXV0aG9yPjxZZWFyPjIwMTA8L1llYXI+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</w:fldData>
        </w:fldChar>
      </w:r>
      <w:r w:rsidR="00BD3D64">
        <w:instrText xml:space="preserve"> ADDIN EN.CITE </w:instrText>
      </w:r>
      <w:r w:rsidR="00BD3D64">
        <w:fldChar w:fldCharType="begin">
          <w:fldData xml:space="preserve">PEVuZE5vdGU+PENpdGU+PEF1dGhvcj5GdWt1bXVyYTwvQXV0aG9yPjxZZWFyPjIwMTA8L1llYXI+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</w:fldData>
        </w:fldChar>
      </w:r>
      <w:r w:rsidR="00BD3D64">
        <w:instrText xml:space="preserve"> ADDIN EN.CITE.DATA </w:instrText>
      </w:r>
      <w:r w:rsidR="00BD3D64">
        <w:fldChar w:fldCharType="end"/>
      </w:r>
      <w:r>
        <w:fldChar w:fldCharType="separate"/>
      </w:r>
      <w:r w:rsidR="00BD3D64">
        <w:rPr>
          <w:noProof/>
        </w:rPr>
        <w:t>(3, 156, 157)</w:t>
      </w:r>
      <w:r>
        <w:fldChar w:fldCharType="end"/>
      </w:r>
      <w:r w:rsidRPr="00CC7BEB">
        <w:t>.</w:t>
      </w:r>
      <w:r>
        <w:t xml:space="preserve"> They are however well established methods and could – with addition of </w:t>
      </w:r>
      <w:r w:rsidR="006C7524">
        <w:t>an</w:t>
      </w:r>
      <w:r>
        <w:t xml:space="preserve"> oxygenation sensing technique</w:t>
      </w:r>
      <w:r w:rsidR="006C7524">
        <w:t xml:space="preserve"> such as a PO</w:t>
      </w:r>
      <w:r w:rsidR="006C7524">
        <w:rPr>
          <w:vertAlign w:val="subscript"/>
        </w:rPr>
        <w:t xml:space="preserve">2 </w:t>
      </w:r>
      <w:r w:rsidR="006C7524">
        <w:t>probe</w:t>
      </w:r>
      <w:r>
        <w:t xml:space="preserve"> – be used to validate results of image-based modelling of muscle oxygenation as images of the vasculature could be cross-correlated.</w:t>
      </w:r>
      <w:r w:rsidR="00AB505B">
        <w:t xml:space="preserve"> Thus, </w:t>
      </w:r>
      <w:r w:rsidR="009A055E">
        <w:t xml:space="preserve">the combination of existing imaging and oxygen measurement methods can lead to further exciting results to understand the supply of oxygen to tissue in health and disease. </w:t>
      </w:r>
      <w:r w:rsidR="00AB505B">
        <w:t xml:space="preserve"> </w:t>
      </w:r>
    </w:p>
    <w:p w14:paraId="60DF4CB2" w14:textId="003E8FE0" w:rsidR="005134FE" w:rsidRDefault="005134FE" w:rsidP="00EE3847">
      <w:pPr>
        <w:pStyle w:val="Heading3"/>
        <w:numPr>
          <w:ilvl w:val="0"/>
          <w:numId w:val="5"/>
        </w:numPr>
        <w:spacing w:line="480" w:lineRule="auto"/>
        <w:jc w:val="both"/>
      </w:pPr>
      <w:r>
        <w:t>Summary and conclusion</w:t>
      </w:r>
    </w:p>
    <w:p w14:paraId="718E3AB4" w14:textId="730BCC01" w:rsidR="005134FE" w:rsidRDefault="005134FE" w:rsidP="00EE3847">
      <w:pPr>
        <w:spacing w:line="480" w:lineRule="auto"/>
        <w:jc w:val="both"/>
      </w:pPr>
      <w:r>
        <w:t>Image-based modelling of skeletal muscle oxygenation is a cha</w:t>
      </w:r>
      <w:r w:rsidR="00E7628A">
        <w:t>llenging process</w:t>
      </w:r>
      <w:r w:rsidR="006E1C92">
        <w:t xml:space="preserve">. At </w:t>
      </w:r>
      <w:r w:rsidR="00E7628A">
        <w:t>present</w:t>
      </w:r>
      <w:r w:rsidR="006E1C92">
        <w:t>,</w:t>
      </w:r>
      <w:r>
        <w:t xml:space="preserve"> only a few models are based on 3D physiological data and proper validation of computational modelling results is largely</w:t>
      </w:r>
      <w:r w:rsidR="00E7628A">
        <w:t xml:space="preserve"> missing</w:t>
      </w:r>
      <w:r>
        <w:t>. As the microvasculature is a complex 3D network it</w:t>
      </w:r>
      <w:r w:rsidR="001226F2">
        <w:t>s structure</w:t>
      </w:r>
      <w:r>
        <w:t xml:space="preserve"> needs to be assessed </w:t>
      </w:r>
      <w:r w:rsidR="001226F2">
        <w:t>in according detail</w:t>
      </w:r>
      <w:r>
        <w:t xml:space="preserve"> to obtain information about its capability to deliver oxygen. A wide range of imaging methods for soft tissue imaging exists, but only</w:t>
      </w:r>
      <w:r w:rsidR="00087166">
        <w:t xml:space="preserve"> few</w:t>
      </w:r>
      <w:r>
        <w:t xml:space="preserve"> provide the capabili</w:t>
      </w:r>
      <w:r w:rsidR="00193DE8">
        <w:t>ty to capture small capillaries</w:t>
      </w:r>
      <w:r>
        <w:t xml:space="preserve"> at whole organ scale. Structural parameters that are currently in use to investigate this capability in health and disease need to be </w:t>
      </w:r>
      <w:r w:rsidR="00087166">
        <w:t>assessed</w:t>
      </w:r>
      <w:r>
        <w:t xml:space="preserve"> up by</w:t>
      </w:r>
      <w:r w:rsidR="00087166">
        <w:t xml:space="preserve"> mathematical</w:t>
      </w:r>
      <w:r>
        <w:t xml:space="preserve"> modelling </w:t>
      </w:r>
      <w:r w:rsidR="00087166">
        <w:t>of tissue oxygenation</w:t>
      </w:r>
      <w:r>
        <w:t xml:space="preserve"> to evaluate their relevance. </w:t>
      </w:r>
    </w:p>
    <w:p w14:paraId="581E7C51" w14:textId="7C776069" w:rsidR="003044AE" w:rsidRDefault="005134FE" w:rsidP="00EE3847">
      <w:pPr>
        <w:spacing w:line="480" w:lineRule="auto"/>
        <w:jc w:val="both"/>
      </w:pPr>
      <w:r>
        <w:lastRenderedPageBreak/>
        <w:t xml:space="preserve">Following a short introduction to the biology of oxygen delivery in skeletal muscle, we have reviewed the most common </w:t>
      </w:r>
      <w:r w:rsidR="00087166">
        <w:t xml:space="preserve">of these </w:t>
      </w:r>
      <w:r>
        <w:t>structural parameters used to asse</w:t>
      </w:r>
      <w:r w:rsidR="005E7847">
        <w:t>ss muscle oxygenation. We have highlighted the suitability of synchrotron radiation</w:t>
      </w:r>
      <w:r w:rsidR="006E1C92">
        <w:t>-based</w:t>
      </w:r>
      <w:r w:rsidR="005E7847">
        <w:t xml:space="preserve"> computed tomography and </w:t>
      </w:r>
      <w:r w:rsidR="006E1C92">
        <w:t xml:space="preserve">lab-based </w:t>
      </w:r>
      <w:r w:rsidR="005E7847">
        <w:t>micro</w:t>
      </w:r>
      <w:r w:rsidR="006E1C92">
        <w:t>-</w:t>
      </w:r>
      <w:r w:rsidR="005E7847">
        <w:t>computed tomography to</w:t>
      </w:r>
      <w:r w:rsidR="00087166">
        <w:t xml:space="preserve"> do</w:t>
      </w:r>
      <w:r w:rsidR="005E7847">
        <w:t xml:space="preserve"> this and </w:t>
      </w:r>
      <w:r>
        <w:t>reviewed necessary methods</w:t>
      </w:r>
      <w:r w:rsidR="00087166">
        <w:t xml:space="preserve"> to achieve </w:t>
      </w:r>
      <w:r w:rsidR="006E1C92">
        <w:t xml:space="preserve">image </w:t>
      </w:r>
      <w:r w:rsidR="00087166">
        <w:t>contrast in soft tissue</w:t>
      </w:r>
      <w:r>
        <w:t>. We further discussed mathematical models of muscle oxygenation</w:t>
      </w:r>
      <w:r w:rsidR="005E7847">
        <w:t xml:space="preserve"> with particular </w:t>
      </w:r>
      <w:r w:rsidR="006E1C92">
        <w:t>emphasis on</w:t>
      </w:r>
      <w:r w:rsidR="005E7847">
        <w:t xml:space="preserve"> image-based models</w:t>
      </w:r>
      <w:r>
        <w:t xml:space="preserve">. The </w:t>
      </w:r>
      <w:r w:rsidR="005E7847">
        <w:t xml:space="preserve">major </w:t>
      </w:r>
      <w:r>
        <w:t xml:space="preserve">limitations of </w:t>
      </w:r>
      <w:r w:rsidR="005E7847">
        <w:t>such</w:t>
      </w:r>
      <w:r>
        <w:t xml:space="preserve"> models</w:t>
      </w:r>
      <w:r w:rsidR="001B19B1">
        <w:t>,</w:t>
      </w:r>
      <w:r>
        <w:t xml:space="preserve"> in conjunction with the </w:t>
      </w:r>
      <w:r>
        <w:rPr>
          <w:i/>
          <w:iCs/>
        </w:rPr>
        <w:t>ex vivo</w:t>
      </w:r>
      <w:r>
        <w:t xml:space="preserve"> </w:t>
      </w:r>
      <w:r w:rsidR="001B19B1">
        <w:t xml:space="preserve">characteristic </w:t>
      </w:r>
      <w:r>
        <w:t>of the underlying imaging method</w:t>
      </w:r>
      <w:r w:rsidR="001B19B1">
        <w:t>,</w:t>
      </w:r>
      <w:r>
        <w:t xml:space="preserve"> have been </w:t>
      </w:r>
      <w:r w:rsidR="005E7847">
        <w:t>identified.</w:t>
      </w:r>
      <w:r w:rsidR="00BA27C4">
        <w:t xml:space="preserve"> It becomes clear that further work needs to be done in order to better incorporate the effect of haematocrit and varying capillary PO</w:t>
      </w:r>
      <w:r w:rsidR="00BA27C4">
        <w:rPr>
          <w:vertAlign w:val="subscript"/>
        </w:rPr>
        <w:t>2</w:t>
      </w:r>
      <w:r w:rsidR="00BA27C4">
        <w:t xml:space="preserve"> in mathematical models, as well as in finding methods to validate theoretical findings.</w:t>
      </w:r>
      <w:r>
        <w:t xml:space="preserve"> </w:t>
      </w:r>
      <w:r w:rsidR="00BA27C4">
        <w:t>We have therefore</w:t>
      </w:r>
      <w:r w:rsidR="005E7847">
        <w:t xml:space="preserve"> </w:t>
      </w:r>
      <w:r w:rsidR="007D49EA">
        <w:t>highlighted</w:t>
      </w:r>
      <w:r w:rsidR="005E7847">
        <w:t xml:space="preserve"> the synergies </w:t>
      </w:r>
      <w:r w:rsidR="007D49EA">
        <w:t>that can be gained</w:t>
      </w:r>
      <w:r w:rsidR="005E7847">
        <w:t xml:space="preserve"> when combining</w:t>
      </w:r>
      <w:r w:rsidR="00B53501">
        <w:t xml:space="preserve"> </w:t>
      </w:r>
      <w:r w:rsidR="00B53501">
        <w:rPr>
          <w:i/>
          <w:iCs/>
        </w:rPr>
        <w:t>in vivo</w:t>
      </w:r>
      <w:r w:rsidR="005E7847">
        <w:t xml:space="preserve"> imaging methods with oxygen sensing methods to </w:t>
      </w:r>
      <w:r w:rsidR="00480BD0">
        <w:t>validate</w:t>
      </w:r>
      <w:r w:rsidR="005E7847">
        <w:t xml:space="preserve"> mathematical models and </w:t>
      </w:r>
      <w:r w:rsidR="001B19B1">
        <w:t xml:space="preserve">to </w:t>
      </w:r>
      <w:r w:rsidR="005E7847">
        <w:t>further progress the assessment of microvascular oxygen exchange capability.</w:t>
      </w:r>
      <w:r w:rsidR="00B63F41">
        <w:t xml:space="preserve"> Evidently, the emergence of such imaging systems at high</w:t>
      </w:r>
      <w:r w:rsidR="005A2B2E">
        <w:t>er</w:t>
      </w:r>
      <w:r w:rsidR="00B63F41">
        <w:t xml:space="preserve"> </w:t>
      </w:r>
      <w:r w:rsidR="001B19B1">
        <w:t xml:space="preserve">spatial </w:t>
      </w:r>
      <w:r w:rsidR="00B63F41">
        <w:t>resolution</w:t>
      </w:r>
      <w:r w:rsidR="001B19B1">
        <w:t>s</w:t>
      </w:r>
      <w:r w:rsidR="00B63F41">
        <w:t xml:space="preserve"> will pose a great advantage in understanding the link between microvascular structure and its oxygenation potential in health and disease.</w:t>
      </w:r>
    </w:p>
    <w:p w14:paraId="0FC44C98" w14:textId="77777777" w:rsidR="0003670F" w:rsidRDefault="0003670F" w:rsidP="0003670F">
      <w:pPr>
        <w:pStyle w:val="Heading3"/>
        <w:spacing w:line="480" w:lineRule="auto"/>
        <w:jc w:val="both"/>
      </w:pPr>
      <w:r>
        <w:t>Data statement</w:t>
      </w:r>
    </w:p>
    <w:p w14:paraId="78BB157E" w14:textId="77777777" w:rsidR="0003670F" w:rsidRPr="003B3539" w:rsidRDefault="0003670F" w:rsidP="0003670F">
      <w:pPr>
        <w:spacing w:line="480" w:lineRule="auto"/>
        <w:jc w:val="both"/>
      </w:pPr>
      <w:r w:rsidRPr="003B3539">
        <w:t xml:space="preserve">The data supporting figures 7-9 is openly available from the University of Southampton repository at </w:t>
      </w:r>
      <w:r w:rsidRPr="007C5A4A">
        <w:t>http://doi.org/10.5258/SOTON/404926</w:t>
      </w:r>
      <w:r>
        <w:t>.</w:t>
      </w:r>
    </w:p>
    <w:p w14:paraId="36237E1B" w14:textId="0BEE5BBD" w:rsidR="00567131" w:rsidRDefault="00567131" w:rsidP="00EE3847">
      <w:pPr>
        <w:pStyle w:val="Heading3"/>
        <w:spacing w:line="480" w:lineRule="auto"/>
        <w:jc w:val="both"/>
      </w:pPr>
      <w:bookmarkStart w:id="0" w:name="_GoBack"/>
      <w:bookmarkEnd w:id="0"/>
      <w:r>
        <w:t>Acknowledgements</w:t>
      </w:r>
    </w:p>
    <w:p w14:paraId="079F78EA" w14:textId="53A89594" w:rsidR="00567131" w:rsidRDefault="00567131" w:rsidP="00EE3847">
      <w:pPr>
        <w:spacing w:line="480" w:lineRule="auto"/>
        <w:jc w:val="both"/>
        <w:rPr>
          <w:lang w:val="en"/>
        </w:rPr>
      </w:pPr>
      <w:r>
        <w:t>The authors would like to acknowledge funding by the Engineering and Physical Sciences Res</w:t>
      </w:r>
      <w:r w:rsidR="001B19B1">
        <w:t>e</w:t>
      </w:r>
      <w:r>
        <w:t xml:space="preserve">arch Council (EPSRC) for the </w:t>
      </w:r>
      <w:r w:rsidR="003044AE">
        <w:t>EPSRC doctoral training grant</w:t>
      </w:r>
      <w:r>
        <w:t xml:space="preserve"> of author B. Zeller-Plumhoff and the British Heart Foundation</w:t>
      </w:r>
      <w:r w:rsidR="003044AE">
        <w:t xml:space="preserve"> for grant PG/12/18/29453</w:t>
      </w:r>
      <w:r>
        <w:t>.</w:t>
      </w:r>
      <w:r w:rsidR="008450FE">
        <w:t xml:space="preserve"> The preliminary data of red blood cell imaging using phase contrast synchrotron</w:t>
      </w:r>
      <w:r w:rsidR="001B19B1">
        <w:t>-based</w:t>
      </w:r>
      <w:r w:rsidR="008450FE">
        <w:t xml:space="preserve"> computed tomography was obtained at the </w:t>
      </w:r>
      <w:r w:rsidR="001B19B1">
        <w:t xml:space="preserve">TOMCAT beamline of the </w:t>
      </w:r>
      <w:r w:rsidR="008450FE">
        <w:t>Swiss Light Source</w:t>
      </w:r>
      <w:r w:rsidR="001B19B1">
        <w:t xml:space="preserve"> (SLS)</w:t>
      </w:r>
      <w:r w:rsidR="004A1680">
        <w:t xml:space="preserve">. </w:t>
      </w:r>
      <w:r w:rsidR="004A1680">
        <w:rPr>
          <w:lang w:val="en"/>
        </w:rPr>
        <w:t>We acknowledge the Paul Scherrer Institut, Villigen, Switzerland for provision of synchrotron radiation beamtime at the TOMCAT beamline</w:t>
      </w:r>
      <w:r w:rsidR="001B19B1">
        <w:rPr>
          <w:lang w:val="en"/>
        </w:rPr>
        <w:t xml:space="preserve"> </w:t>
      </w:r>
      <w:r w:rsidR="004A1680">
        <w:rPr>
          <w:lang w:val="en"/>
        </w:rPr>
        <w:t>of the SLS and would like to thank Pablo Villanueva and Alessandra Patera for their assistance.</w:t>
      </w:r>
      <w:r w:rsidR="00F2713C">
        <w:rPr>
          <w:lang w:val="en"/>
        </w:rPr>
        <w:t xml:space="preserve"> Finally, we would like to thank </w:t>
      </w:r>
      <w:r w:rsidR="00F2713C">
        <w:rPr>
          <w:lang w:val="en"/>
        </w:rPr>
        <w:lastRenderedPageBreak/>
        <w:t xml:space="preserve">Prof. Ian Sinclair for the valuable discussions that enabled our work and the µ-VIS </w:t>
      </w:r>
      <w:r w:rsidR="001B19B1">
        <w:rPr>
          <w:lang w:val="en"/>
        </w:rPr>
        <w:t>X-ray I</w:t>
      </w:r>
      <w:r w:rsidR="00F2713C">
        <w:rPr>
          <w:lang w:val="en"/>
        </w:rPr>
        <w:t xml:space="preserve">maging </w:t>
      </w:r>
      <w:r w:rsidR="001B19B1">
        <w:rPr>
          <w:lang w:val="en"/>
        </w:rPr>
        <w:t>C</w:t>
      </w:r>
      <w:r w:rsidR="00F2713C">
        <w:rPr>
          <w:lang w:val="en"/>
        </w:rPr>
        <w:t>entre at the University of Southampton for providing the tools for image processing and meshing.</w:t>
      </w:r>
    </w:p>
    <w:p w14:paraId="1FC50B7B" w14:textId="1BA7F37B" w:rsidR="005E0B42" w:rsidRDefault="005E0B42" w:rsidP="00EE3847">
      <w:pPr>
        <w:pStyle w:val="Heading3"/>
        <w:spacing w:line="480" w:lineRule="auto"/>
        <w:jc w:val="both"/>
      </w:pPr>
      <w:r>
        <w:t>Competing interests</w:t>
      </w:r>
    </w:p>
    <w:p w14:paraId="531BFEF6" w14:textId="6F9112AE" w:rsidR="005E0B42" w:rsidRDefault="005E0B42" w:rsidP="00EE3847">
      <w:pPr>
        <w:spacing w:line="480" w:lineRule="auto"/>
        <w:jc w:val="both"/>
      </w:pPr>
      <w:r>
        <w:t>We have no competing interests.</w:t>
      </w:r>
    </w:p>
    <w:p w14:paraId="6B87D292" w14:textId="39F8BA62" w:rsidR="005E0B42" w:rsidRDefault="005E0B42" w:rsidP="00EE3847">
      <w:pPr>
        <w:pStyle w:val="Heading3"/>
        <w:spacing w:line="480" w:lineRule="auto"/>
        <w:jc w:val="both"/>
      </w:pPr>
      <w:r>
        <w:t>Authors’ contributions</w:t>
      </w:r>
    </w:p>
    <w:p w14:paraId="59D5B12F" w14:textId="7B70B6B4" w:rsidR="005E0B42" w:rsidRPr="005E0B42" w:rsidRDefault="005E0B42" w:rsidP="00EE3847">
      <w:pPr>
        <w:spacing w:line="480" w:lineRule="auto"/>
        <w:jc w:val="both"/>
      </w:pPr>
      <w:r>
        <w:t xml:space="preserve">BZP </w:t>
      </w:r>
      <w:r w:rsidR="00FE6644">
        <w:t xml:space="preserve">drafted the manuscript and created all original images. TR, GFC and PS helped draft the manuscript. </w:t>
      </w:r>
      <w:r>
        <w:t>All authors gave approval for final publication.</w:t>
      </w:r>
    </w:p>
    <w:p w14:paraId="3E87C18F" w14:textId="1E9060CE" w:rsidR="005134FE" w:rsidRDefault="005134FE" w:rsidP="00EE3847">
      <w:pPr>
        <w:pStyle w:val="Heading4"/>
        <w:spacing w:line="480" w:lineRule="auto"/>
        <w:jc w:val="both"/>
      </w:pPr>
      <w:r>
        <w:t>Appendix: Modelling oxygen diffusion</w:t>
      </w:r>
    </w:p>
    <w:p w14:paraId="791966F5" w14:textId="77777777" w:rsidR="005134FE" w:rsidRDefault="005134FE" w:rsidP="00EE3847">
      <w:pPr>
        <w:spacing w:line="480" w:lineRule="auto"/>
        <w:jc w:val="both"/>
      </w:pPr>
      <w:r>
        <w:t>The oxygen delivery to the tissue is driven mainly by diffusion, which is the process of molecules filling a space through random movement. In the steady state this process can be described relating flux to concentration. The relation of flux and concentration is described by Fick's first law</w:t>
      </w:r>
    </w:p>
    <w:p w14:paraId="5E8FC74D" w14:textId="77777777" w:rsidR="005134FE" w:rsidRDefault="005134FE" w:rsidP="00EE3847">
      <w:pPr>
        <w:spacing w:line="480" w:lineRule="auto"/>
        <w:jc w:val="both"/>
      </w:pPr>
      <m:oMathPara>
        <m:oMath>
          <m:r>
            <w:rPr>
              <w:rFonts w:ascii="Cambria Math" w:hAnsi="Cambria Math"/>
            </w:rPr>
            <m:t>J= -D</m:t>
          </m:r>
          <m:r>
            <m:rPr>
              <m:sty m:val="p"/>
            </m:rPr>
            <w:rPr>
              <w:rFonts w:ascii="Cambria Math" w:hAnsi="Cambria Math"/>
            </w:rPr>
            <m:t>∇</m:t>
          </m:r>
          <m:r>
            <w:rPr>
              <w:rFonts w:ascii="Cambria Math" w:hAnsi="Cambria Math"/>
            </w:rPr>
            <m:t>C,</m:t>
          </m:r>
        </m:oMath>
      </m:oMathPara>
    </w:p>
    <w:p w14:paraId="5F6D4950" w14:textId="0E6A0B5B" w:rsidR="00E5174E" w:rsidRPr="00830DDA" w:rsidRDefault="005134FE" w:rsidP="00EE3847">
      <w:pPr>
        <w:spacing w:line="480" w:lineRule="auto"/>
        <w:jc w:val="both"/>
      </w:pPr>
      <w:r>
        <w:t xml:space="preserve">with </w:t>
      </w:r>
      <m:oMath>
        <m:r>
          <w:rPr>
            <w:rFonts w:ascii="Cambria Math" w:hAnsi="Cambria Math"/>
          </w:rPr>
          <m:t>C</m:t>
        </m:r>
      </m:oMath>
      <w:r>
        <w:t xml:space="preserve"> the oxygen concentration, </w:t>
      </w:r>
      <m:oMath>
        <m:r>
          <w:rPr>
            <w:rFonts w:ascii="Cambria Math" w:hAnsi="Cambria Math"/>
          </w:rPr>
          <m:t>D</m:t>
        </m:r>
      </m:oMath>
      <w:r>
        <w:t xml:space="preserve"> its diffusion coefficient </w:t>
      </w:r>
      <w:r w:rsidR="001B19B1">
        <w:t>(</w:t>
      </w:r>
      <w:r>
        <w:t>in muscle tissue</w:t>
      </w:r>
      <w:r w:rsidR="001B19B1">
        <w:t>)</w:t>
      </w:r>
      <w:r>
        <w:t xml:space="preserve"> and </w:t>
      </w:r>
      <m:oMath>
        <m:r>
          <w:rPr>
            <w:rFonts w:ascii="Cambria Math" w:hAnsi="Cambria Math"/>
          </w:rPr>
          <m:t>J</m:t>
        </m:r>
      </m:oMath>
      <w:r>
        <w:t xml:space="preserve"> the oxygen flux </w:t>
      </w:r>
      <w:r>
        <w:fldChar w:fldCharType="begin">
          <w:fldData xml:space="preserve">PEVuZE5vdGU+PENpdGU+PEF1dGhvcj5BbC1TaGFtbWFyaTwvQXV0aG9yPjxZZWFyPjIwMTI8L1ll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</w:fldData>
        </w:fldChar>
      </w:r>
      <w:r w:rsidR="00BD3D64">
        <w:instrText xml:space="preserve"> ADDIN EN.CITE </w:instrText>
      </w:r>
      <w:r w:rsidR="00BD3D64">
        <w:fldChar w:fldCharType="begin">
          <w:fldData xml:space="preserve">PEVuZE5vdGU+PENpdGU+PEF1dGhvcj5BbC1TaGFtbWFyaTwvQXV0aG9yPjxZZWFyPjIwMTI8L1ll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</w:fldData>
        </w:fldChar>
      </w:r>
      <w:r w:rsidR="00BD3D64">
        <w:instrText xml:space="preserve"> ADDIN EN.CITE.DATA </w:instrText>
      </w:r>
      <w:r w:rsidR="00BD3D64">
        <w:fldChar w:fldCharType="end"/>
      </w:r>
      <w:r>
        <w:fldChar w:fldCharType="separate"/>
      </w:r>
      <w:r w:rsidR="00BD3D64">
        <w:rPr>
          <w:noProof/>
        </w:rPr>
        <w:t>(138)</w:t>
      </w:r>
      <w:r>
        <w:fldChar w:fldCharType="end"/>
      </w:r>
      <w:r>
        <w:t xml:space="preserve">. </w:t>
      </w:r>
      <w:r w:rsidR="001A7770" w:rsidRPr="00830DDA">
        <w:t>The concentration</w:t>
      </w:r>
      <m:oMath>
        <m:r>
          <m:rPr>
            <m:sty m:val="p"/>
          </m:rPr>
          <w:rPr>
            <w:rFonts w:ascii="Cambria Math" w:hAnsi="Cambria Math"/>
          </w:rPr>
          <m:t xml:space="preserve"> C(x,t)</m:t>
        </m:r>
      </m:oMath>
      <w:r w:rsidR="001A7770" w:rsidRPr="00830DDA">
        <w:t xml:space="preserve"> is dependent on space </w:t>
      </w:r>
      <m:oMath>
        <m:r>
          <m:rPr>
            <m:sty m:val="p"/>
          </m:rPr>
          <w:rPr>
            <w:rFonts w:ascii="Cambria Math" w:hAnsi="Cambria Math"/>
          </w:rPr>
          <m:t>x∈</m:t>
        </m:r>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3</m:t>
            </m:r>
          </m:sup>
        </m:sSup>
      </m:oMath>
      <w:r w:rsidR="001A7770" w:rsidRPr="00830DDA">
        <w:t xml:space="preserve"> and time </w:t>
      </w:r>
      <m:oMath>
        <m:r>
          <m:rPr>
            <m:sty m:val="p"/>
          </m:rPr>
          <w:rPr>
            <w:rFonts w:ascii="Cambria Math" w:hAnsi="Cambria Math"/>
          </w:rPr>
          <m:t>t</m:t>
        </m:r>
      </m:oMath>
      <w:r w:rsidR="001A7770" w:rsidRPr="00830DDA">
        <w:t>.</w:t>
      </w:r>
      <w:r w:rsidR="00115CE9" w:rsidRPr="00830DDA">
        <w:t xml:space="preserve"> </w:t>
      </w:r>
      <w:r w:rsidR="00E24602" w:rsidRPr="00830DDA">
        <w:t>The diffusion coefficient D(T) is in fact a matrix, which may be dependent on the direction and the temperature T of the muscle tissue. For simplicity, it is usually assumed that the diffusion process is isotropic and constant and thus, the matrix D is scalar. The diffusion coefficient is normally given at a norm body temperature of 37° and may vary between different intramuscular soft tissues, such as muscle fibre and interstitial tissue. It is commonly assumed that this variation is negligible and a con</w:t>
      </w:r>
      <w:r w:rsidR="00E5174E" w:rsidRPr="00830DDA">
        <w:t>stant value can be used instead</w:t>
      </w:r>
      <w:r w:rsidR="006C0F2C" w:rsidRPr="00830DDA">
        <w:t>.</w:t>
      </w:r>
    </w:p>
    <w:p w14:paraId="4CDDD061" w14:textId="619EDA59" w:rsidR="005134FE" w:rsidRDefault="005134FE" w:rsidP="00EE3847">
      <w:pPr>
        <w:spacing w:line="480" w:lineRule="auto"/>
        <w:jc w:val="both"/>
      </w:pPr>
      <w:r>
        <w:t xml:space="preserve">The relation of concentration </w:t>
      </w:r>
      <m:oMath>
        <m:r>
          <w:rPr>
            <w:rFonts w:ascii="Cambria Math" w:hAnsi="Cambria Math"/>
          </w:rPr>
          <m:t>C</m:t>
        </m:r>
      </m:oMath>
      <w:r>
        <w:t xml:space="preserve"> and partial pressure </w:t>
      </w:r>
      <m:oMath>
        <m:r>
          <w:rPr>
            <w:rFonts w:ascii="Cambria Math" w:hAnsi="Cambria Math"/>
          </w:rPr>
          <m:t>P</m:t>
        </m:r>
      </m:oMath>
      <w:r>
        <w:t xml:space="preserve"> can then be described using Henry's law</w:t>
      </w:r>
    </w:p>
    <w:p w14:paraId="748FF94B" w14:textId="77777777" w:rsidR="005134FE" w:rsidRDefault="005134FE" w:rsidP="00EE3847">
      <w:pPr>
        <w:spacing w:line="480" w:lineRule="auto"/>
        <w:jc w:val="both"/>
      </w:pPr>
      <m:oMathPara>
        <m:oMath>
          <m:r>
            <w:rPr>
              <w:rFonts w:ascii="Cambria Math" w:hAnsi="Cambria Math"/>
            </w:rPr>
            <m:t>C= αP,</m:t>
          </m:r>
        </m:oMath>
      </m:oMathPara>
    </w:p>
    <w:p w14:paraId="525BAD34" w14:textId="6E9FC23A" w:rsidR="005134FE" w:rsidRPr="00830DDA" w:rsidRDefault="005134FE" w:rsidP="00EE3847">
      <w:pPr>
        <w:spacing w:line="480" w:lineRule="auto"/>
        <w:jc w:val="both"/>
      </w:pPr>
      <w:r>
        <w:lastRenderedPageBreak/>
        <w:t xml:space="preserve">with </w:t>
      </w:r>
      <m:oMath>
        <m:r>
          <w:rPr>
            <w:rFonts w:ascii="Cambria Math" w:hAnsi="Cambria Math"/>
          </w:rPr>
          <m:t>α</m:t>
        </m:r>
      </m:oMath>
      <w:r w:rsidR="0011168A">
        <w:t xml:space="preserve"> being the coefficient of </w:t>
      </w:r>
      <w:r w:rsidR="0011168A" w:rsidRPr="00830DDA">
        <w:t>water</w:t>
      </w:r>
      <w:r w:rsidRPr="00830DDA">
        <w:t xml:space="preserve"> oxygen solubility </w:t>
      </w:r>
      <w:r w:rsidRPr="00830DDA">
        <w:fldChar w:fldCharType="begin">
          <w:fldData xml:space="preserve">PEVuZE5vdGU+PENpdGU+PEF1dGhvcj5BbC1TaGFtbWFyaTwvQXV0aG9yPjxZZWFyPjIwMTI8L1ll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</w:fldData>
        </w:fldChar>
      </w:r>
      <w:r w:rsidR="00BD3D64" w:rsidRPr="00830DDA">
        <w:instrText xml:space="preserve"> ADDIN EN.CITE </w:instrText>
      </w:r>
      <w:r w:rsidR="00BD3D64" w:rsidRPr="00830DDA">
        <w:fldChar w:fldCharType="begin">
          <w:fldData xml:space="preserve">PEVuZE5vdGU+PENpdGU+PEF1dGhvcj5BbC1TaGFtbWFyaTwvQXV0aG9yPjxZZWFyPjIwMTI8L1ll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</w:fldData>
        </w:fldChar>
      </w:r>
      <w:r w:rsidR="00BD3D64" w:rsidRPr="00830DDA">
        <w:instrText xml:space="preserve"> ADDIN EN.CITE.DATA </w:instrText>
      </w:r>
      <w:r w:rsidR="00BD3D64" w:rsidRPr="00830DDA">
        <w:fldChar w:fldCharType="end"/>
      </w:r>
      <w:r w:rsidRPr="00830DDA">
        <w:fldChar w:fldCharType="separate"/>
      </w:r>
      <w:r w:rsidR="00BD3D64" w:rsidRPr="00830DDA">
        <w:rPr>
          <w:noProof/>
        </w:rPr>
        <w:t>(138)</w:t>
      </w:r>
      <w:r w:rsidRPr="00830DDA">
        <w:fldChar w:fldCharType="end"/>
      </w:r>
      <w:r w:rsidRPr="00830DDA">
        <w:t>.</w:t>
      </w:r>
      <w:r w:rsidR="0011168A" w:rsidRPr="00830DDA">
        <w:t xml:space="preserve"> It is assumed in this case that both blood plasma and muscle tissue consist mainly of water and therefore the approximation of </w:t>
      </w:r>
      <m:oMath>
        <m:r>
          <m:rPr>
            <m:sty m:val="p"/>
          </m:rPr>
          <w:rPr>
            <w:rFonts w:ascii="Cambria Math" w:hAnsi="Cambria Math"/>
          </w:rPr>
          <m:t>α</m:t>
        </m:r>
      </m:oMath>
      <w:r w:rsidR="0011168A" w:rsidRPr="00830DDA">
        <w:t xml:space="preserve"> as the water oxygen solubility coefficient is sufficiently accurate.</w:t>
      </w:r>
    </w:p>
    <w:p w14:paraId="04A822AB" w14:textId="38526843" w:rsidR="001A7770" w:rsidRDefault="00E24602" w:rsidP="00EE3847">
      <w:pPr>
        <w:spacing w:line="480" w:lineRule="auto"/>
        <w:jc w:val="both"/>
      </w:pPr>
      <w:r w:rsidRPr="00830DDA">
        <w:t>The change in oxygen concentration at any point in the muscle tissue over time is given by the spatial change in oxygen flux and the oxygen consumption at this point in space.</w:t>
      </w:r>
      <w:r>
        <w:rPr>
          <w:i/>
        </w:rPr>
        <w:t xml:space="preserve"> </w:t>
      </w:r>
      <w:r w:rsidR="00115CE9">
        <w:t xml:space="preserve">This is the process described in the schematic in figure 3. </w:t>
      </w:r>
    </w:p>
    <w:p w14:paraId="22108094" w14:textId="354FFC23" w:rsidR="005134FE" w:rsidRDefault="005134FE" w:rsidP="00EE3847">
      <w:pPr>
        <w:spacing w:line="480" w:lineRule="auto"/>
        <w:jc w:val="both"/>
      </w:pPr>
      <w:r>
        <w:t>The conservation of oxygen is then given by</w:t>
      </w:r>
      <w:r w:rsidR="001A7770">
        <w:t xml:space="preserve"> the diffusion-reaction equation</w:t>
      </w:r>
    </w:p>
    <w:p w14:paraId="6E217BB0" w14:textId="77777777" w:rsidR="005134FE" w:rsidRDefault="00AF388A" w:rsidP="00E24602">
      <w:pPr>
        <w:spacing w:line="480" w:lineRule="auto"/>
        <w:jc w:val="center"/>
      </w:pPr>
      <m:oMath>
        <m:f>
          <m:fPr>
            <m:ctrlPr>
              <w:rPr>
                <w:rFonts w:ascii="Cambria Math" w:hAnsi="Cambria Math"/>
                <w:i/>
              </w:rPr>
            </m:ctrlPr>
          </m:fPr>
          <m:num>
            <m:r>
              <w:rPr>
                <w:rFonts w:ascii="Cambria Math" w:hAnsi="Cambria Math"/>
              </w:rPr>
              <m:t>∂C</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D</m:t>
            </m:r>
            <m:r>
              <m:rPr>
                <m:sty m:val="p"/>
              </m:rPr>
              <w:rPr>
                <w:rFonts w:ascii="Cambria Math" w:hAnsi="Cambria Math"/>
              </w:rPr>
              <m:t>∇</m:t>
            </m:r>
            <m:r>
              <w:rPr>
                <w:rFonts w:ascii="Cambria Math" w:hAnsi="Cambria Math"/>
              </w:rPr>
              <m:t>C</m:t>
            </m:r>
          </m:e>
        </m:d>
        <m:r>
          <w:rPr>
            <w:rFonts w:ascii="Cambria Math" w:hAnsi="Cambria Math"/>
          </w:rPr>
          <m:t>-M(C)</m:t>
        </m:r>
      </m:oMath>
      <w:r w:rsidR="005134FE">
        <w:t>,</w:t>
      </w:r>
    </w:p>
    <w:p w14:paraId="15930B8C" w14:textId="322D05E9" w:rsidR="005134FE" w:rsidRDefault="005134FE" w:rsidP="00EE3847">
      <w:pPr>
        <w:spacing w:line="480" w:lineRule="auto"/>
        <w:jc w:val="both"/>
      </w:pPr>
      <w:r>
        <w:t xml:space="preserve">or in terms of the oxygen's partial pressure </w:t>
      </w:r>
      <w:r>
        <w:fldChar w:fldCharType="begin">
          <w:fldData xml:space="preserve">PEVuZE5vdGU+PENpdGU+PEF1dGhvcj5BbC1TaGFtbWFyaTwvQXV0aG9yPjxZZWFyPjIwMTI8L1ll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</w:fldData>
        </w:fldChar>
      </w:r>
      <w:r w:rsidR="00BD3D64">
        <w:instrText xml:space="preserve"> ADDIN EN.CITE </w:instrText>
      </w:r>
      <w:r w:rsidR="00BD3D64">
        <w:fldChar w:fldCharType="begin">
          <w:fldData xml:space="preserve">PEVuZE5vdGU+PENpdGU+PEF1dGhvcj5BbC1TaGFtbWFyaTwvQXV0aG9yPjxZZWFyPjIwMTI8L1ll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</w:fldData>
        </w:fldChar>
      </w:r>
      <w:r w:rsidR="00BD3D64">
        <w:instrText xml:space="preserve"> ADDIN EN.CITE.DATA </w:instrText>
      </w:r>
      <w:r w:rsidR="00BD3D64">
        <w:fldChar w:fldCharType="end"/>
      </w:r>
      <w:r>
        <w:fldChar w:fldCharType="separate"/>
      </w:r>
      <w:r w:rsidR="00BD3D64">
        <w:rPr>
          <w:noProof/>
        </w:rPr>
        <w:t>(138)</w:t>
      </w:r>
      <w:r>
        <w:fldChar w:fldCharType="end"/>
      </w:r>
    </w:p>
    <w:p w14:paraId="452EB008" w14:textId="7558611D" w:rsidR="005134FE" w:rsidRPr="00B33FEC" w:rsidRDefault="00AF388A" w:rsidP="001556D9">
      <w:pPr>
        <w:pStyle w:val="Caption"/>
        <w:ind w:left="2160" w:firstLine="720"/>
        <w:jc w:val="center"/>
        <w:rPr>
          <w:sz w:val="22"/>
          <w:szCs w:val="22"/>
        </w:rPr>
      </w:pPr>
      <m:oMath>
        <m:f>
          <m:fPr>
            <m:ctrlPr>
              <w:rPr>
                <w:rFonts w:ascii="Cambria Math" w:hAnsi="Cambria Math"/>
                <w:color w:val="auto"/>
                <w:sz w:val="22"/>
                <w:szCs w:val="22"/>
              </w:rPr>
            </m:ctrlPr>
          </m:fPr>
          <m:num>
            <m:r>
              <w:rPr>
                <w:rFonts w:ascii="Cambria Math" w:hAnsi="Cambria Math"/>
                <w:color w:val="auto"/>
                <w:sz w:val="22"/>
                <w:szCs w:val="22"/>
              </w:rPr>
              <m:t>∂P</m:t>
            </m:r>
          </m:num>
          <m:den>
            <m:r>
              <w:rPr>
                <w:rFonts w:ascii="Cambria Math" w:hAnsi="Cambria Math"/>
                <w:color w:val="auto"/>
                <w:sz w:val="22"/>
                <w:szCs w:val="22"/>
              </w:rPr>
              <m:t>∂t</m:t>
            </m:r>
          </m:den>
        </m:f>
        <m:r>
          <w:rPr>
            <w:rFonts w:ascii="Cambria Math" w:hAnsi="Cambria Math"/>
            <w:color w:val="auto"/>
            <w:sz w:val="22"/>
            <w:szCs w:val="22"/>
          </w:rPr>
          <m:t>=∇∙</m:t>
        </m:r>
        <m:d>
          <m:dPr>
            <m:ctrlPr>
              <w:rPr>
                <w:rFonts w:ascii="Cambria Math" w:hAnsi="Cambria Math"/>
                <w:color w:val="auto"/>
                <w:sz w:val="22"/>
                <w:szCs w:val="22"/>
              </w:rPr>
            </m:ctrlPr>
          </m:dPr>
          <m:e>
            <m:r>
              <w:rPr>
                <w:rFonts w:ascii="Cambria Math" w:hAnsi="Cambria Math"/>
                <w:color w:val="auto"/>
                <w:sz w:val="22"/>
                <w:szCs w:val="22"/>
              </w:rPr>
              <m:t>αD∇P</m:t>
            </m:r>
          </m:e>
        </m:d>
        <m:r>
          <w:rPr>
            <w:rFonts w:ascii="Cambria Math" w:hAnsi="Cambria Math"/>
            <w:color w:val="auto"/>
            <w:sz w:val="22"/>
            <w:szCs w:val="22"/>
          </w:rPr>
          <m:t>-</m:t>
        </m:r>
        <m:sSub>
          <m:sSubPr>
            <m:ctrlPr>
              <w:rPr>
                <w:rFonts w:ascii="Cambria Math" w:hAnsi="Cambria Math"/>
                <w:color w:val="auto"/>
                <w:sz w:val="22"/>
                <w:szCs w:val="22"/>
              </w:rPr>
            </m:ctrlPr>
          </m:sSubPr>
          <m:e>
            <m:r>
              <w:rPr>
                <w:rFonts w:ascii="Cambria Math" w:hAnsi="Cambria Math"/>
                <w:color w:val="auto"/>
                <w:sz w:val="22"/>
                <w:szCs w:val="22"/>
              </w:rPr>
              <m:t>M</m:t>
            </m:r>
          </m:e>
          <m:sub>
            <m:r>
              <w:rPr>
                <w:rFonts w:ascii="Cambria Math" w:hAnsi="Cambria Math"/>
                <w:color w:val="auto"/>
                <w:sz w:val="22"/>
                <w:szCs w:val="22"/>
              </w:rPr>
              <m:t>P</m:t>
            </m:r>
          </m:sub>
        </m:sSub>
        <m:d>
          <m:dPr>
            <m:ctrlPr>
              <w:rPr>
                <w:rFonts w:ascii="Cambria Math" w:hAnsi="Cambria Math"/>
                <w:color w:val="auto"/>
                <w:sz w:val="22"/>
                <w:szCs w:val="22"/>
              </w:rPr>
            </m:ctrlPr>
          </m:dPr>
          <m:e>
            <m:r>
              <w:rPr>
                <w:rFonts w:ascii="Cambria Math" w:hAnsi="Cambria Math"/>
                <w:color w:val="auto"/>
                <w:sz w:val="22"/>
                <w:szCs w:val="22"/>
              </w:rPr>
              <m:t>P</m:t>
            </m:r>
          </m:e>
        </m:d>
        <m:r>
          <w:rPr>
            <w:rFonts w:ascii="Cambria Math" w:hAnsi="Cambria Math"/>
            <w:color w:val="auto"/>
            <w:sz w:val="22"/>
            <w:szCs w:val="22"/>
          </w:rPr>
          <m:t>,</m:t>
        </m:r>
      </m:oMath>
      <w:r w:rsidR="001556D9">
        <w:rPr>
          <w:color w:val="auto"/>
          <w:sz w:val="22"/>
          <w:szCs w:val="22"/>
        </w:rPr>
        <w:t xml:space="preserve">   </w:t>
      </w:r>
      <w:r w:rsidR="001556D9">
        <w:rPr>
          <w:color w:val="auto"/>
          <w:sz w:val="22"/>
          <w:szCs w:val="22"/>
        </w:rPr>
        <w:tab/>
      </w:r>
      <w:r w:rsidR="001556D9">
        <w:rPr>
          <w:color w:val="auto"/>
          <w:sz w:val="22"/>
          <w:szCs w:val="22"/>
        </w:rPr>
        <w:tab/>
      </w:r>
      <w:r w:rsidR="001556D9">
        <w:rPr>
          <w:color w:val="auto"/>
          <w:sz w:val="22"/>
          <w:szCs w:val="22"/>
        </w:rPr>
        <w:tab/>
      </w:r>
      <w:r w:rsidR="001556D9">
        <w:rPr>
          <w:color w:val="auto"/>
          <w:sz w:val="22"/>
          <w:szCs w:val="22"/>
        </w:rPr>
        <w:tab/>
      </w:r>
      <w:r w:rsidR="00B33FEC" w:rsidRPr="00B33FEC">
        <w:rPr>
          <w:color w:val="auto"/>
          <w:sz w:val="22"/>
          <w:szCs w:val="22"/>
        </w:rPr>
        <w:t>(</w:t>
      </w:r>
      <w:r w:rsidR="00B33FEC" w:rsidRPr="00B33FEC">
        <w:rPr>
          <w:color w:val="auto"/>
          <w:sz w:val="22"/>
          <w:szCs w:val="22"/>
        </w:rPr>
        <w:fldChar w:fldCharType="begin"/>
      </w:r>
      <w:r w:rsidR="00B33FEC" w:rsidRPr="00B33FEC">
        <w:rPr>
          <w:color w:val="auto"/>
          <w:sz w:val="22"/>
          <w:szCs w:val="22"/>
        </w:rPr>
        <w:instrText xml:space="preserve"> SEQ ( \* ARABIC </w:instrText>
      </w:r>
      <w:r w:rsidR="00B33FEC" w:rsidRPr="00B33FEC">
        <w:rPr>
          <w:color w:val="auto"/>
          <w:sz w:val="22"/>
          <w:szCs w:val="22"/>
        </w:rPr>
        <w:fldChar w:fldCharType="separate"/>
      </w:r>
      <w:r w:rsidR="00B33FEC" w:rsidRPr="00B33FEC">
        <w:rPr>
          <w:noProof/>
          <w:color w:val="auto"/>
          <w:sz w:val="22"/>
          <w:szCs w:val="22"/>
        </w:rPr>
        <w:t>1</w:t>
      </w:r>
      <w:r w:rsidR="00B33FEC" w:rsidRPr="00B33FEC">
        <w:rPr>
          <w:color w:val="auto"/>
          <w:sz w:val="22"/>
          <w:szCs w:val="22"/>
        </w:rPr>
        <w:fldChar w:fldCharType="end"/>
      </w:r>
      <w:r w:rsidR="00B33FEC" w:rsidRPr="00B33FEC">
        <w:rPr>
          <w:color w:val="auto"/>
          <w:sz w:val="22"/>
          <w:szCs w:val="22"/>
        </w:rPr>
        <w:t>)</w:t>
      </w:r>
    </w:p>
    <w:p w14:paraId="2B240943" w14:textId="7B4C508E" w:rsidR="005134FE" w:rsidRDefault="005134FE" w:rsidP="00EE3847">
      <w:pPr>
        <w:spacing w:line="480" w:lineRule="auto"/>
        <w:jc w:val="both"/>
      </w:pPr>
      <w:r>
        <w:t xml:space="preserve">where </w:t>
      </w:r>
      <m:oMath>
        <m:r>
          <w:rPr>
            <w:rFonts w:ascii="Cambria Math" w:hAnsi="Cambria Math"/>
          </w:rPr>
          <m:t>M</m:t>
        </m:r>
      </m:oMath>
      <w:r>
        <w:t xml:space="preserve"> </w:t>
      </w:r>
      <w:r w:rsidRPr="00B33FEC">
        <w:t>and</w:t>
      </w:r>
      <w:r>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are the respective oxygen consumption functions of the skeletal muscle tissue. </w:t>
      </w:r>
      <w:r w:rsidR="00115CE9">
        <w:t xml:space="preserve"> </w:t>
      </w:r>
      <w:r w:rsidR="00115CE9" w:rsidRPr="00830DDA">
        <w:t>They may depend on the oxygen concentration/partial pressure.</w:t>
      </w:r>
      <w:r w:rsidR="00115CE9">
        <w:t xml:space="preserve"> </w:t>
      </w:r>
    </w:p>
    <w:p w14:paraId="20840777" w14:textId="7D804773" w:rsidR="005134FE" w:rsidRDefault="005134FE" w:rsidP="00EE3847">
      <w:pPr>
        <w:spacing w:line="480" w:lineRule="auto"/>
        <w:jc w:val="both"/>
      </w:pPr>
      <w:r>
        <w:t xml:space="preserve">In order to solve the above equations it is necessary to employ initial and boundary conditions. As the time derivate </w:t>
      </w:r>
      <m:oMath>
        <m:f>
          <m:fPr>
            <m:ctrlPr>
              <w:rPr>
                <w:rFonts w:ascii="Cambria Math" w:hAnsi="Cambria Math"/>
                <w:i/>
              </w:rPr>
            </m:ctrlPr>
          </m:fPr>
          <m:num>
            <m:r>
              <w:rPr>
                <w:rFonts w:ascii="Cambria Math" w:hAnsi="Cambria Math"/>
              </w:rPr>
              <m:t>∂P</m:t>
            </m:r>
          </m:num>
          <m:den>
            <m:r>
              <w:rPr>
                <w:rFonts w:ascii="Cambria Math" w:hAnsi="Cambria Math"/>
              </w:rPr>
              <m:t>∂t</m:t>
            </m:r>
          </m:den>
        </m:f>
      </m:oMath>
      <w:r>
        <w:t xml:space="preserve"> is first order, only one initial condition is required. On the other hand, </w:t>
      </w:r>
      <m:oMath>
        <m:r>
          <m:rPr>
            <m:sty m:val="p"/>
          </m:rPr>
          <w:rPr>
            <w:rFonts w:ascii="Cambria Math" w:hAnsi="Cambria Math"/>
          </w:rPr>
          <m:t>∇</m:t>
        </m:r>
        <m:r>
          <w:rPr>
            <w:rFonts w:ascii="Cambria Math" w:hAnsi="Cambria Math"/>
          </w:rPr>
          <m:t>∙</m:t>
        </m:r>
        <m:r>
          <m:rPr>
            <m:sty m:val="p"/>
          </m:rPr>
          <w:rPr>
            <w:rFonts w:ascii="Cambria Math" w:hAnsi="Cambria Math"/>
          </w:rPr>
          <m:t>∇</m:t>
        </m:r>
        <m:r>
          <w:rPr>
            <w:rFonts w:ascii="Cambria Math" w:hAnsi="Cambria Math"/>
          </w:rPr>
          <m:t>P=</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oMath>
      <w:r>
        <w:t xml:space="preserve"> is of second order and requires boundary conditions at all muscle tissue boundaries, i.e., here at the vessel-tissue boundary and at the outer tissue boundary. </w:t>
      </w:r>
    </w:p>
    <w:p w14:paraId="041F1595" w14:textId="483EBB4C" w:rsidR="005134FE" w:rsidRDefault="005134FE" w:rsidP="00EE3847">
      <w:pPr>
        <w:pStyle w:val="Heading6"/>
        <w:spacing w:line="480" w:lineRule="auto"/>
        <w:jc w:val="both"/>
      </w:pPr>
      <w:r>
        <w:t>Boundary and initial conditions</w:t>
      </w:r>
    </w:p>
    <w:p w14:paraId="378BB532" w14:textId="0836CA5B" w:rsidR="005134FE" w:rsidRDefault="005134FE" w:rsidP="00EE3847">
      <w:pPr>
        <w:spacing w:line="480" w:lineRule="auto"/>
        <w:jc w:val="both"/>
      </w:pPr>
      <w:r>
        <w:t xml:space="preserve">The flux of oxygen from the capillaries into the tissue is described by a flow along a concentration or partial pressure gradient </w:t>
      </w:r>
      <w:r>
        <w:fldChar w:fldCharType="begin">
          <w:fldData xml:space="preserve">PEVuZE5vdGU+PENpdGU+PEF1dGhvcj5BbC1TaGFtbWFyaTwvQXV0aG9yPjxZZWFyPjIwMTI8L1ll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</w:fldData>
        </w:fldChar>
      </w:r>
      <w:r w:rsidR="00BD3D64">
        <w:instrText xml:space="preserve"> ADDIN EN.CITE </w:instrText>
      </w:r>
      <w:r w:rsidR="00BD3D64">
        <w:fldChar w:fldCharType="begin">
          <w:fldData xml:space="preserve">PEVuZE5vdGU+PENpdGU+PEF1dGhvcj5BbC1TaGFtbWFyaTwvQXV0aG9yPjxZZWFyPjIwMTI8L1ll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</w:fldData>
        </w:fldChar>
      </w:r>
      <w:r w:rsidR="00BD3D64">
        <w:instrText xml:space="preserve"> ADDIN EN.CITE.DATA </w:instrText>
      </w:r>
      <w:r w:rsidR="00BD3D64">
        <w:fldChar w:fldCharType="end"/>
      </w:r>
      <w:r>
        <w:fldChar w:fldCharType="separate"/>
      </w:r>
      <w:r w:rsidR="00BD3D64">
        <w:rPr>
          <w:noProof/>
        </w:rPr>
        <w:t>(12, 13, 138)</w:t>
      </w:r>
      <w:r>
        <w:fldChar w:fldCharType="end"/>
      </w:r>
      <w:r>
        <w:t xml:space="preserve">, depending on the vessel permeability (process (2) in </w:t>
      </w:r>
      <w:r w:rsidR="00D447C3">
        <w:t>f</w:t>
      </w:r>
      <w:r>
        <w:t xml:space="preserve">igure 3). The permeability </w:t>
      </w:r>
      <w:r w:rsidR="00AC3664" w:rsidRPr="00F911D6">
        <w:t xml:space="preserve">of the wall to oxygen molecules </w:t>
      </w:r>
      <w:r w:rsidRPr="00F911D6">
        <w:t>can be described by a mass transfer coefficient</w:t>
      </w:r>
      <m:oMath>
        <m:r>
          <m:rPr>
            <m:sty m:val="p"/>
          </m:rPr>
          <w:rPr>
            <w:rFonts w:ascii="Cambria Math" w:hAnsi="Cambria Math"/>
          </w:rPr>
          <m:t xml:space="preserve"> k</m:t>
        </m:r>
      </m:oMath>
      <w:r w:rsidRPr="00F911D6">
        <w:t xml:space="preserve">, which depends on the </w:t>
      </w:r>
      <w:r w:rsidR="00AC3664" w:rsidRPr="00F911D6">
        <w:t xml:space="preserve">blood </w:t>
      </w:r>
      <w:r w:rsidRPr="00F911D6">
        <w:t>haematocrit</w:t>
      </w:r>
      <w:r w:rsidR="00AC3664" w:rsidRPr="00F911D6">
        <w:t>, the blood flow rate</w:t>
      </w:r>
      <w:r w:rsidRPr="00F911D6">
        <w:t xml:space="preserve"> and the type of vessel, i.e.,</w:t>
      </w:r>
      <w:r w:rsidR="00F47083" w:rsidRPr="00F911D6">
        <w:t xml:space="preserve"> capillary, arteriole or venule, and their radius</w:t>
      </w:r>
      <w:r w:rsidR="00F47083">
        <w:t xml:space="preserve"> </w:t>
      </w:r>
      <w:r>
        <w:fldChar w:fldCharType="begin">
          <w:fldData xml:space="preserve">PEVuZE5vdGU+PENpdGU+PEF1dGhvcj5Hb2xkbWFuPC9BdXRob3I+PFllYXI+MjAwODwvWWVhcj48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</w:fldData>
        </w:fldChar>
      </w:r>
      <w:r w:rsidR="00BD3D64">
        <w:instrText xml:space="preserve"> ADDIN EN.CITE </w:instrText>
      </w:r>
      <w:r w:rsidR="00BD3D64">
        <w:fldChar w:fldCharType="begin">
          <w:fldData xml:space="preserve">PEVuZE5vdGU+PENpdGU+PEF1dGhvcj5Hb2xkbWFuPC9BdXRob3I+PFllYXI+MjAwODwvWWVhcj48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</w:fldData>
        </w:fldChar>
      </w:r>
      <w:r w:rsidR="00BD3D64">
        <w:instrText xml:space="preserve"> ADDIN EN.CITE.DATA </w:instrText>
      </w:r>
      <w:r w:rsidR="00BD3D64">
        <w:fldChar w:fldCharType="end"/>
      </w:r>
      <w:r>
        <w:fldChar w:fldCharType="separate"/>
      </w:r>
      <w:r w:rsidR="00BD3D64">
        <w:rPr>
          <w:noProof/>
        </w:rPr>
        <w:t>(128)</w:t>
      </w:r>
      <w:r>
        <w:fldChar w:fldCharType="end"/>
      </w:r>
      <w:r>
        <w:t>. This boundary condition is given by</w:t>
      </w:r>
    </w:p>
    <w:p w14:paraId="05B2FE42" w14:textId="4E0994DE" w:rsidR="005134FE" w:rsidRDefault="005134FE" w:rsidP="00E24602">
      <w:pPr>
        <w:spacing w:line="480" w:lineRule="auto"/>
        <w:jc w:val="center"/>
      </w:pPr>
      <m:oMath>
        <m:r>
          <w:rPr>
            <w:rFonts w:ascii="Cambria Math" w:hAnsi="Cambria Math"/>
          </w:rPr>
          <m:t>-</m:t>
        </m:r>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v</m:t>
            </m:r>
          </m:sub>
        </m:sSub>
        <m:r>
          <w:rPr>
            <w:rFonts w:ascii="Cambria Math" w:hAnsi="Cambria Math"/>
          </w:rPr>
          <m:t>∙</m:t>
        </m:r>
        <m:d>
          <m:dPr>
            <m:ctrlPr>
              <w:rPr>
                <w:rFonts w:ascii="Cambria Math" w:hAnsi="Cambria Math"/>
                <w:i/>
              </w:rPr>
            </m:ctrlPr>
          </m:dPr>
          <m:e>
            <m:r>
              <w:rPr>
                <w:rFonts w:ascii="Cambria Math" w:hAnsi="Cambria Math"/>
              </w:rPr>
              <m:t>D</m:t>
            </m:r>
            <m:r>
              <m:rPr>
                <m:sty m:val="p"/>
              </m:rPr>
              <w:rPr>
                <w:rFonts w:ascii="Cambria Math" w:hAnsi="Cambria Math"/>
              </w:rPr>
              <m:t>∇</m:t>
            </m:r>
            <m:r>
              <w:rPr>
                <w:rFonts w:ascii="Cambria Math" w:hAnsi="Cambria Math"/>
              </w:rPr>
              <m:t>P</m:t>
            </m:r>
          </m:e>
        </m:d>
        <m:r>
          <w:rPr>
            <w:rFonts w:ascii="Cambria Math" w:hAnsi="Cambria Math"/>
          </w:rPr>
          <m:t>=k</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P</m:t>
            </m:r>
          </m:e>
        </m:d>
      </m:oMath>
      <w:r w:rsidR="001B19B1">
        <w:t>,</w:t>
      </w:r>
    </w:p>
    <w:p w14:paraId="3ED0DB34" w14:textId="01B29590" w:rsidR="005134FE" w:rsidRPr="00AC3664" w:rsidRDefault="005134FE" w:rsidP="00EE3847">
      <w:pPr>
        <w:spacing w:line="480" w:lineRule="auto"/>
        <w:jc w:val="both"/>
        <w:rPr>
          <w:i/>
        </w:rPr>
      </w:pPr>
      <w:r>
        <w:lastRenderedPageBreak/>
        <w:t xml:space="preserve">where </w:t>
      </w:r>
      <m:oMath>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v</m:t>
            </m:r>
          </m:sub>
        </m:sSub>
      </m:oMath>
      <w:r>
        <w:t xml:space="preserve"> is the unit normal vector to the vessel boundary, </w:t>
      </w:r>
      <m:oMath>
        <m:r>
          <w:rPr>
            <w:rFonts w:ascii="Cambria Math" w:hAnsi="Cambria Math"/>
          </w:rPr>
          <m:t>P</m:t>
        </m:r>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t xml:space="preserve"> are the oxygen partial pressures at time</w:t>
      </w:r>
      <m:oMath>
        <m:r>
          <w:rPr>
            <w:rFonts w:ascii="Cambria Math" w:hAnsi="Cambria Math"/>
          </w:rPr>
          <m:t xml:space="preserve"> t</m:t>
        </m:r>
      </m:oMath>
      <w:r>
        <w:t xml:space="preserve"> and at the onset </w:t>
      </w:r>
      <w:r w:rsidRPr="00B52F5F">
        <w:t>(</w:t>
      </w:r>
      <w:r>
        <w:rPr>
          <w:i/>
          <w:iCs/>
        </w:rPr>
        <w:t>t</w:t>
      </w:r>
      <w:r w:rsidRPr="00022D3B">
        <w:t xml:space="preserve"> = 0)</w:t>
      </w:r>
      <w:r w:rsidRPr="00B52F5F">
        <w:t xml:space="preserve">, </w:t>
      </w:r>
      <w:r>
        <w:t xml:space="preserve">respectively, and </w:t>
      </w:r>
      <m:oMath>
        <m:r>
          <w:rPr>
            <w:rFonts w:ascii="Cambria Math" w:hAnsi="Cambria Math"/>
          </w:rPr>
          <m:t>D</m:t>
        </m:r>
      </m:oMath>
      <w:r>
        <w:t xml:space="preserve"> is the diffusion coefficient</w:t>
      </w:r>
      <w:r w:rsidRPr="00C93919">
        <w:t>.</w:t>
      </w:r>
      <w:r w:rsidR="00AC3664" w:rsidRPr="00C93919">
        <w:t xml:space="preserve"> </w:t>
      </w:r>
      <w:r w:rsidR="004105D8" w:rsidRPr="00C93919">
        <w:t xml:space="preserve">In most cases, k is assumed constant and given by an experimentally determined value (from the literature). This approximation will be valid in most cases; however, in pathological cases where endothelial function is restricted k may play a major role for oxygen supply and must thus be determined. A number of mathematical models have been employed to investigate the influence of different factors on the permeability coefficient, but no uniform formula has been proposed to date. For more information see the review of Goldman </w:t>
      </w:r>
      <w:r w:rsidR="00F47083" w:rsidRPr="00C93919">
        <w:fldChar w:fldCharType="begin">
          <w:fldData xml:space="preserve">PEVuZE5vdGU+PENpdGU+PEF1dGhvcj5Hb2xkbWFuPC9BdXRob3I+PFllYXI+MjAwODwvWWVhcj48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</w:fldData>
        </w:fldChar>
      </w:r>
      <w:r w:rsidR="00BD3D64">
        <w:instrText xml:space="preserve"> ADDIN EN.CITE </w:instrText>
      </w:r>
      <w:r w:rsidR="00BD3D64">
        <w:fldChar w:fldCharType="begin">
          <w:fldData xml:space="preserve">PEVuZE5vdGU+PENpdGU+PEF1dGhvcj5Hb2xkbWFuPC9BdXRob3I+PFllYXI+MjAwODwvWWVhcj48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</w:fldData>
        </w:fldChar>
      </w:r>
      <w:r w:rsidR="00BD3D64">
        <w:instrText xml:space="preserve"> ADDIN EN.CITE.DATA </w:instrText>
      </w:r>
      <w:r w:rsidR="00BD3D64">
        <w:fldChar w:fldCharType="end"/>
      </w:r>
      <w:r w:rsidR="00F47083" w:rsidRPr="00C93919">
        <w:fldChar w:fldCharType="separate"/>
      </w:r>
      <w:r w:rsidR="00BD3D64">
        <w:rPr>
          <w:noProof/>
        </w:rPr>
        <w:t>(128)</w:t>
      </w:r>
      <w:r w:rsidR="00F47083" w:rsidRPr="00C93919">
        <w:fldChar w:fldCharType="end"/>
      </w:r>
      <w:r w:rsidR="00F47083" w:rsidRPr="00C93919">
        <w:t>.</w:t>
      </w:r>
    </w:p>
    <w:p w14:paraId="6D7640B1" w14:textId="77777777" w:rsidR="005134FE" w:rsidRDefault="005134FE" w:rsidP="00EE3847">
      <w:pPr>
        <w:spacing w:line="480" w:lineRule="auto"/>
        <w:jc w:val="both"/>
      </w:pPr>
      <w:r>
        <w:t>The boundary conditions are usually imposed at the outer tissue boundary as a no-flux boundary condition:</w:t>
      </w:r>
    </w:p>
    <w:p w14:paraId="6C9CA83B" w14:textId="72955D25" w:rsidR="005134FE" w:rsidRDefault="005134FE" w:rsidP="004105D8">
      <w:pPr>
        <w:spacing w:line="480" w:lineRule="auto"/>
        <w:jc w:val="center"/>
      </w:pPr>
      <m:oMath>
        <m:r>
          <w:rPr>
            <w:rFonts w:ascii="Cambria Math" w:hAnsi="Cambria Math"/>
          </w:rPr>
          <m:t>-</m:t>
        </m:r>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0</m:t>
            </m:r>
          </m:sub>
        </m:sSub>
        <m:r>
          <w:rPr>
            <w:rFonts w:ascii="Cambria Math" w:hAnsi="Cambria Math"/>
          </w:rPr>
          <m:t>∙</m:t>
        </m:r>
        <m:r>
          <m:rPr>
            <m:sty m:val="p"/>
          </m:rPr>
          <w:rPr>
            <w:rFonts w:ascii="Cambria Math" w:hAnsi="Cambria Math"/>
          </w:rPr>
          <m:t>∇</m:t>
        </m:r>
        <m:r>
          <w:rPr>
            <w:rFonts w:ascii="Cambria Math" w:hAnsi="Cambria Math"/>
          </w:rPr>
          <m:t>P=0</m:t>
        </m:r>
      </m:oMath>
      <w:r w:rsidR="001B19B1">
        <w:t>,</w:t>
      </w:r>
    </w:p>
    <w:p w14:paraId="50EEC8DB" w14:textId="62F91C2A" w:rsidR="005134FE" w:rsidRPr="00C93919" w:rsidRDefault="005134FE" w:rsidP="00EE3847">
      <w:pPr>
        <w:spacing w:line="480" w:lineRule="auto"/>
        <w:jc w:val="both"/>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is the unit normal vector to the outer tissue surface. This means that all oxygen supplied by the blood vessels in one muscle stays within this muscle.</w:t>
      </w:r>
      <w:r w:rsidR="00D447C3">
        <w:t xml:space="preserve"> </w:t>
      </w:r>
      <w:r w:rsidR="00D447C3" w:rsidRPr="00C93919">
        <w:t>This will usually be the case, as diffusion distances for oxygen are small.</w:t>
      </w:r>
    </w:p>
    <w:p w14:paraId="739C6946" w14:textId="77777777" w:rsidR="005134FE" w:rsidRPr="000E6513" w:rsidRDefault="005134FE" w:rsidP="00EE3847">
      <w:pPr>
        <w:spacing w:line="480" w:lineRule="auto"/>
        <w:jc w:val="both"/>
      </w:pPr>
      <w:r>
        <w:t xml:space="preserve">The initial conditions for the model can then </w:t>
      </w:r>
      <w:r w:rsidRPr="000E6513">
        <w:t>be set to</w:t>
      </w:r>
    </w:p>
    <w:p w14:paraId="527F9BF6" w14:textId="77777777" w:rsidR="005134FE" w:rsidRPr="000E6513" w:rsidRDefault="005134FE" w:rsidP="004105D8">
      <w:pPr>
        <w:spacing w:line="480" w:lineRule="auto"/>
        <w:jc w:val="center"/>
      </w:p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rest</m:t>
            </m:r>
          </m:sub>
        </m:sSub>
      </m:oMath>
      <w:r w:rsidRPr="000E6513">
        <w:t xml:space="preserve"> in </w:t>
      </w:r>
      <m:oMath>
        <m:sSub>
          <m:sSubPr>
            <m:ctrlPr>
              <w:rPr>
                <w:rFonts w:ascii="Cambria Math" w:hAnsi="Cambria Math"/>
                <w:i/>
              </w:rPr>
            </m:ctrlPr>
          </m:sSubPr>
          <m:e>
            <m:r>
              <w:rPr>
                <w:rFonts w:ascii="Cambria Math" w:hAnsi="Cambria Math"/>
              </w:rPr>
              <m:t>Ω</m:t>
            </m:r>
          </m:e>
          <m:sub>
            <m:r>
              <w:rPr>
                <w:rFonts w:ascii="Cambria Math" w:hAnsi="Cambria Math"/>
              </w:rPr>
              <m:t>tissue</m:t>
            </m:r>
          </m:sub>
        </m:sSub>
        <m:r>
          <w:rPr>
            <w:rFonts w:ascii="Cambria Math" w:hAnsi="Cambria Math"/>
          </w:rPr>
          <m:t xml:space="preserve"> </m:t>
        </m:r>
      </m:oMath>
      <w:r w:rsidRPr="000E6513">
        <w:t xml:space="preserve">at </w:t>
      </w:r>
      <m:oMath>
        <m:r>
          <w:rPr>
            <w:rFonts w:ascii="Cambria Math" w:hAnsi="Cambria Math"/>
          </w:rPr>
          <m:t>t=0</m:t>
        </m:r>
      </m:oMath>
    </w:p>
    <w:p w14:paraId="048F1E0A" w14:textId="77777777" w:rsidR="005134FE" w:rsidRPr="001F0A9E" w:rsidRDefault="005134FE" w:rsidP="00EE3847">
      <w:pPr>
        <w:spacing w:line="480" w:lineRule="auto"/>
        <w:jc w:val="both"/>
        <w:rPr>
          <w:highlight w:val="yellow"/>
        </w:rPr>
      </w:pPr>
      <w:r>
        <w:t>w</w:t>
      </w:r>
      <w:r w:rsidRPr="000E6513">
        <w:t xml:space="preserve">ith </w:t>
      </w:r>
      <m:oMath>
        <m:sSub>
          <m:sSubPr>
            <m:ctrlPr>
              <w:rPr>
                <w:rFonts w:ascii="Cambria Math" w:hAnsi="Cambria Math"/>
                <w:i/>
              </w:rPr>
            </m:ctrlPr>
          </m:sSubPr>
          <m:e>
            <m:r>
              <w:rPr>
                <w:rFonts w:ascii="Cambria Math" w:hAnsi="Cambria Math"/>
              </w:rPr>
              <m:t>P</m:t>
            </m:r>
          </m:e>
          <m:sub>
            <m:r>
              <w:rPr>
                <w:rFonts w:ascii="Cambria Math" w:hAnsi="Cambria Math"/>
              </w:rPr>
              <m:t>rest</m:t>
            </m:r>
          </m:sub>
        </m:sSub>
      </m:oMath>
      <w:r w:rsidRPr="000E6513">
        <w:t>being the muscle partial oxygen pressure</w:t>
      </w:r>
      <w:r>
        <w:t xml:space="preserve"> at rest.</w:t>
      </w:r>
    </w:p>
    <w:p w14:paraId="018007CE" w14:textId="4455D7A0" w:rsidR="005134FE" w:rsidRDefault="005134FE" w:rsidP="00EE3847">
      <w:pPr>
        <w:pStyle w:val="Heading3"/>
        <w:spacing w:line="480" w:lineRule="auto"/>
        <w:jc w:val="both"/>
      </w:pPr>
      <w:r>
        <w:t>Oxygen tissue metabolism</w:t>
      </w:r>
    </w:p>
    <w:p w14:paraId="27B816B8" w14:textId="2BCB6895" w:rsidR="005134FE" w:rsidRPr="004562D6" w:rsidRDefault="005134FE" w:rsidP="00EE3847">
      <w:pPr>
        <w:spacing w:line="480" w:lineRule="auto"/>
        <w:jc w:val="both"/>
      </w:pPr>
      <w:r>
        <w:t xml:space="preserve">The consumption of oxygen within tissue ((3) in </w:t>
      </w:r>
      <w:r w:rsidR="00F47083">
        <w:t>f</w:t>
      </w:r>
      <w:r>
        <w:t>igure 3) is usually described using Michaelis-Menten kinetics:</w:t>
      </w:r>
    </w:p>
    <w:p w14:paraId="5C4C631D" w14:textId="796758B0" w:rsidR="005134FE" w:rsidRPr="004562D6" w:rsidRDefault="005134FE" w:rsidP="004105D8">
      <w:pPr>
        <w:spacing w:line="480" w:lineRule="auto"/>
        <w:jc w:val="center"/>
      </w:pPr>
      <m:oMath>
        <m:r>
          <w:rPr>
            <w:rFonts w:ascii="Cambria Math" w:hAnsi="Cambria Math"/>
          </w:rPr>
          <m:t>M(P)=</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P</m:t>
            </m:r>
          </m:num>
          <m:den>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50</m:t>
                </m:r>
              </m:sub>
            </m:sSub>
          </m:den>
        </m:f>
      </m:oMath>
      <w:r w:rsidR="008200CB">
        <w:t>,</w:t>
      </w:r>
    </w:p>
    <w:p w14:paraId="798345CE" w14:textId="0BC5CE11" w:rsidR="005134FE" w:rsidRPr="00F47083" w:rsidRDefault="005134FE" w:rsidP="00EE3847">
      <w:pPr>
        <w:autoSpaceDE w:val="0"/>
        <w:autoSpaceDN w:val="0"/>
        <w:adjustRightInd w:val="0"/>
        <w:spacing w:after="0" w:line="480" w:lineRule="auto"/>
        <w:jc w:val="both"/>
        <w:rPr>
          <w:i/>
          <w:noProof/>
        </w:rPr>
      </w:pPr>
      <w:r>
        <w:t xml:space="preserve">where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t xml:space="preserve"> is the maximum oxygen consumption rate within the tissue and </w:t>
      </w:r>
      <m:oMath>
        <m:sSub>
          <m:sSubPr>
            <m:ctrlPr>
              <w:rPr>
                <w:rFonts w:ascii="Cambria Math" w:hAnsi="Cambria Math"/>
                <w:i/>
              </w:rPr>
            </m:ctrlPr>
          </m:sSubPr>
          <m:e>
            <m:r>
              <w:rPr>
                <w:rFonts w:ascii="Cambria Math" w:hAnsi="Cambria Math"/>
              </w:rPr>
              <m:t>P</m:t>
            </m:r>
          </m:e>
          <m:sub>
            <m:r>
              <w:rPr>
                <w:rFonts w:ascii="Cambria Math" w:hAnsi="Cambria Math"/>
              </w:rPr>
              <m:t>50</m:t>
            </m:r>
          </m:sub>
        </m:sSub>
      </m:oMath>
      <w:r>
        <w:t xml:space="preserve"> the oxygen pressure at half-maximal consumption. </w:t>
      </w:r>
      <m:oMath>
        <m:sSub>
          <m:sSubPr>
            <m:ctrlPr>
              <w:rPr>
                <w:rFonts w:ascii="Cambria Math" w:hAnsi="Cambria Math"/>
                <w:i/>
              </w:rPr>
            </m:ctrlPr>
          </m:sSubPr>
          <m:e>
            <m:r>
              <w:rPr>
                <w:rFonts w:ascii="Cambria Math" w:hAnsi="Cambria Math"/>
              </w:rPr>
              <m:t>P</m:t>
            </m:r>
          </m:e>
          <m:sub>
            <m:r>
              <w:rPr>
                <w:rFonts w:ascii="Cambria Math" w:hAnsi="Cambria Math"/>
              </w:rPr>
              <m:t>50</m:t>
            </m:r>
          </m:sub>
        </m:sSub>
      </m:oMath>
      <w:r>
        <w:t xml:space="preserve"> is usually found to be 0.5–1.0 mmHg </w:t>
      </w:r>
      <w:r>
        <w:fldChar w:fldCharType="begin">
          <w:fldData xml:space="preserve">PEVuZE5vdGU+PENpdGU+PEF1dGhvcj5Hb2xkbWFuPC9BdXRob3I+PFllYXI+MjAwODwvWWVhcj48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</w:fldData>
        </w:fldChar>
      </w:r>
      <w:r w:rsidR="00BD3D64">
        <w:instrText xml:space="preserve"> ADDIN EN.CITE </w:instrText>
      </w:r>
      <w:r w:rsidR="00BD3D64">
        <w:fldChar w:fldCharType="begin">
          <w:fldData xml:space="preserve">PEVuZE5vdGU+PENpdGU+PEF1dGhvcj5Hb2xkbWFuPC9BdXRob3I+PFllYXI+MjAwODwvWWVhcj48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</w:fldData>
        </w:fldChar>
      </w:r>
      <w:r w:rsidR="00BD3D64">
        <w:instrText xml:space="preserve"> ADDIN EN.CITE.DATA </w:instrText>
      </w:r>
      <w:r w:rsidR="00BD3D64">
        <w:fldChar w:fldCharType="end"/>
      </w:r>
      <w:r>
        <w:fldChar w:fldCharType="separate"/>
      </w:r>
      <w:r w:rsidR="00BD3D64">
        <w:rPr>
          <w:noProof/>
        </w:rPr>
        <w:t>(128)</w:t>
      </w:r>
      <w:r>
        <w:fldChar w:fldCharType="end"/>
      </w:r>
      <w:r>
        <w:t xml:space="preserve"> and can be determined </w:t>
      </w:r>
      <w:r>
        <w:lastRenderedPageBreak/>
        <w:t xml:space="preserve">experimentally by methods described in </w:t>
      </w:r>
      <w:r>
        <w:fldChar w:fldCharType="begin"/>
      </w:r>
      <w:r w:rsidR="00BD3D64">
        <w:instrText xml:space="preserve"> ADDIN EN.CITE &lt;EndNote&gt;&lt;Cite&gt;&lt;Author&gt;Pittman&lt;/Author&gt;&lt;Year&gt;2011&lt;/Year&gt;&lt;RecNum&gt;284&lt;/RecNum&gt;&lt;DisplayText&gt;(158)&lt;/DisplayText&gt;&lt;record&gt;&lt;rec-number&gt;284&lt;/rec-number&gt;&lt;foreign-keys&gt;&lt;key app="EN" db-id="rds90pspit2frzeresr5szedf5psfw2pa9zd" timestamp="1454005433"&gt;284&lt;/key&gt;&lt;/foreign-keys&gt;&lt;ref-type name="Journal Article"&gt;17&lt;/ref-type&gt;&lt;contributors&gt;&lt;authors&gt;&lt;author&gt;Pittman, R. N.&lt;/author&gt;&lt;/authors&gt;&lt;/contributors&gt;&lt;auth-address&gt;Department of Physiology and Biophysics, Virginia Commonwealth University, Richmond, VA 23298, USA. pittman@vcu.edu&lt;/auth-address&gt;&lt;titles&gt;&lt;title&gt;Oxygen gradients in the microcirculation&lt;/title&gt;&lt;secondary-title&gt;Acta Physiol (Oxf)&lt;/secondary-title&gt;&lt;alt-title&gt;Acta physiologica&lt;/alt-title&gt;&lt;/titles&gt;&lt;alt-periodical&gt;&lt;full-title&gt;Acta Physiologica&lt;/full-title&gt;&lt;abbr-1&gt;Acta Physiol&lt;/abbr-1&gt;&lt;/alt-periodical&gt;&lt;pages&gt;311-22&lt;/pages&gt;&lt;volume&gt;202&lt;/volume&gt;&lt;number&gt;3&lt;/number&gt;&lt;keywords&gt;&lt;keyword&gt;Animals&lt;/keyword&gt;&lt;keyword&gt;Arterioles/anatomy &amp;amp; histology/metabolism&lt;/keyword&gt;&lt;keyword&gt;Capillaries/anatomy &amp;amp; histology/metabolism&lt;/keyword&gt;&lt;keyword&gt;Diffusion&lt;/keyword&gt;&lt;keyword&gt;Hemoglobins/metabolism&lt;/keyword&gt;&lt;keyword&gt;Humans&lt;/keyword&gt;&lt;keyword&gt;Microcirculation/*physiology&lt;/keyword&gt;&lt;keyword&gt;Microscopy/methods&lt;/keyword&gt;&lt;keyword&gt;Muscle Contraction/physiology&lt;/keyword&gt;&lt;keyword&gt;Muscle, Skeletal/blood supply/physiology&lt;/keyword&gt;&lt;keyword&gt;Oxygen/*blood&lt;/keyword&gt;&lt;keyword&gt;Oxygen Consumption&lt;/keyword&gt;&lt;keyword&gt;Partial Pressure&lt;/keyword&gt;&lt;keyword&gt;Sulfates/metabolism&lt;/keyword&gt;&lt;keyword&gt;Venules/metabolism&lt;/keyword&gt;&lt;/keywords&gt;&lt;dates&gt;&lt;year&gt;2011&lt;/year&gt;&lt;pub-dates&gt;&lt;date&gt;Jul&lt;/date&gt;&lt;/pub-dates&gt;&lt;/dates&gt;&lt;isbn&gt;1748-1716 (Electronic)&amp;#xD;1748-1708 (Linking)&lt;/isbn&gt;&lt;accession-num&gt;21281453&lt;/accession-num&gt;&lt;label&gt;Pittman2011&lt;/label&gt;&lt;urls&gt;&lt;related-urls&gt;&lt;url&gt;http://www.ncbi.nlm.nih.gov/pubmed/21281453&lt;/url&gt;&lt;/related-urls&gt;&lt;/urls&gt;&lt;custom2&gt;3115497&lt;/custom2&gt;&lt;electronic-resource-num&gt;10.1111/j.1748-1716.2010.02232.x&lt;/electronic-resource-num&gt;&lt;/record&gt;&lt;/Cite&gt;&lt;/EndNote&gt;</w:instrText>
      </w:r>
      <w:r>
        <w:fldChar w:fldCharType="separate"/>
      </w:r>
      <w:r w:rsidR="00BD3D64">
        <w:rPr>
          <w:noProof/>
        </w:rPr>
        <w:t>(158)</w:t>
      </w:r>
      <w:r>
        <w:fldChar w:fldCharType="end"/>
      </w:r>
      <w:r>
        <w:t>. For skeletal musc</w:t>
      </w:r>
      <w:r w:rsidR="0070340A">
        <w:t xml:space="preserve">le, Al-Shammari and co-workers </w:t>
      </w:r>
      <w:r>
        <w:fldChar w:fldCharType="begin">
          <w:fldData xml:space="preserve">PEVuZE5vdGU+PENpdGU+PEF1dGhvcj5BbC1TaGFtbWFyaTwvQXV0aG9yPjxZZWFyPjIwMTQ8L1ll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</w:fldData>
        </w:fldChar>
      </w:r>
      <w:r w:rsidR="00BD3D64">
        <w:instrText xml:space="preserve"> ADDIN EN.CITE </w:instrText>
      </w:r>
      <w:r w:rsidR="00BD3D64">
        <w:fldChar w:fldCharType="begin">
          <w:fldData xml:space="preserve">PEVuZE5vdGU+PENpdGU+PEF1dGhvcj5BbC1TaGFtbWFyaTwvQXV0aG9yPjxZZWFyPjIwMTQ8L1ll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</w:fldData>
        </w:fldChar>
      </w:r>
      <w:r w:rsidR="00BD3D64">
        <w:instrText xml:space="preserve"> ADDIN EN.CITE.DATA </w:instrText>
      </w:r>
      <w:r w:rsidR="00BD3D64">
        <w:fldChar w:fldCharType="end"/>
      </w:r>
      <w:r>
        <w:fldChar w:fldCharType="separate"/>
      </w:r>
      <w:r w:rsidR="00BD3D64">
        <w:rPr>
          <w:noProof/>
        </w:rPr>
        <w:t>(139)</w:t>
      </w:r>
      <w:r>
        <w:fldChar w:fldCharType="end"/>
      </w:r>
      <w:r>
        <w:rPr>
          <w:noProof/>
        </w:rPr>
        <w:t xml:space="preserve"> took into account the fact that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Pr>
          <w:noProof/>
        </w:rPr>
        <w:t xml:space="preserve"> can differ between different muscle fibre types (I, IIa</w:t>
      </w:r>
      <w:r w:rsidR="008200CB">
        <w:rPr>
          <w:noProof/>
        </w:rPr>
        <w:t>,</w:t>
      </w:r>
      <w:r>
        <w:rPr>
          <w:noProof/>
        </w:rPr>
        <w:t xml:space="preserve"> and </w:t>
      </w:r>
      <w:r w:rsidRPr="00C93919">
        <w:rPr>
          <w:noProof/>
        </w:rPr>
        <w:t>IIb).</w:t>
      </w:r>
      <w:r w:rsidR="00F47083" w:rsidRPr="00C93919">
        <w:rPr>
          <w:noProof/>
        </w:rPr>
        <w:t xml:space="preserve"> Again, the use of Michaelis-Menten kinetics is only an approximation of the occuring process, describing it more accurately than any other model </w:t>
      </w:r>
      <w:r w:rsidR="00F47083" w:rsidRPr="00C93919">
        <w:fldChar w:fldCharType="begin">
          <w:fldData xml:space="preserve">PEVuZE5vdGU+PENpdGU+PEF1dGhvcj5Hb2xkbWFuPC9BdXRob3I+PFllYXI+MjAwODwvWWVhcj48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</w:fldData>
        </w:fldChar>
      </w:r>
      <w:r w:rsidR="00BD3D64">
        <w:instrText xml:space="preserve"> ADDIN EN.CITE </w:instrText>
      </w:r>
      <w:r w:rsidR="00BD3D64">
        <w:fldChar w:fldCharType="begin">
          <w:fldData xml:space="preserve">PEVuZE5vdGU+PENpdGU+PEF1dGhvcj5Hb2xkbWFuPC9BdXRob3I+PFllYXI+MjAwODwvWWVhcj48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</w:fldData>
        </w:fldChar>
      </w:r>
      <w:r w:rsidR="00BD3D64">
        <w:instrText xml:space="preserve"> ADDIN EN.CITE.DATA </w:instrText>
      </w:r>
      <w:r w:rsidR="00BD3D64">
        <w:fldChar w:fldCharType="end"/>
      </w:r>
      <w:r w:rsidR="00F47083" w:rsidRPr="00C93919">
        <w:fldChar w:fldCharType="separate"/>
      </w:r>
      <w:r w:rsidR="00BD3D64">
        <w:rPr>
          <w:noProof/>
        </w:rPr>
        <w:t>(128)</w:t>
      </w:r>
      <w:r w:rsidR="00F47083" w:rsidRPr="00C93919">
        <w:fldChar w:fldCharType="end"/>
      </w:r>
      <w:r w:rsidR="00F47083" w:rsidRPr="00C93919">
        <w:t>.</w:t>
      </w:r>
    </w:p>
    <w:p w14:paraId="3C19F881" w14:textId="1B555A02" w:rsidR="005134FE" w:rsidRDefault="005134FE" w:rsidP="00EE3847">
      <w:pPr>
        <w:pStyle w:val="Heading4"/>
        <w:spacing w:line="480" w:lineRule="auto"/>
        <w:jc w:val="both"/>
      </w:pPr>
      <w:r>
        <w:t xml:space="preserve">Myoglobin-facilitated oxygen transport </w:t>
      </w:r>
    </w:p>
    <w:p w14:paraId="4B5F52B1" w14:textId="4D56BA2A" w:rsidR="005134FE" w:rsidRDefault="005134FE" w:rsidP="00EE3847">
      <w:pPr>
        <w:spacing w:line="480" w:lineRule="auto"/>
        <w:jc w:val="both"/>
      </w:pPr>
      <w:r>
        <w:t xml:space="preserve">The myoglobin (Mb) oxygen saturation is determined using the Hill equation </w:t>
      </w:r>
      <w:r>
        <w:fldChar w:fldCharType="begin">
          <w:fldData xml:space="preserve">PEVuZE5vdGU+PENpdGU+PEF1dGhvcj5Hb2xkbWFuPC9BdXRob3I+PFllYXI+MjAwODwvWWVhcj48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</w:fldData>
        </w:fldChar>
      </w:r>
      <w:r w:rsidR="00BD3D64">
        <w:instrText xml:space="preserve"> ADDIN EN.CITE </w:instrText>
      </w:r>
      <w:r w:rsidR="00BD3D64">
        <w:fldChar w:fldCharType="begin">
          <w:fldData xml:space="preserve">PEVuZE5vdGU+PENpdGU+PEF1dGhvcj5Hb2xkbWFuPC9BdXRob3I+PFllYXI+MjAwODwvWWVhcj48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</w:fldData>
        </w:fldChar>
      </w:r>
      <w:r w:rsidR="00BD3D64">
        <w:instrText xml:space="preserve"> ADDIN EN.CITE.DATA </w:instrText>
      </w:r>
      <w:r w:rsidR="00BD3D64">
        <w:fldChar w:fldCharType="end"/>
      </w:r>
      <w:r>
        <w:fldChar w:fldCharType="separate"/>
      </w:r>
      <w:r w:rsidR="00BD3D64">
        <w:rPr>
          <w:noProof/>
        </w:rPr>
        <w:t>(128)</w:t>
      </w:r>
      <w:r>
        <w:fldChar w:fldCharType="end"/>
      </w:r>
      <w:r>
        <w:t>:</w:t>
      </w:r>
    </w:p>
    <w:p w14:paraId="22F4245F" w14:textId="6A268893" w:rsidR="005134FE" w:rsidRPr="00531AE5" w:rsidRDefault="00AF388A" w:rsidP="00EE3847">
      <w:pPr>
        <w:spacing w:line="480" w:lineRule="auto"/>
        <w:jc w:val="both"/>
      </w:pPr>
      <m:oMathPara>
        <m:oMath>
          <m:sSub>
            <m:sSubPr>
              <m:ctrlPr>
                <w:rPr>
                  <w:rFonts w:ascii="Cambria Math" w:hAnsi="Cambria Math"/>
                  <w:i/>
                </w:rPr>
              </m:ctrlPr>
            </m:sSubPr>
            <m:e>
              <m:r>
                <w:rPr>
                  <w:rFonts w:ascii="Cambria Math" w:hAnsi="Cambria Math"/>
                </w:rPr>
                <m:t>S</m:t>
              </m:r>
            </m:e>
            <m:sub>
              <m:r>
                <w:rPr>
                  <w:rFonts w:ascii="Cambria Math" w:hAnsi="Cambria Math"/>
                </w:rPr>
                <m:t>Mb</m:t>
              </m:r>
            </m:sub>
          </m:sSub>
          <m:r>
            <w:rPr>
              <w:rFonts w:ascii="Cambria Math" w:hAnsi="Cambria Math"/>
            </w:rPr>
            <m:t>(P)=</m:t>
          </m:r>
          <m:f>
            <m:fPr>
              <m:ctrlPr>
                <w:rPr>
                  <w:rFonts w:ascii="Cambria Math" w:hAnsi="Cambria Math"/>
                  <w:i/>
                </w:rPr>
              </m:ctrlPr>
            </m:fPr>
            <m:num>
              <m:r>
                <w:rPr>
                  <w:rFonts w:ascii="Cambria Math" w:hAnsi="Cambria Math"/>
                </w:rPr>
                <m:t>P</m:t>
              </m:r>
            </m:num>
            <m:den>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Mb,50</m:t>
                  </m:r>
                </m:sub>
              </m:sSub>
            </m:den>
          </m:f>
        </m:oMath>
      </m:oMathPara>
    </w:p>
    <w:p w14:paraId="0B2422B6" w14:textId="09D3A6CA" w:rsidR="005134FE" w:rsidRDefault="005134FE" w:rsidP="00EE3847">
      <w:pPr>
        <w:spacing w:line="480" w:lineRule="auto"/>
        <w:jc w:val="both"/>
      </w:pPr>
      <w:r>
        <w:t xml:space="preserve">with </w:t>
      </w:r>
      <m:oMath>
        <m:sSub>
          <m:sSubPr>
            <m:ctrlPr>
              <w:rPr>
                <w:rFonts w:ascii="Cambria Math" w:hAnsi="Cambria Math"/>
                <w:i/>
              </w:rPr>
            </m:ctrlPr>
          </m:sSubPr>
          <m:e>
            <m:r>
              <w:rPr>
                <w:rFonts w:ascii="Cambria Math" w:hAnsi="Cambria Math"/>
              </w:rPr>
              <m:t>P</m:t>
            </m:r>
          </m:e>
          <m:sub>
            <m:r>
              <w:rPr>
                <w:rFonts w:ascii="Cambria Math" w:hAnsi="Cambria Math"/>
              </w:rPr>
              <m:t>Mb,50</m:t>
            </m:r>
          </m:sub>
        </m:sSub>
      </m:oMath>
      <w:r>
        <w:t xml:space="preserve"> being the half-saturation value of myoglobin. The shape of the myoglobin oxygen saturation curve and of the corresponding haemoglobin (Hb) saturation curve is shown in </w:t>
      </w:r>
      <w:r w:rsidR="00543EDD">
        <w:t>f</w:t>
      </w:r>
      <w:r>
        <w:t>igure A1. For the same partial oxygen pressure the haemoglobin O</w:t>
      </w:r>
      <w:r w:rsidRPr="00F938FB">
        <w:rPr>
          <w:vertAlign w:val="subscript"/>
        </w:rPr>
        <w:t>2</w:t>
      </w:r>
      <w:r>
        <w:t xml:space="preserve"> saturation is lower than that of myoglobin, which indicates that haemoglobin is more likely to release oxygen. M</w:t>
      </w:r>
      <w:r w:rsidRPr="00C11E47">
        <w:t>yoglobin</w:t>
      </w:r>
      <w:r>
        <w:t>-</w:t>
      </w:r>
      <w:r w:rsidRPr="00C11E47">
        <w:t xml:space="preserve">facilitated transport </w:t>
      </w:r>
      <w:r>
        <w:t xml:space="preserve">reaches a plateau </w:t>
      </w:r>
      <w:r w:rsidRPr="00C11E47">
        <w:t xml:space="preserve">for a tissue oxygen partial pressure higher than </w:t>
      </w:r>
      <m:oMath>
        <m:sSub>
          <m:sSubPr>
            <m:ctrlPr>
              <w:rPr>
                <w:rFonts w:ascii="Cambria Math" w:hAnsi="Cambria Math"/>
                <w:i/>
              </w:rPr>
            </m:ctrlPr>
          </m:sSubPr>
          <m:e>
            <m:r>
              <w:rPr>
                <w:rFonts w:ascii="Cambria Math" w:hAnsi="Cambria Math"/>
              </w:rPr>
              <m:t>PO</m:t>
            </m:r>
          </m:e>
          <m:sub>
            <m:r>
              <w:rPr>
                <w:rFonts w:ascii="Cambria Math" w:hAnsi="Cambria Math"/>
              </w:rPr>
              <m:t>2</m:t>
            </m:r>
          </m:sub>
        </m:sSub>
        <m:r>
          <w:rPr>
            <w:rFonts w:ascii="Cambria Math" w:hAnsi="Cambria Math"/>
          </w:rPr>
          <m:t xml:space="preserve">=2.5 </m:t>
        </m:r>
      </m:oMath>
      <w:r w:rsidRPr="00C11E47">
        <w:t>mmHg</w:t>
      </w:r>
      <w:r>
        <w:t xml:space="preserve"> and </w:t>
      </w:r>
      <w:r w:rsidRPr="00C11E47">
        <w:t>can</w:t>
      </w:r>
      <w:r>
        <w:t xml:space="preserve"> thus</w:t>
      </w:r>
      <w:r w:rsidRPr="00C11E47">
        <w:t xml:space="preserve"> be neglected </w:t>
      </w:r>
      <w:r>
        <w:fldChar w:fldCharType="begin"/>
      </w:r>
      <w:r w:rsidR="00170978">
        <w:instrText xml:space="preserve"> ADDIN EN.CITE &lt;EndNote&gt;&lt;Cite&gt;&lt;Author&gt;Goldman&lt;/Author&gt;&lt;Year&gt;2000&lt;/Year&gt;&lt;RecNum&gt;148&lt;/RecNum&gt;&lt;DisplayText&gt;(13)&lt;/DisplayText&gt;&lt;record&gt;&lt;rec-number&gt;148&lt;/rec-number&gt;&lt;foreign-keys&gt;&lt;key app="EN" db-id="rds90pspit2frzeresr5szedf5psfw2pa9zd" timestamp="1392629220"&gt;148&lt;/key&gt;&lt;/foreign-keys&gt;&lt;ref-type name="Journal Article"&gt;17&lt;/ref-type&gt;&lt;contributors&gt;&lt;authors&gt;&lt;author&gt;Goldman, D.&lt;/author&gt;&lt;author&gt;Popel, A. S.&lt;/author&gt;&lt;/authors&gt;&lt;/contributors&gt;&lt;auth-address&gt;Goldman, D&amp;#xD;Johns Hopkins Univ, Sch Med, Dept Biomed Engn, Baltimore, MD 21205 USA&amp;#xD;Johns Hopkins Univ, Sch Med, Dept Biomed Engn, Baltimore, MD 21205 USA&amp;#xD;Johns Hopkins Univ, Sch Med, Dept Biomed Engn, Baltimore, MD 21205 USA&amp;#xD;Johns Hopkins Univ, Sch Med, Ctr Computat Med &amp;amp; Biol, Baltimore, MD 21205 USA&lt;/auth-address&gt;&lt;titles&gt;&lt;title&gt;A computational study of the effect of capillary network anastomoses and tortuosity on oxygen transport&lt;/title&gt;&lt;secondary-title&gt;Journal of Theoretical Biology&lt;/secondary-title&gt;&lt;alt-title&gt;J Theor Biol&lt;/alt-title&gt;&lt;/titles&gt;&lt;periodical&gt;&lt;full-title&gt;Journal of Theoretical Biology&lt;/full-title&gt;&lt;abbr-1&gt;J Theor Biol&lt;/abbr-1&gt;&lt;/periodical&gt;&lt;alt-periodical&gt;&lt;full-title&gt;Journal of Theoretical Biology&lt;/full-title&gt;&lt;abbr-1&gt;J Theor Biol&lt;/abbr-1&gt;&lt;/alt-periodical&gt;&lt;pages&gt;181-194&lt;/pages&gt;&lt;volume&gt;206&lt;/volume&gt;&lt;number&gt;2&lt;/number&gt;&lt;keywords&gt;&lt;keyword&gt;skeletal-muscle&lt;/keyword&gt;&lt;keyword&gt;striated-muscle&lt;/keyword&gt;&lt;keyword&gt;blood-flow&lt;/keyword&gt;&lt;keyword&gt;o-2 transport&lt;/keyword&gt;&lt;keyword&gt;diffusion&lt;/keyword&gt;&lt;keyword&gt;tissue&lt;/keyword&gt;&lt;keyword&gt;heterogeneity&lt;/keyword&gt;&lt;keyword&gt;myoglobin&lt;/keyword&gt;&lt;keyword&gt;cell&lt;/keyword&gt;&lt;keyword&gt;microvessels&lt;/keyword&gt;&lt;/keywords&gt;&lt;dates&gt;&lt;year&gt;2000&lt;/year&gt;&lt;pub-dates&gt;&lt;date&gt;Sep 21&lt;/date&gt;&lt;/pub-dates&gt;&lt;/dates&gt;&lt;isbn&gt;0022-5193&lt;/isbn&gt;&lt;accession-num&gt;WOS:000089529500002&lt;/accession-num&gt;&lt;label&gt;Goldman2000&lt;/label&gt;&lt;urls&gt;&lt;related-urls&gt;&lt;url&gt;&amp;lt;Go to ISI&amp;gt;://WOS:000089529500002&lt;/url&gt;&lt;/related-urls&gt;&lt;/urls&gt;&lt;electronic-resource-num&gt;DOI 10.1006/jtbi.2000.2113&lt;/electronic-resource-num&gt;&lt;language&gt;English&lt;/language&gt;&lt;/record&gt;&lt;/Cite&gt;&lt;/EndNote&gt;</w:instrText>
      </w:r>
      <w:r>
        <w:fldChar w:fldCharType="separate"/>
      </w:r>
      <w:r w:rsidR="00170978">
        <w:rPr>
          <w:noProof/>
        </w:rPr>
        <w:t>(13)</w:t>
      </w:r>
      <w:r>
        <w:fldChar w:fldCharType="end"/>
      </w:r>
      <w:r>
        <w:t>.</w:t>
      </w:r>
    </w:p>
    <w:p w14:paraId="04545D90" w14:textId="73BDA060" w:rsidR="005134FE" w:rsidRDefault="005134FE" w:rsidP="00EE3847">
      <w:pPr>
        <w:spacing w:line="480" w:lineRule="auto"/>
        <w:jc w:val="both"/>
      </w:pPr>
      <w:r>
        <w:t xml:space="preserve">When considering myoglobin-facilitated transport of oxygen ((4) in </w:t>
      </w:r>
      <w:r w:rsidR="00FA4D5B">
        <w:t>f</w:t>
      </w:r>
      <w:r>
        <w:t xml:space="preserve">igure 3), the right hand side of the general diffusion equation is extended by the term  </w:t>
      </w:r>
      <m:oMath>
        <m:sSub>
          <m:sSubPr>
            <m:ctrlPr>
              <w:rPr>
                <w:rFonts w:ascii="Cambria Math" w:hAnsi="Cambria Math"/>
                <w:i/>
              </w:rPr>
            </m:ctrlPr>
          </m:sSubPr>
          <m:e>
            <m:r>
              <w:rPr>
                <w:rFonts w:ascii="Cambria Math" w:hAnsi="Cambria Math"/>
              </w:rPr>
              <m:t>D</m:t>
            </m:r>
          </m:e>
          <m:sub>
            <m:r>
              <w:rPr>
                <w:rFonts w:ascii="Cambria Math" w:hAnsi="Cambria Math"/>
              </w:rPr>
              <m:t>Mb</m:t>
            </m:r>
          </m:sub>
        </m:sSub>
        <m:sSub>
          <m:sSubPr>
            <m:ctrlPr>
              <w:rPr>
                <w:rFonts w:ascii="Cambria Math" w:hAnsi="Cambria Math"/>
                <w:i/>
              </w:rPr>
            </m:ctrlPr>
          </m:sSubPr>
          <m:e>
            <m:r>
              <w:rPr>
                <w:rFonts w:ascii="Cambria Math" w:hAnsi="Cambria Math"/>
              </w:rPr>
              <m:t>C</m:t>
            </m:r>
          </m:e>
          <m:sub>
            <m:r>
              <w:rPr>
                <w:rFonts w:ascii="Cambria Math" w:hAnsi="Cambria Math"/>
              </w:rPr>
              <m:t>Mb</m:t>
            </m:r>
          </m:sub>
        </m:sSub>
        <m:r>
          <m:rPr>
            <m:sty m:val="p"/>
          </m:rPr>
          <w:rPr>
            <w:rFonts w:ascii="Cambria Math" w:hAnsi="Cambria Math"/>
          </w:rPr>
          <m:t>∇</m:t>
        </m:r>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Mb</m:t>
                    </m:r>
                  </m:sub>
                </m:sSub>
              </m:num>
              <m:den>
                <m:r>
                  <w:rPr>
                    <w:rFonts w:ascii="Cambria Math" w:hAnsi="Cambria Math"/>
                  </w:rPr>
                  <m:t>dP</m:t>
                </m:r>
              </m:den>
            </m:f>
            <m:r>
              <m:rPr>
                <m:sty m:val="p"/>
              </m:rPr>
              <w:rPr>
                <w:rFonts w:ascii="Cambria Math" w:hAnsi="Cambria Math"/>
              </w:rPr>
              <m:t>∇</m:t>
            </m:r>
            <m:r>
              <w:rPr>
                <w:rFonts w:ascii="Cambria Math" w:hAnsi="Cambria Math"/>
              </w:rPr>
              <m:t>P</m:t>
            </m:r>
          </m:e>
        </m:d>
      </m:oMath>
      <w:r>
        <w:t xml:space="preserve"> </w:t>
      </w:r>
      <w:r>
        <w:fldChar w:fldCharType="begin"/>
      </w:r>
      <w:r w:rsidR="00170978">
        <w:instrText xml:space="preserve"> ADDIN EN.CITE &lt;EndNote&gt;&lt;Cite&gt;&lt;Author&gt;Goldman&lt;/Author&gt;&lt;Year&gt;2000&lt;/Year&gt;&lt;RecNum&gt;148&lt;/RecNum&gt;&lt;DisplayText&gt;(13)&lt;/DisplayText&gt;&lt;record&gt;&lt;rec-number&gt;148&lt;/rec-number&gt;&lt;foreign-keys&gt;&lt;key app="EN" db-id="rds90pspit2frzeresr5szedf5psfw2pa9zd" timestamp="1392629220"&gt;148&lt;/key&gt;&lt;/foreign-keys&gt;&lt;ref-type name="Journal Article"&gt;17&lt;/ref-type&gt;&lt;contributors&gt;&lt;authors&gt;&lt;author&gt;Goldman, D.&lt;/author&gt;&lt;author&gt;Popel, A. S.&lt;/author&gt;&lt;/authors&gt;&lt;/contributors&gt;&lt;auth-address&gt;Goldman, D&amp;#xD;Johns Hopkins Univ, Sch Med, Dept Biomed Engn, Baltimore, MD 21205 USA&amp;#xD;Johns Hopkins Univ, Sch Med, Dept Biomed Engn, Baltimore, MD 21205 USA&amp;#xD;Johns Hopkins Univ, Sch Med, Dept Biomed Engn, Baltimore, MD 21205 USA&amp;#xD;Johns Hopkins Univ, Sch Med, Ctr Computat Med &amp;amp; Biol, Baltimore, MD 21205 USA&lt;/auth-address&gt;&lt;titles&gt;&lt;title&gt;A computational study of the effect of capillary network anastomoses and tortuosity on oxygen transport&lt;/title&gt;&lt;secondary-title&gt;Journal of Theoretical Biology&lt;/secondary-title&gt;&lt;alt-title&gt;J Theor Biol&lt;/alt-title&gt;&lt;/titles&gt;&lt;periodical&gt;&lt;full-title&gt;Journal of Theoretical Biology&lt;/full-title&gt;&lt;abbr-1&gt;J Theor Biol&lt;/abbr-1&gt;&lt;/periodical&gt;&lt;alt-periodical&gt;&lt;full-title&gt;Journal of Theoretical Biology&lt;/full-title&gt;&lt;abbr-1&gt;J Theor Biol&lt;/abbr-1&gt;&lt;/alt-periodical&gt;&lt;pages&gt;181-194&lt;/pages&gt;&lt;volume&gt;206&lt;/volume&gt;&lt;number&gt;2&lt;/number&gt;&lt;keywords&gt;&lt;keyword&gt;skeletal-muscle&lt;/keyword&gt;&lt;keyword&gt;striated-muscle&lt;/keyword&gt;&lt;keyword&gt;blood-flow&lt;/keyword&gt;&lt;keyword&gt;o-2 transport&lt;/keyword&gt;&lt;keyword&gt;diffusion&lt;/keyword&gt;&lt;keyword&gt;tissue&lt;/keyword&gt;&lt;keyword&gt;heterogeneity&lt;/keyword&gt;&lt;keyword&gt;myoglobin&lt;/keyword&gt;&lt;keyword&gt;cell&lt;/keyword&gt;&lt;keyword&gt;microvessels&lt;/keyword&gt;&lt;/keywords&gt;&lt;dates&gt;&lt;year&gt;2000&lt;/year&gt;&lt;pub-dates&gt;&lt;date&gt;Sep 21&lt;/date&gt;&lt;/pub-dates&gt;&lt;/dates&gt;&lt;isbn&gt;0022-5193&lt;/isbn&gt;&lt;accession-num&gt;WOS:000089529500002&lt;/accession-num&gt;&lt;label&gt;Goldman2000&lt;/label&gt;&lt;urls&gt;&lt;related-urls&gt;&lt;url&gt;&amp;lt;Go to ISI&amp;gt;://WOS:000089529500002&lt;/url&gt;&lt;/related-urls&gt;&lt;/urls&gt;&lt;electronic-resource-num&gt;DOI 10.1006/jtbi.2000.2113&lt;/electronic-resource-num&gt;&lt;language&gt;English&lt;/language&gt;&lt;/record&gt;&lt;/Cite&gt;&lt;/EndNote&gt;</w:instrText>
      </w:r>
      <w:r>
        <w:fldChar w:fldCharType="separate"/>
      </w:r>
      <w:r w:rsidR="00170978">
        <w:rPr>
          <w:noProof/>
        </w:rPr>
        <w:t>(13)</w:t>
      </w:r>
      <w:r>
        <w:fldChar w:fldCharType="end"/>
      </w:r>
      <w:r>
        <w:t xml:space="preserve">, with </w:t>
      </w:r>
      <m:oMath>
        <m:sSub>
          <m:sSubPr>
            <m:ctrlPr>
              <w:rPr>
                <w:rFonts w:ascii="Cambria Math" w:hAnsi="Cambria Math"/>
                <w:i/>
              </w:rPr>
            </m:ctrlPr>
          </m:sSubPr>
          <m:e>
            <m:r>
              <w:rPr>
                <w:rFonts w:ascii="Cambria Math" w:hAnsi="Cambria Math"/>
              </w:rPr>
              <m:t>D</m:t>
            </m:r>
          </m:e>
          <m:sub>
            <m:r>
              <w:rPr>
                <w:rFonts w:ascii="Cambria Math" w:hAnsi="Cambria Math"/>
              </w:rPr>
              <m:t>Mb</m:t>
            </m:r>
          </m:sub>
        </m:sSub>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Mb</m:t>
            </m:r>
          </m:sub>
        </m:sSub>
      </m:oMath>
      <w:r w:rsidR="008200CB">
        <w:t xml:space="preserve">, </w:t>
      </w:r>
      <w:r>
        <w:t xml:space="preserve">and </w:t>
      </w:r>
      <m:oMath>
        <m:sSub>
          <m:sSubPr>
            <m:ctrlPr>
              <w:rPr>
                <w:rFonts w:ascii="Cambria Math" w:hAnsi="Cambria Math"/>
                <w:i/>
              </w:rPr>
            </m:ctrlPr>
          </m:sSubPr>
          <m:e>
            <m:r>
              <w:rPr>
                <w:rFonts w:ascii="Cambria Math" w:hAnsi="Cambria Math"/>
              </w:rPr>
              <m:t>S</m:t>
            </m:r>
          </m:e>
          <m:sub>
            <m:r>
              <w:rPr>
                <w:rFonts w:ascii="Cambria Math" w:hAnsi="Cambria Math"/>
              </w:rPr>
              <m:t>Mb</m:t>
            </m:r>
          </m:sub>
        </m:sSub>
      </m:oMath>
      <w:r>
        <w:t xml:space="preserve"> being the myoglobin diffusivity, oxygen binding capacity</w:t>
      </w:r>
      <w:r w:rsidR="008200CB">
        <w:t>,</w:t>
      </w:r>
      <w:r>
        <w:t xml:space="preserve"> and oxygen saturation, respectively. The diffusion equation is thus transformed into</w:t>
      </w:r>
    </w:p>
    <w:p w14:paraId="33960EB1" w14:textId="125A35C8" w:rsidR="005134FE" w:rsidRDefault="00AF388A" w:rsidP="004105D8">
      <w:pPr>
        <w:spacing w:line="480" w:lineRule="auto"/>
        <w:jc w:val="center"/>
      </w:pPr>
      <m:oMath>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α</m:t>
        </m:r>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D</m:t>
            </m:r>
            <m:r>
              <m:rPr>
                <m:sty m:val="p"/>
              </m:rPr>
              <w:rPr>
                <w:rFonts w:ascii="Cambria Math" w:hAnsi="Cambria Math"/>
              </w:rPr>
              <m:t>∇</m:t>
            </m:r>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b</m:t>
            </m:r>
          </m:sub>
        </m:sSub>
        <m:sSub>
          <m:sSubPr>
            <m:ctrlPr>
              <w:rPr>
                <w:rFonts w:ascii="Cambria Math" w:hAnsi="Cambria Math"/>
                <w:i/>
              </w:rPr>
            </m:ctrlPr>
          </m:sSubPr>
          <m:e>
            <m:r>
              <w:rPr>
                <w:rFonts w:ascii="Cambria Math" w:hAnsi="Cambria Math"/>
              </w:rPr>
              <m:t>C</m:t>
            </m:r>
          </m:e>
          <m:sub>
            <m:r>
              <w:rPr>
                <w:rFonts w:ascii="Cambria Math" w:hAnsi="Cambria Math"/>
              </w:rPr>
              <m:t>Mb</m:t>
            </m:r>
          </m:sub>
        </m:sSub>
        <m:r>
          <m:rPr>
            <m:sty m:val="p"/>
          </m:rPr>
          <w:rPr>
            <w:rFonts w:ascii="Cambria Math" w:hAnsi="Cambria Math"/>
          </w:rPr>
          <m:t>∇</m:t>
        </m:r>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Mb</m:t>
                    </m:r>
                  </m:sub>
                </m:sSub>
              </m:num>
              <m:den>
                <m:r>
                  <w:rPr>
                    <w:rFonts w:ascii="Cambria Math" w:hAnsi="Cambria Math"/>
                  </w:rPr>
                  <m:t>dP</m:t>
                </m:r>
              </m:den>
            </m:f>
            <m:r>
              <m:rPr>
                <m:sty m:val="p"/>
              </m:rPr>
              <w:rPr>
                <w:rFonts w:ascii="Cambria Math" w:hAnsi="Cambria Math"/>
              </w:rPr>
              <m:t>∇</m:t>
            </m:r>
            <m:r>
              <w:rPr>
                <w:rFonts w:ascii="Cambria Math" w:hAnsi="Cambria Math"/>
              </w:rPr>
              <m:t>P</m:t>
            </m:r>
          </m:e>
        </m:d>
        <m:r>
          <w:rPr>
            <w:rFonts w:ascii="Cambria Math" w:hAnsi="Cambria Math"/>
          </w:rPr>
          <m:t>-M(P)</m:t>
        </m:r>
      </m:oMath>
      <w:r w:rsidR="008200CB">
        <w:t>.</w:t>
      </w:r>
    </w:p>
    <w:p w14:paraId="1EBE6AAE" w14:textId="479142E0" w:rsidR="005134FE" w:rsidRDefault="005134FE" w:rsidP="00EE3847">
      <w:pPr>
        <w:pStyle w:val="Heading4"/>
        <w:spacing w:line="480" w:lineRule="auto"/>
        <w:jc w:val="both"/>
      </w:pPr>
      <w:r>
        <w:t>Haemoglobin oxygen saturation</w:t>
      </w:r>
    </w:p>
    <w:p w14:paraId="0A0F488A" w14:textId="6FFF203D" w:rsidR="005134FE" w:rsidRPr="00CD0DEA" w:rsidRDefault="005134FE" w:rsidP="00EE3847">
      <w:pPr>
        <w:spacing w:line="480" w:lineRule="auto"/>
        <w:jc w:val="both"/>
        <w:rPr>
          <w:rFonts w:cs="URWPalladioL-Roma"/>
        </w:rPr>
      </w:pPr>
      <w:r w:rsidRPr="00CD0DEA">
        <w:rPr>
          <w:rFonts w:cs="URWPalladioL-Roma"/>
        </w:rPr>
        <w:t>The oxygen saturation of haemoglobin (</w:t>
      </w:r>
      <w:r w:rsidRPr="00950E7D">
        <w:rPr>
          <w:rFonts w:cs="URWPalladioL-Roma"/>
          <w:i/>
          <w:iCs/>
        </w:rPr>
        <w:t>SO</w:t>
      </w:r>
      <w:r w:rsidRPr="00950E7D">
        <w:rPr>
          <w:rFonts w:cs="URWPalladioL-Roma"/>
          <w:i/>
          <w:iCs/>
          <w:vertAlign w:val="subscript"/>
        </w:rPr>
        <w:t>2</w:t>
      </w:r>
      <w:r w:rsidRPr="00CD0DEA">
        <w:rPr>
          <w:rFonts w:cs="URWPalladioL-Roma"/>
        </w:rPr>
        <w:t xml:space="preserve">) is computed using the Hill equation </w:t>
      </w:r>
      <w:r>
        <w:rPr>
          <w:rFonts w:cs="URWPalladioL-Roma"/>
        </w:rPr>
        <w:fldChar w:fldCharType="begin">
          <w:fldData xml:space="preserve">PEVuZE5vdGU+PENpdGU+PEF1dGhvcj5Hb2xkbWFuPC9BdXRob3I+PFllYXI+MjAwODwvWWVhcj48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</w:fldData>
        </w:fldChar>
      </w:r>
      <w:r w:rsidR="00BD3D64">
        <w:rPr>
          <w:rFonts w:cs="URWPalladioL-Roma"/>
        </w:rPr>
        <w:instrText xml:space="preserve"> ADDIN EN.CITE </w:instrText>
      </w:r>
      <w:r w:rsidR="00BD3D64">
        <w:rPr>
          <w:rFonts w:cs="URWPalladioL-Roma"/>
        </w:rPr>
        <w:fldChar w:fldCharType="begin">
          <w:fldData xml:space="preserve">PEVuZE5vdGU+PENpdGU+PEF1dGhvcj5Hb2xkbWFuPC9BdXRob3I+PFllYXI+MjAwODwvWWVhcj48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</w:fldData>
        </w:fldChar>
      </w:r>
      <w:r w:rsidR="00BD3D64">
        <w:rPr>
          <w:rFonts w:cs="URWPalladioL-Roma"/>
        </w:rPr>
        <w:instrText xml:space="preserve"> ADDIN EN.CITE.DATA </w:instrText>
      </w:r>
      <w:r w:rsidR="00BD3D64">
        <w:rPr>
          <w:rFonts w:cs="URWPalladioL-Roma"/>
        </w:rPr>
      </w:r>
      <w:r w:rsidR="00BD3D64">
        <w:rPr>
          <w:rFonts w:cs="URWPalladioL-Roma"/>
        </w:rPr>
        <w:fldChar w:fldCharType="end"/>
      </w:r>
      <w:r>
        <w:rPr>
          <w:rFonts w:cs="URWPalladioL-Roma"/>
        </w:rPr>
      </w:r>
      <w:r>
        <w:rPr>
          <w:rFonts w:cs="URWPalladioL-Roma"/>
        </w:rPr>
        <w:fldChar w:fldCharType="separate"/>
      </w:r>
      <w:r w:rsidR="00BD3D64">
        <w:rPr>
          <w:rFonts w:cs="URWPalladioL-Roma"/>
          <w:noProof/>
        </w:rPr>
        <w:t>(128, 129)</w:t>
      </w:r>
      <w:r>
        <w:rPr>
          <w:rFonts w:cs="URWPalladioL-Roma"/>
        </w:rPr>
        <w:fldChar w:fldCharType="end"/>
      </w:r>
      <w:r w:rsidRPr="00CD0DEA">
        <w:rPr>
          <w:rFonts w:cs="URWPalladioL-Roma"/>
        </w:rPr>
        <w:t>:</w:t>
      </w:r>
    </w:p>
    <w:p w14:paraId="075E99DF" w14:textId="1538278E" w:rsidR="005134FE" w:rsidRDefault="00AF388A" w:rsidP="00EE3847">
      <w:pPr>
        <w:spacing w:line="480" w:lineRule="auto"/>
        <w:jc w:val="both"/>
      </w:pPr>
      <m:oMathPara>
        <m:oMath>
          <m:sSub>
            <m:sSubPr>
              <m:ctrlPr>
                <w:rPr>
                  <w:rFonts w:ascii="Cambria Math" w:hAnsi="Cambria Math"/>
                  <w:i/>
                </w:rPr>
              </m:ctrlPr>
            </m:sSubPr>
            <m:e>
              <m:r>
                <w:rPr>
                  <w:rFonts w:ascii="Cambria Math" w:hAnsi="Cambria Math"/>
                </w:rPr>
                <m:t>SO</m:t>
              </m:r>
            </m:e>
            <m:sub>
              <m:r>
                <w:rPr>
                  <w:rFonts w:ascii="Cambria Math" w:hAnsi="Cambria Math"/>
                </w:rPr>
                <m:t>2</m:t>
              </m:r>
            </m:sub>
          </m:sSub>
          <m:r>
            <w:rPr>
              <w:rFonts w:ascii="Cambria Math" w:hAnsi="Cambria Math"/>
            </w:rPr>
            <m:t>(P)=</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n</m:t>
                  </m:r>
                </m:sup>
              </m:sSup>
            </m:num>
            <m:den>
              <m:sSup>
                <m:sSupPr>
                  <m:ctrlPr>
                    <w:rPr>
                      <w:rFonts w:ascii="Cambria Math" w:hAnsi="Cambria Math"/>
                      <w:i/>
                    </w:rPr>
                  </m:ctrlPr>
                </m:sSupPr>
                <m:e>
                  <m:r>
                    <w:rPr>
                      <w:rFonts w:ascii="Cambria Math" w:hAnsi="Cambria Math"/>
                    </w:rPr>
                    <m:t>P</m:t>
                  </m:r>
                </m:e>
                <m:sup>
                  <m:r>
                    <w:rPr>
                      <w:rFonts w:ascii="Cambria Math" w:hAnsi="Cambria Math"/>
                    </w:rPr>
                    <m:t>n</m:t>
                  </m:r>
                </m:sup>
              </m:s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Hb,50</m:t>
                  </m:r>
                </m:sub>
                <m:sup>
                  <m:r>
                    <w:rPr>
                      <w:rFonts w:ascii="Cambria Math" w:hAnsi="Cambria Math"/>
                    </w:rPr>
                    <m:t>n</m:t>
                  </m:r>
                </m:sup>
              </m:sSubSup>
            </m:den>
          </m:f>
        </m:oMath>
      </m:oMathPara>
    </w:p>
    <w:p w14:paraId="5341BB47" w14:textId="6D5DAB77" w:rsidR="005134FE" w:rsidRPr="00C93919" w:rsidRDefault="005134FE" w:rsidP="00EE3847">
      <w:pPr>
        <w:spacing w:line="480" w:lineRule="auto"/>
        <w:jc w:val="both"/>
      </w:pPr>
      <w:r>
        <w:lastRenderedPageBreak/>
        <w:t xml:space="preserve">with </w:t>
      </w:r>
      <m:oMath>
        <m:sSubSup>
          <m:sSubSupPr>
            <m:ctrlPr>
              <w:rPr>
                <w:rFonts w:ascii="Cambria Math" w:hAnsi="Cambria Math"/>
                <w:i/>
              </w:rPr>
            </m:ctrlPr>
          </m:sSubSupPr>
          <m:e>
            <m:r>
              <w:rPr>
                <w:rFonts w:ascii="Cambria Math" w:hAnsi="Cambria Math"/>
              </w:rPr>
              <m:t>P</m:t>
            </m:r>
          </m:e>
          <m:sub>
            <m:r>
              <w:rPr>
                <w:rFonts w:ascii="Cambria Math" w:hAnsi="Cambria Math"/>
              </w:rPr>
              <m:t>Hb,50</m:t>
            </m:r>
          </m:sub>
          <m:sup>
            <m:r>
              <w:rPr>
                <w:rFonts w:ascii="Cambria Math" w:hAnsi="Cambria Math"/>
              </w:rPr>
              <m:t>n</m:t>
            </m:r>
          </m:sup>
        </m:sSubSup>
      </m:oMath>
      <w:r>
        <w:t>the PO</w:t>
      </w:r>
      <w:r w:rsidRPr="00F938FB">
        <w:rPr>
          <w:vertAlign w:val="subscript"/>
        </w:rPr>
        <w:t>2</w:t>
      </w:r>
      <w:r>
        <w:t xml:space="preserve"> at 50% haemoglobin saturation, which is determined experimentally, e.g. by using PO</w:t>
      </w:r>
      <w:r>
        <w:rPr>
          <w:vertAlign w:val="subscript"/>
        </w:rPr>
        <w:t>2</w:t>
      </w:r>
      <w:r>
        <w:t xml:space="preserve"> electrodes on blood samples </w:t>
      </w:r>
      <w:r>
        <w:fldChar w:fldCharType="begin"/>
      </w:r>
      <w:r w:rsidR="00BD3D64">
        <w:instrText xml:space="preserve"> ADDIN EN.CITE &lt;EndNote&gt;&lt;Cite&gt;&lt;Author&gt;Scott&lt;/Author&gt;&lt;Year&gt;1975&lt;/Year&gt;&lt;RecNum&gt;277&lt;/RecNum&gt;&lt;DisplayText&gt;(159)&lt;/DisplayText&gt;&lt;record&gt;&lt;rec-number&gt;277&lt;/rec-number&gt;&lt;foreign-keys&gt;&lt;key app="EN" db-id="rds90pspit2frzeresr5szedf5psfw2pa9zd" timestamp="1453985625"&gt;277&lt;/key&gt;&lt;/foreign-keys&gt;&lt;ref-type name="Journal Article"&gt;17&lt;/ref-type&gt;&lt;contributors&gt;&lt;authors&gt;&lt;author&gt;Scott, G. E.&lt;/author&gt;&lt;/authors&gt;&lt;/contributors&gt;&lt;auth-address&gt;Raf,Inst Aviat Med,Farnborough,Hampshire,England&lt;/auth-address&gt;&lt;titles&gt;&lt;title&gt;Rapid Method for Obtaining Half Saturation Tension of Small Blood Samples Using a Standard Clark Electrode&lt;/title&gt;&lt;secondary-title&gt;British Journal of Haematology&lt;/secondary-title&gt;&lt;alt-title&gt;Brit J Haematol&lt;/alt-title&gt;&lt;/titles&gt;&lt;periodical&gt;&lt;full-title&gt;British Journal of Haematology&lt;/full-title&gt;&lt;abbr-1&gt;Brit J Haematol&lt;/abbr-1&gt;&lt;/periodical&gt;&lt;alt-periodical&gt;&lt;full-title&gt;British Journal of Haematology&lt;/full-title&gt;&lt;abbr-1&gt;Brit J Haematol&lt;/abbr-1&gt;&lt;/alt-periodical&gt;&lt;pages&gt;39-45&lt;/pages&gt;&lt;volume&gt;30&lt;/volume&gt;&lt;number&gt;1&lt;/number&gt;&lt;dates&gt;&lt;year&gt;1975&lt;/year&gt;&lt;/dates&gt;&lt;isbn&gt;0007-1048&lt;/isbn&gt;&lt;accession-num&gt;WOS:A1975AB45200005&lt;/accession-num&gt;&lt;label&gt;Scott1975&lt;/label&gt;&lt;urls&gt;&lt;related-urls&gt;&lt;url&gt;&amp;lt;Go to ISI&amp;gt;://WOS:A1975AB45200005&lt;/url&gt;&lt;/related-urls&gt;&lt;/urls&gt;&lt;electronic-resource-num&gt;DOI 10.1111/j.1365-2141.1975.tb00515.x&lt;/electronic-resource-num&gt;&lt;language&gt;English&lt;/language&gt;&lt;/record&gt;&lt;/Cite&gt;&lt;/EndNote&gt;</w:instrText>
      </w:r>
      <w:r>
        <w:fldChar w:fldCharType="separate"/>
      </w:r>
      <w:r w:rsidR="00BD3D64">
        <w:rPr>
          <w:noProof/>
        </w:rPr>
        <w:t>(159)</w:t>
      </w:r>
      <w:r>
        <w:fldChar w:fldCharType="end"/>
      </w:r>
      <w:r>
        <w:t xml:space="preserve"> or </w:t>
      </w:r>
      <w:r w:rsidR="007731D7">
        <w:t xml:space="preserve">by </w:t>
      </w:r>
      <w:r>
        <w:t>microspectropho</w:t>
      </w:r>
      <w:r w:rsidR="007731D7">
        <w:t>to</w:t>
      </w:r>
      <w:r>
        <w:t xml:space="preserve">metry </w:t>
      </w:r>
      <w:r>
        <w:fldChar w:fldCharType="begin"/>
      </w:r>
      <w:r w:rsidR="00BD3D64">
        <w:instrText xml:space="preserve"> ADDIN EN.CITE &lt;EndNote&gt;&lt;Cite&gt;&lt;Author&gt;Pittman&lt;/Author&gt;&lt;Year&gt;2011&lt;/Year&gt;&lt;RecNum&gt;284&lt;/RecNum&gt;&lt;DisplayText&gt;(158)&lt;/DisplayText&gt;&lt;record&gt;&lt;rec-number&gt;284&lt;/rec-number&gt;&lt;foreign-keys&gt;&lt;key app="EN" db-id="rds90pspit2frzeresr5szedf5psfw2pa9zd" timestamp="1454005433"&gt;284&lt;/key&gt;&lt;/foreign-keys&gt;&lt;ref-type name="Journal Article"&gt;17&lt;/ref-type&gt;&lt;contributors&gt;&lt;authors&gt;&lt;author&gt;Pittman, R. N.&lt;/author&gt;&lt;/authors&gt;&lt;/contributors&gt;&lt;auth-address&gt;Department of Physiology and Biophysics, Virginia Commonwealth University, Richmond, VA 23298, USA. pittman@vcu.edu&lt;/auth-address&gt;&lt;titles&gt;&lt;title&gt;Oxygen gradients in the microcirculation&lt;/title&gt;&lt;secondary-title&gt;Acta Physiol (Oxf)&lt;/secondary-title&gt;&lt;alt-title&gt;Acta physiologica&lt;/alt-title&gt;&lt;/titles&gt;&lt;alt-periodical&gt;&lt;full-title&gt;Acta Physiologica&lt;/full-title&gt;&lt;abbr-1&gt;Acta Physiol&lt;/abbr-1&gt;&lt;/alt-periodical&gt;&lt;pages&gt;311-22&lt;/pages&gt;&lt;volume&gt;202&lt;/volume&gt;&lt;number&gt;3&lt;/number&gt;&lt;keywords&gt;&lt;keyword&gt;Animals&lt;/keyword&gt;&lt;keyword&gt;Arterioles/anatomy &amp;amp; histology/metabolism&lt;/keyword&gt;&lt;keyword&gt;Capillaries/anatomy &amp;amp; histology/metabolism&lt;/keyword&gt;&lt;keyword&gt;Diffusion&lt;/keyword&gt;&lt;keyword&gt;Hemoglobins/metabolism&lt;/keyword&gt;&lt;keyword&gt;Humans&lt;/keyword&gt;&lt;keyword&gt;Microcirculation/*physiology&lt;/keyword&gt;&lt;keyword&gt;Microscopy/methods&lt;/keyword&gt;&lt;keyword&gt;Muscle Contraction/physiology&lt;/keyword&gt;&lt;keyword&gt;Muscle, Skeletal/blood supply/physiology&lt;/keyword&gt;&lt;keyword&gt;Oxygen/*blood&lt;/keyword&gt;&lt;keyword&gt;Oxygen Consumption&lt;/keyword&gt;&lt;keyword&gt;Partial Pressure&lt;/keyword&gt;&lt;keyword&gt;Sulfates/metabolism&lt;/keyword&gt;&lt;keyword&gt;Venules/metabolism&lt;/keyword&gt;&lt;/keywords&gt;&lt;dates&gt;&lt;year&gt;2011&lt;/year&gt;&lt;pub-dates&gt;&lt;date&gt;Jul&lt;/date&gt;&lt;/pub-dates&gt;&lt;/dates&gt;&lt;isbn&gt;1748-1716 (Electronic)&amp;#xD;1748-1708 (Linking)&lt;/isbn&gt;&lt;accession-num&gt;21281453&lt;/accession-num&gt;&lt;label&gt;Pittman2011&lt;/label&gt;&lt;urls&gt;&lt;related-urls&gt;&lt;url&gt;http://www.ncbi.nlm.nih.gov/pubmed/21281453&lt;/url&gt;&lt;/related-urls&gt;&lt;/urls&gt;&lt;custom2&gt;3115497&lt;/custom2&gt;&lt;electronic-resource-num&gt;10.1111/j.1748-1716.2010.02232.x&lt;/electronic-resource-num&gt;&lt;/record&gt;&lt;/Cite&gt;&lt;/EndNote&gt;</w:instrText>
      </w:r>
      <w:r>
        <w:fldChar w:fldCharType="separate"/>
      </w:r>
      <w:r w:rsidR="00BD3D64">
        <w:rPr>
          <w:noProof/>
        </w:rPr>
        <w:t>(158)</w:t>
      </w:r>
      <w:r>
        <w:fldChar w:fldCharType="end"/>
      </w:r>
      <w:r>
        <w:t xml:space="preserve">. Together with the haematocrit distribution, this needs to be taken into account for modelling tissue oxygenation, because not all RBCs may be fully saturated with oxygen. </w:t>
      </w:r>
      <m:oMath>
        <m:r>
          <w:rPr>
            <w:rFonts w:ascii="Cambria Math" w:hAnsi="Cambria Math"/>
          </w:rPr>
          <m:t>n</m:t>
        </m:r>
      </m:oMath>
      <w:r>
        <w:t xml:space="preserve"> is obtained experimentally and has been reported to be 2.2 for hamsters and 2.7 for rats </w:t>
      </w:r>
      <w:r>
        <w:fldChar w:fldCharType="begin">
          <w:fldData xml:space="preserve">PEVuZE5vdGU+PENpdGU+PEF1dGhvcj5Hb2xkbWFuPC9BdXRob3I+PFllYXI+MjAwODwvWWVhcj48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</w:fldData>
        </w:fldChar>
      </w:r>
      <w:r w:rsidR="00BD3D64">
        <w:instrText xml:space="preserve"> ADDIN EN.CITE </w:instrText>
      </w:r>
      <w:r w:rsidR="00BD3D64">
        <w:fldChar w:fldCharType="begin">
          <w:fldData xml:space="preserve">PEVuZE5vdGU+PENpdGU+PEF1dGhvcj5Hb2xkbWFuPC9BdXRob3I+PFllYXI+MjAwODwvWWVhcj48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</w:fldData>
        </w:fldChar>
      </w:r>
      <w:r w:rsidR="00BD3D64">
        <w:instrText xml:space="preserve"> ADDIN EN.CITE.DATA </w:instrText>
      </w:r>
      <w:r w:rsidR="00BD3D64">
        <w:fldChar w:fldCharType="end"/>
      </w:r>
      <w:r>
        <w:fldChar w:fldCharType="separate"/>
      </w:r>
      <w:r w:rsidR="00BD3D64">
        <w:rPr>
          <w:noProof/>
        </w:rPr>
        <w:t>(128)</w:t>
      </w:r>
      <w:r>
        <w:fldChar w:fldCharType="end"/>
      </w:r>
      <w:r>
        <w:t>.</w:t>
      </w:r>
      <w:r w:rsidR="00B82F64">
        <w:t xml:space="preserve"> </w:t>
      </w:r>
      <w:r w:rsidR="00B82F64" w:rsidRPr="00C93919">
        <w:t xml:space="preserve">Using the Hill equation for modelling haemoglobin oxygen saturation is an approximation of the inverted Adair equation which is realistically describing the oxygen-haemoglobin dissociation curve </w:t>
      </w:r>
      <w:r w:rsidR="00B82F64" w:rsidRPr="00C93919">
        <w:fldChar w:fldCharType="begin">
          <w:fldData xml:space="preserve">PEVuZE5vdGU+PENpdGU+PEF1dGhvcj5Hb2xkbWFuPC9BdXRob3I+PFllYXI+MjAwODwvWWVhcj48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</w:fldData>
        </w:fldChar>
      </w:r>
      <w:r w:rsidR="00BD3D64">
        <w:instrText xml:space="preserve"> ADDIN EN.CITE </w:instrText>
      </w:r>
      <w:r w:rsidR="00BD3D64">
        <w:fldChar w:fldCharType="begin">
          <w:fldData xml:space="preserve">PEVuZE5vdGU+PENpdGU+PEF1dGhvcj5Hb2xkbWFuPC9BdXRob3I+PFllYXI+MjAwODwvWWVhcj48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</w:fldData>
        </w:fldChar>
      </w:r>
      <w:r w:rsidR="00BD3D64">
        <w:instrText xml:space="preserve"> ADDIN EN.CITE.DATA </w:instrText>
      </w:r>
      <w:r w:rsidR="00BD3D64">
        <w:fldChar w:fldCharType="end"/>
      </w:r>
      <w:r w:rsidR="00B82F64" w:rsidRPr="00C93919">
        <w:fldChar w:fldCharType="separate"/>
      </w:r>
      <w:r w:rsidR="00BD3D64">
        <w:rPr>
          <w:noProof/>
        </w:rPr>
        <w:t>(128)</w:t>
      </w:r>
      <w:r w:rsidR="00B82F64" w:rsidRPr="00C93919">
        <w:fldChar w:fldCharType="end"/>
      </w:r>
      <w:r w:rsidR="00B82F64" w:rsidRPr="00C93919">
        <w:t>.</w:t>
      </w:r>
    </w:p>
    <w:p w14:paraId="1BBA86A2" w14:textId="27E1AB1D" w:rsidR="005134FE" w:rsidRDefault="005134FE" w:rsidP="00EE3847">
      <w:pPr>
        <w:pStyle w:val="Heading4"/>
        <w:spacing w:line="480" w:lineRule="auto"/>
        <w:jc w:val="both"/>
      </w:pPr>
      <w:r>
        <w:t>Model parameters</w:t>
      </w:r>
    </w:p>
    <w:p w14:paraId="5DCBC7A5" w14:textId="404B8882" w:rsidR="005134FE" w:rsidRDefault="005134FE" w:rsidP="00EE3847">
      <w:pPr>
        <w:spacing w:line="480" w:lineRule="auto"/>
        <w:jc w:val="both"/>
      </w:pPr>
      <w:r>
        <w:t>The parameters necessary for modelling soft tissue oxygenation usually used for skeletal muscle are shown in the table below.</w:t>
      </w:r>
      <w:r w:rsidR="005C125A">
        <w:t xml:space="preserve"> </w:t>
      </w:r>
      <w:r w:rsidR="00967F6C" w:rsidRPr="00C93919">
        <w:t>The presented parameters were taken from the sources indicated and were determined experimentally.</w:t>
      </w:r>
    </w:p>
    <w:tbl>
      <w:tblPr>
        <w:tblStyle w:val="TableGrid"/>
        <w:tblW w:w="9026" w:type="dxa"/>
        <w:jc w:val="center"/>
        <w:tblLook w:val="04A0" w:firstRow="1" w:lastRow="0" w:firstColumn="1" w:lastColumn="0" w:noHBand="0" w:noVBand="1"/>
      </w:tblPr>
      <w:tblGrid>
        <w:gridCol w:w="4585"/>
        <w:gridCol w:w="443"/>
        <w:gridCol w:w="1218"/>
        <w:gridCol w:w="2780"/>
      </w:tblGrid>
      <w:tr w:rsidR="005134FE" w:rsidRPr="00D92202" w14:paraId="0B750F64" w14:textId="77777777" w:rsidTr="00F81FB3">
        <w:trPr>
          <w:jc w:val="center"/>
        </w:trPr>
        <w:tc>
          <w:tcPr>
            <w:tcW w:w="5028" w:type="dxa"/>
            <w:gridSpan w:val="2"/>
            <w:shd w:val="clear" w:color="auto" w:fill="E7E6E6" w:themeFill="background2"/>
          </w:tcPr>
          <w:p w14:paraId="6DB6FA20" w14:textId="77777777" w:rsidR="005134FE" w:rsidRPr="00D92202" w:rsidRDefault="005134FE" w:rsidP="00EE3847">
            <w:pPr>
              <w:spacing w:line="480" w:lineRule="auto"/>
              <w:jc w:val="both"/>
            </w:pPr>
            <w:r w:rsidRPr="00D92202">
              <w:t>Parameters defining the oxygen perfusion in muscle</w:t>
            </w:r>
          </w:p>
        </w:tc>
        <w:tc>
          <w:tcPr>
            <w:tcW w:w="1218" w:type="dxa"/>
            <w:shd w:val="clear" w:color="auto" w:fill="E7E6E6" w:themeFill="background2"/>
          </w:tcPr>
          <w:p w14:paraId="1FA6A120" w14:textId="77777777" w:rsidR="005134FE" w:rsidRPr="00D92202" w:rsidRDefault="005134FE" w:rsidP="00EE3847">
            <w:pPr>
              <w:spacing w:line="480" w:lineRule="auto"/>
              <w:jc w:val="both"/>
            </w:pPr>
            <w:r w:rsidRPr="00D92202">
              <w:t>Value</w:t>
            </w:r>
          </w:p>
        </w:tc>
        <w:tc>
          <w:tcPr>
            <w:tcW w:w="2780" w:type="dxa"/>
            <w:shd w:val="clear" w:color="auto" w:fill="E7E6E6" w:themeFill="background2"/>
          </w:tcPr>
          <w:p w14:paraId="56801A12" w14:textId="77777777" w:rsidR="005134FE" w:rsidRPr="00D92202" w:rsidRDefault="005134FE" w:rsidP="00EE3847">
            <w:pPr>
              <w:spacing w:line="480" w:lineRule="auto"/>
              <w:jc w:val="both"/>
            </w:pPr>
            <w:r w:rsidRPr="00D92202">
              <w:t>Source</w:t>
            </w:r>
          </w:p>
        </w:tc>
      </w:tr>
      <w:tr w:rsidR="005134FE" w:rsidRPr="00D92202" w14:paraId="026FFBA8" w14:textId="77777777" w:rsidTr="00F81FB3">
        <w:trPr>
          <w:jc w:val="center"/>
        </w:trPr>
        <w:tc>
          <w:tcPr>
            <w:tcW w:w="5028" w:type="dxa"/>
            <w:gridSpan w:val="2"/>
          </w:tcPr>
          <w:p w14:paraId="24DC238E" w14:textId="578D4C0C" w:rsidR="005134FE" w:rsidRPr="00F938FB" w:rsidRDefault="005134FE" w:rsidP="00EE3847">
            <w:pPr>
              <w:spacing w:line="480" w:lineRule="auto"/>
              <w:jc w:val="both"/>
            </w:pPr>
            <w:r w:rsidRPr="00F938FB">
              <w:t>O</w:t>
            </w:r>
            <w:r w:rsidRPr="00F938FB">
              <w:rPr>
                <w:vertAlign w:val="subscript"/>
              </w:rPr>
              <w:t>2</w:t>
            </w:r>
            <w:r w:rsidRPr="00F938FB">
              <w:t xml:space="preserve"> Diffusion coefficient (37°C) [</w:t>
            </w:r>
            <w:r>
              <w:t>10</w:t>
            </w:r>
            <w:r w:rsidRPr="00F938FB">
              <w:rPr>
                <w:vertAlign w:val="superscript"/>
              </w:rPr>
              <w:t>-9</w:t>
            </w:r>
            <w:r w:rsidRPr="00F938FB">
              <w:t xml:space="preserve"> m²/s]</w:t>
            </w:r>
          </w:p>
        </w:tc>
        <w:tc>
          <w:tcPr>
            <w:tcW w:w="1218" w:type="dxa"/>
          </w:tcPr>
          <w:p w14:paraId="2C4CC937" w14:textId="05D4C61B" w:rsidR="005134FE" w:rsidRPr="00F938FB" w:rsidRDefault="00F938FB" w:rsidP="00EE3847">
            <w:pPr>
              <w:spacing w:line="480" w:lineRule="auto"/>
              <w:ind w:right="220"/>
              <w:jc w:val="both"/>
            </w:pPr>
            <w:r>
              <w:t xml:space="preserve">    </w:t>
            </w:r>
            <w:r w:rsidR="005134FE" w:rsidRPr="00F938FB">
              <w:t>2.11</w:t>
            </w:r>
          </w:p>
        </w:tc>
        <w:tc>
          <w:tcPr>
            <w:tcW w:w="2780" w:type="dxa"/>
          </w:tcPr>
          <w:p w14:paraId="18D01986" w14:textId="0677807C" w:rsidR="005134FE" w:rsidRPr="00F938FB" w:rsidRDefault="005134FE" w:rsidP="00170978">
            <w:pPr>
              <w:spacing w:line="480" w:lineRule="auto"/>
              <w:jc w:val="both"/>
              <w:rPr>
                <w:rFonts w:eastAsia="SimSun" w:cs="Arial"/>
              </w:rPr>
            </w:pPr>
            <w:r w:rsidRPr="00D92202">
              <w:fldChar w:fldCharType="begin"/>
            </w:r>
            <w:r w:rsidR="00170978">
              <w:instrText xml:space="preserve"> ADDIN EN.CITE &lt;EndNote&gt;&lt;Cite AuthorYear="1"&gt;&lt;Author&gt;Levick&lt;/Author&gt;&lt;Year&gt;2003&lt;/Year&gt;&lt;RecNum&gt;80&lt;/RecNum&gt;&lt;DisplayText&gt;(23)&lt;/DisplayText&gt;&lt;record&gt;&lt;rec-number&gt;80&lt;/rec-number&gt;&lt;foreign-keys&gt;&lt;key app="EN" db-id="rds90pspit2frzeresr5szedf5psfw2pa9zd" timestamp="1372929565"&gt;80&lt;/key&gt;&lt;/foreign-keys&gt;&lt;ref-type name="Book"&gt;6&lt;/ref-type&gt;&lt;contributors&gt;&lt;authors&gt;&lt;author&gt;Levick, J. Rodney&lt;/author&gt;&lt;/authors&gt;&lt;/contributors&gt;&lt;titles&gt;&lt;title&gt;An introduction to cardiovascular physiology&lt;/title&gt;&lt;/titles&gt;&lt;pages&gt;[xi], 372p.&lt;/pages&gt;&lt;edition&gt;4th&lt;/edition&gt;&lt;keywords&gt;&lt;keyword&gt;Cardiovascular system.&lt;/keyword&gt;&lt;keyword&gt;Cardiovascular system physiology.&lt;/keyword&gt;&lt;/keywords&gt;&lt;dates&gt;&lt;year&gt;2003&lt;/year&gt;&lt;/dates&gt;&lt;pub-location&gt;London&lt;/pub-location&gt;&lt;publisher&gt;Arnold&lt;/publisher&gt;&lt;isbn&gt;0340809213 (pbk)&lt;/isbn&gt;&lt;call-num&gt;HARTLEY HARTLEY WG 102 LEV 1-WK-LOAN&amp;#xD;HARTLEY ON-LOAN WG 102 LEV 1-WK-LOAN&amp;#xD;HEALTH-SER HEALTH-SER WG 102 LEV 1-WK-LOAN&lt;/call-num&gt;&lt;label&gt;Levick2003&lt;/label&gt;&lt;/record&gt;&lt;/Cite&gt;&lt;/EndNote&gt;</w:instrText>
            </w:r>
            <w:r w:rsidRPr="00D92202">
              <w:fldChar w:fldCharType="separate"/>
            </w:r>
            <w:r w:rsidR="00170978">
              <w:rPr>
                <w:noProof/>
              </w:rPr>
              <w:t>(23)</w:t>
            </w:r>
            <w:r w:rsidRPr="00D92202">
              <w:fldChar w:fldCharType="end"/>
            </w:r>
          </w:p>
        </w:tc>
      </w:tr>
      <w:tr w:rsidR="005134FE" w:rsidRPr="00D92202" w14:paraId="178A6E65" w14:textId="77777777" w:rsidTr="00F81FB3">
        <w:trPr>
          <w:trHeight w:val="98"/>
          <w:jc w:val="center"/>
        </w:trPr>
        <w:tc>
          <w:tcPr>
            <w:tcW w:w="4585" w:type="dxa"/>
            <w:vMerge w:val="restart"/>
          </w:tcPr>
          <w:p w14:paraId="1D160492" w14:textId="3F97E759" w:rsidR="005134FE" w:rsidRPr="00D92202" w:rsidRDefault="005134FE" w:rsidP="00EE3847">
            <w:pPr>
              <w:spacing w:line="480" w:lineRule="auto"/>
              <w:jc w:val="both"/>
            </w:pPr>
            <w:r w:rsidRPr="00D92202">
              <w:t>Consumption rate in muscle at rest [</w:t>
            </w:r>
            <w:r>
              <w:t>10</w:t>
            </w:r>
            <w:r w:rsidRPr="00F938FB">
              <w:rPr>
                <w:vertAlign w:val="superscript"/>
              </w:rPr>
              <w:t>-5</w:t>
            </w:r>
            <w:r w:rsidRPr="00D92202">
              <w:t xml:space="preserve"> ml O</w:t>
            </w:r>
            <w:r w:rsidRPr="00D92202">
              <w:rPr>
                <w:vertAlign w:val="subscript"/>
              </w:rPr>
              <w:t>2</w:t>
            </w:r>
            <w:r w:rsidRPr="00D92202">
              <w:t>/ml s], in muscle fibre type</w:t>
            </w:r>
          </w:p>
        </w:tc>
        <w:tc>
          <w:tcPr>
            <w:tcW w:w="443" w:type="dxa"/>
          </w:tcPr>
          <w:p w14:paraId="70BA12C8" w14:textId="77777777" w:rsidR="005134FE" w:rsidRPr="00D92202" w:rsidRDefault="005134FE" w:rsidP="00EE3847">
            <w:pPr>
              <w:spacing w:line="480" w:lineRule="auto"/>
              <w:jc w:val="both"/>
            </w:pPr>
            <w:r w:rsidRPr="00D92202">
              <w:t>I</w:t>
            </w:r>
          </w:p>
        </w:tc>
        <w:tc>
          <w:tcPr>
            <w:tcW w:w="1218" w:type="dxa"/>
          </w:tcPr>
          <w:p w14:paraId="2D6F66E9" w14:textId="77777777" w:rsidR="005134FE" w:rsidRPr="00D92202" w:rsidRDefault="005134FE" w:rsidP="00EE3847">
            <w:pPr>
              <w:spacing w:line="480" w:lineRule="auto"/>
              <w:jc w:val="both"/>
            </w:pPr>
            <w:r w:rsidRPr="00D92202">
              <w:t>15.7</w:t>
            </w:r>
          </w:p>
        </w:tc>
        <w:tc>
          <w:tcPr>
            <w:tcW w:w="2780" w:type="dxa"/>
            <w:vMerge w:val="restart"/>
          </w:tcPr>
          <w:p w14:paraId="25CBD3D6" w14:textId="4FE3D24C" w:rsidR="005134FE" w:rsidRPr="00D92202" w:rsidRDefault="0070340A" w:rsidP="00BD3D64">
            <w:pPr>
              <w:spacing w:line="480" w:lineRule="auto"/>
              <w:jc w:val="both"/>
            </w:pPr>
            <w:r>
              <w:t xml:space="preserve">Wüst </w:t>
            </w:r>
            <w:r w:rsidRPr="0070340A">
              <w:rPr>
                <w:i/>
              </w:rPr>
              <w:t>et al.</w:t>
            </w:r>
            <w:r>
              <w:t xml:space="preserve"> </w:t>
            </w:r>
            <w:r w:rsidR="005134FE" w:rsidRPr="00D92202">
              <w:fldChar w:fldCharType="begin"/>
            </w:r>
            <w:r w:rsidR="00BD3D64">
              <w:instrText xml:space="preserve"> ADDIN EN.CITE &lt;EndNote&gt;&lt;Cite&gt;&lt;Author&gt;Wust&lt;/Author&gt;&lt;Year&gt;2009&lt;/Year&gt;&lt;RecNum&gt;282&lt;/RecNum&gt;&lt;DisplayText&gt;(160)&lt;/DisplayText&gt;&lt;record&gt;&lt;rec-number&gt;282&lt;/rec-number&gt;&lt;foreign-keys&gt;&lt;key app="EN" db-id="rds90pspit2frzeresr5szedf5psfw2pa9zd" timestamp="1453988804"&gt;282&lt;/key&gt;&lt;/foreign-keys&gt;&lt;ref-type name="Journal Article"&gt;17&lt;/ref-type&gt;&lt;contributors&gt;&lt;authors&gt;&lt;author&gt;Wust, R. C.&lt;/author&gt;&lt;author&gt;Gibbings, S. L.&lt;/author&gt;&lt;author&gt;Degens, H.&lt;/author&gt;&lt;/authors&gt;&lt;/contributors&gt;&lt;auth-address&gt;Instititute for Biophysical and Clinical Research into Human Movement, Manchester Metropolitan University, Alsager, ST7 2HL, UK. r.wust@mmu.ac.uk&lt;/auth-address&gt;&lt;titles&gt;&lt;title&gt;Fiber capillary supply related to fiber size and oxidative capacity in human and rat skeletal muscle&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75-80&lt;/pages&gt;&lt;volume&gt;645&lt;/volume&gt;&lt;keywords&gt;&lt;keyword&gt;Animals&lt;/keyword&gt;&lt;keyword&gt;Biopsy&lt;/keyword&gt;&lt;keyword&gt;Capillaries&lt;/keyword&gt;&lt;keyword&gt;Humans&lt;/keyword&gt;&lt;keyword&gt;Male&lt;/keyword&gt;&lt;keyword&gt;Muscle Fibers, Skeletal/*metabolism&lt;/keyword&gt;&lt;keyword&gt;Oxidation-Reduction&lt;/keyword&gt;&lt;keyword&gt;Rats&lt;/keyword&gt;&lt;keyword&gt;Rats, Wistar&lt;/keyword&gt;&lt;/keywords&gt;&lt;dates&gt;&lt;year&gt;2009&lt;/year&gt;&lt;/dates&gt;&lt;isbn&gt;0065-2598 (Print)&amp;#xD;0065-2598 (Linking)&lt;/isbn&gt;&lt;accession-num&gt;19227453&lt;/accession-num&gt;&lt;label&gt;Wust2009&lt;/label&gt;&lt;urls&gt;&lt;related-urls&gt;&lt;url&gt;http://www.ncbi.nlm.nih.gov/pubmed/19227453&lt;/url&gt;&lt;/related-urls&gt;&lt;/urls&gt;&lt;electronic-resource-num&gt;10.1007/978-0-387-85998-9_12&lt;/electronic-resource-num&gt;&lt;/record&gt;&lt;/Cite&gt;&lt;/EndNote&gt;</w:instrText>
            </w:r>
            <w:r w:rsidR="005134FE" w:rsidRPr="00D92202">
              <w:fldChar w:fldCharType="separate"/>
            </w:r>
            <w:r w:rsidR="00BD3D64">
              <w:rPr>
                <w:noProof/>
              </w:rPr>
              <w:t>(160)</w:t>
            </w:r>
            <w:r w:rsidR="005134FE" w:rsidRPr="00D92202">
              <w:fldChar w:fldCharType="end"/>
            </w:r>
          </w:p>
        </w:tc>
      </w:tr>
      <w:tr w:rsidR="005134FE" w:rsidRPr="00D92202" w14:paraId="49A0D923" w14:textId="77777777" w:rsidTr="00F81FB3">
        <w:trPr>
          <w:trHeight w:val="96"/>
          <w:jc w:val="center"/>
        </w:trPr>
        <w:tc>
          <w:tcPr>
            <w:tcW w:w="4585" w:type="dxa"/>
            <w:vMerge/>
          </w:tcPr>
          <w:p w14:paraId="34B9CE44" w14:textId="77777777" w:rsidR="005134FE" w:rsidRPr="00D92202" w:rsidRDefault="005134FE" w:rsidP="00EE3847">
            <w:pPr>
              <w:spacing w:line="480" w:lineRule="auto"/>
              <w:jc w:val="both"/>
            </w:pPr>
          </w:p>
        </w:tc>
        <w:tc>
          <w:tcPr>
            <w:tcW w:w="443" w:type="dxa"/>
          </w:tcPr>
          <w:p w14:paraId="572ADBAC" w14:textId="77777777" w:rsidR="005134FE" w:rsidRPr="00D92202" w:rsidRDefault="005134FE" w:rsidP="00EE3847">
            <w:pPr>
              <w:spacing w:line="480" w:lineRule="auto"/>
              <w:jc w:val="both"/>
            </w:pPr>
            <w:r w:rsidRPr="00D92202">
              <w:t>IIa</w:t>
            </w:r>
          </w:p>
        </w:tc>
        <w:tc>
          <w:tcPr>
            <w:tcW w:w="1218" w:type="dxa"/>
          </w:tcPr>
          <w:p w14:paraId="223A2E94" w14:textId="77777777" w:rsidR="005134FE" w:rsidRPr="00D92202" w:rsidRDefault="005134FE" w:rsidP="00EE3847">
            <w:pPr>
              <w:spacing w:line="480" w:lineRule="auto"/>
              <w:jc w:val="both"/>
            </w:pPr>
            <w:r w:rsidRPr="00D92202">
              <w:t>13.82</w:t>
            </w:r>
          </w:p>
        </w:tc>
        <w:tc>
          <w:tcPr>
            <w:tcW w:w="2780" w:type="dxa"/>
            <w:vMerge/>
          </w:tcPr>
          <w:p w14:paraId="2D19961E" w14:textId="77777777" w:rsidR="005134FE" w:rsidRPr="00D92202" w:rsidRDefault="005134FE" w:rsidP="00EE3847">
            <w:pPr>
              <w:spacing w:line="480" w:lineRule="auto"/>
              <w:jc w:val="both"/>
            </w:pPr>
          </w:p>
        </w:tc>
      </w:tr>
      <w:tr w:rsidR="005134FE" w:rsidRPr="00D92202" w14:paraId="2333EAFC" w14:textId="77777777" w:rsidTr="00F81FB3">
        <w:trPr>
          <w:trHeight w:val="96"/>
          <w:jc w:val="center"/>
        </w:trPr>
        <w:tc>
          <w:tcPr>
            <w:tcW w:w="4585" w:type="dxa"/>
            <w:vMerge/>
          </w:tcPr>
          <w:p w14:paraId="3AB6DE32" w14:textId="77777777" w:rsidR="005134FE" w:rsidRPr="00D92202" w:rsidRDefault="005134FE" w:rsidP="00EE3847">
            <w:pPr>
              <w:spacing w:line="480" w:lineRule="auto"/>
              <w:jc w:val="both"/>
            </w:pPr>
          </w:p>
        </w:tc>
        <w:tc>
          <w:tcPr>
            <w:tcW w:w="443" w:type="dxa"/>
          </w:tcPr>
          <w:p w14:paraId="1476ECC6" w14:textId="77777777" w:rsidR="005134FE" w:rsidRPr="00D92202" w:rsidRDefault="005134FE" w:rsidP="00EE3847">
            <w:pPr>
              <w:spacing w:line="480" w:lineRule="auto"/>
              <w:jc w:val="both"/>
            </w:pPr>
            <w:r w:rsidRPr="00D92202">
              <w:t>IIb</w:t>
            </w:r>
          </w:p>
        </w:tc>
        <w:tc>
          <w:tcPr>
            <w:tcW w:w="1218" w:type="dxa"/>
          </w:tcPr>
          <w:p w14:paraId="31661BC8" w14:textId="77777777" w:rsidR="005134FE" w:rsidRPr="00D92202" w:rsidRDefault="005134FE" w:rsidP="00EE3847">
            <w:pPr>
              <w:spacing w:line="480" w:lineRule="auto"/>
              <w:jc w:val="both"/>
            </w:pPr>
            <w:r w:rsidRPr="00D92202">
              <w:t>7.85</w:t>
            </w:r>
          </w:p>
        </w:tc>
        <w:tc>
          <w:tcPr>
            <w:tcW w:w="2780" w:type="dxa"/>
            <w:vMerge/>
          </w:tcPr>
          <w:p w14:paraId="354495CF" w14:textId="77777777" w:rsidR="005134FE" w:rsidRPr="00D92202" w:rsidRDefault="005134FE" w:rsidP="00EE3847">
            <w:pPr>
              <w:spacing w:line="480" w:lineRule="auto"/>
              <w:jc w:val="both"/>
            </w:pPr>
          </w:p>
        </w:tc>
      </w:tr>
      <w:tr w:rsidR="005134FE" w:rsidRPr="00D92202" w14:paraId="3D13E58E" w14:textId="77777777" w:rsidTr="00F81FB3">
        <w:trPr>
          <w:trHeight w:val="98"/>
          <w:jc w:val="center"/>
        </w:trPr>
        <w:tc>
          <w:tcPr>
            <w:tcW w:w="4585" w:type="dxa"/>
            <w:vMerge w:val="restart"/>
          </w:tcPr>
          <w:p w14:paraId="19CA95A6" w14:textId="17AF5002" w:rsidR="005134FE" w:rsidRPr="00F938FB" w:rsidRDefault="005134FE" w:rsidP="00EE3847">
            <w:pPr>
              <w:spacing w:line="480" w:lineRule="auto"/>
              <w:jc w:val="both"/>
            </w:pPr>
            <w:r w:rsidRPr="00F938FB">
              <w:t>Myoglobin concentration [</w:t>
            </w:r>
            <w:r>
              <w:t>10</w:t>
            </w:r>
            <w:r w:rsidRPr="00F938FB">
              <w:rPr>
                <w:vertAlign w:val="superscript"/>
              </w:rPr>
              <w:t>-3</w:t>
            </w:r>
            <w:r w:rsidRPr="00F938FB">
              <w:t xml:space="preserve"> ml O</w:t>
            </w:r>
            <w:r w:rsidRPr="00F938FB">
              <w:rPr>
                <w:vertAlign w:val="subscript"/>
              </w:rPr>
              <w:t>2</w:t>
            </w:r>
            <w:r w:rsidRPr="00F938FB">
              <w:t>/ml], in muscle fibre type</w:t>
            </w:r>
          </w:p>
        </w:tc>
        <w:tc>
          <w:tcPr>
            <w:tcW w:w="443" w:type="dxa"/>
          </w:tcPr>
          <w:p w14:paraId="0BDBBB74" w14:textId="77777777" w:rsidR="005134FE" w:rsidRPr="00F938FB" w:rsidRDefault="005134FE" w:rsidP="00EE3847">
            <w:pPr>
              <w:spacing w:line="480" w:lineRule="auto"/>
              <w:jc w:val="both"/>
              <w:rPr>
                <w:rFonts w:eastAsia="SimSun" w:cs="Arial"/>
              </w:rPr>
            </w:pPr>
            <w:r w:rsidRPr="00D92202">
              <w:t>I</w:t>
            </w:r>
          </w:p>
        </w:tc>
        <w:tc>
          <w:tcPr>
            <w:tcW w:w="1218" w:type="dxa"/>
          </w:tcPr>
          <w:p w14:paraId="07B302D2" w14:textId="77777777" w:rsidR="005134FE" w:rsidRPr="00F938FB" w:rsidRDefault="005134FE" w:rsidP="00EE3847">
            <w:pPr>
              <w:spacing w:line="480" w:lineRule="auto"/>
              <w:jc w:val="both"/>
              <w:rPr>
                <w:rFonts w:eastAsia="SimSun" w:cs="Arial"/>
              </w:rPr>
            </w:pPr>
            <w:r w:rsidRPr="00F938FB">
              <w:rPr>
                <w:rFonts w:eastAsia="SimSun" w:cs="Arial"/>
              </w:rPr>
              <w:t>10.2</w:t>
            </w:r>
          </w:p>
        </w:tc>
        <w:tc>
          <w:tcPr>
            <w:tcW w:w="2780" w:type="dxa"/>
            <w:vMerge w:val="restart"/>
          </w:tcPr>
          <w:p w14:paraId="797FF62C" w14:textId="4D9F9FA3" w:rsidR="005134FE" w:rsidRPr="00D92202" w:rsidRDefault="0070340A" w:rsidP="00BD3D64">
            <w:pPr>
              <w:spacing w:line="480" w:lineRule="auto"/>
              <w:jc w:val="both"/>
            </w:pPr>
            <w:proofErr w:type="spellStart"/>
            <w:r>
              <w:t>Meng</w:t>
            </w:r>
            <w:proofErr w:type="spellEnd"/>
            <w:r>
              <w:t xml:space="preserve"> </w:t>
            </w:r>
            <w:r w:rsidRPr="0070340A">
              <w:rPr>
                <w:i/>
              </w:rPr>
              <w:t>et al.</w:t>
            </w:r>
            <w:r>
              <w:t xml:space="preserve"> </w:t>
            </w:r>
            <w:r w:rsidR="005134FE" w:rsidRPr="00D92202">
              <w:fldChar w:fldCharType="begin"/>
            </w:r>
            <w:r w:rsidR="00BD3D64">
              <w:instrText xml:space="preserve"> ADDIN EN.CITE &lt;EndNote&gt;&lt;Cite&gt;&lt;Author&gt;Meng&lt;/Author&gt;&lt;Year&gt;1993&lt;/Year&gt;&lt;RecNum&gt;279&lt;/RecNum&gt;&lt;DisplayText&gt;(161)&lt;/DisplayText&gt;&lt;record&gt;&lt;rec-number&gt;279&lt;/rec-number&gt;&lt;foreign-keys&gt;&lt;key app="EN" db-id="rds90pspit2frzeresr5szedf5psfw2pa9zd" timestamp="1453988290"&gt;279&lt;/key&gt;&lt;/foreign-keys&gt;&lt;ref-type name="Journal Article"&gt;17&lt;/ref-type&gt;&lt;contributors&gt;&lt;authors&gt;&lt;author&gt;Meng, H.&lt;/author&gt;&lt;author&gt;Bentley, T. B.&lt;/author&gt;&lt;author&gt;Pittman, R. N.&lt;/author&gt;&lt;/authors&gt;&lt;/contributors&gt;&lt;auth-address&gt;Department of Physiology, Medical College of Virginia, Virginia Commonwealth University, Richmond 23298-0551.&lt;/auth-address&gt;&lt;titles&gt;&lt;title&gt;Myoglobin content of hamster skeletal muscles&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2194-7&lt;/pages&gt;&lt;volume&gt;74&lt;/volume&gt;&lt;number&gt;5&lt;/number&gt;&lt;keywords&gt;&lt;keyword&gt;Aging/physiology&lt;/keyword&gt;&lt;keyword&gt;Animals&lt;/keyword&gt;&lt;keyword&gt;Cricetinae&lt;/keyword&gt;&lt;keyword&gt;Cytochrome c Group/metabolism&lt;/keyword&gt;&lt;keyword&gt;Dogs&lt;/keyword&gt;&lt;keyword&gt;Male&lt;/keyword&gt;&lt;keyword&gt;Mesocricetus&lt;/keyword&gt;&lt;keyword&gt;Mitochondria, Muscle/enzymology&lt;/keyword&gt;&lt;keyword&gt;Muscles/enzymology/*metabolism&lt;/keyword&gt;&lt;keyword&gt;Myoglobin/*metabolism&lt;/keyword&gt;&lt;keyword&gt;Oxygen Consumption/physiology&lt;/keyword&gt;&lt;keyword&gt;Rats&lt;/keyword&gt;&lt;keyword&gt;Species Specificity&lt;/keyword&gt;&lt;/keywords&gt;&lt;dates&gt;&lt;year&gt;1993&lt;/year&gt;&lt;pub-dates&gt;&lt;date&gt;May&lt;/date&gt;&lt;/pub-dates&gt;&lt;/dates&gt;&lt;isbn&gt;8750-7587 (Print)&amp;#xD;0161-7567 (Linking)&lt;/isbn&gt;&lt;accession-num&gt;8393001&lt;/accession-num&gt;&lt;label&gt;Meng1993&lt;/label&gt;&lt;urls&gt;&lt;related-urls&gt;&lt;url&gt;http://www.ncbi.nlm.nih.gov/pubmed/8393001&lt;/url&gt;&lt;/related-urls&gt;&lt;/urls&gt;&lt;/record&gt;&lt;/Cite&gt;&lt;/EndNote&gt;</w:instrText>
            </w:r>
            <w:r w:rsidR="005134FE" w:rsidRPr="00D92202">
              <w:fldChar w:fldCharType="separate"/>
            </w:r>
            <w:r w:rsidR="00BD3D64">
              <w:rPr>
                <w:noProof/>
              </w:rPr>
              <w:t>(161)</w:t>
            </w:r>
            <w:r w:rsidR="005134FE" w:rsidRPr="00D92202">
              <w:fldChar w:fldCharType="end"/>
            </w:r>
          </w:p>
        </w:tc>
      </w:tr>
      <w:tr w:rsidR="005134FE" w:rsidRPr="00D92202" w14:paraId="5434F195" w14:textId="77777777" w:rsidTr="00F81FB3">
        <w:trPr>
          <w:trHeight w:val="96"/>
          <w:jc w:val="center"/>
        </w:trPr>
        <w:tc>
          <w:tcPr>
            <w:tcW w:w="4585" w:type="dxa"/>
            <w:vMerge/>
          </w:tcPr>
          <w:p w14:paraId="3F5A3DE5" w14:textId="77777777" w:rsidR="005134FE" w:rsidRPr="00D92202" w:rsidRDefault="005134FE" w:rsidP="00EE3847">
            <w:pPr>
              <w:spacing w:line="480" w:lineRule="auto"/>
              <w:jc w:val="both"/>
            </w:pPr>
          </w:p>
        </w:tc>
        <w:tc>
          <w:tcPr>
            <w:tcW w:w="443" w:type="dxa"/>
          </w:tcPr>
          <w:p w14:paraId="040554B5" w14:textId="77777777" w:rsidR="005134FE" w:rsidRPr="00F938FB" w:rsidRDefault="005134FE" w:rsidP="00EE3847">
            <w:pPr>
              <w:spacing w:line="480" w:lineRule="auto"/>
              <w:jc w:val="both"/>
              <w:rPr>
                <w:rFonts w:eastAsia="SimSun" w:cs="Arial"/>
              </w:rPr>
            </w:pPr>
            <w:proofErr w:type="spellStart"/>
            <w:r w:rsidRPr="00D92202">
              <w:t>IIa</w:t>
            </w:r>
            <w:proofErr w:type="spellEnd"/>
          </w:p>
        </w:tc>
        <w:tc>
          <w:tcPr>
            <w:tcW w:w="1218" w:type="dxa"/>
          </w:tcPr>
          <w:p w14:paraId="5B8F676A" w14:textId="77777777" w:rsidR="005134FE" w:rsidRPr="00F938FB" w:rsidRDefault="005134FE" w:rsidP="00EE3847">
            <w:pPr>
              <w:spacing w:line="480" w:lineRule="auto"/>
              <w:jc w:val="both"/>
              <w:rPr>
                <w:rFonts w:eastAsia="SimSun" w:cs="Arial"/>
              </w:rPr>
            </w:pPr>
            <w:r w:rsidRPr="00F938FB">
              <w:rPr>
                <w:rFonts w:eastAsia="SimSun" w:cs="Arial"/>
              </w:rPr>
              <w:t>4.98</w:t>
            </w:r>
          </w:p>
        </w:tc>
        <w:tc>
          <w:tcPr>
            <w:tcW w:w="2780" w:type="dxa"/>
            <w:vMerge/>
          </w:tcPr>
          <w:p w14:paraId="277F282C" w14:textId="77777777" w:rsidR="005134FE" w:rsidRPr="00D92202" w:rsidRDefault="005134FE" w:rsidP="00EE3847">
            <w:pPr>
              <w:spacing w:line="480" w:lineRule="auto"/>
              <w:jc w:val="both"/>
            </w:pPr>
          </w:p>
        </w:tc>
      </w:tr>
      <w:tr w:rsidR="005134FE" w:rsidRPr="00D92202" w14:paraId="7E5771A2" w14:textId="77777777" w:rsidTr="00F81FB3">
        <w:trPr>
          <w:trHeight w:val="96"/>
          <w:jc w:val="center"/>
        </w:trPr>
        <w:tc>
          <w:tcPr>
            <w:tcW w:w="4585" w:type="dxa"/>
            <w:vMerge/>
          </w:tcPr>
          <w:p w14:paraId="0E24B38E" w14:textId="77777777" w:rsidR="005134FE" w:rsidRPr="00D92202" w:rsidRDefault="005134FE" w:rsidP="00EE3847">
            <w:pPr>
              <w:spacing w:line="480" w:lineRule="auto"/>
              <w:jc w:val="both"/>
            </w:pPr>
          </w:p>
        </w:tc>
        <w:tc>
          <w:tcPr>
            <w:tcW w:w="443" w:type="dxa"/>
          </w:tcPr>
          <w:p w14:paraId="3108FA92" w14:textId="77777777" w:rsidR="005134FE" w:rsidRPr="00F938FB" w:rsidRDefault="005134FE" w:rsidP="00EE3847">
            <w:pPr>
              <w:spacing w:line="480" w:lineRule="auto"/>
              <w:jc w:val="both"/>
              <w:rPr>
                <w:rFonts w:eastAsia="SimSun" w:cs="Arial"/>
              </w:rPr>
            </w:pPr>
            <w:proofErr w:type="spellStart"/>
            <w:r w:rsidRPr="00D92202">
              <w:t>IIb</w:t>
            </w:r>
            <w:proofErr w:type="spellEnd"/>
          </w:p>
        </w:tc>
        <w:tc>
          <w:tcPr>
            <w:tcW w:w="1218" w:type="dxa"/>
          </w:tcPr>
          <w:p w14:paraId="40817E6B" w14:textId="77777777" w:rsidR="005134FE" w:rsidRPr="00F938FB" w:rsidRDefault="005134FE" w:rsidP="00EE3847">
            <w:pPr>
              <w:spacing w:line="480" w:lineRule="auto"/>
              <w:jc w:val="both"/>
              <w:rPr>
                <w:rFonts w:eastAsia="SimSun" w:cs="Arial"/>
              </w:rPr>
            </w:pPr>
            <w:r w:rsidRPr="00F938FB">
              <w:rPr>
                <w:rFonts w:eastAsia="SimSun" w:cs="Arial"/>
              </w:rPr>
              <w:t>1.55</w:t>
            </w:r>
          </w:p>
        </w:tc>
        <w:tc>
          <w:tcPr>
            <w:tcW w:w="2780" w:type="dxa"/>
            <w:vMerge/>
          </w:tcPr>
          <w:p w14:paraId="42DB9E5F" w14:textId="77777777" w:rsidR="005134FE" w:rsidRPr="00D92202" w:rsidRDefault="005134FE" w:rsidP="00EE3847">
            <w:pPr>
              <w:spacing w:line="480" w:lineRule="auto"/>
              <w:jc w:val="both"/>
            </w:pPr>
          </w:p>
        </w:tc>
      </w:tr>
      <w:tr w:rsidR="005134FE" w:rsidRPr="00D92202" w14:paraId="5B7A062B" w14:textId="77777777" w:rsidTr="00F81FB3">
        <w:trPr>
          <w:jc w:val="center"/>
        </w:trPr>
        <w:tc>
          <w:tcPr>
            <w:tcW w:w="5028" w:type="dxa"/>
            <w:gridSpan w:val="2"/>
          </w:tcPr>
          <w:p w14:paraId="7BAF4CDC" w14:textId="77777777" w:rsidR="005134FE" w:rsidRPr="00D92202" w:rsidRDefault="005134FE" w:rsidP="00EE3847">
            <w:pPr>
              <w:spacing w:line="480" w:lineRule="auto"/>
              <w:jc w:val="both"/>
            </w:pPr>
            <w:r w:rsidRPr="00D92202">
              <w:t>Myoglobin PO</w:t>
            </w:r>
            <w:r w:rsidRPr="00D92202">
              <w:rPr>
                <w:vertAlign w:val="subscript"/>
              </w:rPr>
              <w:t>2</w:t>
            </w:r>
            <w:r w:rsidRPr="00D92202">
              <w:t xml:space="preserve"> saturation at half-maximum [mmHg]</w:t>
            </w:r>
          </w:p>
        </w:tc>
        <w:tc>
          <w:tcPr>
            <w:tcW w:w="1218" w:type="dxa"/>
          </w:tcPr>
          <w:p w14:paraId="0F247B40" w14:textId="77777777" w:rsidR="005134FE" w:rsidRPr="00F938FB" w:rsidRDefault="005134FE" w:rsidP="00EE3847">
            <w:pPr>
              <w:spacing w:line="480" w:lineRule="auto"/>
              <w:jc w:val="both"/>
              <w:rPr>
                <w:rFonts w:eastAsia="SimSun" w:cs="Arial"/>
              </w:rPr>
            </w:pPr>
            <w:r w:rsidRPr="00F938FB">
              <w:rPr>
                <w:rFonts w:eastAsia="SimSun" w:cs="Arial"/>
              </w:rPr>
              <w:t>5.3</w:t>
            </w:r>
          </w:p>
        </w:tc>
        <w:tc>
          <w:tcPr>
            <w:tcW w:w="2780" w:type="dxa"/>
          </w:tcPr>
          <w:p w14:paraId="05990C50" w14:textId="0F13B5DD" w:rsidR="005134FE" w:rsidRPr="00D92202" w:rsidRDefault="0070340A" w:rsidP="00BD3D64">
            <w:pPr>
              <w:spacing w:line="480" w:lineRule="auto"/>
              <w:jc w:val="both"/>
            </w:pPr>
            <w:proofErr w:type="spellStart"/>
            <w:r>
              <w:t>Jürgens</w:t>
            </w:r>
            <w:proofErr w:type="spellEnd"/>
            <w:r>
              <w:t xml:space="preserve"> </w:t>
            </w:r>
            <w:r w:rsidRPr="0070340A">
              <w:rPr>
                <w:i/>
              </w:rPr>
              <w:t>et al.</w:t>
            </w:r>
            <w:r>
              <w:t xml:space="preserve"> </w:t>
            </w:r>
            <w:r w:rsidR="005134FE" w:rsidRPr="00F938FB">
              <w:fldChar w:fldCharType="begin"/>
            </w:r>
            <w:r w:rsidR="00BD3D64">
              <w:instrText xml:space="preserve"> ADDIN EN.CITE &lt;EndNote&gt;&lt;Cite&gt;&lt;Author&gt;Jurgens&lt;/Author&gt;&lt;Year&gt;1994&lt;/Year&gt;&lt;RecNum&gt;280&lt;/RecNum&gt;&lt;DisplayText&gt;(162)&lt;/DisplayText&gt;&lt;record&gt;&lt;rec-number&gt;280&lt;/rec-number&gt;&lt;foreign-keys&gt;&lt;key app="EN" db-id="rds90pspit2frzeresr5szedf5psfw2pa9zd" timestamp="1453988324"&gt;280&lt;/key&gt;&lt;/foreign-keys&gt;&lt;ref-type name="Journal Article"&gt;17&lt;/ref-type&gt;&lt;contributors&gt;&lt;authors&gt;&lt;author&gt;Jurgens, K. D.&lt;/author&gt;&lt;author&gt;Peters, T.&lt;/author&gt;&lt;author&gt;Gros, G.&lt;/author&gt;&lt;/authors&gt;&lt;/contributors&gt;&lt;auth-address&gt;Zentrum Physiologie, Medizinische Hochschule, Hanover, Germany.&lt;/auth-address&gt;&lt;titles&gt;&lt;title&gt;Diffusivity of myoglobin in intact skeletal muscle cells&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bbr-1&gt;P Natl Acad Sci USA&lt;/abbr-1&gt;&lt;/alt-periodical&gt;&lt;pages&gt;3829-33&lt;/pages&gt;&lt;volume&gt;91&lt;/volume&gt;&lt;number&gt;9&lt;/number&gt;&lt;keywords&gt;&lt;keyword&gt;Animals&lt;/keyword&gt;&lt;keyword&gt;Diffusion&lt;/keyword&gt;&lt;keyword&gt;In Vitro Techniques&lt;/keyword&gt;&lt;keyword&gt;Male&lt;/keyword&gt;&lt;keyword&gt;Muscle Proteins/metabolism&lt;/keyword&gt;&lt;keyword&gt;Muscles/*metabolism&lt;/keyword&gt;&lt;keyword&gt;Myoglobin/*metabolism&lt;/keyword&gt;&lt;keyword&gt;Rats&lt;/keyword&gt;&lt;keyword&gt;Rats, Wistar&lt;/keyword&gt;&lt;keyword&gt;Xenopus laevis&lt;/keyword&gt;&lt;/keywords&gt;&lt;dates&gt;&lt;year&gt;1994&lt;/year&gt;&lt;pub-dates&gt;&lt;date&gt;Apr 26&lt;/date&gt;&lt;/pub-dates&gt;&lt;/dates&gt;&lt;isbn&gt;0027-8424 (Print)&amp;#xD;0027-8424 (Linking)&lt;/isbn&gt;&lt;accession-num&gt;8170996&lt;/accession-num&gt;&lt;label&gt;Jurgens1994&lt;/label&gt;&lt;urls&gt;&lt;related-urls&gt;&lt;url&gt;http://www.ncbi.nlm.nih.gov/pubmed/8170996&lt;/url&gt;&lt;/related-urls&gt;&lt;/urls&gt;&lt;custom2&gt;43675&lt;/custom2&gt;&lt;/record&gt;&lt;/Cite&gt;&lt;/EndNote&gt;</w:instrText>
            </w:r>
            <w:r w:rsidR="005134FE" w:rsidRPr="00F938FB">
              <w:fldChar w:fldCharType="separate"/>
            </w:r>
            <w:r w:rsidR="00BD3D64">
              <w:rPr>
                <w:noProof/>
              </w:rPr>
              <w:t>(162)</w:t>
            </w:r>
            <w:r w:rsidR="005134FE" w:rsidRPr="00F938FB">
              <w:fldChar w:fldCharType="end"/>
            </w:r>
          </w:p>
        </w:tc>
      </w:tr>
      <w:tr w:rsidR="005134FE" w:rsidRPr="00D92202" w14:paraId="7CDC8EFE" w14:textId="77777777" w:rsidTr="00F81FB3">
        <w:trPr>
          <w:jc w:val="center"/>
        </w:trPr>
        <w:tc>
          <w:tcPr>
            <w:tcW w:w="5028" w:type="dxa"/>
            <w:gridSpan w:val="2"/>
          </w:tcPr>
          <w:p w14:paraId="734B86CB" w14:textId="3B9D1EBD" w:rsidR="005134FE" w:rsidRPr="00E32FD9" w:rsidRDefault="005134FE" w:rsidP="00EE3847">
            <w:pPr>
              <w:spacing w:line="480" w:lineRule="auto"/>
              <w:jc w:val="both"/>
              <w:rPr>
                <w:lang w:val="fr-FR"/>
              </w:rPr>
            </w:pPr>
            <w:proofErr w:type="spellStart"/>
            <w:r w:rsidRPr="00E32FD9">
              <w:rPr>
                <w:lang w:val="fr-FR"/>
              </w:rPr>
              <w:t>Myoglobin</w:t>
            </w:r>
            <w:proofErr w:type="spellEnd"/>
            <w:r w:rsidRPr="00E32FD9">
              <w:rPr>
                <w:lang w:val="fr-FR"/>
              </w:rPr>
              <w:t xml:space="preserve"> </w:t>
            </w:r>
            <w:proofErr w:type="spellStart"/>
            <w:r w:rsidRPr="00E32FD9">
              <w:rPr>
                <w:lang w:val="fr-FR"/>
              </w:rPr>
              <w:t>oxygen</w:t>
            </w:r>
            <w:proofErr w:type="spellEnd"/>
            <w:r w:rsidRPr="00E32FD9">
              <w:rPr>
                <w:lang w:val="fr-FR"/>
              </w:rPr>
              <w:t xml:space="preserve"> diffusion coefficient [</w:t>
            </w:r>
            <w:r w:rsidRPr="00ED0C9E">
              <w:rPr>
                <w:lang w:val="fr-FR"/>
              </w:rPr>
              <w:t>10</w:t>
            </w:r>
            <w:r w:rsidRPr="00F938FB">
              <w:rPr>
                <w:vertAlign w:val="superscript"/>
                <w:lang w:val="fr-FR"/>
              </w:rPr>
              <w:t>-11</w:t>
            </w:r>
            <w:r w:rsidRPr="00E32FD9">
              <w:rPr>
                <w:lang w:val="fr-FR"/>
              </w:rPr>
              <w:t xml:space="preserve"> m²/s]</w:t>
            </w:r>
          </w:p>
        </w:tc>
        <w:tc>
          <w:tcPr>
            <w:tcW w:w="1218" w:type="dxa"/>
          </w:tcPr>
          <w:p w14:paraId="337F1E85" w14:textId="77777777" w:rsidR="005134FE" w:rsidRPr="00F938FB" w:rsidRDefault="005134FE" w:rsidP="00EE3847">
            <w:pPr>
              <w:spacing w:line="480" w:lineRule="auto"/>
              <w:jc w:val="both"/>
              <w:rPr>
                <w:rFonts w:eastAsia="SimSun" w:cs="Arial"/>
              </w:rPr>
            </w:pPr>
            <w:r w:rsidRPr="00F938FB">
              <w:rPr>
                <w:rFonts w:eastAsia="SimSun" w:cs="Arial"/>
              </w:rPr>
              <w:t>1.73</w:t>
            </w:r>
          </w:p>
        </w:tc>
        <w:tc>
          <w:tcPr>
            <w:tcW w:w="2780" w:type="dxa"/>
          </w:tcPr>
          <w:p w14:paraId="2EC2A910" w14:textId="599047AE" w:rsidR="005134FE" w:rsidRPr="00F938FB" w:rsidRDefault="0070340A" w:rsidP="00BD3D64">
            <w:pPr>
              <w:spacing w:line="480" w:lineRule="auto"/>
              <w:jc w:val="both"/>
            </w:pPr>
            <w:proofErr w:type="spellStart"/>
            <w:r>
              <w:t>Jürgens</w:t>
            </w:r>
            <w:proofErr w:type="spellEnd"/>
            <w:r>
              <w:t xml:space="preserve"> </w:t>
            </w:r>
            <w:r w:rsidRPr="0070340A">
              <w:rPr>
                <w:i/>
              </w:rPr>
              <w:t>et al.</w:t>
            </w:r>
            <w:r>
              <w:t xml:space="preserve"> </w:t>
            </w:r>
            <w:r w:rsidRPr="00F938FB">
              <w:fldChar w:fldCharType="begin"/>
            </w:r>
            <w:r w:rsidR="00BD3D64">
              <w:instrText xml:space="preserve"> ADDIN EN.CITE &lt;EndNote&gt;&lt;Cite&gt;&lt;Author&gt;Jurgens&lt;/Author&gt;&lt;Year&gt;1994&lt;/Year&gt;&lt;RecNum&gt;280&lt;/RecNum&gt;&lt;DisplayText&gt;(162)&lt;/DisplayText&gt;&lt;record&gt;&lt;rec-number&gt;280&lt;/rec-number&gt;&lt;foreign-keys&gt;&lt;key app="EN" db-id="rds90pspit2frzeresr5szedf5psfw2pa9zd" timestamp="1453988324"&gt;280&lt;/key&gt;&lt;/foreign-keys&gt;&lt;ref-type name="Journal Article"&gt;17&lt;/ref-type&gt;&lt;contributors&gt;&lt;authors&gt;&lt;author&gt;Jurgens, K. D.&lt;/author&gt;&lt;author&gt;Peters, T.&lt;/author&gt;&lt;author&gt;Gros, G.&lt;/author&gt;&lt;/authors&gt;&lt;/contributors&gt;&lt;auth-address&gt;Zentrum Physiologie, Medizinische Hochschule, Hanover, Germany.&lt;/auth-address&gt;&lt;titles&gt;&lt;title&gt;Diffusivity of myoglobin in intact skeletal muscle cells&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bbr-1&gt;P Natl Acad Sci USA&lt;/abbr-1&gt;&lt;/alt-periodical&gt;&lt;pages&gt;3829-33&lt;/pages&gt;&lt;volume&gt;91&lt;/volume&gt;&lt;number&gt;9&lt;/number&gt;&lt;keywords&gt;&lt;keyword&gt;Animals&lt;/keyword&gt;&lt;keyword&gt;Diffusion&lt;/keyword&gt;&lt;keyword&gt;In Vitro Techniques&lt;/keyword&gt;&lt;keyword&gt;Male&lt;/keyword&gt;&lt;keyword&gt;Muscle Proteins/metabolism&lt;/keyword&gt;&lt;keyword&gt;Muscles/*metabolism&lt;/keyword&gt;&lt;keyword&gt;Myoglobin/*metabolism&lt;/keyword&gt;&lt;keyword&gt;Rats&lt;/keyword&gt;&lt;keyword&gt;Rats, Wistar&lt;/keyword&gt;&lt;keyword&gt;Xenopus laevis&lt;/keyword&gt;&lt;/keywords&gt;&lt;dates&gt;&lt;year&gt;1994&lt;/year&gt;&lt;pub-dates&gt;&lt;date&gt;Apr 26&lt;/date&gt;&lt;/pub-dates&gt;&lt;/dates&gt;&lt;isbn&gt;0027-8424 (Print)&amp;#xD;0027-8424 (Linking)&lt;/isbn&gt;&lt;accession-num&gt;8170996&lt;/accession-num&gt;&lt;label&gt;Jurgens1994&lt;/label&gt;&lt;urls&gt;&lt;related-urls&gt;&lt;url&gt;http://www.ncbi.nlm.nih.gov/pubmed/8170996&lt;/url&gt;&lt;/related-urls&gt;&lt;/urls&gt;&lt;custom2&gt;43675&lt;/custom2&gt;&lt;/record&gt;&lt;/Cite&gt;&lt;/EndNote&gt;</w:instrText>
            </w:r>
            <w:r w:rsidRPr="00F938FB">
              <w:fldChar w:fldCharType="separate"/>
            </w:r>
            <w:r w:rsidR="00BD3D64">
              <w:rPr>
                <w:noProof/>
              </w:rPr>
              <w:t>(162)</w:t>
            </w:r>
            <w:r w:rsidRPr="00F938FB">
              <w:fldChar w:fldCharType="end"/>
            </w:r>
          </w:p>
        </w:tc>
      </w:tr>
      <w:tr w:rsidR="005134FE" w:rsidRPr="00D92202" w14:paraId="59C9344A" w14:textId="77777777" w:rsidTr="00F81FB3">
        <w:trPr>
          <w:jc w:val="center"/>
        </w:trPr>
        <w:tc>
          <w:tcPr>
            <w:tcW w:w="5028" w:type="dxa"/>
            <w:gridSpan w:val="2"/>
          </w:tcPr>
          <w:p w14:paraId="3466B1B7" w14:textId="7F97F3F3" w:rsidR="005134FE" w:rsidRPr="00D92202" w:rsidRDefault="005134FE" w:rsidP="00EE3847">
            <w:pPr>
              <w:spacing w:line="480" w:lineRule="auto"/>
              <w:jc w:val="both"/>
            </w:pPr>
            <w:r w:rsidRPr="00D92202">
              <w:t>O</w:t>
            </w:r>
            <w:r w:rsidRPr="00D92202">
              <w:rPr>
                <w:vertAlign w:val="subscript"/>
              </w:rPr>
              <w:t>2</w:t>
            </w:r>
            <w:r w:rsidRPr="00D92202">
              <w:t xml:space="preserve"> concentration at capillary boundaries [</w:t>
            </w:r>
            <w:proofErr w:type="spellStart"/>
            <w:r w:rsidRPr="00D92202">
              <w:t>mol</w:t>
            </w:r>
            <w:proofErr w:type="spellEnd"/>
            <w:r w:rsidRPr="00D92202">
              <w:t>/m³]</w:t>
            </w:r>
          </w:p>
        </w:tc>
        <w:tc>
          <w:tcPr>
            <w:tcW w:w="1218" w:type="dxa"/>
          </w:tcPr>
          <w:p w14:paraId="62BC94AB" w14:textId="0376AABD" w:rsidR="005134FE" w:rsidRPr="00D92202" w:rsidRDefault="005134FE" w:rsidP="00EE3847">
            <w:pPr>
              <w:spacing w:line="480" w:lineRule="auto"/>
              <w:jc w:val="both"/>
            </w:pPr>
            <w:r>
              <w:rPr>
                <w:rFonts w:eastAsia="SimSun" w:cs="Arial"/>
              </w:rPr>
              <w:t>0.28</w:t>
            </w:r>
          </w:p>
        </w:tc>
        <w:tc>
          <w:tcPr>
            <w:tcW w:w="2780" w:type="dxa"/>
          </w:tcPr>
          <w:p w14:paraId="77A04021" w14:textId="1FC46F40" w:rsidR="005134FE" w:rsidRPr="00F938FB" w:rsidRDefault="005134FE" w:rsidP="00170978">
            <w:pPr>
              <w:spacing w:line="480" w:lineRule="auto"/>
              <w:jc w:val="both"/>
              <w:rPr>
                <w:rFonts w:eastAsia="SimSun" w:cs="Arial"/>
              </w:rPr>
            </w:pPr>
            <w:r w:rsidRPr="00D92202">
              <w:fldChar w:fldCharType="begin"/>
            </w:r>
            <w:r w:rsidR="00170978">
              <w:instrText xml:space="preserve"> ADDIN EN.CITE &lt;EndNote&gt;&lt;Cite AuthorYear="1"&gt;&lt;Author&gt;Levick&lt;/Author&gt;&lt;Year&gt;2003&lt;/Year&gt;&lt;RecNum&gt;80&lt;/RecNum&gt;&lt;DisplayText&gt;(23)&lt;/DisplayText&gt;&lt;record&gt;&lt;rec-number&gt;80&lt;/rec-number&gt;&lt;foreign-keys&gt;&lt;key app="EN" db-id="rds90pspit2frzeresr5szedf5psfw2pa9zd" timestamp="1372929565"&gt;80&lt;/key&gt;&lt;/foreign-keys&gt;&lt;ref-type name="Book"&gt;6&lt;/ref-type&gt;&lt;contributors&gt;&lt;authors&gt;&lt;author&gt;Levick, J. Rodney&lt;/author&gt;&lt;/authors&gt;&lt;/contributors&gt;&lt;titles&gt;&lt;title&gt;An introduction to cardiovascular physiology&lt;/title&gt;&lt;/titles&gt;&lt;pages&gt;[xi], 372p.&lt;/pages&gt;&lt;edition&gt;4th&lt;/edition&gt;&lt;keywords&gt;&lt;keyword&gt;Cardiovascular system.&lt;/keyword&gt;&lt;keyword&gt;Cardiovascular system physiology.&lt;/keyword&gt;&lt;/keywords&gt;&lt;dates&gt;&lt;year&gt;2003&lt;/year&gt;&lt;/dates&gt;&lt;pub-location&gt;London&lt;/pub-location&gt;&lt;publisher&gt;Arnold&lt;/publisher&gt;&lt;isbn&gt;0340809213 (pbk)&lt;/isbn&gt;&lt;call-num&gt;HARTLEY HARTLEY WG 102 LEV 1-WK-LOAN&amp;#xD;HARTLEY ON-LOAN WG 102 LEV 1-WK-LOAN&amp;#xD;HEALTH-SER HEALTH-SER WG 102 LEV 1-WK-LOAN&lt;/call-num&gt;&lt;label&gt;Levick2003&lt;/label&gt;&lt;/record&gt;&lt;/Cite&gt;&lt;/EndNote&gt;</w:instrText>
            </w:r>
            <w:r w:rsidRPr="00D92202">
              <w:fldChar w:fldCharType="separate"/>
            </w:r>
            <w:r w:rsidR="00170978">
              <w:rPr>
                <w:noProof/>
              </w:rPr>
              <w:t>(23)</w:t>
            </w:r>
            <w:r w:rsidRPr="00D92202">
              <w:fldChar w:fldCharType="end"/>
            </w:r>
          </w:p>
        </w:tc>
      </w:tr>
      <w:tr w:rsidR="005134FE" w:rsidRPr="00D92202" w14:paraId="144BDE3D" w14:textId="77777777" w:rsidTr="00F81FB3">
        <w:trPr>
          <w:jc w:val="center"/>
        </w:trPr>
        <w:tc>
          <w:tcPr>
            <w:tcW w:w="5028" w:type="dxa"/>
            <w:gridSpan w:val="2"/>
          </w:tcPr>
          <w:p w14:paraId="16E7CFEE" w14:textId="7A80D911" w:rsidR="005134FE" w:rsidRPr="00E32FD9" w:rsidRDefault="005134FE" w:rsidP="00EE3847">
            <w:pPr>
              <w:spacing w:line="480" w:lineRule="auto"/>
              <w:jc w:val="both"/>
              <w:rPr>
                <w:lang w:val="pt-PT"/>
              </w:rPr>
            </w:pPr>
            <w:r w:rsidRPr="00E32FD9">
              <w:rPr>
                <w:lang w:val="pt-PT"/>
              </w:rPr>
              <w:t>O</w:t>
            </w:r>
            <w:r w:rsidRPr="00E32FD9">
              <w:rPr>
                <w:vertAlign w:val="subscript"/>
                <w:lang w:val="pt-PT"/>
              </w:rPr>
              <w:t>2</w:t>
            </w:r>
            <w:r w:rsidRPr="00E32FD9">
              <w:rPr>
                <w:lang w:val="pt-PT"/>
              </w:rPr>
              <w:t xml:space="preserve"> solubility [</w:t>
            </w:r>
            <w:r w:rsidRPr="00ED0C9E">
              <w:rPr>
                <w:lang w:val="pt-PT"/>
              </w:rPr>
              <w:t>10</w:t>
            </w:r>
            <w:r w:rsidRPr="00F938FB">
              <w:rPr>
                <w:vertAlign w:val="superscript"/>
                <w:lang w:val="pt-PT"/>
              </w:rPr>
              <w:t>-5</w:t>
            </w:r>
            <w:r w:rsidRPr="00E32FD9">
              <w:rPr>
                <w:lang w:val="pt-PT"/>
              </w:rPr>
              <w:t xml:space="preserve"> ml O</w:t>
            </w:r>
            <w:r w:rsidRPr="00E32FD9">
              <w:rPr>
                <w:vertAlign w:val="subscript"/>
                <w:lang w:val="pt-PT"/>
              </w:rPr>
              <w:t>2</w:t>
            </w:r>
            <w:r w:rsidRPr="00E32FD9">
              <w:rPr>
                <w:lang w:val="pt-PT"/>
              </w:rPr>
              <w:t>/ ml mmHg]</w:t>
            </w:r>
          </w:p>
        </w:tc>
        <w:tc>
          <w:tcPr>
            <w:tcW w:w="1218" w:type="dxa"/>
          </w:tcPr>
          <w:p w14:paraId="56209728" w14:textId="77777777" w:rsidR="005134FE" w:rsidRPr="00F938FB" w:rsidRDefault="005134FE" w:rsidP="00EE3847">
            <w:pPr>
              <w:spacing w:line="480" w:lineRule="auto"/>
              <w:jc w:val="both"/>
              <w:rPr>
                <w:rFonts w:eastAsia="SimSun" w:cs="Arial"/>
              </w:rPr>
            </w:pPr>
            <w:r w:rsidRPr="00F938FB">
              <w:rPr>
                <w:rFonts w:eastAsia="SimSun" w:cs="Arial"/>
              </w:rPr>
              <w:t>3.89</w:t>
            </w:r>
          </w:p>
        </w:tc>
        <w:tc>
          <w:tcPr>
            <w:tcW w:w="2780" w:type="dxa"/>
          </w:tcPr>
          <w:p w14:paraId="3B53AE20" w14:textId="648A54AF" w:rsidR="005134FE" w:rsidRPr="00F938FB" w:rsidRDefault="00A14D8C" w:rsidP="00170978">
            <w:pPr>
              <w:spacing w:line="480" w:lineRule="auto"/>
              <w:jc w:val="both"/>
            </w:pPr>
            <w:r>
              <w:fldChar w:fldCharType="begin"/>
            </w:r>
            <w:r w:rsidR="00170978">
              <w:instrText xml:space="preserve"> ADDIN EN.CITE &lt;EndNote&gt;&lt;Cite AuthorYear="1"&gt;&lt;Author&gt;Goldman&lt;/Author&gt;&lt;Year&gt;2000&lt;/Year&gt;&lt;RecNum&gt;148&lt;/RecNum&gt;&lt;DisplayText&gt;(13)&lt;/DisplayText&gt;&lt;record&gt;&lt;rec-number&gt;148&lt;/rec-number&gt;&lt;foreign-keys&gt;&lt;key app="EN" db-id="rds90pspit2frzeresr5szedf5psfw2pa9zd" timestamp="1392629220"&gt;148&lt;/key&gt;&lt;/foreign-keys&gt;&lt;ref-type name="Journal Article"&gt;17&lt;/ref-type&gt;&lt;contributors&gt;&lt;authors&gt;&lt;author&gt;Goldman, D.&lt;/author&gt;&lt;author&gt;Popel, A. S.&lt;/author&gt;&lt;/authors&gt;&lt;/contributors&gt;&lt;auth-address&gt;Goldman, D&amp;#xD;Johns Hopkins Univ, Sch Med, Dept Biomed Engn, Baltimore, MD 21205 USA&amp;#xD;Johns Hopkins Univ, Sch Med, Dept Biomed Engn, Baltimore, MD 21205 USA&amp;#xD;Johns Hopkins Univ, Sch Med, Dept Biomed Engn, Baltimore, MD 21205 USA&amp;#xD;Johns Hopkins Univ, Sch Med, Ctr Computat Med &amp;amp; Biol, Baltimore, MD 21205 USA&lt;/auth-address&gt;&lt;titles&gt;&lt;title&gt;A computational study of the effect of capillary network anastomoses and tortuosity on oxygen transport&lt;/title&gt;&lt;secondary-title&gt;Journal of Theoretical Biology&lt;/secondary-title&gt;&lt;alt-title&gt;J Theor Biol&lt;/alt-title&gt;&lt;/titles&gt;&lt;periodical&gt;&lt;full-title&gt;Journal of Theoretical Biology&lt;/full-title&gt;&lt;abbr-1&gt;J Theor Biol&lt;/abbr-1&gt;&lt;/periodical&gt;&lt;alt-periodical&gt;&lt;full-title&gt;Journal of Theoretical Biology&lt;/full-title&gt;&lt;abbr-1&gt;J Theor Biol&lt;/abbr-1&gt;&lt;/alt-periodical&gt;&lt;pages&gt;181-194&lt;/pages&gt;&lt;volume&gt;206&lt;/volume&gt;&lt;number&gt;2&lt;/number&gt;&lt;keywords&gt;&lt;keyword&gt;skeletal-muscle&lt;/keyword&gt;&lt;keyword&gt;striated-muscle&lt;/keyword&gt;&lt;keyword&gt;blood-flow&lt;/keyword&gt;&lt;keyword&gt;o-2 transport&lt;/keyword&gt;&lt;keyword&gt;diffusion&lt;/keyword&gt;&lt;keyword&gt;tissue&lt;/keyword&gt;&lt;keyword&gt;heterogeneity&lt;/keyword&gt;&lt;keyword&gt;myoglobin&lt;/keyword&gt;&lt;keyword&gt;cell&lt;/keyword&gt;&lt;keyword&gt;microvessels&lt;/keyword&gt;&lt;/keywords&gt;&lt;dates&gt;&lt;year&gt;2000&lt;/year&gt;&lt;pub-dates&gt;&lt;date&gt;Sep 21&lt;/date&gt;&lt;/pub-dates&gt;&lt;/dates&gt;&lt;isbn&gt;0022-5193&lt;/isbn&gt;&lt;accession-num&gt;WOS:000089529500002&lt;/accession-num&gt;&lt;label&gt;Goldman2000&lt;/label&gt;&lt;urls&gt;&lt;related-urls&gt;&lt;url&gt;&amp;lt;Go to ISI&amp;gt;://WOS:000089529500002&lt;/url&gt;&lt;/related-urls&gt;&lt;/urls&gt;&lt;electronic-resource-num&gt;DOI 10.1006/jtbi.2000.2113&lt;/electronic-resource-num&gt;&lt;language&gt;English&lt;/language&gt;&lt;/record&gt;&lt;/Cite&gt;&lt;/EndNote&gt;</w:instrText>
            </w:r>
            <w:r>
              <w:fldChar w:fldCharType="separate"/>
            </w:r>
            <w:r w:rsidR="00170978">
              <w:rPr>
                <w:noProof/>
              </w:rPr>
              <w:t>(13)</w:t>
            </w:r>
            <w:r>
              <w:fldChar w:fldCharType="end"/>
            </w:r>
          </w:p>
        </w:tc>
      </w:tr>
      <w:tr w:rsidR="005134FE" w:rsidRPr="00D92202" w14:paraId="7F2E7C80" w14:textId="77777777" w:rsidTr="00F81FB3">
        <w:trPr>
          <w:jc w:val="center"/>
        </w:trPr>
        <w:tc>
          <w:tcPr>
            <w:tcW w:w="5028" w:type="dxa"/>
            <w:gridSpan w:val="2"/>
          </w:tcPr>
          <w:p w14:paraId="3D99911E" w14:textId="77777777" w:rsidR="005134FE" w:rsidRPr="00D92202" w:rsidRDefault="005134FE" w:rsidP="00EE3847">
            <w:pPr>
              <w:spacing w:line="480" w:lineRule="auto"/>
              <w:jc w:val="both"/>
            </w:pPr>
            <w:r w:rsidRPr="00D92202">
              <w:t>O</w:t>
            </w:r>
            <w:r w:rsidRPr="00D92202">
              <w:rPr>
                <w:vertAlign w:val="subscript"/>
              </w:rPr>
              <w:t>2</w:t>
            </w:r>
            <w:r w:rsidRPr="00D92202">
              <w:t xml:space="preserve"> capillary wall permeability [m/s]</w:t>
            </w:r>
          </w:p>
        </w:tc>
        <w:tc>
          <w:tcPr>
            <w:tcW w:w="1218" w:type="dxa"/>
          </w:tcPr>
          <w:p w14:paraId="47610643" w14:textId="2BDBE9AB" w:rsidR="005134FE" w:rsidRPr="00D92202" w:rsidRDefault="005134FE" w:rsidP="00EE3847">
            <w:pPr>
              <w:spacing w:line="480" w:lineRule="auto"/>
              <w:jc w:val="both"/>
            </w:pPr>
            <w:r>
              <w:rPr>
                <w:rFonts w:eastAsia="SimSun" w:cs="Arial"/>
              </w:rPr>
              <w:t>~10</w:t>
            </w:r>
            <w:r w:rsidRPr="00F938FB">
              <w:rPr>
                <w:rFonts w:eastAsia="SimSun" w:cs="Arial"/>
                <w:vertAlign w:val="superscript"/>
              </w:rPr>
              <w:t>-3</w:t>
            </w:r>
          </w:p>
        </w:tc>
        <w:tc>
          <w:tcPr>
            <w:tcW w:w="2780" w:type="dxa"/>
          </w:tcPr>
          <w:p w14:paraId="703A146D" w14:textId="4264C3B4" w:rsidR="005134FE" w:rsidRPr="00F938FB" w:rsidRDefault="005134FE" w:rsidP="00170978">
            <w:pPr>
              <w:spacing w:line="480" w:lineRule="auto"/>
              <w:jc w:val="both"/>
              <w:rPr>
                <w:rFonts w:eastAsia="SimSun" w:cs="Times New Roman"/>
              </w:rPr>
            </w:pPr>
            <w:r w:rsidRPr="00D92202">
              <w:fldChar w:fldCharType="begin"/>
            </w:r>
            <w:r w:rsidR="00170978">
              <w:instrText xml:space="preserve"> ADDIN EN.CITE &lt;EndNote&gt;&lt;Cite AuthorYear="1"&gt;&lt;Author&gt;Levick&lt;/Author&gt;&lt;Year&gt;2003&lt;/Year&gt;&lt;RecNum&gt;80&lt;/RecNum&gt;&lt;DisplayText&gt;(23)&lt;/DisplayText&gt;&lt;record&gt;&lt;rec-number&gt;80&lt;/rec-number&gt;&lt;foreign-keys&gt;&lt;key app="EN" db-id="rds90pspit2frzeresr5szedf5psfw2pa9zd" timestamp="1372929565"&gt;80&lt;/key&gt;&lt;/foreign-keys&gt;&lt;ref-type name="Book"&gt;6&lt;/ref-type&gt;&lt;contributors&gt;&lt;authors&gt;&lt;author&gt;Levick, J. Rodney&lt;/author&gt;&lt;/authors&gt;&lt;/contributors&gt;&lt;titles&gt;&lt;title&gt;An introduction to cardiovascular physiology&lt;/title&gt;&lt;/titles&gt;&lt;pages&gt;[xi], 372p.&lt;/pages&gt;&lt;edition&gt;4th&lt;/edition&gt;&lt;keywords&gt;&lt;keyword&gt;Cardiovascular system.&lt;/keyword&gt;&lt;keyword&gt;Cardiovascular system physiology.&lt;/keyword&gt;&lt;/keywords&gt;&lt;dates&gt;&lt;year&gt;2003&lt;/year&gt;&lt;/dates&gt;&lt;pub-location&gt;London&lt;/pub-location&gt;&lt;publisher&gt;Arnold&lt;/publisher&gt;&lt;isbn&gt;0340809213 (pbk)&lt;/isbn&gt;&lt;call-num&gt;HARTLEY HARTLEY WG 102 LEV 1-WK-LOAN&amp;#xD;HARTLEY ON-LOAN WG 102 LEV 1-WK-LOAN&amp;#xD;HEALTH-SER HEALTH-SER WG 102 LEV 1-WK-LOAN&lt;/call-num&gt;&lt;label&gt;Levick2003&lt;/label&gt;&lt;/record&gt;&lt;/Cite&gt;&lt;/EndNote&gt;</w:instrText>
            </w:r>
            <w:r w:rsidRPr="00D92202">
              <w:fldChar w:fldCharType="separate"/>
            </w:r>
            <w:r w:rsidR="00170978">
              <w:rPr>
                <w:noProof/>
              </w:rPr>
              <w:t>(23)</w:t>
            </w:r>
            <w:r w:rsidRPr="00D92202">
              <w:fldChar w:fldCharType="end"/>
            </w:r>
          </w:p>
        </w:tc>
      </w:tr>
      <w:tr w:rsidR="005134FE" w:rsidRPr="00D92202" w14:paraId="5BFED2AC" w14:textId="77777777" w:rsidTr="00F81FB3">
        <w:trPr>
          <w:jc w:val="center"/>
        </w:trPr>
        <w:tc>
          <w:tcPr>
            <w:tcW w:w="5028" w:type="dxa"/>
            <w:gridSpan w:val="2"/>
          </w:tcPr>
          <w:p w14:paraId="356B31B6" w14:textId="77777777" w:rsidR="005134FE" w:rsidRPr="00D92202" w:rsidRDefault="005134FE" w:rsidP="00EE3847">
            <w:pPr>
              <w:spacing w:line="480" w:lineRule="auto"/>
              <w:jc w:val="both"/>
            </w:pPr>
            <w:r w:rsidRPr="00D92202">
              <w:t>PO</w:t>
            </w:r>
            <w:r w:rsidRPr="00D92202">
              <w:rPr>
                <w:vertAlign w:val="subscript"/>
              </w:rPr>
              <w:t>2</w:t>
            </w:r>
            <w:r w:rsidRPr="00D92202">
              <w:t xml:space="preserve"> at 50% haemoglobin saturation [mmHg]</w:t>
            </w:r>
          </w:p>
        </w:tc>
        <w:tc>
          <w:tcPr>
            <w:tcW w:w="1218" w:type="dxa"/>
          </w:tcPr>
          <w:p w14:paraId="6C5EECA7" w14:textId="77777777" w:rsidR="005134FE" w:rsidRPr="00F938FB" w:rsidRDefault="005134FE" w:rsidP="00EE3847">
            <w:pPr>
              <w:spacing w:line="480" w:lineRule="auto"/>
              <w:jc w:val="both"/>
              <w:rPr>
                <w:rFonts w:eastAsia="SimSun" w:cs="Arial"/>
              </w:rPr>
            </w:pPr>
            <w:r w:rsidRPr="00F938FB">
              <w:rPr>
                <w:rFonts w:eastAsia="SimSun" w:cs="Arial"/>
              </w:rPr>
              <w:t>37</w:t>
            </w:r>
          </w:p>
        </w:tc>
        <w:tc>
          <w:tcPr>
            <w:tcW w:w="2780" w:type="dxa"/>
          </w:tcPr>
          <w:p w14:paraId="10A9C532" w14:textId="063E02DB" w:rsidR="005134FE" w:rsidRPr="00D92202" w:rsidRDefault="0070340A" w:rsidP="00BD3D64">
            <w:pPr>
              <w:spacing w:line="480" w:lineRule="auto"/>
              <w:jc w:val="both"/>
            </w:pPr>
            <w:r>
              <w:t xml:space="preserve">Liu </w:t>
            </w:r>
            <w:r w:rsidRPr="0070340A">
              <w:rPr>
                <w:i/>
              </w:rPr>
              <w:t>et al.</w:t>
            </w:r>
            <w:r>
              <w:t xml:space="preserve"> </w:t>
            </w:r>
            <w:r w:rsidR="005134FE" w:rsidRPr="00D92202">
              <w:fldChar w:fldCharType="begin">
                <w:fldData xml:space="preserve">PEVuZE5vdGU+PENpdGU+PEF1dGhvcj5MaXU8L0F1dGhvcj48WWVhcj4yMDExPC9ZZWFyPjxSZWNO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</w:fldData>
              </w:fldChar>
            </w:r>
            <w:r w:rsidR="00BD3D64">
              <w:instrText xml:space="preserve"> ADDIN EN.CITE </w:instrText>
            </w:r>
            <w:r w:rsidR="00BD3D64">
              <w:fldChar w:fldCharType="begin">
                <w:fldData xml:space="preserve">PEVuZE5vdGU+PENpdGU+PEF1dGhvcj5MaXU8L0F1dGhvcj48WWVhcj4yMDExPC9ZZWFyPjxSZWNO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</w:fldData>
              </w:fldChar>
            </w:r>
            <w:r w:rsidR="00BD3D64">
              <w:instrText xml:space="preserve"> ADDIN EN.CITE.DATA </w:instrText>
            </w:r>
            <w:r w:rsidR="00BD3D64">
              <w:fldChar w:fldCharType="end"/>
            </w:r>
            <w:r w:rsidR="005134FE" w:rsidRPr="00D92202">
              <w:fldChar w:fldCharType="separate"/>
            </w:r>
            <w:r w:rsidR="00BD3D64">
              <w:rPr>
                <w:noProof/>
              </w:rPr>
              <w:t>(150)</w:t>
            </w:r>
            <w:r w:rsidR="005134FE" w:rsidRPr="00D92202">
              <w:fldChar w:fldCharType="end"/>
            </w:r>
          </w:p>
        </w:tc>
      </w:tr>
      <w:tr w:rsidR="005134FE" w:rsidRPr="00D92202" w14:paraId="4C953B8E" w14:textId="77777777" w:rsidTr="00F81FB3">
        <w:trPr>
          <w:jc w:val="center"/>
        </w:trPr>
        <w:tc>
          <w:tcPr>
            <w:tcW w:w="5028" w:type="dxa"/>
            <w:gridSpan w:val="2"/>
          </w:tcPr>
          <w:p w14:paraId="59E50393" w14:textId="77777777" w:rsidR="005134FE" w:rsidRPr="00D92202" w:rsidRDefault="005134FE" w:rsidP="00EE3847">
            <w:pPr>
              <w:spacing w:line="480" w:lineRule="auto"/>
              <w:jc w:val="both"/>
            </w:pPr>
            <w:r w:rsidRPr="00D92202">
              <w:lastRenderedPageBreak/>
              <w:t>Muscle PO</w:t>
            </w:r>
            <w:r w:rsidRPr="00D92202">
              <w:rPr>
                <w:vertAlign w:val="subscript"/>
              </w:rPr>
              <w:t>2</w:t>
            </w:r>
            <w:r w:rsidRPr="00D92202">
              <w:t xml:space="preserve"> at half demand [mmHg]</w:t>
            </w:r>
          </w:p>
        </w:tc>
        <w:tc>
          <w:tcPr>
            <w:tcW w:w="1218" w:type="dxa"/>
          </w:tcPr>
          <w:p w14:paraId="41C6F83E" w14:textId="77777777" w:rsidR="005134FE" w:rsidRPr="00F938FB" w:rsidRDefault="005134FE" w:rsidP="00EE3847">
            <w:pPr>
              <w:spacing w:line="480" w:lineRule="auto"/>
              <w:jc w:val="both"/>
              <w:rPr>
                <w:rFonts w:eastAsia="SimSun" w:cs="Arial"/>
              </w:rPr>
            </w:pPr>
            <w:r w:rsidRPr="00F938FB">
              <w:rPr>
                <w:rFonts w:eastAsia="SimSun" w:cs="Arial"/>
              </w:rPr>
              <w:t>0.5</w:t>
            </w:r>
          </w:p>
        </w:tc>
        <w:tc>
          <w:tcPr>
            <w:tcW w:w="2780" w:type="dxa"/>
          </w:tcPr>
          <w:p w14:paraId="092E3433" w14:textId="154D43CA" w:rsidR="005134FE" w:rsidRPr="00D92202" w:rsidRDefault="005134FE" w:rsidP="00BD3D64">
            <w:pPr>
              <w:spacing w:line="480" w:lineRule="auto"/>
              <w:jc w:val="both"/>
            </w:pPr>
            <w:r w:rsidRPr="00D92202">
              <w:fldChar w:fldCharType="begin">
                <w:fldData xml:space="preserve">PEVuZE5vdGU+PENpdGUgQXV0aG9yWWVhcj0iMSI+PEF1dGhvcj5Ib25pZzwvQXV0aG9yPjxZZWFy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</w:fldData>
              </w:fldChar>
            </w:r>
            <w:r w:rsidR="00BD3D64">
              <w:instrText xml:space="preserve"> ADDIN EN.CITE </w:instrText>
            </w:r>
            <w:r w:rsidR="00BD3D64">
              <w:fldChar w:fldCharType="begin">
                <w:fldData xml:space="preserve">PEVuZE5vdGU+PENpdGUgQXV0aG9yWWVhcj0iMSI+PEF1dGhvcj5Ib25pZzwvQXV0aG9yPjxZZWFy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</w:fldData>
              </w:fldChar>
            </w:r>
            <w:r w:rsidR="00BD3D64">
              <w:instrText xml:space="preserve"> ADDIN EN.CITE.DATA </w:instrText>
            </w:r>
            <w:r w:rsidR="00BD3D64">
              <w:fldChar w:fldCharType="end"/>
            </w:r>
            <w:r w:rsidRPr="00D92202">
              <w:fldChar w:fldCharType="separate"/>
            </w:r>
            <w:r w:rsidR="00BD3D64">
              <w:rPr>
                <w:noProof/>
              </w:rPr>
              <w:t>(163)</w:t>
            </w:r>
            <w:r w:rsidRPr="00D92202">
              <w:fldChar w:fldCharType="end"/>
            </w:r>
          </w:p>
        </w:tc>
      </w:tr>
      <w:tr w:rsidR="005134FE" w:rsidRPr="00D92202" w14:paraId="2229A64D" w14:textId="77777777" w:rsidTr="00F81FB3">
        <w:trPr>
          <w:jc w:val="center"/>
        </w:trPr>
        <w:tc>
          <w:tcPr>
            <w:tcW w:w="5028" w:type="dxa"/>
            <w:gridSpan w:val="2"/>
          </w:tcPr>
          <w:p w14:paraId="141A84D0" w14:textId="77777777" w:rsidR="005134FE" w:rsidRPr="00E32FD9" w:rsidRDefault="005134FE" w:rsidP="00EE3847">
            <w:pPr>
              <w:spacing w:line="480" w:lineRule="auto"/>
              <w:jc w:val="both"/>
              <w:rPr>
                <w:lang w:val="it-IT"/>
              </w:rPr>
            </w:pPr>
            <w:proofErr w:type="spellStart"/>
            <w:r w:rsidRPr="00E32FD9">
              <w:rPr>
                <w:lang w:val="it-IT"/>
              </w:rPr>
              <w:t>Muscle</w:t>
            </w:r>
            <w:proofErr w:type="spellEnd"/>
            <w:r w:rsidRPr="00E32FD9">
              <w:rPr>
                <w:lang w:val="it-IT"/>
              </w:rPr>
              <w:t xml:space="preserve"> PO</w:t>
            </w:r>
            <w:r w:rsidRPr="00E32FD9">
              <w:rPr>
                <w:vertAlign w:val="subscript"/>
                <w:lang w:val="it-IT"/>
              </w:rPr>
              <w:t>2</w:t>
            </w:r>
            <w:r w:rsidRPr="00E32FD9">
              <w:rPr>
                <w:lang w:val="it-IT"/>
              </w:rPr>
              <w:t xml:space="preserve"> in </w:t>
            </w:r>
            <w:proofErr w:type="spellStart"/>
            <w:r w:rsidRPr="00E32FD9">
              <w:rPr>
                <w:lang w:val="it-IT"/>
              </w:rPr>
              <w:t>resting</w:t>
            </w:r>
            <w:proofErr w:type="spellEnd"/>
            <w:r w:rsidRPr="00E32FD9">
              <w:rPr>
                <w:lang w:val="it-IT"/>
              </w:rPr>
              <w:t xml:space="preserve"> </w:t>
            </w:r>
            <w:proofErr w:type="spellStart"/>
            <w:r w:rsidRPr="00E32FD9">
              <w:rPr>
                <w:lang w:val="it-IT"/>
              </w:rPr>
              <w:t>muscle</w:t>
            </w:r>
            <w:proofErr w:type="spellEnd"/>
            <w:r w:rsidRPr="00E32FD9">
              <w:rPr>
                <w:lang w:val="it-IT"/>
              </w:rPr>
              <w:t xml:space="preserve"> [</w:t>
            </w:r>
            <w:proofErr w:type="spellStart"/>
            <w:proofErr w:type="gramStart"/>
            <w:r w:rsidRPr="00E32FD9">
              <w:rPr>
                <w:lang w:val="it-IT"/>
              </w:rPr>
              <w:t>mmHg</w:t>
            </w:r>
            <w:proofErr w:type="spellEnd"/>
            <w:proofErr w:type="gramEnd"/>
            <w:r w:rsidRPr="00E32FD9">
              <w:rPr>
                <w:lang w:val="it-IT"/>
              </w:rPr>
              <w:t>]</w:t>
            </w:r>
          </w:p>
        </w:tc>
        <w:tc>
          <w:tcPr>
            <w:tcW w:w="1218" w:type="dxa"/>
          </w:tcPr>
          <w:p w14:paraId="5865EB50" w14:textId="2EA00244" w:rsidR="005134FE" w:rsidRPr="00D92202" w:rsidRDefault="005134FE" w:rsidP="00EE3847">
            <w:pPr>
              <w:spacing w:line="480" w:lineRule="auto"/>
              <w:jc w:val="both"/>
            </w:pPr>
            <w:r>
              <w:rPr>
                <w:rFonts w:eastAsia="SimSun" w:cs="Arial"/>
              </w:rPr>
              <w:t>20</w:t>
            </w:r>
          </w:p>
        </w:tc>
        <w:tc>
          <w:tcPr>
            <w:tcW w:w="2780" w:type="dxa"/>
          </w:tcPr>
          <w:p w14:paraId="59014E67" w14:textId="28535CDD" w:rsidR="005134FE" w:rsidRPr="00F938FB" w:rsidRDefault="005134FE" w:rsidP="00170978">
            <w:pPr>
              <w:spacing w:line="480" w:lineRule="auto"/>
              <w:jc w:val="both"/>
              <w:rPr>
                <w:rFonts w:eastAsia="SimSun" w:cs="URWPalladioL-Roma"/>
              </w:rPr>
            </w:pPr>
            <w:r w:rsidRPr="00D92202">
              <w:fldChar w:fldCharType="begin"/>
            </w:r>
            <w:r w:rsidR="00170978">
              <w:instrText xml:space="preserve"> ADDIN EN.CITE &lt;EndNote&gt;&lt;Cite AuthorYear="1"&gt;&lt;Author&gt;Levick&lt;/Author&gt;&lt;Year&gt;2003&lt;/Year&gt;&lt;RecNum&gt;80&lt;/RecNum&gt;&lt;DisplayText&gt;(23)&lt;/DisplayText&gt;&lt;record&gt;&lt;rec-number&gt;80&lt;/rec-number&gt;&lt;foreign-keys&gt;&lt;key app="EN" db-id="rds90pspit2frzeresr5szedf5psfw2pa9zd" timestamp="1372929565"&gt;80&lt;/key&gt;&lt;/foreign-keys&gt;&lt;ref-type name="Book"&gt;6&lt;/ref-type&gt;&lt;contributors&gt;&lt;authors&gt;&lt;author&gt;Levick, J. Rodney&lt;/author&gt;&lt;/authors&gt;&lt;/contributors&gt;&lt;titles&gt;&lt;title&gt;An introduction to cardiovascular physiology&lt;/title&gt;&lt;/titles&gt;&lt;pages&gt;[xi], 372p.&lt;/pages&gt;&lt;edition&gt;4th&lt;/edition&gt;&lt;keywords&gt;&lt;keyword&gt;Cardiovascular system.&lt;/keyword&gt;&lt;keyword&gt;Cardiovascular system physiology.&lt;/keyword&gt;&lt;/keywords&gt;&lt;dates&gt;&lt;year&gt;2003&lt;/year&gt;&lt;/dates&gt;&lt;pub-location&gt;London&lt;/pub-location&gt;&lt;publisher&gt;Arnold&lt;/publisher&gt;&lt;isbn&gt;0340809213 (pbk)&lt;/isbn&gt;&lt;call-num&gt;HARTLEY HARTLEY WG 102 LEV 1-WK-LOAN&amp;#xD;HARTLEY ON-LOAN WG 102 LEV 1-WK-LOAN&amp;#xD;HEALTH-SER HEALTH-SER WG 102 LEV 1-WK-LOAN&lt;/call-num&gt;&lt;label&gt;Levick2003&lt;/label&gt;&lt;/record&gt;&lt;/Cite&gt;&lt;/EndNote&gt;</w:instrText>
            </w:r>
            <w:r w:rsidRPr="00D92202">
              <w:fldChar w:fldCharType="separate"/>
            </w:r>
            <w:r w:rsidR="00170978">
              <w:rPr>
                <w:noProof/>
              </w:rPr>
              <w:t>(23)</w:t>
            </w:r>
            <w:r w:rsidRPr="00D92202">
              <w:fldChar w:fldCharType="end"/>
            </w:r>
          </w:p>
        </w:tc>
      </w:tr>
      <w:tr w:rsidR="005134FE" w:rsidRPr="00D92202" w14:paraId="6BB1F644" w14:textId="77777777" w:rsidTr="00F81FB3">
        <w:trPr>
          <w:jc w:val="center"/>
        </w:trPr>
        <w:tc>
          <w:tcPr>
            <w:tcW w:w="5028" w:type="dxa"/>
            <w:gridSpan w:val="2"/>
          </w:tcPr>
          <w:p w14:paraId="32DDAC7E" w14:textId="77777777" w:rsidR="005134FE" w:rsidRPr="00E32FD9" w:rsidRDefault="005134FE" w:rsidP="00EE3847">
            <w:pPr>
              <w:spacing w:line="480" w:lineRule="auto"/>
              <w:jc w:val="both"/>
              <w:rPr>
                <w:lang w:val="it-IT"/>
              </w:rPr>
            </w:pPr>
            <w:proofErr w:type="spellStart"/>
            <w:r w:rsidRPr="00E32FD9">
              <w:rPr>
                <w:lang w:val="it-IT"/>
              </w:rPr>
              <w:t>Muscle</w:t>
            </w:r>
            <w:proofErr w:type="spellEnd"/>
            <w:r w:rsidRPr="00E32FD9">
              <w:rPr>
                <w:lang w:val="it-IT"/>
              </w:rPr>
              <w:t xml:space="preserve"> PO</w:t>
            </w:r>
            <w:r w:rsidRPr="00E32FD9">
              <w:rPr>
                <w:vertAlign w:val="subscript"/>
                <w:lang w:val="it-IT"/>
              </w:rPr>
              <w:t>2</w:t>
            </w:r>
            <w:r w:rsidRPr="00E32FD9">
              <w:rPr>
                <w:lang w:val="it-IT"/>
              </w:rPr>
              <w:t xml:space="preserve"> in </w:t>
            </w:r>
            <w:proofErr w:type="spellStart"/>
            <w:r w:rsidRPr="00E32FD9">
              <w:rPr>
                <w:lang w:val="it-IT"/>
              </w:rPr>
              <w:t>exercising</w:t>
            </w:r>
            <w:proofErr w:type="spellEnd"/>
            <w:r w:rsidRPr="00E32FD9">
              <w:rPr>
                <w:lang w:val="it-IT"/>
              </w:rPr>
              <w:t xml:space="preserve"> </w:t>
            </w:r>
            <w:proofErr w:type="spellStart"/>
            <w:r w:rsidRPr="00E32FD9">
              <w:rPr>
                <w:lang w:val="it-IT"/>
              </w:rPr>
              <w:t>muscle</w:t>
            </w:r>
            <w:proofErr w:type="spellEnd"/>
            <w:r w:rsidRPr="00E32FD9">
              <w:rPr>
                <w:lang w:val="it-IT"/>
              </w:rPr>
              <w:t xml:space="preserve"> [</w:t>
            </w:r>
            <w:proofErr w:type="spellStart"/>
            <w:proofErr w:type="gramStart"/>
            <w:r w:rsidRPr="00E32FD9">
              <w:rPr>
                <w:lang w:val="it-IT"/>
              </w:rPr>
              <w:t>mmHg</w:t>
            </w:r>
            <w:proofErr w:type="spellEnd"/>
            <w:proofErr w:type="gramEnd"/>
            <w:r w:rsidRPr="00E32FD9">
              <w:rPr>
                <w:lang w:val="it-IT"/>
              </w:rPr>
              <w:t>]</w:t>
            </w:r>
          </w:p>
        </w:tc>
        <w:tc>
          <w:tcPr>
            <w:tcW w:w="1218" w:type="dxa"/>
          </w:tcPr>
          <w:p w14:paraId="7D2F336A" w14:textId="4B83A692" w:rsidR="005134FE" w:rsidRPr="00F938FB" w:rsidRDefault="005134FE" w:rsidP="00EE3847">
            <w:pPr>
              <w:spacing w:line="480" w:lineRule="auto"/>
              <w:jc w:val="both"/>
            </w:pPr>
            <w:r>
              <w:rPr>
                <w:rFonts w:eastAsia="SimSun" w:cs="Arial"/>
              </w:rPr>
              <w:t>&lt; 5</w:t>
            </w:r>
          </w:p>
        </w:tc>
        <w:tc>
          <w:tcPr>
            <w:tcW w:w="2780" w:type="dxa"/>
          </w:tcPr>
          <w:p w14:paraId="16D45AF4" w14:textId="5E5350CB" w:rsidR="005134FE" w:rsidRPr="00F938FB" w:rsidRDefault="005134FE" w:rsidP="00170978">
            <w:pPr>
              <w:spacing w:line="480" w:lineRule="auto"/>
              <w:jc w:val="both"/>
              <w:rPr>
                <w:rFonts w:eastAsia="SimSun" w:cs="URWPalladioL-Roma"/>
              </w:rPr>
            </w:pPr>
            <w:r w:rsidRPr="00D92202">
              <w:fldChar w:fldCharType="begin"/>
            </w:r>
            <w:r w:rsidR="00170978">
              <w:instrText xml:space="preserve"> ADDIN EN.CITE &lt;EndNote&gt;&lt;Cite AuthorYear="1"&gt;&lt;Author&gt;Levick&lt;/Author&gt;&lt;Year&gt;2003&lt;/Year&gt;&lt;RecNum&gt;80&lt;/RecNum&gt;&lt;DisplayText&gt;(23)&lt;/DisplayText&gt;&lt;record&gt;&lt;rec-number&gt;80&lt;/rec-number&gt;&lt;foreign-keys&gt;&lt;key app="EN" db-id="rds90pspit2frzeresr5szedf5psfw2pa9zd" timestamp="1372929565"&gt;80&lt;/key&gt;&lt;/foreign-keys&gt;&lt;ref-type name="Book"&gt;6&lt;/ref-type&gt;&lt;contributors&gt;&lt;authors&gt;&lt;author&gt;Levick, J. Rodney&lt;/author&gt;&lt;/authors&gt;&lt;/contributors&gt;&lt;titles&gt;&lt;title&gt;An introduction to cardiovascular physiology&lt;/title&gt;&lt;/titles&gt;&lt;pages&gt;[xi], 372p.&lt;/pages&gt;&lt;edition&gt;4th&lt;/edition&gt;&lt;keywords&gt;&lt;keyword&gt;Cardiovascular system.&lt;/keyword&gt;&lt;keyword&gt;Cardiovascular system physiology.&lt;/keyword&gt;&lt;/keywords&gt;&lt;dates&gt;&lt;year&gt;2003&lt;/year&gt;&lt;/dates&gt;&lt;pub-location&gt;London&lt;/pub-location&gt;&lt;publisher&gt;Arnold&lt;/publisher&gt;&lt;isbn&gt;0340809213 (pbk)&lt;/isbn&gt;&lt;call-num&gt;HARTLEY HARTLEY WG 102 LEV 1-WK-LOAN&amp;#xD;HARTLEY ON-LOAN WG 102 LEV 1-WK-LOAN&amp;#xD;HEALTH-SER HEALTH-SER WG 102 LEV 1-WK-LOAN&lt;/call-num&gt;&lt;label&gt;Levick2003&lt;/label&gt;&lt;/record&gt;&lt;/Cite&gt;&lt;/EndNote&gt;</w:instrText>
            </w:r>
            <w:r w:rsidRPr="00D92202">
              <w:fldChar w:fldCharType="separate"/>
            </w:r>
            <w:r w:rsidR="00170978">
              <w:rPr>
                <w:noProof/>
              </w:rPr>
              <w:t>(23)</w:t>
            </w:r>
            <w:r w:rsidRPr="00D92202">
              <w:fldChar w:fldCharType="end"/>
            </w:r>
          </w:p>
        </w:tc>
      </w:tr>
      <w:tr w:rsidR="005134FE" w:rsidRPr="00D92202" w14:paraId="56A5FDED" w14:textId="77777777" w:rsidTr="00F81FB3">
        <w:trPr>
          <w:jc w:val="center"/>
        </w:trPr>
        <w:tc>
          <w:tcPr>
            <w:tcW w:w="5028" w:type="dxa"/>
            <w:gridSpan w:val="2"/>
          </w:tcPr>
          <w:p w14:paraId="25416E50" w14:textId="77777777" w:rsidR="005134FE" w:rsidRPr="00D92202" w:rsidRDefault="005134FE" w:rsidP="00EE3847">
            <w:pPr>
              <w:spacing w:line="480" w:lineRule="auto"/>
              <w:jc w:val="both"/>
            </w:pPr>
            <w:r w:rsidRPr="00D92202">
              <w:t>End-capillary PO</w:t>
            </w:r>
            <w:r w:rsidRPr="00D92202">
              <w:rPr>
                <w:vertAlign w:val="subscript"/>
              </w:rPr>
              <w:t>2</w:t>
            </w:r>
            <w:r w:rsidRPr="00D92202">
              <w:t xml:space="preserve"> in resting muscle [mmHg]</w:t>
            </w:r>
          </w:p>
        </w:tc>
        <w:tc>
          <w:tcPr>
            <w:tcW w:w="1218" w:type="dxa"/>
          </w:tcPr>
          <w:p w14:paraId="5A31C435" w14:textId="149A0DE7" w:rsidR="005134FE" w:rsidRPr="00D92202" w:rsidRDefault="005134FE" w:rsidP="00EE3847">
            <w:pPr>
              <w:spacing w:line="480" w:lineRule="auto"/>
              <w:jc w:val="both"/>
            </w:pPr>
            <w:r>
              <w:rPr>
                <w:rFonts w:eastAsia="SimSun" w:cs="Arial"/>
              </w:rPr>
              <w:t>40</w:t>
            </w:r>
          </w:p>
        </w:tc>
        <w:tc>
          <w:tcPr>
            <w:tcW w:w="2780" w:type="dxa"/>
          </w:tcPr>
          <w:p w14:paraId="42411A97" w14:textId="200A8DC0" w:rsidR="005134FE" w:rsidRPr="00F938FB" w:rsidRDefault="005134FE" w:rsidP="00170978">
            <w:pPr>
              <w:spacing w:line="480" w:lineRule="auto"/>
              <w:jc w:val="both"/>
              <w:rPr>
                <w:rFonts w:eastAsia="SimSun" w:cs="URWPalladioL-Roma"/>
              </w:rPr>
            </w:pPr>
            <w:r w:rsidRPr="00D92202">
              <w:fldChar w:fldCharType="begin"/>
            </w:r>
            <w:r w:rsidR="00170978">
              <w:instrText xml:space="preserve"> ADDIN EN.CITE &lt;EndNote&gt;&lt;Cite AuthorYear="1"&gt;&lt;Author&gt;Levick&lt;/Author&gt;&lt;Year&gt;2003&lt;/Year&gt;&lt;RecNum&gt;80&lt;/RecNum&gt;&lt;DisplayText&gt;(23)&lt;/DisplayText&gt;&lt;record&gt;&lt;rec-number&gt;80&lt;/rec-number&gt;&lt;foreign-keys&gt;&lt;key app="EN" db-id="rds90pspit2frzeresr5szedf5psfw2pa9zd" timestamp="1372929565"&gt;80&lt;/key&gt;&lt;/foreign-keys&gt;&lt;ref-type name="Book"&gt;6&lt;/ref-type&gt;&lt;contributors&gt;&lt;authors&gt;&lt;author&gt;Levick, J. Rodney&lt;/author&gt;&lt;/authors&gt;&lt;/contributors&gt;&lt;titles&gt;&lt;title&gt;An introduction to cardiovascular physiology&lt;/title&gt;&lt;/titles&gt;&lt;pages&gt;[xi], 372p.&lt;/pages&gt;&lt;edition&gt;4th&lt;/edition&gt;&lt;keywords&gt;&lt;keyword&gt;Cardiovascular system.&lt;/keyword&gt;&lt;keyword&gt;Cardiovascular system physiology.&lt;/keyword&gt;&lt;/keywords&gt;&lt;dates&gt;&lt;year&gt;2003&lt;/year&gt;&lt;/dates&gt;&lt;pub-location&gt;London&lt;/pub-location&gt;&lt;publisher&gt;Arnold&lt;/publisher&gt;&lt;isbn&gt;0340809213 (pbk)&lt;/isbn&gt;&lt;call-num&gt;HARTLEY HARTLEY WG 102 LEV 1-WK-LOAN&amp;#xD;HARTLEY ON-LOAN WG 102 LEV 1-WK-LOAN&amp;#xD;HEALTH-SER HEALTH-SER WG 102 LEV 1-WK-LOAN&lt;/call-num&gt;&lt;label&gt;Levick2003&lt;/label&gt;&lt;/record&gt;&lt;/Cite&gt;&lt;/EndNote&gt;</w:instrText>
            </w:r>
            <w:r w:rsidRPr="00D92202">
              <w:fldChar w:fldCharType="separate"/>
            </w:r>
            <w:r w:rsidR="00170978">
              <w:rPr>
                <w:noProof/>
              </w:rPr>
              <w:t>(23)</w:t>
            </w:r>
            <w:r w:rsidRPr="00D92202">
              <w:fldChar w:fldCharType="end"/>
            </w:r>
          </w:p>
        </w:tc>
      </w:tr>
      <w:tr w:rsidR="005134FE" w:rsidRPr="00D92202" w14:paraId="33C7A8E3" w14:textId="77777777" w:rsidTr="00F81FB3">
        <w:trPr>
          <w:jc w:val="center"/>
        </w:trPr>
        <w:tc>
          <w:tcPr>
            <w:tcW w:w="5028" w:type="dxa"/>
            <w:gridSpan w:val="2"/>
            <w:tcBorders>
              <w:bottom w:val="single" w:sz="4" w:space="0" w:color="auto"/>
            </w:tcBorders>
          </w:tcPr>
          <w:p w14:paraId="390B5C97" w14:textId="77777777" w:rsidR="005134FE" w:rsidRPr="00D92202" w:rsidRDefault="005134FE" w:rsidP="00EE3847">
            <w:pPr>
              <w:spacing w:line="480" w:lineRule="auto"/>
              <w:jc w:val="both"/>
            </w:pPr>
            <w:r w:rsidRPr="00D92202">
              <w:t>End-capillary PO</w:t>
            </w:r>
            <w:r w:rsidRPr="00D92202">
              <w:rPr>
                <w:vertAlign w:val="subscript"/>
              </w:rPr>
              <w:t>2</w:t>
            </w:r>
            <w:r w:rsidRPr="00D92202">
              <w:t xml:space="preserve"> in exercising muscle [mmHg]</w:t>
            </w:r>
          </w:p>
        </w:tc>
        <w:tc>
          <w:tcPr>
            <w:tcW w:w="1218" w:type="dxa"/>
            <w:tcBorders>
              <w:bottom w:val="single" w:sz="4" w:space="0" w:color="auto"/>
            </w:tcBorders>
          </w:tcPr>
          <w:p w14:paraId="03EBF17D" w14:textId="751408BE" w:rsidR="005134FE" w:rsidRPr="00D92202" w:rsidRDefault="005134FE" w:rsidP="00EE3847">
            <w:pPr>
              <w:spacing w:line="480" w:lineRule="auto"/>
              <w:jc w:val="both"/>
            </w:pPr>
            <w:r>
              <w:rPr>
                <w:rFonts w:eastAsia="SimSun" w:cs="Arial"/>
              </w:rPr>
              <w:t>15</w:t>
            </w:r>
          </w:p>
        </w:tc>
        <w:tc>
          <w:tcPr>
            <w:tcW w:w="2780" w:type="dxa"/>
            <w:tcBorders>
              <w:bottom w:val="single" w:sz="4" w:space="0" w:color="auto"/>
            </w:tcBorders>
          </w:tcPr>
          <w:p w14:paraId="0D9BF9B7" w14:textId="60FBED60" w:rsidR="005134FE" w:rsidRPr="00F938FB" w:rsidRDefault="005134FE" w:rsidP="00170978">
            <w:pPr>
              <w:spacing w:line="480" w:lineRule="auto"/>
              <w:jc w:val="both"/>
              <w:rPr>
                <w:rFonts w:eastAsia="SimSun" w:cs="URWPalladioL-Roma"/>
              </w:rPr>
            </w:pPr>
            <w:r w:rsidRPr="00D92202">
              <w:fldChar w:fldCharType="begin"/>
            </w:r>
            <w:r w:rsidR="00170978">
              <w:instrText xml:space="preserve"> ADDIN EN.CITE &lt;EndNote&gt;&lt;Cite AuthorYear="1"&gt;&lt;Author&gt;Levick&lt;/Author&gt;&lt;Year&gt;2003&lt;/Year&gt;&lt;RecNum&gt;80&lt;/RecNum&gt;&lt;DisplayText&gt;(23)&lt;/DisplayText&gt;&lt;record&gt;&lt;rec-number&gt;80&lt;/rec-number&gt;&lt;foreign-keys&gt;&lt;key app="EN" db-id="rds90pspit2frzeresr5szedf5psfw2pa9zd" timestamp="1372929565"&gt;80&lt;/key&gt;&lt;/foreign-keys&gt;&lt;ref-type name="Book"&gt;6&lt;/ref-type&gt;&lt;contributors&gt;&lt;authors&gt;&lt;author&gt;Levick, J. Rodney&lt;/author&gt;&lt;/authors&gt;&lt;/contributors&gt;&lt;titles&gt;&lt;title&gt;An introduction to cardiovascular physiology&lt;/title&gt;&lt;/titles&gt;&lt;pages&gt;[xi], 372p.&lt;/pages&gt;&lt;edition&gt;4th&lt;/edition&gt;&lt;keywords&gt;&lt;keyword&gt;Cardiovascular system.&lt;/keyword&gt;&lt;keyword&gt;Cardiovascular system physiology.&lt;/keyword&gt;&lt;/keywords&gt;&lt;dates&gt;&lt;year&gt;2003&lt;/year&gt;&lt;/dates&gt;&lt;pub-location&gt;London&lt;/pub-location&gt;&lt;publisher&gt;Arnold&lt;/publisher&gt;&lt;isbn&gt;0340809213 (pbk)&lt;/isbn&gt;&lt;call-num&gt;HARTLEY HARTLEY WG 102 LEV 1-WK-LOAN&amp;#xD;HARTLEY ON-LOAN WG 102 LEV 1-WK-LOAN&amp;#xD;HEALTH-SER HEALTH-SER WG 102 LEV 1-WK-LOAN&lt;/call-num&gt;&lt;label&gt;Levick2003&lt;/label&gt;&lt;/record&gt;&lt;/Cite&gt;&lt;/EndNote&gt;</w:instrText>
            </w:r>
            <w:r w:rsidRPr="00D92202">
              <w:fldChar w:fldCharType="separate"/>
            </w:r>
            <w:r w:rsidR="00170978">
              <w:rPr>
                <w:noProof/>
              </w:rPr>
              <w:t>(23)</w:t>
            </w:r>
            <w:r w:rsidRPr="00D92202">
              <w:fldChar w:fldCharType="end"/>
            </w:r>
          </w:p>
        </w:tc>
      </w:tr>
      <w:tr w:rsidR="005134FE" w:rsidRPr="00D92202" w14:paraId="57766927" w14:textId="77777777" w:rsidTr="00F81FB3">
        <w:trPr>
          <w:jc w:val="center"/>
        </w:trPr>
        <w:tc>
          <w:tcPr>
            <w:tcW w:w="9026" w:type="dxa"/>
            <w:gridSpan w:val="4"/>
            <w:tcBorders>
              <w:top w:val="single" w:sz="4" w:space="0" w:color="auto"/>
              <w:left w:val="nil"/>
              <w:bottom w:val="nil"/>
              <w:right w:val="nil"/>
            </w:tcBorders>
          </w:tcPr>
          <w:p w14:paraId="0DA6EA47" w14:textId="6E42F2FB" w:rsidR="005134FE" w:rsidRPr="00D92202" w:rsidRDefault="005134FE" w:rsidP="00EE3847">
            <w:pPr>
              <w:spacing w:before="120" w:line="480" w:lineRule="auto"/>
              <w:jc w:val="both"/>
            </w:pPr>
          </w:p>
        </w:tc>
      </w:tr>
    </w:tbl>
    <w:p w14:paraId="66CCECFF" w14:textId="64359CC1" w:rsidR="00F81FB3" w:rsidRDefault="00F81FB3" w:rsidP="00EE3847">
      <w:pPr>
        <w:pStyle w:val="Heading3"/>
        <w:jc w:val="both"/>
      </w:pPr>
      <w:r>
        <w:t>Figure captions</w:t>
      </w:r>
    </w:p>
    <w:p w14:paraId="5EACE966" w14:textId="77777777" w:rsidR="00F81FB3" w:rsidRPr="004E76A1" w:rsidRDefault="00F81FB3" w:rsidP="00EE3847">
      <w:pPr>
        <w:spacing w:line="360" w:lineRule="auto"/>
        <w:jc w:val="both"/>
        <w:rPr>
          <w:sz w:val="16"/>
          <w:szCs w:val="16"/>
          <w:lang w:val="en-US"/>
        </w:rPr>
      </w:pPr>
      <w:r>
        <w:rPr>
          <w:sz w:val="18"/>
          <w:szCs w:val="18"/>
        </w:rPr>
        <w:t xml:space="preserve">Figure 1: </w:t>
      </w:r>
      <w:r>
        <w:rPr>
          <w:b/>
          <w:bCs/>
          <w:sz w:val="18"/>
          <w:szCs w:val="18"/>
        </w:rPr>
        <w:t>C</w:t>
      </w:r>
      <w:r w:rsidRPr="00AE78E2">
        <w:rPr>
          <w:b/>
          <w:bCs/>
          <w:sz w:val="18"/>
          <w:szCs w:val="18"/>
        </w:rPr>
        <w:t>hallenges and requirements in image-based modelling of biological processes</w:t>
      </w:r>
      <w:r>
        <w:rPr>
          <w:sz w:val="18"/>
          <w:szCs w:val="18"/>
        </w:rPr>
        <w:t>. The example shown applies namely for the oxygenation in skeletal muscle.</w:t>
      </w:r>
    </w:p>
    <w:p w14:paraId="2A82C413" w14:textId="374653BA" w:rsidR="00F81FB3" w:rsidRPr="009A4C12" w:rsidRDefault="00F81FB3" w:rsidP="00EE3847">
      <w:pPr>
        <w:spacing w:line="360" w:lineRule="auto"/>
        <w:jc w:val="both"/>
        <w:rPr>
          <w:sz w:val="18"/>
          <w:szCs w:val="18"/>
          <w:lang w:val="en-US"/>
        </w:rPr>
      </w:pPr>
      <w:r>
        <w:rPr>
          <w:sz w:val="18"/>
          <w:szCs w:val="18"/>
        </w:rPr>
        <w:t xml:space="preserve">Figure 2: </w:t>
      </w:r>
      <w:r w:rsidRPr="00AE78E2">
        <w:rPr>
          <w:b/>
          <w:bCs/>
          <w:sz w:val="18"/>
          <w:szCs w:val="18"/>
        </w:rPr>
        <w:t xml:space="preserve">Generic </w:t>
      </w:r>
      <w:r w:rsidRPr="00834BCF">
        <w:rPr>
          <w:b/>
          <w:bCs/>
          <w:sz w:val="18"/>
          <w:szCs w:val="18"/>
        </w:rPr>
        <w:t>workflow</w:t>
      </w:r>
      <w:r w:rsidRPr="00027C10">
        <w:rPr>
          <w:b/>
          <w:bCs/>
          <w:sz w:val="18"/>
          <w:szCs w:val="18"/>
        </w:rPr>
        <w:t xml:space="preserve"> for image-based modelling</w:t>
      </w:r>
      <w:r>
        <w:rPr>
          <w:sz w:val="18"/>
          <w:szCs w:val="18"/>
        </w:rPr>
        <w:t>. Images are acquired by a specific imaging technique. From the resulting images, blood vessels and</w:t>
      </w:r>
      <w:r w:rsidR="00411134">
        <w:rPr>
          <w:sz w:val="18"/>
          <w:szCs w:val="18"/>
        </w:rPr>
        <w:t xml:space="preserve"> muscle</w:t>
      </w:r>
      <w:r>
        <w:rPr>
          <w:sz w:val="18"/>
          <w:szCs w:val="18"/>
        </w:rPr>
        <w:t xml:space="preserve"> tissue can be segmented from the background material (here air). The blood vessels can now be analysed for their 3D structure by quantitative morphometry. At the same time, the segmented tissues can be meshed for finite element modelling. The mesh is then imported into a partial differential equation (PDE) solver, which will solve equations describing the biological process at hand. Given the results of the quantitative morphometry and the solved mathematical model, an association between 3D vascular structure and function can be derived, for instance in terms of fluid flow or tissue oxygenation. </w:t>
      </w:r>
      <w:proofErr w:type="gramStart"/>
      <w:r>
        <w:rPr>
          <w:sz w:val="18"/>
          <w:szCs w:val="18"/>
        </w:rPr>
        <w:t xml:space="preserve">Microscope clipart from </w:t>
      </w:r>
      <w:r w:rsidRPr="0007709A">
        <w:rPr>
          <w:sz w:val="18"/>
          <w:szCs w:val="18"/>
        </w:rPr>
        <w:t>©2014 ClipartPanda.com</w:t>
      </w:r>
      <w:r>
        <w:rPr>
          <w:sz w:val="18"/>
          <w:szCs w:val="18"/>
        </w:rPr>
        <w:t>.</w:t>
      </w:r>
      <w:proofErr w:type="gramEnd"/>
    </w:p>
    <w:p w14:paraId="75A8D475" w14:textId="5065FC56" w:rsidR="00F81FB3" w:rsidRPr="009A4C12" w:rsidRDefault="00F81FB3" w:rsidP="00EE3847">
      <w:pPr>
        <w:spacing w:line="360" w:lineRule="auto"/>
        <w:jc w:val="both"/>
        <w:rPr>
          <w:sz w:val="18"/>
          <w:szCs w:val="18"/>
          <w:lang w:val="en-US"/>
        </w:rPr>
      </w:pPr>
      <w:r>
        <w:rPr>
          <w:sz w:val="18"/>
          <w:szCs w:val="18"/>
        </w:rPr>
        <w:t xml:space="preserve">Figure 3: </w:t>
      </w:r>
      <w:r w:rsidRPr="00AE78E2">
        <w:rPr>
          <w:b/>
          <w:bCs/>
          <w:sz w:val="18"/>
          <w:szCs w:val="18"/>
        </w:rPr>
        <w:t>Schematic of oxygen delivery in muscle tissue through diffusion</w:t>
      </w:r>
      <w:r>
        <w:rPr>
          <w:sz w:val="18"/>
          <w:szCs w:val="18"/>
        </w:rPr>
        <w:t xml:space="preserve">. Up to four oxygen molecules can be bound by one of the haemoglobin molecules present in the red blood cells (1). The partial pressure of oxygen is very high in the blood vessels, but low in the surrounding tissue. Therefore, the oxygen is released by the haemoglobin and diffuses along the gradient towards the surrounding tissue. It permeates the capillary wall (4), which for vessels, consists only of endothelium and its basement membrane. The freed oxygen travels towards the mitochondria in the muscle tissue, by which it will be consumed for </w:t>
      </w:r>
      <w:r w:rsidRPr="00E43403">
        <w:rPr>
          <w:sz w:val="18"/>
          <w:szCs w:val="18"/>
        </w:rPr>
        <w:t xml:space="preserve">adenosine triphosphate </w:t>
      </w:r>
      <w:r>
        <w:rPr>
          <w:sz w:val="18"/>
          <w:szCs w:val="18"/>
        </w:rPr>
        <w:t>(ATP) generation (2). In muscle tissue, the protein myoglobin is also present, which stores up to one oxygen molecule and releases this if the oxygen demand is very high (3). Schematic is not to scale.</w:t>
      </w:r>
      <w:r w:rsidR="00C8108F">
        <w:rPr>
          <w:sz w:val="18"/>
          <w:szCs w:val="18"/>
        </w:rPr>
        <w:t xml:space="preserve"> Source </w:t>
      </w:r>
      <w:r w:rsidR="002C5233">
        <w:rPr>
          <w:sz w:val="18"/>
          <w:szCs w:val="18"/>
        </w:rPr>
        <w:t xml:space="preserve">code for mitochondria from </w:t>
      </w:r>
      <w:r w:rsidR="002C5233">
        <w:rPr>
          <w:sz w:val="18"/>
          <w:szCs w:val="18"/>
        </w:rPr>
        <w:fldChar w:fldCharType="begin"/>
      </w:r>
      <w:r w:rsidR="00BD3D64">
        <w:rPr>
          <w:sz w:val="18"/>
          <w:szCs w:val="18"/>
        </w:rPr>
        <w:instrText xml:space="preserve"> ADDIN EN.CITE &lt;EndNote&gt;&lt;Cite&gt;&lt;Author&gt;Medina&lt;/Author&gt;&lt;Year&gt;2015&lt;/Year&gt;&lt;RecNum&gt;297&lt;/RecNum&gt;&lt;DisplayText&gt;(164)&lt;/DisplayText&gt;&lt;record&gt;&lt;rec-number&gt;297&lt;/rec-number&gt;&lt;foreign-keys&gt;&lt;key app="EN" db-id="rds90pspit2frzeresr5szedf5psfw2pa9zd" timestamp="1459262746"&gt;297&lt;/key&gt;&lt;/foreign-keys&gt;&lt;ref-type name="Web Page"&gt;12&lt;/ref-type&gt;&lt;contributors&gt;&lt;authors&gt;&lt;author&gt;G. Medina&lt;/author&gt;&lt;/authors&gt;&lt;/contributors&gt;&lt;titles&gt;&lt;title&gt;tex.stackexchange.com&lt;/title&gt;&lt;/titles&gt;&lt;number&gt;11.12.2015&lt;/number&gt;&lt;dates&gt;&lt;year&gt;2015&lt;/year&gt;&lt;/dates&gt;&lt;publisher&gt;Stack Exchange Inc.&lt;/publisher&gt;&lt;label&gt;Medina2015&lt;/label&gt;&lt;urls&gt;&lt;related-urls&gt;&lt;url&gt;http://tex.stackexchange.com/questions/264423/drawing-mitochondria&lt;/url&gt;&lt;/related-urls&gt;&lt;/urls&gt;&lt;/record&gt;&lt;/Cite&gt;&lt;/EndNote&gt;</w:instrText>
      </w:r>
      <w:r w:rsidR="002C5233">
        <w:rPr>
          <w:sz w:val="18"/>
          <w:szCs w:val="18"/>
        </w:rPr>
        <w:fldChar w:fldCharType="separate"/>
      </w:r>
      <w:r w:rsidR="00BD3D64">
        <w:rPr>
          <w:noProof/>
          <w:sz w:val="18"/>
          <w:szCs w:val="18"/>
        </w:rPr>
        <w:t>(164)</w:t>
      </w:r>
      <w:r w:rsidR="002C5233">
        <w:rPr>
          <w:sz w:val="18"/>
          <w:szCs w:val="18"/>
        </w:rPr>
        <w:fldChar w:fldCharType="end"/>
      </w:r>
      <w:r w:rsidR="00C8108F">
        <w:rPr>
          <w:sz w:val="18"/>
          <w:szCs w:val="18"/>
        </w:rPr>
        <w:t>.</w:t>
      </w:r>
    </w:p>
    <w:p w14:paraId="68EB7840" w14:textId="77777777" w:rsidR="00F81FB3" w:rsidRDefault="00F81FB3" w:rsidP="00EE3847">
      <w:pPr>
        <w:spacing w:line="360" w:lineRule="auto"/>
        <w:jc w:val="both"/>
        <w:rPr>
          <w:sz w:val="18"/>
          <w:szCs w:val="18"/>
        </w:rPr>
      </w:pPr>
      <w:r>
        <w:rPr>
          <w:sz w:val="18"/>
          <w:szCs w:val="18"/>
        </w:rPr>
        <w:t xml:space="preserve">Figure 4: </w:t>
      </w:r>
      <w:r w:rsidRPr="00AE78E2">
        <w:rPr>
          <w:b/>
          <w:bCs/>
          <w:sz w:val="18"/>
          <w:szCs w:val="18"/>
        </w:rPr>
        <w:t>Comparison of different imaging techniques with regard to maximum spatial resolution and tissue penetration depth.</w:t>
      </w:r>
      <w:r>
        <w:rPr>
          <w:sz w:val="18"/>
          <w:szCs w:val="18"/>
        </w:rPr>
        <w:t xml:space="preserve"> The dashed red line marks 1 µm, which is the spatial resolution required to resolve capillaries. The dotted blue line indicates the minimal tissue penetration depth required to image a whole organ non-invasively, based on murine muscle dimensions of about 0.2x0.2x0.8 cm</w:t>
      </w:r>
      <w:r>
        <w:rPr>
          <w:sz w:val="18"/>
          <w:szCs w:val="18"/>
          <w:vertAlign w:val="superscript"/>
        </w:rPr>
        <w:t>3</w:t>
      </w:r>
      <w:r>
        <w:rPr>
          <w:sz w:val="18"/>
          <w:szCs w:val="18"/>
        </w:rPr>
        <w:t xml:space="preserve">. The top left quadrant covers </w:t>
      </w:r>
      <w:r w:rsidRPr="00251C64">
        <w:rPr>
          <w:sz w:val="18"/>
          <w:szCs w:val="18"/>
        </w:rPr>
        <w:t>high-resolution 3D imaging techniques</w:t>
      </w:r>
      <w:r>
        <w:rPr>
          <w:sz w:val="18"/>
          <w:szCs w:val="18"/>
        </w:rPr>
        <w:t xml:space="preserve"> that are appropriate</w:t>
      </w:r>
      <w:r w:rsidRPr="00251C64">
        <w:rPr>
          <w:sz w:val="18"/>
          <w:szCs w:val="18"/>
        </w:rPr>
        <w:t xml:space="preserve"> to assess the </w:t>
      </w:r>
      <w:r>
        <w:rPr>
          <w:sz w:val="18"/>
          <w:szCs w:val="18"/>
        </w:rPr>
        <w:t xml:space="preserve">(muscle) </w:t>
      </w:r>
      <w:r w:rsidRPr="00251C64">
        <w:rPr>
          <w:sz w:val="18"/>
          <w:szCs w:val="18"/>
        </w:rPr>
        <w:t xml:space="preserve">microvasculature </w:t>
      </w:r>
      <w:r>
        <w:rPr>
          <w:sz w:val="18"/>
          <w:szCs w:val="18"/>
        </w:rPr>
        <w:t>and includes micro-computed tomography (</w:t>
      </w:r>
      <w:r w:rsidRPr="00251C64">
        <w:rPr>
          <w:sz w:val="18"/>
          <w:szCs w:val="18"/>
        </w:rPr>
        <w:t>µ</w:t>
      </w:r>
      <w:r>
        <w:rPr>
          <w:sz w:val="18"/>
          <w:szCs w:val="18"/>
        </w:rPr>
        <w:t>CT), synchrotron-based CT (SR CT) and at the limit light sheet fluorescence microscopy (LSFM).</w:t>
      </w:r>
    </w:p>
    <w:p w14:paraId="2C7110E2" w14:textId="4784EF89" w:rsidR="00F81FB3" w:rsidRPr="009A4C12" w:rsidRDefault="00F81FB3" w:rsidP="00EE3847">
      <w:pPr>
        <w:spacing w:line="360" w:lineRule="auto"/>
        <w:jc w:val="both"/>
        <w:rPr>
          <w:sz w:val="18"/>
          <w:szCs w:val="18"/>
          <w:lang w:val="en-US"/>
        </w:rPr>
      </w:pPr>
      <w:r w:rsidRPr="0071450A">
        <w:rPr>
          <w:sz w:val="18"/>
          <w:szCs w:val="18"/>
        </w:rPr>
        <w:t xml:space="preserve">Figure </w:t>
      </w:r>
      <w:r>
        <w:rPr>
          <w:sz w:val="18"/>
          <w:szCs w:val="18"/>
        </w:rPr>
        <w:t>5</w:t>
      </w:r>
      <w:r w:rsidRPr="0071450A">
        <w:rPr>
          <w:sz w:val="18"/>
          <w:szCs w:val="18"/>
        </w:rPr>
        <w:t xml:space="preserve">: </w:t>
      </w:r>
      <w:r w:rsidRPr="00AE78E2">
        <w:rPr>
          <w:b/>
          <w:bCs/>
          <w:sz w:val="18"/>
          <w:szCs w:val="18"/>
        </w:rPr>
        <w:t>Principle of propagation</w:t>
      </w:r>
      <w:r>
        <w:rPr>
          <w:b/>
          <w:bCs/>
          <w:sz w:val="18"/>
          <w:szCs w:val="18"/>
        </w:rPr>
        <w:t>-</w:t>
      </w:r>
      <w:r w:rsidRPr="00AE78E2">
        <w:rPr>
          <w:b/>
          <w:bCs/>
          <w:sz w:val="18"/>
          <w:szCs w:val="18"/>
        </w:rPr>
        <w:t>based phase</w:t>
      </w:r>
      <w:r>
        <w:rPr>
          <w:b/>
          <w:bCs/>
          <w:sz w:val="18"/>
          <w:szCs w:val="18"/>
        </w:rPr>
        <w:t xml:space="preserve"> </w:t>
      </w:r>
      <w:r w:rsidRPr="00AE78E2">
        <w:rPr>
          <w:b/>
          <w:bCs/>
          <w:sz w:val="18"/>
          <w:szCs w:val="18"/>
        </w:rPr>
        <w:t>contrast µCT.</w:t>
      </w:r>
      <w:r w:rsidRPr="0071450A">
        <w:rPr>
          <w:sz w:val="18"/>
          <w:szCs w:val="18"/>
        </w:rPr>
        <w:t xml:space="preserve"> As the </w:t>
      </w:r>
      <w:r>
        <w:rPr>
          <w:sz w:val="18"/>
          <w:szCs w:val="18"/>
        </w:rPr>
        <w:t xml:space="preserve">(partially) coherent </w:t>
      </w:r>
      <w:r w:rsidRPr="0071450A">
        <w:rPr>
          <w:sz w:val="18"/>
          <w:szCs w:val="18"/>
        </w:rPr>
        <w:t xml:space="preserve">X-rays hit the sample, the beam is refracted differently by different features. When the refracted rays reach the detector they show an interference pattern around the material interfaces. </w:t>
      </w:r>
      <w:proofErr w:type="gramStart"/>
      <w:r w:rsidRPr="0071450A">
        <w:rPr>
          <w:sz w:val="18"/>
          <w:szCs w:val="18"/>
        </w:rPr>
        <w:t xml:space="preserve">Figure from </w:t>
      </w:r>
      <w:r>
        <w:rPr>
          <w:sz w:val="18"/>
          <w:szCs w:val="18"/>
        </w:rPr>
        <w:fldChar w:fldCharType="begin">
          <w:fldData xml:space="preserve">PEVuZE5vdGU+PENpdGU+PEF1dGhvcj5MdW5kc3Ryb208L0F1dGhvcj48WWVhcj4yMDEyPC9ZZWFy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</w:fldData>
        </w:fldChar>
      </w:r>
      <w:r w:rsidR="00BD3D64">
        <w:rPr>
          <w:sz w:val="18"/>
          <w:szCs w:val="18"/>
        </w:rPr>
        <w:instrText xml:space="preserve"> ADDIN EN.CITE </w:instrText>
      </w:r>
      <w:r w:rsidR="00BD3D64">
        <w:rPr>
          <w:sz w:val="18"/>
          <w:szCs w:val="18"/>
        </w:rPr>
        <w:fldChar w:fldCharType="begin">
          <w:fldData xml:space="preserve">PEVuZE5vdGU+PENpdGU+PEF1dGhvcj5MdW5kc3Ryb208L0F1dGhvcj48WWVhcj4yMDEyPC9ZZWFy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</w:fldData>
        </w:fldChar>
      </w:r>
      <w:r w:rsidR="00BD3D64">
        <w:rPr>
          <w:sz w:val="18"/>
          <w:szCs w:val="18"/>
        </w:rPr>
        <w:instrText xml:space="preserve"> ADDIN EN.CITE.DATA </w:instrText>
      </w:r>
      <w:r w:rsidR="00BD3D64">
        <w:rPr>
          <w:sz w:val="18"/>
          <w:szCs w:val="18"/>
        </w:rPr>
      </w:r>
      <w:r w:rsidR="00BD3D64">
        <w:rPr>
          <w:sz w:val="18"/>
          <w:szCs w:val="18"/>
        </w:rPr>
        <w:fldChar w:fldCharType="end"/>
      </w:r>
      <w:r>
        <w:rPr>
          <w:sz w:val="18"/>
          <w:szCs w:val="18"/>
        </w:rPr>
      </w:r>
      <w:r>
        <w:rPr>
          <w:sz w:val="18"/>
          <w:szCs w:val="18"/>
        </w:rPr>
        <w:fldChar w:fldCharType="separate"/>
      </w:r>
      <w:r w:rsidR="00BD3D64">
        <w:rPr>
          <w:noProof/>
          <w:sz w:val="18"/>
          <w:szCs w:val="18"/>
        </w:rPr>
        <w:t>(165)</w:t>
      </w:r>
      <w:r>
        <w:rPr>
          <w:sz w:val="18"/>
          <w:szCs w:val="18"/>
        </w:rPr>
        <w:fldChar w:fldCharType="end"/>
      </w:r>
      <w:r>
        <w:rPr>
          <w:sz w:val="18"/>
          <w:szCs w:val="18"/>
        </w:rPr>
        <w:t xml:space="preserve"> </w:t>
      </w:r>
      <w:r w:rsidRPr="0071450A">
        <w:rPr>
          <w:sz w:val="18"/>
          <w:szCs w:val="18"/>
        </w:rPr>
        <w:t xml:space="preserve">with permission from </w:t>
      </w:r>
      <w:r>
        <w:rPr>
          <w:sz w:val="18"/>
          <w:szCs w:val="18"/>
        </w:rPr>
        <w:t>IOP Publishing</w:t>
      </w:r>
      <w:r w:rsidRPr="0071450A">
        <w:rPr>
          <w:sz w:val="18"/>
          <w:szCs w:val="18"/>
        </w:rPr>
        <w:t>.</w:t>
      </w:r>
      <w:proofErr w:type="gramEnd"/>
    </w:p>
    <w:p w14:paraId="08A17B95" w14:textId="3B12FF68" w:rsidR="00F81FB3" w:rsidRPr="009A4C12" w:rsidRDefault="00F81FB3" w:rsidP="00EE3847">
      <w:pPr>
        <w:spacing w:line="360" w:lineRule="auto"/>
        <w:jc w:val="both"/>
        <w:rPr>
          <w:sz w:val="18"/>
          <w:szCs w:val="18"/>
          <w:lang w:val="en-US"/>
        </w:rPr>
      </w:pPr>
      <w:r>
        <w:rPr>
          <w:sz w:val="18"/>
          <w:szCs w:val="18"/>
        </w:rPr>
        <w:t xml:space="preserve">Figure 6: </w:t>
      </w:r>
      <w:r w:rsidRPr="00A86162">
        <w:rPr>
          <w:b/>
          <w:bCs/>
          <w:sz w:val="18"/>
          <w:szCs w:val="18"/>
        </w:rPr>
        <w:t>Voronoi tessellations vs. trapping regions to mark regions of oxygenation.</w:t>
      </w:r>
      <w:r>
        <w:rPr>
          <w:sz w:val="18"/>
          <w:szCs w:val="18"/>
        </w:rPr>
        <w:t xml:space="preserve"> Voronoi polygons are marked black and streamlines in red flowing from capillaries. The trapping regions are defined as the limits of the streamlines. </w:t>
      </w:r>
      <w:r w:rsidR="00597EC2" w:rsidRPr="00597EC2">
        <w:rPr>
          <w:sz w:val="18"/>
          <w:szCs w:val="18"/>
        </w:rPr>
        <w:t xml:space="preserve">The </w:t>
      </w:r>
      <w:r w:rsidR="00597EC2" w:rsidRPr="00597EC2">
        <w:rPr>
          <w:sz w:val="18"/>
          <w:szCs w:val="18"/>
        </w:rPr>
        <w:lastRenderedPageBreak/>
        <w:t xml:space="preserve">centres of the Voronoi polygons were defined as the geometric centres of the </w:t>
      </w:r>
      <w:proofErr w:type="spellStart"/>
      <w:r w:rsidR="00597EC2" w:rsidRPr="00597EC2">
        <w:rPr>
          <w:sz w:val="18"/>
          <w:szCs w:val="18"/>
        </w:rPr>
        <w:t>capillaries.</w:t>
      </w:r>
      <w:r>
        <w:rPr>
          <w:sz w:val="18"/>
          <w:szCs w:val="18"/>
        </w:rPr>
        <w:t>It</w:t>
      </w:r>
      <w:proofErr w:type="spellEnd"/>
      <w:r>
        <w:rPr>
          <w:sz w:val="18"/>
          <w:szCs w:val="18"/>
        </w:rPr>
        <w:t xml:space="preserve"> can be seen that Voronoi polygons and trapping regions match well. </w:t>
      </w:r>
      <w:proofErr w:type="gramStart"/>
      <w:r>
        <w:rPr>
          <w:sz w:val="18"/>
          <w:szCs w:val="18"/>
        </w:rPr>
        <w:t xml:space="preserve">Inspired by </w:t>
      </w:r>
      <w:r>
        <w:rPr>
          <w:sz w:val="18"/>
          <w:szCs w:val="18"/>
        </w:rPr>
        <w:fldChar w:fldCharType="begin">
          <w:fldData xml:space="preserve">PEVuZE5vdGU+PENpdGU+PEF1dGhvcj5BbC1TaGFtbWFyaTwvQXV0aG9yPjxZZWFyPjIwMTI8L1ll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</w:fldData>
        </w:fldChar>
      </w:r>
      <w:r w:rsidR="00BD3D64">
        <w:rPr>
          <w:sz w:val="18"/>
          <w:szCs w:val="18"/>
        </w:rPr>
        <w:instrText xml:space="preserve"> ADDIN EN.CITE </w:instrText>
      </w:r>
      <w:r w:rsidR="00BD3D64">
        <w:rPr>
          <w:sz w:val="18"/>
          <w:szCs w:val="18"/>
        </w:rPr>
        <w:fldChar w:fldCharType="begin">
          <w:fldData xml:space="preserve">PEVuZE5vdGU+PENpdGU+PEF1dGhvcj5BbC1TaGFtbWFyaTwvQXV0aG9yPjxZZWFyPjIwMTI8L1ll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</w:fldData>
        </w:fldChar>
      </w:r>
      <w:r w:rsidR="00BD3D64">
        <w:rPr>
          <w:sz w:val="18"/>
          <w:szCs w:val="18"/>
        </w:rPr>
        <w:instrText xml:space="preserve"> ADDIN EN.CITE.DATA </w:instrText>
      </w:r>
      <w:r w:rsidR="00BD3D64">
        <w:rPr>
          <w:sz w:val="18"/>
          <w:szCs w:val="18"/>
        </w:rPr>
      </w:r>
      <w:r w:rsidR="00BD3D64">
        <w:rPr>
          <w:sz w:val="18"/>
          <w:szCs w:val="18"/>
        </w:rPr>
        <w:fldChar w:fldCharType="end"/>
      </w:r>
      <w:r>
        <w:rPr>
          <w:sz w:val="18"/>
          <w:szCs w:val="18"/>
        </w:rPr>
      </w:r>
      <w:r>
        <w:rPr>
          <w:sz w:val="18"/>
          <w:szCs w:val="18"/>
        </w:rPr>
        <w:fldChar w:fldCharType="separate"/>
      </w:r>
      <w:r w:rsidR="00BD3D64">
        <w:rPr>
          <w:noProof/>
          <w:sz w:val="18"/>
          <w:szCs w:val="18"/>
        </w:rPr>
        <w:t>(138)</w:t>
      </w:r>
      <w:r>
        <w:rPr>
          <w:sz w:val="18"/>
          <w:szCs w:val="18"/>
        </w:rPr>
        <w:fldChar w:fldCharType="end"/>
      </w:r>
      <w:r>
        <w:rPr>
          <w:sz w:val="18"/>
          <w:szCs w:val="18"/>
        </w:rPr>
        <w:t>.</w:t>
      </w:r>
      <w:proofErr w:type="gramEnd"/>
    </w:p>
    <w:p w14:paraId="360EAF90" w14:textId="77777777" w:rsidR="00F81FB3" w:rsidRPr="009A4C12" w:rsidRDefault="00F81FB3" w:rsidP="00EE3847">
      <w:pPr>
        <w:spacing w:line="360" w:lineRule="auto"/>
        <w:jc w:val="both"/>
        <w:rPr>
          <w:sz w:val="18"/>
          <w:szCs w:val="18"/>
          <w:lang w:val="en-US"/>
        </w:rPr>
      </w:pPr>
      <w:r>
        <w:rPr>
          <w:sz w:val="18"/>
          <w:szCs w:val="18"/>
        </w:rPr>
        <w:t xml:space="preserve">Figure 7: </w:t>
      </w:r>
      <w:r w:rsidRPr="004F7F09">
        <w:rPr>
          <w:b/>
          <w:bCs/>
          <w:sz w:val="18"/>
          <w:szCs w:val="18"/>
        </w:rPr>
        <w:t xml:space="preserve">Comparison of edge </w:t>
      </w:r>
      <w:proofErr w:type="spellStart"/>
      <w:r w:rsidRPr="004F7F09">
        <w:rPr>
          <w:b/>
          <w:bCs/>
          <w:sz w:val="18"/>
          <w:szCs w:val="18"/>
        </w:rPr>
        <w:t>enhacement</w:t>
      </w:r>
      <w:proofErr w:type="spellEnd"/>
      <w:r w:rsidRPr="004F7F09">
        <w:rPr>
          <w:b/>
          <w:bCs/>
          <w:sz w:val="18"/>
          <w:szCs w:val="18"/>
        </w:rPr>
        <w:t xml:space="preserve"> and phase retrieval for red blood cell imaging using phase-contrast based synchrotron radiation computed tomography.</w:t>
      </w:r>
      <w:r>
        <w:rPr>
          <w:sz w:val="18"/>
          <w:szCs w:val="18"/>
        </w:rPr>
        <w:t xml:space="preserve"> a) </w:t>
      </w:r>
      <w:proofErr w:type="gramStart"/>
      <w:r>
        <w:rPr>
          <w:sz w:val="18"/>
          <w:szCs w:val="18"/>
        </w:rPr>
        <w:t>shows</w:t>
      </w:r>
      <w:proofErr w:type="gramEnd"/>
      <w:r>
        <w:rPr>
          <w:sz w:val="18"/>
          <w:szCs w:val="18"/>
        </w:rPr>
        <w:t xml:space="preserve"> a slice of the direct reconstruction, while b) shows a slice of the phase-retrieved and then reconstructed data. The white dots in-between muscle fibres are red blood cells. Empty capillaries (black circular spaces in-between muscle fibres) and larger blood vessels (*) can also clearly be distinguished, as well as intramuscular structures like neuromuscular spindles (&lt;).</w:t>
      </w:r>
    </w:p>
    <w:p w14:paraId="6C71F622" w14:textId="6F6BE0E6" w:rsidR="00F81FB3" w:rsidRDefault="00F81FB3" w:rsidP="00EE3847">
      <w:pPr>
        <w:spacing w:line="360" w:lineRule="auto"/>
        <w:jc w:val="both"/>
        <w:rPr>
          <w:sz w:val="18"/>
          <w:szCs w:val="18"/>
        </w:rPr>
      </w:pPr>
      <w:r>
        <w:rPr>
          <w:sz w:val="18"/>
          <w:szCs w:val="18"/>
        </w:rPr>
        <w:t xml:space="preserve">Figure 8: </w:t>
      </w:r>
      <w:r>
        <w:rPr>
          <w:b/>
          <w:bCs/>
          <w:sz w:val="18"/>
          <w:szCs w:val="18"/>
        </w:rPr>
        <w:t xml:space="preserve">Proof of concept for mathematical modelling of tissue oxygenation based on </w:t>
      </w:r>
      <w:r w:rsidR="00EC1893">
        <w:rPr>
          <w:b/>
          <w:bCs/>
          <w:sz w:val="18"/>
          <w:szCs w:val="18"/>
        </w:rPr>
        <w:t>SR CT images</w:t>
      </w:r>
      <w:r>
        <w:rPr>
          <w:b/>
          <w:bCs/>
          <w:sz w:val="18"/>
          <w:szCs w:val="18"/>
        </w:rPr>
        <w:t xml:space="preserve"> of red blood cells within </w:t>
      </w:r>
      <w:r w:rsidR="00EC1893">
        <w:rPr>
          <w:b/>
          <w:bCs/>
          <w:sz w:val="18"/>
          <w:szCs w:val="18"/>
        </w:rPr>
        <w:t xml:space="preserve">mouse </w:t>
      </w:r>
      <w:r>
        <w:rPr>
          <w:b/>
          <w:bCs/>
          <w:sz w:val="18"/>
          <w:szCs w:val="18"/>
        </w:rPr>
        <w:t xml:space="preserve">muscle tissue. </w:t>
      </w:r>
      <w:r>
        <w:rPr>
          <w:sz w:val="18"/>
          <w:szCs w:val="18"/>
        </w:rPr>
        <w:t>A small cubic region of interest is selected from the muscle volume and</w:t>
      </w:r>
      <w:r w:rsidR="00EC1893">
        <w:rPr>
          <w:sz w:val="18"/>
          <w:szCs w:val="18"/>
        </w:rPr>
        <w:t xml:space="preserve"> the</w:t>
      </w:r>
      <w:r>
        <w:rPr>
          <w:sz w:val="18"/>
          <w:szCs w:val="18"/>
        </w:rPr>
        <w:t xml:space="preserve"> tissue oxygenation in a resting muscle is computed. </w:t>
      </w:r>
    </w:p>
    <w:p w14:paraId="1F61AE7B" w14:textId="20E7503E" w:rsidR="00F81FB3" w:rsidRPr="003044AE" w:rsidRDefault="00F81FB3" w:rsidP="00EE3847">
      <w:pPr>
        <w:spacing w:line="360" w:lineRule="auto"/>
        <w:jc w:val="both"/>
        <w:rPr>
          <w:sz w:val="18"/>
          <w:szCs w:val="18"/>
          <w:lang w:val="en-US"/>
        </w:rPr>
      </w:pPr>
      <w:r>
        <w:rPr>
          <w:sz w:val="18"/>
          <w:szCs w:val="18"/>
        </w:rPr>
        <w:t xml:space="preserve">Figure 9: </w:t>
      </w:r>
      <w:proofErr w:type="spellStart"/>
      <w:r w:rsidR="007E0D5A">
        <w:rPr>
          <w:b/>
          <w:bCs/>
          <w:sz w:val="18"/>
          <w:szCs w:val="18"/>
        </w:rPr>
        <w:t>Isosurface</w:t>
      </w:r>
      <w:proofErr w:type="spellEnd"/>
      <w:r w:rsidRPr="00861092">
        <w:rPr>
          <w:b/>
          <w:bCs/>
          <w:sz w:val="18"/>
          <w:szCs w:val="18"/>
        </w:rPr>
        <w:t xml:space="preserve"> rendering of red blood cells</w:t>
      </w:r>
      <w:r>
        <w:rPr>
          <w:b/>
          <w:bCs/>
          <w:sz w:val="18"/>
          <w:szCs w:val="18"/>
        </w:rPr>
        <w:t xml:space="preserve"> </w:t>
      </w:r>
      <w:r w:rsidRPr="00861092">
        <w:rPr>
          <w:b/>
          <w:bCs/>
          <w:sz w:val="18"/>
          <w:szCs w:val="18"/>
        </w:rPr>
        <w:t>and larger blood vessels</w:t>
      </w:r>
      <w:r>
        <w:rPr>
          <w:b/>
          <w:bCs/>
          <w:sz w:val="18"/>
          <w:szCs w:val="18"/>
        </w:rPr>
        <w:t xml:space="preserve"> </w:t>
      </w:r>
      <w:r w:rsidRPr="00861092">
        <w:rPr>
          <w:b/>
          <w:bCs/>
          <w:sz w:val="18"/>
          <w:szCs w:val="18"/>
        </w:rPr>
        <w:t>imaged using phase contrast</w:t>
      </w:r>
      <w:r>
        <w:rPr>
          <w:b/>
          <w:bCs/>
          <w:sz w:val="18"/>
          <w:szCs w:val="18"/>
        </w:rPr>
        <w:t xml:space="preserve"> </w:t>
      </w:r>
      <w:r w:rsidRPr="00861092">
        <w:rPr>
          <w:b/>
          <w:bCs/>
          <w:sz w:val="18"/>
          <w:szCs w:val="18"/>
        </w:rPr>
        <w:t>synchrotron</w:t>
      </w:r>
      <w:r>
        <w:rPr>
          <w:b/>
          <w:bCs/>
          <w:sz w:val="18"/>
          <w:szCs w:val="18"/>
        </w:rPr>
        <w:t>-based</w:t>
      </w:r>
      <w:r w:rsidRPr="00861092">
        <w:rPr>
          <w:b/>
          <w:bCs/>
          <w:sz w:val="18"/>
          <w:szCs w:val="18"/>
        </w:rPr>
        <w:t xml:space="preserve"> computed tomography of mouse soleus muscle</w:t>
      </w:r>
      <w:r>
        <w:rPr>
          <w:sz w:val="18"/>
          <w:szCs w:val="18"/>
        </w:rPr>
        <w:t>. The presence of the RBCs is so rich that they delineate the direction of the capillaries parallel to the muscle fibre and fill the whole muscle.</w:t>
      </w:r>
      <w:r w:rsidR="000512BC">
        <w:rPr>
          <w:sz w:val="18"/>
          <w:szCs w:val="18"/>
        </w:rPr>
        <w:t xml:space="preserve"> </w:t>
      </w:r>
      <w:r w:rsidR="007E0D5A">
        <w:rPr>
          <w:sz w:val="18"/>
          <w:szCs w:val="18"/>
        </w:rPr>
        <w:t xml:space="preserve">A zoom into a </w:t>
      </w:r>
      <w:proofErr w:type="spellStart"/>
      <w:r w:rsidR="007E0D5A">
        <w:rPr>
          <w:sz w:val="18"/>
          <w:szCs w:val="18"/>
        </w:rPr>
        <w:t>subregion</w:t>
      </w:r>
      <w:proofErr w:type="spellEnd"/>
      <w:r w:rsidR="007E0D5A">
        <w:rPr>
          <w:sz w:val="18"/>
          <w:szCs w:val="18"/>
        </w:rPr>
        <w:t xml:space="preserve"> shows the disconnected nature of the RBCs and a connected part of a larger blood vessel.</w:t>
      </w:r>
    </w:p>
    <w:p w14:paraId="6AFC79D9" w14:textId="70FE7D2F" w:rsidR="00F81FB3" w:rsidRPr="009A4C12" w:rsidRDefault="00F81FB3" w:rsidP="00EE3847">
      <w:pPr>
        <w:spacing w:line="360" w:lineRule="auto"/>
        <w:jc w:val="both"/>
        <w:rPr>
          <w:sz w:val="18"/>
          <w:szCs w:val="18"/>
          <w:lang w:val="en-US"/>
        </w:rPr>
      </w:pPr>
      <w:r>
        <w:rPr>
          <w:sz w:val="18"/>
          <w:szCs w:val="18"/>
        </w:rPr>
        <w:t xml:space="preserve">Figure A1: </w:t>
      </w:r>
      <w:r w:rsidRPr="00861092">
        <w:rPr>
          <w:b/>
          <w:bCs/>
          <w:sz w:val="18"/>
          <w:szCs w:val="18"/>
        </w:rPr>
        <w:t>Myoglobin and haemoglobin O</w:t>
      </w:r>
      <w:r w:rsidRPr="00861092">
        <w:rPr>
          <w:b/>
          <w:bCs/>
          <w:sz w:val="18"/>
          <w:szCs w:val="18"/>
          <w:vertAlign w:val="subscript"/>
        </w:rPr>
        <w:t>2</w:t>
      </w:r>
      <w:r w:rsidRPr="00861092">
        <w:rPr>
          <w:b/>
          <w:bCs/>
          <w:sz w:val="18"/>
          <w:szCs w:val="18"/>
        </w:rPr>
        <w:t xml:space="preserve"> saturation curves.</w:t>
      </w:r>
      <w:r>
        <w:rPr>
          <w:sz w:val="18"/>
          <w:szCs w:val="18"/>
        </w:rPr>
        <w:t xml:space="preserve"> </w:t>
      </w:r>
      <w:proofErr w:type="spellStart"/>
      <w:r>
        <w:rPr>
          <w:sz w:val="18"/>
          <w:szCs w:val="18"/>
        </w:rPr>
        <w:t>Hb</w:t>
      </w:r>
      <w:proofErr w:type="spellEnd"/>
      <w:r>
        <w:rPr>
          <w:sz w:val="18"/>
          <w:szCs w:val="18"/>
        </w:rPr>
        <w:t xml:space="preserve"> is more likely to release oxygen than myoglobin, as indicated by the </w:t>
      </w:r>
      <w:proofErr w:type="spellStart"/>
      <w:r>
        <w:rPr>
          <w:sz w:val="18"/>
          <w:szCs w:val="18"/>
        </w:rPr>
        <w:t>Hb</w:t>
      </w:r>
      <w:proofErr w:type="spellEnd"/>
      <w:r>
        <w:rPr>
          <w:sz w:val="18"/>
          <w:szCs w:val="18"/>
        </w:rPr>
        <w:t xml:space="preserve"> curve lying below the Mb curve. The numbers given are for rat blood. </w:t>
      </w:r>
      <w:proofErr w:type="gramStart"/>
      <w:r>
        <w:rPr>
          <w:sz w:val="18"/>
          <w:szCs w:val="18"/>
        </w:rPr>
        <w:t xml:space="preserve">Figure from </w:t>
      </w:r>
      <w:r>
        <w:rPr>
          <w:sz w:val="18"/>
          <w:szCs w:val="18"/>
        </w:rPr>
        <w:fldChar w:fldCharType="begin">
          <w:fldData xml:space="preserve">PEVuZE5vdGU+PENpdGU+PEF1dGhvcj5Hb2xkbWFuPC9BdXRob3I+PFllYXI+MjAwODwvWWVhcj48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</w:fldData>
        </w:fldChar>
      </w:r>
      <w:r w:rsidR="00BD3D64">
        <w:rPr>
          <w:sz w:val="18"/>
          <w:szCs w:val="18"/>
        </w:rPr>
        <w:instrText xml:space="preserve"> ADDIN EN.CITE </w:instrText>
      </w:r>
      <w:r w:rsidR="00BD3D64">
        <w:rPr>
          <w:sz w:val="18"/>
          <w:szCs w:val="18"/>
        </w:rPr>
        <w:fldChar w:fldCharType="begin">
          <w:fldData xml:space="preserve">PEVuZE5vdGU+PENpdGU+PEF1dGhvcj5Hb2xkbWFuPC9BdXRob3I+PFllYXI+MjAwODwvWWVhcj48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</w:fldData>
        </w:fldChar>
      </w:r>
      <w:r w:rsidR="00BD3D64">
        <w:rPr>
          <w:sz w:val="18"/>
          <w:szCs w:val="18"/>
        </w:rPr>
        <w:instrText xml:space="preserve"> ADDIN EN.CITE.DATA </w:instrText>
      </w:r>
      <w:r w:rsidR="00BD3D64">
        <w:rPr>
          <w:sz w:val="18"/>
          <w:szCs w:val="18"/>
        </w:rPr>
      </w:r>
      <w:r w:rsidR="00BD3D64">
        <w:rPr>
          <w:sz w:val="18"/>
          <w:szCs w:val="18"/>
        </w:rPr>
        <w:fldChar w:fldCharType="end"/>
      </w:r>
      <w:r>
        <w:rPr>
          <w:sz w:val="18"/>
          <w:szCs w:val="18"/>
        </w:rPr>
      </w:r>
      <w:r>
        <w:rPr>
          <w:sz w:val="18"/>
          <w:szCs w:val="18"/>
        </w:rPr>
        <w:fldChar w:fldCharType="separate"/>
      </w:r>
      <w:r w:rsidR="00BD3D64">
        <w:rPr>
          <w:noProof/>
          <w:sz w:val="18"/>
          <w:szCs w:val="18"/>
        </w:rPr>
        <w:t>(128)</w:t>
      </w:r>
      <w:r>
        <w:rPr>
          <w:sz w:val="18"/>
          <w:szCs w:val="18"/>
        </w:rPr>
        <w:fldChar w:fldCharType="end"/>
      </w:r>
      <w:r>
        <w:rPr>
          <w:sz w:val="18"/>
          <w:szCs w:val="18"/>
        </w:rPr>
        <w:t xml:space="preserve"> with kind permission of </w:t>
      </w:r>
      <w:r w:rsidRPr="009E5E93">
        <w:rPr>
          <w:sz w:val="18"/>
          <w:szCs w:val="18"/>
        </w:rPr>
        <w:t>John Wiley and Sons</w:t>
      </w:r>
      <w:r>
        <w:rPr>
          <w:sz w:val="18"/>
          <w:szCs w:val="18"/>
        </w:rPr>
        <w:t>.</w:t>
      </w:r>
      <w:proofErr w:type="gramEnd"/>
    </w:p>
    <w:p w14:paraId="72DB71A4" w14:textId="6440502F" w:rsidR="00F81FB3" w:rsidRDefault="00F81FB3" w:rsidP="00EE3847">
      <w:pPr>
        <w:pStyle w:val="Heading3"/>
        <w:spacing w:line="360" w:lineRule="auto"/>
        <w:jc w:val="both"/>
      </w:pPr>
      <w:r>
        <w:t>Table captions</w:t>
      </w:r>
    </w:p>
    <w:p w14:paraId="67A38B80" w14:textId="77777777" w:rsidR="00F81FB3" w:rsidRPr="00F81FB3" w:rsidRDefault="00F81FB3" w:rsidP="00EE3847">
      <w:pPr>
        <w:spacing w:line="360" w:lineRule="auto"/>
        <w:jc w:val="both"/>
        <w:rPr>
          <w:sz w:val="18"/>
          <w:szCs w:val="18"/>
          <w:lang w:val="en-US"/>
        </w:rPr>
      </w:pPr>
      <w:r>
        <w:rPr>
          <w:sz w:val="18"/>
          <w:szCs w:val="18"/>
        </w:rPr>
        <w:t>Table 1</w:t>
      </w:r>
      <w:r w:rsidRPr="00AE78E2">
        <w:rPr>
          <w:b/>
          <w:bCs/>
          <w:sz w:val="18"/>
          <w:szCs w:val="18"/>
        </w:rPr>
        <w:t>:</w:t>
      </w:r>
      <w:r w:rsidRPr="002A38F6">
        <w:rPr>
          <w:sz w:val="18"/>
          <w:szCs w:val="18"/>
        </w:rPr>
        <w:t xml:space="preserve"> </w:t>
      </w:r>
      <w:r w:rsidRPr="00AE78E2">
        <w:rPr>
          <w:b/>
          <w:bCs/>
          <w:sz w:val="18"/>
          <w:szCs w:val="18"/>
        </w:rPr>
        <w:t xml:space="preserve">Structural </w:t>
      </w:r>
      <w:r>
        <w:rPr>
          <w:b/>
          <w:bCs/>
          <w:sz w:val="18"/>
          <w:szCs w:val="18"/>
        </w:rPr>
        <w:t>measures</w:t>
      </w:r>
      <w:r w:rsidRPr="00AE78E2">
        <w:rPr>
          <w:b/>
          <w:bCs/>
          <w:sz w:val="18"/>
          <w:szCs w:val="18"/>
        </w:rPr>
        <w:t xml:space="preserve"> used to characteri</w:t>
      </w:r>
      <w:r>
        <w:rPr>
          <w:b/>
          <w:bCs/>
          <w:sz w:val="18"/>
          <w:szCs w:val="18"/>
        </w:rPr>
        <w:t>s</w:t>
      </w:r>
      <w:r w:rsidRPr="00AE78E2">
        <w:rPr>
          <w:b/>
          <w:bCs/>
          <w:sz w:val="18"/>
          <w:szCs w:val="18"/>
        </w:rPr>
        <w:t>e muscle oxygenation</w:t>
      </w:r>
      <w:r>
        <w:rPr>
          <w:sz w:val="18"/>
          <w:szCs w:val="18"/>
        </w:rPr>
        <w:t>. The most common measures are shown that are used to identify and compare (micro</w:t>
      </w:r>
      <w:proofErr w:type="gramStart"/>
      <w:r>
        <w:rPr>
          <w:sz w:val="18"/>
          <w:szCs w:val="18"/>
        </w:rPr>
        <w:t>)vascular</w:t>
      </w:r>
      <w:proofErr w:type="gramEnd"/>
      <w:r>
        <w:rPr>
          <w:sz w:val="18"/>
          <w:szCs w:val="18"/>
        </w:rPr>
        <w:t xml:space="preserve"> capability to supply skeletal muscle tissue with oxygen.</w:t>
      </w:r>
    </w:p>
    <w:p w14:paraId="082B8F23" w14:textId="77777777" w:rsidR="00F81FB3" w:rsidRPr="00F81FB3" w:rsidRDefault="00F81FB3" w:rsidP="00EE3847">
      <w:pPr>
        <w:spacing w:line="360" w:lineRule="auto"/>
        <w:jc w:val="both"/>
        <w:rPr>
          <w:b/>
          <w:bCs/>
          <w:sz w:val="18"/>
          <w:szCs w:val="18"/>
        </w:rPr>
      </w:pPr>
      <w:proofErr w:type="gramStart"/>
      <w:r>
        <w:rPr>
          <w:sz w:val="18"/>
          <w:szCs w:val="18"/>
        </w:rPr>
        <w:t xml:space="preserve">Table 2: </w:t>
      </w:r>
      <w:r w:rsidRPr="00AE78E2">
        <w:rPr>
          <w:b/>
          <w:bCs/>
          <w:sz w:val="18"/>
          <w:szCs w:val="18"/>
        </w:rPr>
        <w:t>Comparison of imaging techniques for visualisation of vascu</w:t>
      </w:r>
      <w:r>
        <w:rPr>
          <w:b/>
          <w:bCs/>
          <w:sz w:val="18"/>
          <w:szCs w:val="18"/>
        </w:rPr>
        <w:t>lar systems in skeletal muscle.</w:t>
      </w:r>
      <w:proofErr w:type="gramEnd"/>
    </w:p>
    <w:p w14:paraId="0A1ED8D5" w14:textId="567D1459" w:rsidR="00F81FB3" w:rsidRPr="005C125A" w:rsidRDefault="00F81FB3" w:rsidP="00EE3847">
      <w:pPr>
        <w:spacing w:line="360" w:lineRule="auto"/>
        <w:jc w:val="both"/>
        <w:rPr>
          <w:sz w:val="18"/>
          <w:szCs w:val="18"/>
        </w:rPr>
      </w:pPr>
      <w:proofErr w:type="gramStart"/>
      <w:r w:rsidRPr="00F81FB3">
        <w:rPr>
          <w:sz w:val="18"/>
          <w:szCs w:val="18"/>
        </w:rPr>
        <w:t xml:space="preserve">Table A1: </w:t>
      </w:r>
      <w:r w:rsidRPr="00F81FB3">
        <w:rPr>
          <w:b/>
          <w:bCs/>
          <w:sz w:val="18"/>
          <w:szCs w:val="18"/>
        </w:rPr>
        <w:t>Parameters typically used for computational modelling of oxygen supply in skeletal muscle</w:t>
      </w:r>
      <w:r w:rsidRPr="005C125A">
        <w:rPr>
          <w:bCs/>
          <w:sz w:val="18"/>
          <w:szCs w:val="18"/>
        </w:rPr>
        <w:t>.</w:t>
      </w:r>
      <w:proofErr w:type="gramEnd"/>
      <w:r w:rsidR="005C125A" w:rsidRPr="005C125A">
        <w:rPr>
          <w:bCs/>
          <w:sz w:val="18"/>
          <w:szCs w:val="18"/>
        </w:rPr>
        <w:t xml:space="preserve"> The presented parameters were obtained experimentally.</w:t>
      </w:r>
    </w:p>
    <w:p w14:paraId="7E5C821C" w14:textId="77777777" w:rsidR="005134FE" w:rsidRPr="005134FE" w:rsidRDefault="005134FE" w:rsidP="00EE3847">
      <w:pPr>
        <w:spacing w:line="480" w:lineRule="auto"/>
        <w:jc w:val="both"/>
      </w:pPr>
    </w:p>
    <w:p w14:paraId="7B89625B" w14:textId="2B112B64" w:rsidR="002F62AD" w:rsidRPr="00E52BA2" w:rsidRDefault="002F62AD" w:rsidP="00EE3847">
      <w:pPr>
        <w:pStyle w:val="Heading3"/>
        <w:spacing w:line="480" w:lineRule="auto"/>
        <w:jc w:val="both"/>
      </w:pPr>
      <w:r w:rsidRPr="00E52BA2">
        <w:t>References</w:t>
      </w:r>
    </w:p>
    <w:p w14:paraId="57ACA573" w14:textId="77777777" w:rsidR="00AF388A" w:rsidRPr="00AF388A" w:rsidRDefault="002C5233" w:rsidP="00AF388A">
      <w:pPr>
        <w:pStyle w:val="EndNoteBibliography"/>
        <w:spacing w:after="0"/>
      </w:pPr>
      <w:r>
        <w:rPr>
          <w:rFonts w:ascii="Times-Italic" w:hAnsi="Times-Italic" w:cs="Times-Italic"/>
          <w:b/>
          <w:bCs/>
          <w:i/>
          <w:iCs/>
          <w:sz w:val="20"/>
          <w:szCs w:val="20"/>
        </w:rPr>
        <w:fldChar w:fldCharType="begin"/>
      </w:r>
      <w:r>
        <w:rPr>
          <w:rFonts w:ascii="Times-Italic" w:hAnsi="Times-Italic" w:cs="Times-Italic"/>
          <w:b/>
          <w:bCs/>
          <w:i/>
          <w:iCs/>
          <w:sz w:val="20"/>
          <w:szCs w:val="20"/>
        </w:rPr>
        <w:instrText xml:space="preserve"> ADDIN EN.REFLIST </w:instrText>
      </w:r>
      <w:r>
        <w:rPr>
          <w:rFonts w:ascii="Times-Italic" w:hAnsi="Times-Italic" w:cs="Times-Italic"/>
          <w:b/>
          <w:bCs/>
          <w:i/>
          <w:iCs/>
          <w:sz w:val="20"/>
          <w:szCs w:val="20"/>
        </w:rPr>
        <w:fldChar w:fldCharType="end"/>
      </w:r>
      <w:r w:rsidR="00AF388A" w:rsidRPr="00AF388A">
        <w:t>1.</w:t>
      </w:r>
      <w:r w:rsidR="00AF388A" w:rsidRPr="00AF388A">
        <w:tab/>
        <w:t>Hanson M, Gluckman P. Developmental origins of noncommunicable disease: population and public health implications. Am J Clin Nutr. 2011;94(6):1754s-8s.</w:t>
      </w:r>
    </w:p>
    <w:p w14:paraId="251BF1AC" w14:textId="77777777" w:rsidR="00AF388A" w:rsidRPr="00AF388A" w:rsidRDefault="00AF388A" w:rsidP="00AF388A">
      <w:pPr>
        <w:pStyle w:val="EndNoteBibliography"/>
        <w:spacing w:after="0"/>
      </w:pPr>
      <w:r w:rsidRPr="00AF388A">
        <w:t>2.</w:t>
      </w:r>
      <w:r w:rsidRPr="00AF388A">
        <w:tab/>
        <w:t>Clough GF, Norman M. The Microcirculation: A Target for Developmental Priming. Microcirculation. 2011;18(4):286-97.</w:t>
      </w:r>
    </w:p>
    <w:p w14:paraId="46799DEE" w14:textId="77777777" w:rsidR="00AF388A" w:rsidRPr="00AF388A" w:rsidRDefault="00AF388A" w:rsidP="00AF388A">
      <w:pPr>
        <w:pStyle w:val="EndNoteBibliography"/>
        <w:spacing w:after="0"/>
      </w:pPr>
      <w:r w:rsidRPr="00AF388A">
        <w:t>3.</w:t>
      </w:r>
      <w:r w:rsidRPr="00AF388A">
        <w:tab/>
        <w:t>Jain RK, Munn LL, Fukumura D. Measuring angiogenesis and hemodynamics in mice. Cold Spring Harbor protocols. 2013;2013(4):354-8.</w:t>
      </w:r>
    </w:p>
    <w:p w14:paraId="6004839A" w14:textId="77777777" w:rsidR="00AF388A" w:rsidRPr="00AF388A" w:rsidRDefault="00AF388A" w:rsidP="00AF388A">
      <w:pPr>
        <w:pStyle w:val="EndNoteBibliography"/>
        <w:spacing w:after="0"/>
      </w:pPr>
      <w:r w:rsidRPr="00AF388A">
        <w:t>4.</w:t>
      </w:r>
      <w:r w:rsidRPr="00AF388A">
        <w:tab/>
        <w:t>Lang S, Muller B, Dominietto MD, Cattin PC, Zanette I, Weitkamp T, et al. Three-dimensional quantification of capillary networks in healthy and cancerous tissues of two mice. Microvasc Res. 2012;84(3):314-22.</w:t>
      </w:r>
    </w:p>
    <w:p w14:paraId="0BCDB5F4" w14:textId="77777777" w:rsidR="00AF388A" w:rsidRPr="00AF388A" w:rsidRDefault="00AF388A" w:rsidP="00AF388A">
      <w:pPr>
        <w:pStyle w:val="EndNoteBibliography"/>
        <w:spacing w:after="0"/>
      </w:pPr>
      <w:r w:rsidRPr="00AF388A">
        <w:t>5.</w:t>
      </w:r>
      <w:r w:rsidRPr="00AF388A">
        <w:tab/>
        <w:t>Jenkins MJ, Edgley AJ, Sonobe T, Umetani K, Schwenke DO, Fujii Y, et al. Dynamic Synchrotron Imaging of Diabetic Rat Coronary Microcirculation In Vivo. Arterioscl Throm Vas. 2012;32(2):370-U466.</w:t>
      </w:r>
    </w:p>
    <w:p w14:paraId="0E6495B8" w14:textId="77777777" w:rsidR="00AF388A" w:rsidRPr="00AF388A" w:rsidRDefault="00AF388A" w:rsidP="00AF388A">
      <w:pPr>
        <w:pStyle w:val="EndNoteBibliography"/>
        <w:spacing w:after="0"/>
      </w:pPr>
      <w:r w:rsidRPr="00AF388A">
        <w:lastRenderedPageBreak/>
        <w:t>6.</w:t>
      </w:r>
      <w:r w:rsidRPr="00AF388A">
        <w:tab/>
        <w:t>Pauwels E, Van Loo D, Cornillie P, Brabant L, Van Hoorebeke L. An exploratory study of contrast agents for soft tissue visualization by means of high resolution X-ray computed tomography imaging. J Microsc-Oxford. 2013;250(1):21-31.</w:t>
      </w:r>
    </w:p>
    <w:p w14:paraId="2B131DBE" w14:textId="77777777" w:rsidR="00AF388A" w:rsidRPr="00AF388A" w:rsidRDefault="00AF388A" w:rsidP="00AF388A">
      <w:pPr>
        <w:pStyle w:val="EndNoteBibliography"/>
        <w:spacing w:after="0"/>
      </w:pPr>
      <w:r w:rsidRPr="00AF388A">
        <w:t>7.</w:t>
      </w:r>
      <w:r w:rsidRPr="00AF388A">
        <w:tab/>
        <w:t>Zhang M, Peng G, Sun D, Xie Y, Xia J, Long H, et al. Synchrotron radiation imaging is a powerful tool to image brain microvasculature. Medical physics. 2014;41(3):031907.</w:t>
      </w:r>
    </w:p>
    <w:p w14:paraId="71333839" w14:textId="77777777" w:rsidR="00AF388A" w:rsidRPr="007E0D5A" w:rsidRDefault="00AF388A" w:rsidP="00AF388A">
      <w:pPr>
        <w:pStyle w:val="EndNoteBibliography"/>
        <w:spacing w:after="0"/>
        <w:rPr>
          <w:lang w:val="de-DE"/>
        </w:rPr>
      </w:pPr>
      <w:r w:rsidRPr="00AF388A">
        <w:t>8.</w:t>
      </w:r>
      <w:r w:rsidRPr="00AF388A">
        <w:tab/>
        <w:t xml:space="preserve">Vakoc BJ, Fukumura D, Jain RK, Bouma BE. Cancer imaging by optical coherence tomography: preclinical progress and clinical potential. </w:t>
      </w:r>
      <w:r w:rsidRPr="007E0D5A">
        <w:rPr>
          <w:lang w:val="de-DE"/>
        </w:rPr>
        <w:t>Nat Rev Cancer. 2012;12(5):363-8.</w:t>
      </w:r>
    </w:p>
    <w:p w14:paraId="3DE55EF9" w14:textId="77777777" w:rsidR="00AF388A" w:rsidRPr="00AF388A" w:rsidRDefault="00AF388A" w:rsidP="00AF388A">
      <w:pPr>
        <w:pStyle w:val="EndNoteBibliography"/>
        <w:spacing w:after="0"/>
      </w:pPr>
      <w:r w:rsidRPr="007E0D5A">
        <w:rPr>
          <w:lang w:val="de-DE"/>
        </w:rPr>
        <w:t>9.</w:t>
      </w:r>
      <w:r w:rsidRPr="007E0D5A">
        <w:rPr>
          <w:lang w:val="de-DE"/>
        </w:rPr>
        <w:tab/>
        <w:t xml:space="preserve">Kamoun WS, Chae SS, Lacorre DA, Tyrrell JA, Mitre M, Gillissen MA, et al. </w:t>
      </w:r>
      <w:r w:rsidRPr="00AF388A">
        <w:t>Simultaneous measurement of RBC velocity, flux, hematocrit and shear rate in vascular networks. Nat Methods. 2010;7(8):655-U78.</w:t>
      </w:r>
    </w:p>
    <w:p w14:paraId="01B3B225" w14:textId="77777777" w:rsidR="00AF388A" w:rsidRPr="00AF388A" w:rsidRDefault="00AF388A" w:rsidP="00AF388A">
      <w:pPr>
        <w:pStyle w:val="EndNoteBibliography"/>
        <w:spacing w:after="0"/>
      </w:pPr>
      <w:r w:rsidRPr="00AF388A">
        <w:t>10.</w:t>
      </w:r>
      <w:r w:rsidRPr="00AF388A">
        <w:tab/>
        <w:t>Popel AS. Theory of oxygen transport to tissue. Critical reviews in biomedical engineering. 1989;17(3):257-321.</w:t>
      </w:r>
    </w:p>
    <w:p w14:paraId="0A2A0A5D" w14:textId="77777777" w:rsidR="00AF388A" w:rsidRPr="00AF388A" w:rsidRDefault="00AF388A" w:rsidP="00AF388A">
      <w:pPr>
        <w:pStyle w:val="EndNoteBibliography"/>
        <w:spacing w:after="0"/>
      </w:pPr>
      <w:r w:rsidRPr="00AF388A">
        <w:t>11.</w:t>
      </w:r>
      <w:r w:rsidRPr="00AF388A">
        <w:tab/>
        <w:t>Fraser GM, Goldman D, Ellis CG. Comparison of Generated Parallel Capillary Arrays to Three-Dimensional Reconstructed Capillary Networks in Modeling Oxygen Transport in Discrete Microvascular Volumes. Microcirculation. 2013;20(8):748-63.</w:t>
      </w:r>
    </w:p>
    <w:p w14:paraId="5E3F5E82" w14:textId="77777777" w:rsidR="00AF388A" w:rsidRPr="00AF388A" w:rsidRDefault="00AF388A" w:rsidP="00AF388A">
      <w:pPr>
        <w:pStyle w:val="EndNoteBibliography"/>
        <w:spacing w:after="0"/>
      </w:pPr>
      <w:r w:rsidRPr="00AF388A">
        <w:t>12.</w:t>
      </w:r>
      <w:r w:rsidRPr="00AF388A">
        <w:tab/>
        <w:t>Goldman D, Popel AS. A computational study of the effect of vasomotion on oxygen transport from capillary networks. J Theor Biol. 2001;209(2):189-99.</w:t>
      </w:r>
    </w:p>
    <w:p w14:paraId="2E001C6D" w14:textId="77777777" w:rsidR="00AF388A" w:rsidRPr="00AF388A" w:rsidRDefault="00AF388A" w:rsidP="00AF388A">
      <w:pPr>
        <w:pStyle w:val="EndNoteBibliography"/>
        <w:spacing w:after="0"/>
      </w:pPr>
      <w:r w:rsidRPr="00AF388A">
        <w:t>13.</w:t>
      </w:r>
      <w:r w:rsidRPr="00AF388A">
        <w:tab/>
        <w:t>Goldman D, Popel AS. A computational study of the effect of capillary network anastomoses and tortuosity on oxygen transport. J Theor Biol. 2000;206(2):181-94.</w:t>
      </w:r>
    </w:p>
    <w:p w14:paraId="02107671" w14:textId="77777777" w:rsidR="00AF388A" w:rsidRPr="00AF388A" w:rsidRDefault="00AF388A" w:rsidP="00AF388A">
      <w:pPr>
        <w:pStyle w:val="EndNoteBibliography"/>
        <w:spacing w:after="0"/>
      </w:pPr>
      <w:r w:rsidRPr="00AF388A">
        <w:t>14.</w:t>
      </w:r>
      <w:r w:rsidRPr="00AF388A">
        <w:tab/>
        <w:t>Bos C, Hoofd L, Oostendorp T. Mathematical-Model of Erythrocytes as Point-Like Sources. Math Biosci. 1995;125(2):165-89.</w:t>
      </w:r>
    </w:p>
    <w:p w14:paraId="77486509" w14:textId="77777777" w:rsidR="00AF388A" w:rsidRPr="00AF388A" w:rsidRDefault="00AF388A" w:rsidP="00AF388A">
      <w:pPr>
        <w:pStyle w:val="EndNoteBibliography"/>
        <w:spacing w:after="0"/>
      </w:pPr>
      <w:r w:rsidRPr="00AF388A">
        <w:t>15.</w:t>
      </w:r>
      <w:r w:rsidRPr="00AF388A">
        <w:tab/>
        <w:t>Keyes SD, Daly KR, N.J. G, Jones DL, Talboys P, Pinzer BR, et al. High resolution sychrotron imaging of wheat root hairs growing in soil and image based modelling of phosphate uptake. New Phytologist. 2013.</w:t>
      </w:r>
    </w:p>
    <w:p w14:paraId="77001DB5" w14:textId="77777777" w:rsidR="00AF388A" w:rsidRPr="00AF388A" w:rsidRDefault="00AF388A" w:rsidP="00AF388A">
      <w:pPr>
        <w:pStyle w:val="EndNoteBibliography"/>
        <w:spacing w:after="0"/>
      </w:pPr>
      <w:r w:rsidRPr="00AF388A">
        <w:t>16.</w:t>
      </w:r>
      <w:r w:rsidRPr="00AF388A">
        <w:tab/>
        <w:t>Bouxsein ML, Boyd SK, Christiansen BA, Guldberg RE, Jepsen KJ, Muller R. Guidelines for Assessment of Bone Microstructure in Rodents Using Micro-Computed Tomography. Journal of Bone and Mineral Research. 2010;25(7):1468-86.</w:t>
      </w:r>
    </w:p>
    <w:p w14:paraId="12382F46" w14:textId="77777777" w:rsidR="00AF388A" w:rsidRPr="00AF388A" w:rsidRDefault="00AF388A" w:rsidP="00AF388A">
      <w:pPr>
        <w:pStyle w:val="EndNoteBibliography"/>
        <w:spacing w:after="0"/>
      </w:pPr>
      <w:r w:rsidRPr="00AF388A">
        <w:t>17.</w:t>
      </w:r>
      <w:r w:rsidRPr="00AF388A">
        <w:tab/>
        <w:t>Walpole J, Papin JA, Peirce SM. Multiscale computational models of complex biological systems. Annu Rev Biomed Eng. 2013;15:137-54.</w:t>
      </w:r>
    </w:p>
    <w:p w14:paraId="3F7E96D6" w14:textId="77777777" w:rsidR="00AF388A" w:rsidRPr="00AF388A" w:rsidRDefault="00AF388A" w:rsidP="00AF388A">
      <w:pPr>
        <w:pStyle w:val="EndNoteBibliography"/>
        <w:spacing w:after="0"/>
      </w:pPr>
      <w:r w:rsidRPr="00AF388A">
        <w:t>18.</w:t>
      </w:r>
      <w:r w:rsidRPr="00AF388A">
        <w:tab/>
        <w:t>Daly K, Roose T. Homogenization of two fluid flow in porous media. Proceedings of the Royal Society a-Mathematical Physical and Engineering Sciences. 2015;471(2176).</w:t>
      </w:r>
    </w:p>
    <w:p w14:paraId="6038B6A0" w14:textId="77777777" w:rsidR="00AF388A" w:rsidRPr="00AF388A" w:rsidRDefault="00AF388A" w:rsidP="00AF388A">
      <w:pPr>
        <w:pStyle w:val="EndNoteBibliography"/>
        <w:spacing w:after="0"/>
      </w:pPr>
      <w:r w:rsidRPr="00AF388A">
        <w:t>19.</w:t>
      </w:r>
      <w:r w:rsidRPr="00AF388A">
        <w:tab/>
        <w:t>Segovia SA, Vickers MH, Gray C, Reynolds CM. Maternal obesity, inflammation, and developmental programming. BioMed research international. 2014;2014:418975.</w:t>
      </w:r>
    </w:p>
    <w:p w14:paraId="5445B1E8" w14:textId="77777777" w:rsidR="00AF388A" w:rsidRPr="00AF388A" w:rsidRDefault="00AF388A" w:rsidP="00AF388A">
      <w:pPr>
        <w:pStyle w:val="EndNoteBibliography"/>
        <w:spacing w:after="0"/>
      </w:pPr>
      <w:r w:rsidRPr="00AF388A">
        <w:t>20.</w:t>
      </w:r>
      <w:r w:rsidRPr="00AF388A">
        <w:tab/>
        <w:t>Cooper LJ, Heppell JP, Clough GF, Ganapathisubramani B, Roose T. An Image-Based Model of Fluid Flow Through Lymph Nodes. Bull Math Biol. 2015.</w:t>
      </w:r>
    </w:p>
    <w:p w14:paraId="398C31A2" w14:textId="77777777" w:rsidR="00AF388A" w:rsidRPr="00AF388A" w:rsidRDefault="00AF388A" w:rsidP="00AF388A">
      <w:pPr>
        <w:pStyle w:val="EndNoteBibliography"/>
        <w:spacing w:after="0"/>
      </w:pPr>
      <w:r w:rsidRPr="00AF388A">
        <w:t>21.</w:t>
      </w:r>
      <w:r w:rsidRPr="00AF388A">
        <w:tab/>
        <w:t>Caro CG, Pedley TJ, Schroter RC, Seed WA. The mechanics of the circulation. 2nd ed. Cambridge: Cambridge University Press; 2012. xxvi, 523 p. p.</w:t>
      </w:r>
    </w:p>
    <w:p w14:paraId="617E44E8" w14:textId="77777777" w:rsidR="00AF388A" w:rsidRPr="00AF388A" w:rsidRDefault="00AF388A" w:rsidP="00AF388A">
      <w:pPr>
        <w:pStyle w:val="EndNoteBibliography"/>
        <w:spacing w:after="0"/>
      </w:pPr>
      <w:r w:rsidRPr="00AF388A">
        <w:t>22.</w:t>
      </w:r>
      <w:r w:rsidRPr="00AF388A">
        <w:tab/>
        <w:t>Mozzarelli A, Bettati S. Chemistry and Biochemistry of Oxygen Therapeutics From Transfusion to Artificial Blood Preface. Chemistry and Biochemistry of Oxygen Therapeutics: From Transfusion to Artificial Blood. 2011:Xxiii-Xxiv.</w:t>
      </w:r>
    </w:p>
    <w:p w14:paraId="0F9904E0" w14:textId="77777777" w:rsidR="00AF388A" w:rsidRPr="00AF388A" w:rsidRDefault="00AF388A" w:rsidP="00AF388A">
      <w:pPr>
        <w:pStyle w:val="EndNoteBibliography"/>
        <w:spacing w:after="0"/>
      </w:pPr>
      <w:r w:rsidRPr="00AF388A">
        <w:t>23.</w:t>
      </w:r>
      <w:r w:rsidRPr="00AF388A">
        <w:tab/>
        <w:t>Levick JR. An introduction to cardiovascular physiology. 4th ed. London: Arnold; 2003. [xi], 372p. p.</w:t>
      </w:r>
    </w:p>
    <w:p w14:paraId="085E6228" w14:textId="77777777" w:rsidR="00AF388A" w:rsidRPr="00AF388A" w:rsidRDefault="00AF388A" w:rsidP="00AF388A">
      <w:pPr>
        <w:pStyle w:val="EndNoteBibliography"/>
        <w:spacing w:after="0"/>
      </w:pPr>
      <w:r w:rsidRPr="00AF388A">
        <w:t>24.</w:t>
      </w:r>
      <w:r w:rsidRPr="00AF388A">
        <w:tab/>
        <w:t>Ellsworth ML, Pittman RN. Arterioles Supply Oxygen to Capillaries by Diffusion as Well as by Convection. Am J Physiol. 1990;258(4):H1240-H3.</w:t>
      </w:r>
    </w:p>
    <w:p w14:paraId="174288AF" w14:textId="77777777" w:rsidR="00AF388A" w:rsidRPr="00AF388A" w:rsidRDefault="00AF388A" w:rsidP="00AF388A">
      <w:pPr>
        <w:pStyle w:val="EndNoteBibliography"/>
        <w:spacing w:after="0"/>
      </w:pPr>
      <w:r w:rsidRPr="00AF388A">
        <w:t>25.</w:t>
      </w:r>
      <w:r w:rsidRPr="00AF388A">
        <w:tab/>
        <w:t>Nair PK, Huang NS, Hellums JD, Olson JS. A Simple-Model for Prediction of Oxygen-Transport Rates by Flowing Blood in Large Capillaries. Microvasc Res. 1990;39(2):203-11.</w:t>
      </w:r>
    </w:p>
    <w:p w14:paraId="68E26BF5" w14:textId="77777777" w:rsidR="00AF388A" w:rsidRPr="00AF388A" w:rsidRDefault="00AF388A" w:rsidP="00AF388A">
      <w:pPr>
        <w:pStyle w:val="EndNoteBibliography"/>
        <w:spacing w:after="0"/>
      </w:pPr>
      <w:r w:rsidRPr="00AF388A">
        <w:t>26.</w:t>
      </w:r>
      <w:r w:rsidRPr="00AF388A">
        <w:tab/>
        <w:t>Secomb TW, Hsu R. Simulation of O-2 Transport in Skeletal-Muscle - Diffusive Exchange between Arterioles and Capillaries. Am J Physiol. 1994;267(3):H1214-H21.</w:t>
      </w:r>
    </w:p>
    <w:p w14:paraId="30AF537E" w14:textId="77777777" w:rsidR="00AF388A" w:rsidRPr="00AF388A" w:rsidRDefault="00AF388A" w:rsidP="00AF388A">
      <w:pPr>
        <w:pStyle w:val="EndNoteBibliography"/>
        <w:spacing w:after="0"/>
      </w:pPr>
      <w:r w:rsidRPr="00AF388A">
        <w:t>27.</w:t>
      </w:r>
      <w:r w:rsidRPr="00AF388A">
        <w:tab/>
        <w:t>Pittman RN. Oxygen transport in the microcirculation and its regulation. Microcirculation. 2013;20(2):117-37.</w:t>
      </w:r>
    </w:p>
    <w:p w14:paraId="484951B1" w14:textId="77777777" w:rsidR="00AF388A" w:rsidRPr="00AF388A" w:rsidRDefault="00AF388A" w:rsidP="00AF388A">
      <w:pPr>
        <w:pStyle w:val="EndNoteBibliography"/>
        <w:spacing w:after="0"/>
      </w:pPr>
      <w:r w:rsidRPr="00AF388A">
        <w:lastRenderedPageBreak/>
        <w:t>28.</w:t>
      </w:r>
      <w:r w:rsidRPr="00AF388A">
        <w:tab/>
        <w:t>Geiger SR, Renkin EM, Michel CC. The cardiovascular system: Microcirculation: American Physiological Society; 1984.</w:t>
      </w:r>
    </w:p>
    <w:p w14:paraId="1FF84708" w14:textId="77777777" w:rsidR="00AF388A" w:rsidRPr="00AF388A" w:rsidRDefault="00AF388A" w:rsidP="00AF388A">
      <w:pPr>
        <w:pStyle w:val="EndNoteBibliography"/>
        <w:spacing w:after="0"/>
      </w:pPr>
      <w:r w:rsidRPr="00AF388A">
        <w:t>29.</w:t>
      </w:r>
      <w:r w:rsidRPr="00AF388A">
        <w:tab/>
        <w:t>Hudlicka O. Development and Adaptability of Microvasculature in Skeletal-Muscle. J Exp Biol. 1985;115(Mar):215-28.</w:t>
      </w:r>
    </w:p>
    <w:p w14:paraId="41ECD6AB" w14:textId="77777777" w:rsidR="00AF388A" w:rsidRPr="00AF388A" w:rsidRDefault="00AF388A" w:rsidP="00AF388A">
      <w:pPr>
        <w:pStyle w:val="EndNoteBibliography"/>
        <w:spacing w:after="0"/>
      </w:pPr>
      <w:r w:rsidRPr="00AF388A">
        <w:t>30.</w:t>
      </w:r>
      <w:r w:rsidRPr="00AF388A">
        <w:tab/>
        <w:t>Murakami S, Fujino H, Takeda I, Momota R, Kumagishi K, Ohtsuka A. Comparison of Capillary Architecture between Slow and Fast Muscles in Rats Using a Confocal Laser Scanning Microscope. Acta Med Okayama. 2010;64(1):11-8.</w:t>
      </w:r>
    </w:p>
    <w:p w14:paraId="45448733" w14:textId="77777777" w:rsidR="00AF388A" w:rsidRPr="00AF388A" w:rsidRDefault="00AF388A" w:rsidP="00AF388A">
      <w:pPr>
        <w:pStyle w:val="EndNoteBibliography"/>
        <w:spacing w:after="0"/>
      </w:pPr>
      <w:r w:rsidRPr="00AF388A">
        <w:t>31.</w:t>
      </w:r>
      <w:r w:rsidRPr="00AF388A">
        <w:tab/>
        <w:t>Poole DC, Mathieu-Costello O, West JB. Capillary tortuosity in rat soleus muscle is not affected by endurance training. Am J Physiol. 1989;256(4 Pt 2):H1110-6.</w:t>
      </w:r>
    </w:p>
    <w:p w14:paraId="316319AE" w14:textId="77777777" w:rsidR="00AF388A" w:rsidRPr="00AF388A" w:rsidRDefault="00AF388A" w:rsidP="00AF388A">
      <w:pPr>
        <w:pStyle w:val="EndNoteBibliography"/>
        <w:spacing w:after="0"/>
      </w:pPr>
      <w:r w:rsidRPr="00AF388A">
        <w:t>32.</w:t>
      </w:r>
      <w:r w:rsidRPr="00AF388A">
        <w:tab/>
        <w:t>Dapp C, Schmutz S, Hoppeler H, Fluck M. Transcriptional reprogramming and ultrastructure during atrophy and recovery of mouse soleus muscle. Physiological genomics. 2004;20(1):97-107.</w:t>
      </w:r>
    </w:p>
    <w:p w14:paraId="5038C90D" w14:textId="77777777" w:rsidR="00AF388A" w:rsidRPr="00AF388A" w:rsidRDefault="00AF388A" w:rsidP="00AF388A">
      <w:pPr>
        <w:pStyle w:val="EndNoteBibliography"/>
        <w:spacing w:after="0"/>
      </w:pPr>
      <w:r w:rsidRPr="00AF388A">
        <w:t>33.</w:t>
      </w:r>
      <w:r w:rsidRPr="00AF388A">
        <w:tab/>
        <w:t>Kondo H, Fujino H, Murakami S, Nagatomo F, Roy RR, Ishihara A. Regressed three-dimensional capillary network and inhibited angiogenic factors in the soleus muscle of non-obese rats with type 2 diabetes. Nutrition &amp; metabolism. 2011;8(1):77.</w:t>
      </w:r>
    </w:p>
    <w:p w14:paraId="58AE6CBC" w14:textId="77777777" w:rsidR="00AF388A" w:rsidRPr="00AF388A" w:rsidRDefault="00AF388A" w:rsidP="00AF388A">
      <w:pPr>
        <w:pStyle w:val="EndNoteBibliography"/>
        <w:spacing w:after="0"/>
      </w:pPr>
      <w:r w:rsidRPr="00AF388A">
        <w:t>34.</w:t>
      </w:r>
      <w:r w:rsidRPr="00AF388A">
        <w:tab/>
        <w:t>Gaudio E, Pannarale L, Marinozzi G. A Tridimensional Study of Microcirculation in Skeletal-Muscle. Vascular Surg. 1984;18(6):372-81.</w:t>
      </w:r>
    </w:p>
    <w:p w14:paraId="016CC99A" w14:textId="77777777" w:rsidR="00AF388A" w:rsidRPr="00AF388A" w:rsidRDefault="00AF388A" w:rsidP="00AF388A">
      <w:pPr>
        <w:pStyle w:val="EndNoteBibliography"/>
        <w:spacing w:after="0"/>
      </w:pPr>
      <w:r w:rsidRPr="00AF388A">
        <w:t>35.</w:t>
      </w:r>
      <w:r w:rsidRPr="00AF388A">
        <w:tab/>
        <w:t>Brey EM, King TW, Johnston C, McIntire LV, Reece GP, Patrick CW. A technique for quantitative three-dimensional analysis of microvascular structure. Microvasc Res. 2002;63(3):279-94.</w:t>
      </w:r>
    </w:p>
    <w:p w14:paraId="2BB1A5B4" w14:textId="77777777" w:rsidR="00AF388A" w:rsidRPr="00AF388A" w:rsidRDefault="00AF388A" w:rsidP="00AF388A">
      <w:pPr>
        <w:pStyle w:val="EndNoteBibliography"/>
        <w:spacing w:after="0"/>
      </w:pPr>
      <w:r w:rsidRPr="00AF388A">
        <w:t>36.</w:t>
      </w:r>
      <w:r w:rsidRPr="00AF388A">
        <w:tab/>
        <w:t>Poole DC, Batra S, Mathieucostello O, Rakusan K. Capillary Geometrical Changes with Fiber Shortening in Rat Myocardium. Circ Res. 1992;70(4):697-706.</w:t>
      </w:r>
    </w:p>
    <w:p w14:paraId="69F4BB0C" w14:textId="77777777" w:rsidR="00AF388A" w:rsidRPr="00AF388A" w:rsidRDefault="00AF388A" w:rsidP="00AF388A">
      <w:pPr>
        <w:pStyle w:val="EndNoteBibliography"/>
        <w:spacing w:after="0"/>
      </w:pPr>
      <w:r w:rsidRPr="00AF388A">
        <w:t>37.</w:t>
      </w:r>
      <w:r w:rsidRPr="00AF388A">
        <w:tab/>
        <w:t>Mathieu-Costello O. Capillary tortuosity and degree of contraction or extension of skeletal muscles. Microvasc Res. 1987;33(1):98-117.</w:t>
      </w:r>
    </w:p>
    <w:p w14:paraId="0560542F" w14:textId="77777777" w:rsidR="00AF388A" w:rsidRPr="00AF388A" w:rsidRDefault="00AF388A" w:rsidP="00AF388A">
      <w:pPr>
        <w:pStyle w:val="EndNoteBibliography"/>
        <w:spacing w:after="0"/>
      </w:pPr>
      <w:r w:rsidRPr="00AF388A">
        <w:t>38.</w:t>
      </w:r>
      <w:r w:rsidRPr="00AF388A">
        <w:tab/>
        <w:t>Mathieu-Costello O, Hoppeler H, Weibel ER. Capillary tortuosity in skeletal muscles of mammals depends on muscle contraction. Journal of applied physiology. 1989;66(3):1436-42.</w:t>
      </w:r>
    </w:p>
    <w:p w14:paraId="62084E51" w14:textId="77777777" w:rsidR="00AF388A" w:rsidRPr="00AF388A" w:rsidRDefault="00AF388A" w:rsidP="00AF388A">
      <w:pPr>
        <w:pStyle w:val="EndNoteBibliography"/>
        <w:spacing w:after="0"/>
      </w:pPr>
      <w:r w:rsidRPr="00AF388A">
        <w:t>39.</w:t>
      </w:r>
      <w:r w:rsidRPr="00AF388A">
        <w:tab/>
        <w:t>Mathieu-Costello O, Potter RF, Ellis CG, Groom AC. Capillary configuration and fiber shortening in muscles of the rat hindlimb: correlation between corrosion casts and stereological measurements. Microvasc Res. 1988;36(1):40-55.</w:t>
      </w:r>
    </w:p>
    <w:p w14:paraId="04321DD5" w14:textId="77777777" w:rsidR="00AF388A" w:rsidRPr="00AF388A" w:rsidRDefault="00AF388A" w:rsidP="00AF388A">
      <w:pPr>
        <w:pStyle w:val="EndNoteBibliography"/>
        <w:spacing w:after="0"/>
      </w:pPr>
      <w:r w:rsidRPr="00AF388A">
        <w:t>40.</w:t>
      </w:r>
      <w:r w:rsidRPr="00AF388A">
        <w:tab/>
        <w:t>Poole DC, Copp SW, Ferguson SK, Musch TI. Skeletal muscle capillary function: contemporary observations and novel hypotheses. Exp Physiol. 2013;98(12):1645-58.</w:t>
      </w:r>
    </w:p>
    <w:p w14:paraId="1A3771EA" w14:textId="77777777" w:rsidR="00AF388A" w:rsidRPr="00AF388A" w:rsidRDefault="00AF388A" w:rsidP="00AF388A">
      <w:pPr>
        <w:pStyle w:val="EndNoteBibliography"/>
        <w:spacing w:after="0"/>
      </w:pPr>
      <w:r w:rsidRPr="00AF388A">
        <w:t>41.</w:t>
      </w:r>
      <w:r w:rsidRPr="00AF388A">
        <w:tab/>
        <w:t>Maeda H, Kurose T, Kawamata S. Regulation of the microvascular circulation in the leg muscles, pancreas and small intestine in rats. SpringerPlus. 2015;4:295.</w:t>
      </w:r>
    </w:p>
    <w:p w14:paraId="08829DAA" w14:textId="77777777" w:rsidR="00AF388A" w:rsidRPr="00AF388A" w:rsidRDefault="00AF388A" w:rsidP="00AF388A">
      <w:pPr>
        <w:pStyle w:val="EndNoteBibliography"/>
        <w:spacing w:after="0"/>
      </w:pPr>
      <w:r w:rsidRPr="00AF388A">
        <w:t>42.</w:t>
      </w:r>
      <w:r w:rsidRPr="00AF388A">
        <w:tab/>
        <w:t>Fraser GM, Morton JS, Schmidt SM, Bourque S, Davidge ST, Davenport MH, et al. Reduced uterine perfusion pressure decreases functional capillary density in skeletal muscle. American journal of physiology Heart and circulatory physiology. 2015;309(12):H2002-7.</w:t>
      </w:r>
    </w:p>
    <w:p w14:paraId="14E2BD0F" w14:textId="77777777" w:rsidR="00AF388A" w:rsidRPr="00AF388A" w:rsidRDefault="00AF388A" w:rsidP="00AF388A">
      <w:pPr>
        <w:pStyle w:val="EndNoteBibliography"/>
        <w:spacing w:after="0"/>
      </w:pPr>
      <w:r w:rsidRPr="00AF388A">
        <w:t>43.</w:t>
      </w:r>
      <w:r w:rsidRPr="00AF388A">
        <w:tab/>
        <w:t>Cebasek V, Erzen I, Vyhnal A, Janacek J, Ribaric S, Kubinova L. The estimation error of skeletal muscle capillary supply is significantly reduced by 3D method. Microvasc Res. 2010;79(1):40-6.</w:t>
      </w:r>
    </w:p>
    <w:p w14:paraId="75A989CF" w14:textId="77777777" w:rsidR="00AF388A" w:rsidRPr="00AF388A" w:rsidRDefault="00AF388A" w:rsidP="00AF388A">
      <w:pPr>
        <w:pStyle w:val="EndNoteBibliography"/>
        <w:spacing w:after="0"/>
      </w:pPr>
      <w:r w:rsidRPr="00AF388A">
        <w:t>44.</w:t>
      </w:r>
      <w:r w:rsidRPr="00AF388A">
        <w:tab/>
        <w:t>Rochow TG, Tucker PA. Introduction to microscopy by means of light, electrons, X rays, or acoustics. 2nd ed. New York: Plenum Press; 1994. xvii, 455 p. p.</w:t>
      </w:r>
    </w:p>
    <w:p w14:paraId="139A26CC" w14:textId="77777777" w:rsidR="00AF388A" w:rsidRPr="00AF388A" w:rsidRDefault="00AF388A" w:rsidP="00AF388A">
      <w:pPr>
        <w:pStyle w:val="EndNoteBibliography"/>
        <w:spacing w:after="0"/>
      </w:pPr>
      <w:r w:rsidRPr="00AF388A">
        <w:t>45.</w:t>
      </w:r>
      <w:r w:rsidRPr="00AF388A">
        <w:tab/>
        <w:t>Kim E, Stamatelos S, Cebulla J, Bhujwalla Z, Popel A, Pathak A. Multiscale Imaging and Computational Modeling of Blood Flow in the Tumor Vasculature. Ann Biomed Eng. 2012;40(11):2425-41.</w:t>
      </w:r>
    </w:p>
    <w:p w14:paraId="758D8C5D" w14:textId="77777777" w:rsidR="00AF388A" w:rsidRPr="00AF388A" w:rsidRDefault="00AF388A" w:rsidP="00AF388A">
      <w:pPr>
        <w:pStyle w:val="EndNoteBibliography"/>
        <w:spacing w:after="0"/>
      </w:pPr>
      <w:r w:rsidRPr="00AF388A">
        <w:t>46.</w:t>
      </w:r>
      <w:r w:rsidRPr="00AF388A">
        <w:tab/>
        <w:t>Kiessling F, Razansky D, Alves F. Anatomical and microstructural imaging of angiogenesis. Eur J Nucl Med Mol I. 2010;37:S4-S19.</w:t>
      </w:r>
    </w:p>
    <w:p w14:paraId="3783E8BB" w14:textId="77777777" w:rsidR="00AF388A" w:rsidRPr="00AF388A" w:rsidRDefault="00AF388A" w:rsidP="00AF388A">
      <w:pPr>
        <w:pStyle w:val="EndNoteBibliography"/>
        <w:spacing w:after="0"/>
      </w:pPr>
      <w:r w:rsidRPr="00AF388A">
        <w:t>47.</w:t>
      </w:r>
      <w:r w:rsidRPr="00AF388A">
        <w:tab/>
        <w:t>Kherlopian AR, Song T, Duan Q, Neimark MA, Po MJ, Gohagan JK, et al. A review of imaging techniques for systems biology. BMC systems biology. 2008;2:74.</w:t>
      </w:r>
    </w:p>
    <w:p w14:paraId="56F78F02" w14:textId="77777777" w:rsidR="00AF388A" w:rsidRPr="00AF388A" w:rsidRDefault="00AF388A" w:rsidP="00AF388A">
      <w:pPr>
        <w:pStyle w:val="EndNoteBibliography"/>
        <w:spacing w:after="0"/>
      </w:pPr>
      <w:r w:rsidRPr="00AF388A">
        <w:t>48.</w:t>
      </w:r>
      <w:r w:rsidRPr="00AF388A">
        <w:tab/>
        <w:t>Murphy DB, Davidson MW. Fundamentals of light microscopy and electronic imaging. Hoboken, N.J.: Wiley-Blackwell; 2012. Available from: http://site.ebrary.com/lib/soton/Doc?id=10606068.</w:t>
      </w:r>
    </w:p>
    <w:p w14:paraId="247653B3" w14:textId="77777777" w:rsidR="00AF388A" w:rsidRPr="00AF388A" w:rsidRDefault="00AF388A" w:rsidP="00AF388A">
      <w:pPr>
        <w:pStyle w:val="EndNoteBibliography"/>
        <w:spacing w:after="0"/>
      </w:pPr>
      <w:r w:rsidRPr="00AF388A">
        <w:t>49.</w:t>
      </w:r>
      <w:r w:rsidRPr="00AF388A">
        <w:tab/>
        <w:t>Hudlicka O. Microcirculation in skeletal muscle. Muscles, ligaments and tendons journal. 2011;1(1):3-11.</w:t>
      </w:r>
    </w:p>
    <w:p w14:paraId="4777E839" w14:textId="77777777" w:rsidR="00AF388A" w:rsidRPr="00AF388A" w:rsidRDefault="00AF388A" w:rsidP="00AF388A">
      <w:pPr>
        <w:pStyle w:val="EndNoteBibliography"/>
        <w:spacing w:after="0"/>
      </w:pPr>
      <w:r w:rsidRPr="00AF388A">
        <w:lastRenderedPageBreak/>
        <w:t>50.</w:t>
      </w:r>
      <w:r w:rsidRPr="00AF388A">
        <w:tab/>
        <w:t>Dickie R, Bachoo RM, Rupnick MA, Dallabrida SM, DeLoid GM, Lai J, et al. Three-dimensional visualization of microvessel architecture of whole-mount tissue by confocal microscopy. Microvasc Res. 2006;72(1-2):20-6.</w:t>
      </w:r>
    </w:p>
    <w:p w14:paraId="34C7BA10" w14:textId="77777777" w:rsidR="00AF388A" w:rsidRPr="00AF388A" w:rsidRDefault="00AF388A" w:rsidP="00AF388A">
      <w:pPr>
        <w:pStyle w:val="EndNoteBibliography"/>
        <w:spacing w:after="0"/>
      </w:pPr>
      <w:r w:rsidRPr="00AF388A">
        <w:t>51.</w:t>
      </w:r>
      <w:r w:rsidRPr="00AF388A">
        <w:tab/>
        <w:t>Calve S, Ready A, Huppenbauer C, Main R, Neu CP. Optical clearing in dense connective tissues to visualize cellular connectivity in situ. Plos One. 2015;10(1):e0116662.</w:t>
      </w:r>
    </w:p>
    <w:p w14:paraId="5DD68938" w14:textId="77777777" w:rsidR="00AF388A" w:rsidRPr="00AF388A" w:rsidRDefault="00AF388A" w:rsidP="00AF388A">
      <w:pPr>
        <w:pStyle w:val="EndNoteBibliography"/>
        <w:spacing w:after="0"/>
      </w:pPr>
      <w:r w:rsidRPr="00AF388A">
        <w:t>52.</w:t>
      </w:r>
      <w:r w:rsidRPr="00AF388A">
        <w:tab/>
        <w:t>Lee J, Smith N. Theoretical Modeling in Hemodynamics of Microcirculation. Microcirculation. 2008;15(8):699-714.</w:t>
      </w:r>
    </w:p>
    <w:p w14:paraId="79696BF7" w14:textId="77777777" w:rsidR="00AF388A" w:rsidRPr="00AF388A" w:rsidRDefault="00AF388A" w:rsidP="00AF388A">
      <w:pPr>
        <w:pStyle w:val="EndNoteBibliography"/>
        <w:spacing w:after="0"/>
      </w:pPr>
      <w:r w:rsidRPr="00AF388A">
        <w:t>53.</w:t>
      </w:r>
      <w:r w:rsidRPr="00AF388A">
        <w:tab/>
        <w:t>Benedict KF, Coffin GS, Barrett EJ, Skalak TC. Hemodynamic Systems Analysis of Capillary Network Remodeling During the Progression of Type 2 Diabetes. Microcirculation. 2011;18(1):63-73.</w:t>
      </w:r>
    </w:p>
    <w:p w14:paraId="6E0AA569" w14:textId="77777777" w:rsidR="00AF388A" w:rsidRPr="00AF388A" w:rsidRDefault="00AF388A" w:rsidP="00AF388A">
      <w:pPr>
        <w:pStyle w:val="EndNoteBibliography"/>
        <w:spacing w:after="0"/>
      </w:pPr>
      <w:r w:rsidRPr="00AF388A">
        <w:t>54.</w:t>
      </w:r>
      <w:r w:rsidRPr="00AF388A">
        <w:tab/>
        <w:t>Janacek J, Cebasek V, Kubinova L, Ribaric S, Erzen I. 3D Visualization and Measurement of Capillaries Supplying Metabolically Different Fiber Types in the Rat Extensor Digitorum Longus Muscle During Denervation and Reinnervation. J Histochem Cytochem. 2009;57(5):437-47.</w:t>
      </w:r>
    </w:p>
    <w:p w14:paraId="127FE509" w14:textId="77777777" w:rsidR="00AF388A" w:rsidRPr="00AF388A" w:rsidRDefault="00AF388A" w:rsidP="00AF388A">
      <w:pPr>
        <w:pStyle w:val="EndNoteBibliography"/>
        <w:spacing w:after="0"/>
      </w:pPr>
      <w:r w:rsidRPr="00AF388A">
        <w:t>55.</w:t>
      </w:r>
      <w:r w:rsidRPr="00AF388A">
        <w:tab/>
        <w:t>Santi PA. Light Sheet Fluorescence Microscopy: A Review. J Histochem Cytochem. 2011;59(2):129-38.</w:t>
      </w:r>
    </w:p>
    <w:p w14:paraId="09DB12FC" w14:textId="77777777" w:rsidR="00AF388A" w:rsidRPr="00AF388A" w:rsidRDefault="00AF388A" w:rsidP="00AF388A">
      <w:pPr>
        <w:pStyle w:val="EndNoteBibliography"/>
        <w:spacing w:after="0"/>
      </w:pPr>
      <w:r w:rsidRPr="00AF388A">
        <w:t>56.</w:t>
      </w:r>
      <w:r w:rsidRPr="00AF388A">
        <w:tab/>
        <w:t>Huisken J, Stainier DY. Selective plane illumination microscopy techniques in developmental biology. Development. 2009;136(12):1963-75.</w:t>
      </w:r>
    </w:p>
    <w:p w14:paraId="608EDDE7" w14:textId="77777777" w:rsidR="00AF388A" w:rsidRPr="00AF388A" w:rsidRDefault="00AF388A" w:rsidP="00AF388A">
      <w:pPr>
        <w:pStyle w:val="EndNoteBibliography"/>
        <w:spacing w:after="0"/>
      </w:pPr>
      <w:r w:rsidRPr="00AF388A">
        <w:t>57.</w:t>
      </w:r>
      <w:r w:rsidRPr="00AF388A">
        <w:tab/>
        <w:t>Li TC, Ota S, Kim J, Wong ZJ, Wang Y, Yin XB, et al. Axial Plane Optical Microscopy. Scientific reports. 2014;4.</w:t>
      </w:r>
    </w:p>
    <w:p w14:paraId="0337AAC5" w14:textId="77777777" w:rsidR="00AF388A" w:rsidRPr="00AF388A" w:rsidRDefault="00AF388A" w:rsidP="00AF388A">
      <w:pPr>
        <w:pStyle w:val="EndNoteBibliography"/>
        <w:spacing w:after="0"/>
      </w:pPr>
      <w:r w:rsidRPr="00AF388A">
        <w:t>58.</w:t>
      </w:r>
      <w:r w:rsidRPr="00AF388A">
        <w:tab/>
        <w:t>Pampaloni F, Chang BJ, Stelzer EHK. Light sheet-based fluorescence microscopy (LSFM) for the quantitative imaging of cells and tissues. Cell Tissue Res. 2015;360(1):129-41.</w:t>
      </w:r>
    </w:p>
    <w:p w14:paraId="667BEB46" w14:textId="77777777" w:rsidR="00AF388A" w:rsidRPr="00AF388A" w:rsidRDefault="00AF388A" w:rsidP="00AF388A">
      <w:pPr>
        <w:pStyle w:val="EndNoteBibliography"/>
        <w:spacing w:after="0"/>
      </w:pPr>
      <w:r w:rsidRPr="00AF388A">
        <w:t>59.</w:t>
      </w:r>
      <w:r w:rsidRPr="00AF388A">
        <w:tab/>
        <w:t>Mayer J, Swoger J, Ozga AJ, Stein JV, Sharpe J. Quantitative measurements in 3-dimensional datasets of mouse lymph nodes resolve organ-wide functional dependencies. Computational and mathematical methods in medicine. 2012;2012:128431.</w:t>
      </w:r>
    </w:p>
    <w:p w14:paraId="33AF068C" w14:textId="77777777" w:rsidR="00AF388A" w:rsidRPr="00AF388A" w:rsidRDefault="00AF388A" w:rsidP="00AF388A">
      <w:pPr>
        <w:pStyle w:val="EndNoteBibliography"/>
        <w:spacing w:after="0"/>
      </w:pPr>
      <w:r w:rsidRPr="00AF388A">
        <w:t>60.</w:t>
      </w:r>
      <w:r w:rsidRPr="00AF388A">
        <w:tab/>
        <w:t>Landis EN, Keane DT. X-ray microtomography. Mater Charact. 2010;61(12):1305-16.</w:t>
      </w:r>
    </w:p>
    <w:p w14:paraId="426B9CF1" w14:textId="77777777" w:rsidR="00AF388A" w:rsidRPr="00AF388A" w:rsidRDefault="00AF388A" w:rsidP="00AF388A">
      <w:pPr>
        <w:pStyle w:val="EndNoteBibliography"/>
        <w:spacing w:after="0"/>
      </w:pPr>
      <w:r w:rsidRPr="00AF388A">
        <w:t>61.</w:t>
      </w:r>
      <w:r w:rsidRPr="00AF388A">
        <w:tab/>
        <w:t>Badea CT, Johnston S, Johnson B, Lin M, Hedlund LW, Johnson GA. A dual micro-CT system for small animal imaging - art. no. 691342. P Soc Photo-Opt Ins. 2008;6913:91342-.</w:t>
      </w:r>
    </w:p>
    <w:p w14:paraId="753911FD" w14:textId="77777777" w:rsidR="00AF388A" w:rsidRPr="00AF388A" w:rsidRDefault="00AF388A" w:rsidP="00AF388A">
      <w:pPr>
        <w:pStyle w:val="EndNoteBibliography"/>
        <w:spacing w:after="0"/>
      </w:pPr>
      <w:r w:rsidRPr="00AF388A">
        <w:t>62.</w:t>
      </w:r>
      <w:r w:rsidRPr="00AF388A">
        <w:tab/>
        <w:t>Clark DP, Badea CT. Micro-CT of rodents: state-of-the-art and future perspectives. Physica medica : PM : an international journal devoted to the applications of physics to medicine and biology : official journal of the Italian Association of Biomedical Physics. 2014;30(6):619-34.</w:t>
      </w:r>
    </w:p>
    <w:p w14:paraId="784B7483" w14:textId="77777777" w:rsidR="00AF388A" w:rsidRPr="00AF388A" w:rsidRDefault="00AF388A" w:rsidP="00AF388A">
      <w:pPr>
        <w:pStyle w:val="EndNoteBibliography"/>
        <w:spacing w:after="0"/>
      </w:pPr>
      <w:r w:rsidRPr="00AF388A">
        <w:t>63.</w:t>
      </w:r>
      <w:r w:rsidRPr="00AF388A">
        <w:tab/>
        <w:t>Taschereau R, Chow PL, Chatziioannou AF. Monte carlo simulations of dose from microCT imaging procedures in a realistic mouse phantom. Medical physics. 2006;33(1):216-24.</w:t>
      </w:r>
    </w:p>
    <w:p w14:paraId="030A0045" w14:textId="77777777" w:rsidR="00AF388A" w:rsidRPr="00AF388A" w:rsidRDefault="00AF388A" w:rsidP="00AF388A">
      <w:pPr>
        <w:pStyle w:val="EndNoteBibliography"/>
        <w:spacing w:after="0"/>
      </w:pPr>
      <w:r w:rsidRPr="00AF388A">
        <w:t>64.</w:t>
      </w:r>
      <w:r w:rsidRPr="00AF388A">
        <w:tab/>
        <w:t>Gould IG, Linninger AA. Hematocrit distribution and tissue oxygenation in large microcirculatory networks. Microcirculation. 2015;22(1):1-18.</w:t>
      </w:r>
    </w:p>
    <w:p w14:paraId="0CD69B84" w14:textId="77777777" w:rsidR="00AF388A" w:rsidRPr="00AF388A" w:rsidRDefault="00AF388A" w:rsidP="00AF388A">
      <w:pPr>
        <w:pStyle w:val="EndNoteBibliography"/>
        <w:spacing w:after="0"/>
      </w:pPr>
      <w:r w:rsidRPr="00AF388A">
        <w:t>65.</w:t>
      </w:r>
      <w:r w:rsidRPr="00AF388A">
        <w:tab/>
        <w:t>Detombe SA, Dunmore-Buyze J, Petrov IE, Drangova M. X-ray dose delivered during a longitudinal micro-CT study has no adverse effect on cardiac and pulmonary tissue in C57BL/6 mice. Acta radiologica. 2013;54(4):435-41.</w:t>
      </w:r>
    </w:p>
    <w:p w14:paraId="790A0389" w14:textId="77777777" w:rsidR="00AF388A" w:rsidRPr="00AF388A" w:rsidRDefault="00AF388A" w:rsidP="00AF388A">
      <w:pPr>
        <w:pStyle w:val="EndNoteBibliography"/>
        <w:spacing w:after="0"/>
      </w:pPr>
      <w:r w:rsidRPr="00AF388A">
        <w:t>66.</w:t>
      </w:r>
      <w:r w:rsidRPr="00AF388A">
        <w:tab/>
        <w:t>Osborne DR, Yan S, Stuckey A, Pryer L, Richey T, Wall JS. Characterization of X-ray Dose in Murine Animals Using microCT, a New Low-Dose Detector and nanoDot Dosimeters. Plos One. 2012;7(11):e49936.</w:t>
      </w:r>
    </w:p>
    <w:p w14:paraId="5D5B87AD" w14:textId="77777777" w:rsidR="00AF388A" w:rsidRPr="00AF388A" w:rsidRDefault="00AF388A" w:rsidP="00AF388A">
      <w:pPr>
        <w:pStyle w:val="EndNoteBibliography"/>
        <w:spacing w:after="0"/>
      </w:pPr>
      <w:r w:rsidRPr="00AF388A">
        <w:t>67.</w:t>
      </w:r>
      <w:r w:rsidRPr="00AF388A">
        <w:tab/>
        <w:t>Kalender W. Computed tomography : fundamentals, system technology, image quality, applications. 3rd rev. ed. Erlangen: Publicis Publishing; 2011. 372 p. p.</w:t>
      </w:r>
    </w:p>
    <w:p w14:paraId="5273DB3F" w14:textId="77777777" w:rsidR="00AF388A" w:rsidRPr="00AF388A" w:rsidRDefault="00AF388A" w:rsidP="00AF388A">
      <w:pPr>
        <w:pStyle w:val="EndNoteBibliography"/>
        <w:spacing w:after="0"/>
      </w:pPr>
      <w:r w:rsidRPr="00AF388A">
        <w:t>68.</w:t>
      </w:r>
      <w:r w:rsidRPr="00AF388A">
        <w:tab/>
        <w:t>Atwood RC, Lee PD, Konerding MA, Rockett P, Mitchell CA. Quantitation of Microcomputed Tomography-Imaged Ocular Microvasculature. Microcirculation. 2010;17(1):59-68.</w:t>
      </w:r>
    </w:p>
    <w:p w14:paraId="26232EFB" w14:textId="77777777" w:rsidR="00AF388A" w:rsidRPr="00AF388A" w:rsidRDefault="00AF388A" w:rsidP="00AF388A">
      <w:pPr>
        <w:pStyle w:val="EndNoteBibliography"/>
        <w:spacing w:after="0"/>
      </w:pPr>
      <w:r w:rsidRPr="00AF388A">
        <w:t>69.</w:t>
      </w:r>
      <w:r w:rsidRPr="00AF388A">
        <w:tab/>
        <w:t>van der Merwe EL, Kidson SH. Advances in imaging the blood and aqueous vessels of the ocular limbus. Exp Eye Res. 2010;91(2):118-26.</w:t>
      </w:r>
    </w:p>
    <w:p w14:paraId="00C4AABD" w14:textId="77777777" w:rsidR="00AF388A" w:rsidRPr="00AF388A" w:rsidRDefault="00AF388A" w:rsidP="00AF388A">
      <w:pPr>
        <w:pStyle w:val="EndNoteBibliography"/>
        <w:spacing w:after="0"/>
      </w:pPr>
      <w:r w:rsidRPr="00AF388A">
        <w:t>70.</w:t>
      </w:r>
      <w:r w:rsidRPr="00AF388A">
        <w:tab/>
        <w:t>Xu RD, Franchi F, Miller B, Crane JA, Peterson KM, Psaltis PJ, et al. Polycystic Kidneys Have Decreased Vascular Density: A Micro-CT Study. Microcirculation. 2013;20(2):183-9.</w:t>
      </w:r>
    </w:p>
    <w:p w14:paraId="4910B497" w14:textId="77777777" w:rsidR="00AF388A" w:rsidRPr="00AF388A" w:rsidRDefault="00AF388A" w:rsidP="00AF388A">
      <w:pPr>
        <w:pStyle w:val="EndNoteBibliography"/>
        <w:spacing w:after="0"/>
      </w:pPr>
      <w:r w:rsidRPr="00AF388A">
        <w:t>71.</w:t>
      </w:r>
      <w:r w:rsidRPr="00AF388A">
        <w:tab/>
        <w:t>van Lenthe GH, Hagenmuller H, Bohner M, Hollister SJ, Meinel L, Muller R. Nondestructive micro-computed tomography for biological imaging and quantification of scaffold-bone interaction in vivo. Biomaterials. 2007;28(15):2479-90.</w:t>
      </w:r>
    </w:p>
    <w:p w14:paraId="3CCD15EB" w14:textId="77777777" w:rsidR="00AF388A" w:rsidRPr="00AF388A" w:rsidRDefault="00AF388A" w:rsidP="00AF388A">
      <w:pPr>
        <w:pStyle w:val="EndNoteBibliography"/>
        <w:spacing w:after="0"/>
      </w:pPr>
      <w:r w:rsidRPr="00AF388A">
        <w:lastRenderedPageBreak/>
        <w:t>72.</w:t>
      </w:r>
      <w:r w:rsidRPr="00AF388A">
        <w:tab/>
        <w:t>Degenhardt K, Wright AC, Horng D, Padmanabhan A, Epstein JA. Rapid 3D Phenotyping of Cardiovascular Development in Mouse Embryos by Micro-CT With Iodine Staining. Circ-Cardiovasc Imag. 2010;3(3):314-U138.</w:t>
      </w:r>
    </w:p>
    <w:p w14:paraId="092C0386" w14:textId="77777777" w:rsidR="00AF388A" w:rsidRPr="00AF388A" w:rsidRDefault="00AF388A" w:rsidP="00AF388A">
      <w:pPr>
        <w:pStyle w:val="EndNoteBibliography"/>
        <w:spacing w:after="0"/>
      </w:pPr>
      <w:r w:rsidRPr="00AF388A">
        <w:t>73.</w:t>
      </w:r>
      <w:r w:rsidRPr="00AF388A">
        <w:tab/>
        <w:t>Midha S, van den Bergh W, Kim TB, Lee PD, Jones JR, Mitchell CA. Bioactive Glass Foam Scaffolds are Remodelled by Osteoclasts and Support the Formation of Mineralized Matrix and Vascular Networks In Vitro. Adv Healthc Mater. 2013;2(3):490-9.</w:t>
      </w:r>
    </w:p>
    <w:p w14:paraId="79D3BD5D" w14:textId="77777777" w:rsidR="00AF388A" w:rsidRPr="00AF388A" w:rsidRDefault="00AF388A" w:rsidP="00AF388A">
      <w:pPr>
        <w:pStyle w:val="EndNoteBibliography"/>
        <w:spacing w:after="0"/>
      </w:pPr>
      <w:r w:rsidRPr="00AF388A">
        <w:t>74.</w:t>
      </w:r>
      <w:r w:rsidRPr="00AF388A">
        <w:tab/>
        <w:t>Umetani K, Fukushima K. X-ray intravital microscopy for functional imaging in rat hearts using synchrotron radiation coronary microangiography. Rev Sci Instrum. 2013;84(3).</w:t>
      </w:r>
    </w:p>
    <w:p w14:paraId="56EE21EF" w14:textId="77777777" w:rsidR="00AF388A" w:rsidRPr="00AF388A" w:rsidRDefault="00AF388A" w:rsidP="00AF388A">
      <w:pPr>
        <w:pStyle w:val="EndNoteBibliography"/>
        <w:spacing w:after="0"/>
      </w:pPr>
      <w:r w:rsidRPr="00AF388A">
        <w:t>75.</w:t>
      </w:r>
      <w:r w:rsidRPr="00AF388A">
        <w:tab/>
        <w:t>Duan JH, Hu CH, Chen H. High-Resolution Micro-CT for Morphologic and Quantitative Assessment of the Sinusoid in Human Cavernous Hemangioma of the Liver. Plos One. 2013;8(1).</w:t>
      </w:r>
    </w:p>
    <w:p w14:paraId="653C6138" w14:textId="77777777" w:rsidR="00AF388A" w:rsidRPr="00AF388A" w:rsidRDefault="00AF388A" w:rsidP="00AF388A">
      <w:pPr>
        <w:pStyle w:val="EndNoteBibliography"/>
        <w:spacing w:after="0"/>
      </w:pPr>
      <w:r w:rsidRPr="00AF388A">
        <w:t>76.</w:t>
      </w:r>
      <w:r w:rsidRPr="00AF388A">
        <w:tab/>
        <w:t>Bolland BJRF, Kanczler JM, Dunlop DG, Oreffo ROC. Development of in vivo mu CT evaluation of neovascularisation in tissue engineered bone constructs. Bone. 2008;43(1):195-202.</w:t>
      </w:r>
    </w:p>
    <w:p w14:paraId="09B48F01" w14:textId="77777777" w:rsidR="00AF388A" w:rsidRPr="00AF388A" w:rsidRDefault="00AF388A" w:rsidP="00AF388A">
      <w:pPr>
        <w:pStyle w:val="EndNoteBibliography"/>
        <w:spacing w:after="0"/>
      </w:pPr>
      <w:r w:rsidRPr="00AF388A">
        <w:t>77.</w:t>
      </w:r>
      <w:r w:rsidRPr="00AF388A">
        <w:tab/>
        <w:t>Mondy WL, Cameron D, Timmermans JP, De Clerck N, Sasov A, Casteleyn C, et al. Computer-aided design of microvasculature systems for use in vascular scaffold production. Biofabrication. 2009;1(3).</w:t>
      </w:r>
    </w:p>
    <w:p w14:paraId="4F3E2BD0" w14:textId="77777777" w:rsidR="00AF388A" w:rsidRPr="00AF388A" w:rsidRDefault="00AF388A" w:rsidP="00AF388A">
      <w:pPr>
        <w:pStyle w:val="EndNoteBibliography"/>
        <w:spacing w:after="0"/>
      </w:pPr>
      <w:r w:rsidRPr="00AF388A">
        <w:t>78.</w:t>
      </w:r>
      <w:r w:rsidRPr="00AF388A">
        <w:tab/>
        <w:t>Mondy WL, Cameron D, Timmermans JP, De Clerck N, Sasov A, Casteleyn C, et al. Micro-CT of Corrosion Casts for Use in the Computer-Aided Design of Microvasculature. Tissue Eng Part C-Me. 2009;15(4):729-38.</w:t>
      </w:r>
    </w:p>
    <w:p w14:paraId="6BCE2CA9" w14:textId="77777777" w:rsidR="00AF388A" w:rsidRPr="00AF388A" w:rsidRDefault="00AF388A" w:rsidP="00AF388A">
      <w:pPr>
        <w:pStyle w:val="EndNoteBibliography"/>
        <w:spacing w:after="0"/>
      </w:pPr>
      <w:r w:rsidRPr="00AF388A">
        <w:t>79.</w:t>
      </w:r>
      <w:r w:rsidRPr="00AF388A">
        <w:tab/>
        <w:t>Heinzer S, Krucker T, Stampanoni M, Abela R, Meyer EP, Schuler A, et al. Hierarchical microimaging for multiscale analysis of large vascular networks. Neuroimage. 2006;32(2):626-36.</w:t>
      </w:r>
    </w:p>
    <w:p w14:paraId="16EB0B7D" w14:textId="77777777" w:rsidR="00AF388A" w:rsidRPr="007E0D5A" w:rsidRDefault="00AF388A" w:rsidP="00AF388A">
      <w:pPr>
        <w:pStyle w:val="EndNoteBibliography"/>
        <w:spacing w:after="0"/>
        <w:rPr>
          <w:lang w:val="de-DE"/>
        </w:rPr>
      </w:pPr>
      <w:r w:rsidRPr="007E0D5A">
        <w:rPr>
          <w:lang w:val="de-DE"/>
        </w:rPr>
        <w:t>80.</w:t>
      </w:r>
      <w:r w:rsidRPr="007E0D5A">
        <w:rPr>
          <w:lang w:val="de-DE"/>
        </w:rPr>
        <w:tab/>
        <w:t xml:space="preserve">Schneider P, Krucker T, Meyer E, Ulmann-Schuler A, Weber B, Stampanoni M, et al. </w:t>
      </w:r>
      <w:r w:rsidRPr="00AF388A">
        <w:t xml:space="preserve">Simultaneous 3D Visualization and Quantification of Murine Bone and Bone Vasculature Using Micro-Computed Tomography and Vascular Replica. </w:t>
      </w:r>
      <w:r w:rsidRPr="007E0D5A">
        <w:rPr>
          <w:lang w:val="de-DE"/>
        </w:rPr>
        <w:t>Microsc Res Techniq. 2009;72(9):690-701.</w:t>
      </w:r>
    </w:p>
    <w:p w14:paraId="1EBB4A7D" w14:textId="77777777" w:rsidR="00AF388A" w:rsidRPr="00AF388A" w:rsidRDefault="00AF388A" w:rsidP="00AF388A">
      <w:pPr>
        <w:pStyle w:val="EndNoteBibliography"/>
        <w:spacing w:after="0"/>
      </w:pPr>
      <w:r w:rsidRPr="007E0D5A">
        <w:rPr>
          <w:lang w:val="de-DE"/>
        </w:rPr>
        <w:t>81.</w:t>
      </w:r>
      <w:r w:rsidRPr="007E0D5A">
        <w:rPr>
          <w:lang w:val="de-DE"/>
        </w:rPr>
        <w:tab/>
        <w:t xml:space="preserve">Razavi H, Dusch MN, Zarafshar SY, Taylor CA, Feinstein JA. </w:t>
      </w:r>
      <w:r w:rsidRPr="00AF388A">
        <w:t>A method for quantitative characterization of growth in the 3-D structure of rat pulmonary arteries. Microvasc Res. 2012;83(2):146-53.</w:t>
      </w:r>
    </w:p>
    <w:p w14:paraId="79CA1DEF" w14:textId="77777777" w:rsidR="00AF388A" w:rsidRPr="00AF388A" w:rsidRDefault="00AF388A" w:rsidP="00AF388A">
      <w:pPr>
        <w:pStyle w:val="EndNoteBibliography"/>
        <w:spacing w:after="0"/>
      </w:pPr>
      <w:r w:rsidRPr="00AF388A">
        <w:t>82.</w:t>
      </w:r>
      <w:r w:rsidRPr="00AF388A">
        <w:tab/>
        <w:t>Bentley MD, Ortiz MC, Ritman EL, Romero JC. The use of microcomputed tomography to study microvasculature in small rodents. American journal of physiology Regulatory, integrative and comparative physiology. 2002;282(5):R1267-79.</w:t>
      </w:r>
    </w:p>
    <w:p w14:paraId="32A4EA6A" w14:textId="77777777" w:rsidR="00AF388A" w:rsidRPr="00AF388A" w:rsidRDefault="00AF388A" w:rsidP="00AF388A">
      <w:pPr>
        <w:pStyle w:val="EndNoteBibliography"/>
        <w:spacing w:after="0"/>
      </w:pPr>
      <w:r w:rsidRPr="00AF388A">
        <w:t>83.</w:t>
      </w:r>
      <w:r w:rsidRPr="00AF388A">
        <w:tab/>
        <w:t>Zagorchev L, Oses P, Zhuang ZW, Moodie K, Mulligan-Kehoe MJ, Simons M, et al. Micro computed tomography for vascular exploration. Journal of angiogenesis research. 2010;2:7.</w:t>
      </w:r>
    </w:p>
    <w:p w14:paraId="6F73FF27" w14:textId="77777777" w:rsidR="00AF388A" w:rsidRPr="00AF388A" w:rsidRDefault="00AF388A" w:rsidP="00AF388A">
      <w:pPr>
        <w:pStyle w:val="EndNoteBibliography"/>
        <w:spacing w:after="0"/>
      </w:pPr>
      <w:r w:rsidRPr="00AF388A">
        <w:t>84.</w:t>
      </w:r>
      <w:r w:rsidRPr="00AF388A">
        <w:tab/>
        <w:t>Metscher BD. MicroCT for Developmental Biology: A Versatile Tool for High-Contrast 3D Imaging at Histological Resolutions. Dev Dynam. 2009;238(3):632-40.</w:t>
      </w:r>
    </w:p>
    <w:p w14:paraId="418956DF" w14:textId="77777777" w:rsidR="00AF388A" w:rsidRPr="00AF388A" w:rsidRDefault="00AF388A" w:rsidP="00AF388A">
      <w:pPr>
        <w:pStyle w:val="EndNoteBibliography"/>
        <w:spacing w:after="0"/>
      </w:pPr>
      <w:r w:rsidRPr="00AF388A">
        <w:t>85.</w:t>
      </w:r>
      <w:r w:rsidRPr="00AF388A">
        <w:tab/>
        <w:t>Pai VM, Kozlowski M, Donahue D, Miller E, Xiao XH, Chen MY, et al. Coronary artery wall imaging in mice using osmium tetroxide and micro-computed tomography (micro-CT). J Anat. 2012;220(5):514-24.</w:t>
      </w:r>
    </w:p>
    <w:p w14:paraId="5B5E42C4" w14:textId="77777777" w:rsidR="00AF388A" w:rsidRPr="00AF388A" w:rsidRDefault="00AF388A" w:rsidP="00AF388A">
      <w:pPr>
        <w:pStyle w:val="EndNoteBibliography"/>
        <w:spacing w:after="0"/>
      </w:pPr>
      <w:r w:rsidRPr="00AF388A">
        <w:t>86.</w:t>
      </w:r>
      <w:r w:rsidRPr="00AF388A">
        <w:tab/>
        <w:t>Mizutani R, Suzuki Y. X-ray microtomography in biology. Micron. 2012;43(2-3):104-15.</w:t>
      </w:r>
    </w:p>
    <w:p w14:paraId="008D72BB" w14:textId="77777777" w:rsidR="00AF388A" w:rsidRPr="00AF388A" w:rsidRDefault="00AF388A" w:rsidP="00AF388A">
      <w:pPr>
        <w:pStyle w:val="EndNoteBibliography"/>
        <w:spacing w:after="0"/>
      </w:pPr>
      <w:r w:rsidRPr="00AF388A">
        <w:t>87.</w:t>
      </w:r>
      <w:r w:rsidRPr="00AF388A">
        <w:tab/>
        <w:t>Lametschwandtner A, Lametschwandtner U, Weiger T. Scanning electron microscopy of vascular corrosion casts--technique and applications. Scanning electron microscopy. 1984(Pt 2):663-95.</w:t>
      </w:r>
    </w:p>
    <w:p w14:paraId="374815D4" w14:textId="77777777" w:rsidR="00AF388A" w:rsidRPr="00AF388A" w:rsidRDefault="00AF388A" w:rsidP="00AF388A">
      <w:pPr>
        <w:pStyle w:val="EndNoteBibliography"/>
        <w:spacing w:after="0"/>
      </w:pPr>
      <w:r w:rsidRPr="00AF388A">
        <w:t>88.</w:t>
      </w:r>
      <w:r w:rsidRPr="00AF388A">
        <w:tab/>
        <w:t>Lametschwandtner A, Lametschwandtner U, Weiger T. Scanning electron microscopy of vascular corrosion casts--technique and applications: updated review. Scanning Microsc. 1990;4(4):889-940; discussion 1.</w:t>
      </w:r>
    </w:p>
    <w:p w14:paraId="62865686" w14:textId="77777777" w:rsidR="00AF388A" w:rsidRPr="00AF388A" w:rsidRDefault="00AF388A" w:rsidP="00AF388A">
      <w:pPr>
        <w:pStyle w:val="EndNoteBibliography"/>
        <w:spacing w:after="0"/>
      </w:pPr>
      <w:r w:rsidRPr="00AF388A">
        <w:t>89.</w:t>
      </w:r>
      <w:r w:rsidRPr="00AF388A">
        <w:tab/>
        <w:t>Folarin AA, Konerding MA, Timonen J, Nagl S, Pedley RB. Three-dimensional analysis of tumour vascular corrosion casts using stereoimaging and micro-computed tomography. Microvasc Res. 2010;80(1):89-98.</w:t>
      </w:r>
    </w:p>
    <w:p w14:paraId="34898D00" w14:textId="77777777" w:rsidR="00AF388A" w:rsidRPr="00AF388A" w:rsidRDefault="00AF388A" w:rsidP="00AF388A">
      <w:pPr>
        <w:pStyle w:val="EndNoteBibliography"/>
        <w:spacing w:after="0"/>
      </w:pPr>
      <w:r w:rsidRPr="00AF388A">
        <w:t>90.</w:t>
      </w:r>
      <w:r w:rsidRPr="00AF388A">
        <w:tab/>
        <w:t>Gregor T, Kochová P, Eberlová L, Nedorost L, Prosecká E, Liška V, et al. Correlating Micro-CT Imaging with Quantitative Histology, Injury and Skeletal Biomechanics. InTech. 2012.</w:t>
      </w:r>
    </w:p>
    <w:p w14:paraId="4B74E30F" w14:textId="77777777" w:rsidR="00AF388A" w:rsidRPr="00AF388A" w:rsidRDefault="00AF388A" w:rsidP="00AF388A">
      <w:pPr>
        <w:pStyle w:val="EndNoteBibliography"/>
        <w:spacing w:after="0"/>
      </w:pPr>
      <w:r w:rsidRPr="00AF388A">
        <w:t>91.</w:t>
      </w:r>
      <w:r w:rsidRPr="00AF388A">
        <w:tab/>
        <w:t>Garcia-Sanz A, Rodriguez-Barbero A, Bentley MD, Ritman EL, Romero JC. Three-dimensional microcomputed tomography of renal vasculature in rats. Hypertension. 1998;31(1):440-4.</w:t>
      </w:r>
    </w:p>
    <w:p w14:paraId="60268DE3" w14:textId="77777777" w:rsidR="00AF388A" w:rsidRPr="00AF388A" w:rsidRDefault="00AF388A" w:rsidP="00AF388A">
      <w:pPr>
        <w:pStyle w:val="EndNoteBibliography"/>
        <w:spacing w:after="0"/>
      </w:pPr>
      <w:r w:rsidRPr="00AF388A">
        <w:lastRenderedPageBreak/>
        <w:t>92.</w:t>
      </w:r>
      <w:r w:rsidRPr="00AF388A">
        <w:tab/>
        <w:t>Zhu XY, Chade AR, Porcel MR, Bentley MD, Ritman EL, Lerman A, et al. Cortical microvascular remodeling in the stenotic kidney - Role of increased oxidative stress. Arterioscl Throm Vas. 2004;24(10):1854-9.</w:t>
      </w:r>
    </w:p>
    <w:p w14:paraId="17B2FA09" w14:textId="77777777" w:rsidR="00AF388A" w:rsidRPr="00AF388A" w:rsidRDefault="00AF388A" w:rsidP="00AF388A">
      <w:pPr>
        <w:pStyle w:val="EndNoteBibliography"/>
        <w:spacing w:after="0"/>
      </w:pPr>
      <w:r w:rsidRPr="00AF388A">
        <w:t>93.</w:t>
      </w:r>
      <w:r w:rsidRPr="00AF388A">
        <w:tab/>
        <w:t>Zhu XY, Rodriguez-Porcel M, Bentley MD, Chade AR, Sica V, Napoli C, et al. Antioxidant intervention attenuates myocardial neovascularization in hypercholesterolemia. Circulation. 2004;109(17):2109-15.</w:t>
      </w:r>
    </w:p>
    <w:p w14:paraId="2F7910DE" w14:textId="77777777" w:rsidR="00AF388A" w:rsidRPr="00AF388A" w:rsidRDefault="00AF388A" w:rsidP="00AF388A">
      <w:pPr>
        <w:pStyle w:val="EndNoteBibliography"/>
        <w:spacing w:after="0"/>
      </w:pPr>
      <w:r w:rsidRPr="00AF388A">
        <w:t>94.</w:t>
      </w:r>
      <w:r w:rsidRPr="00AF388A">
        <w:tab/>
        <w:t>Vasquez SX, Gao F, Su F, Grijalva V, Pope J, Martin B, et al. Optimization of MicroCT Imaging and Blood Vessel Diameter Quantitation of Preclinical Specimen Vasculature with Radiopaque Polymer Injection Medium. Plos One. 2011;6(4).</w:t>
      </w:r>
    </w:p>
    <w:p w14:paraId="7301B208" w14:textId="77777777" w:rsidR="00AF388A" w:rsidRPr="00AF388A" w:rsidRDefault="00AF388A" w:rsidP="00AF388A">
      <w:pPr>
        <w:pStyle w:val="EndNoteBibliography"/>
        <w:spacing w:after="0"/>
      </w:pPr>
      <w:r w:rsidRPr="00AF388A">
        <w:t>95.</w:t>
      </w:r>
      <w:r w:rsidRPr="00AF388A">
        <w:tab/>
        <w:t>Downey CM, Singla AK, Villemaire ML, Buie HR, Boyd SK, Jirik FR. Quantitative Ex-Vivo Micro-Computed Tomographic Imaging of Blood Vessels and Necrotic Regions within Tumors. Plos One. 2012;7(7).</w:t>
      </w:r>
    </w:p>
    <w:p w14:paraId="2906E2F9" w14:textId="77777777" w:rsidR="00AF388A" w:rsidRPr="00AF388A" w:rsidRDefault="00AF388A" w:rsidP="00AF388A">
      <w:pPr>
        <w:pStyle w:val="EndNoteBibliography"/>
        <w:spacing w:after="0"/>
      </w:pPr>
      <w:r w:rsidRPr="00AF388A">
        <w:t>96.</w:t>
      </w:r>
      <w:r w:rsidRPr="00AF388A">
        <w:tab/>
        <w:t>Xie BH, Miao P, Sun YH, Wang YT, Yang GY. Micro-Computed Tomography for Hemorrhage Disruption of Mouse Brain Vasculature. Transl Stroke Res. 2012;3:S174-S9.</w:t>
      </w:r>
    </w:p>
    <w:p w14:paraId="53DB16CE" w14:textId="77777777" w:rsidR="00AF388A" w:rsidRPr="00AF388A" w:rsidRDefault="00AF388A" w:rsidP="00AF388A">
      <w:pPr>
        <w:pStyle w:val="EndNoteBibliography"/>
        <w:spacing w:after="0"/>
      </w:pPr>
      <w:r w:rsidRPr="00AF388A">
        <w:t>97.</w:t>
      </w:r>
      <w:r w:rsidRPr="00AF388A">
        <w:tab/>
        <w:t>Ghanavati S, Yu LX, Lerch JP, Sled JG. A perfusion procedure for imaging of the mouse cerebral vasculature by X-ray micro-CT. Journal of neuroscience methods. 2013.</w:t>
      </w:r>
    </w:p>
    <w:p w14:paraId="1AFC82DC" w14:textId="77777777" w:rsidR="00AF388A" w:rsidRPr="00AF388A" w:rsidRDefault="00AF388A" w:rsidP="00AF388A">
      <w:pPr>
        <w:pStyle w:val="EndNoteBibliography"/>
        <w:spacing w:after="0"/>
      </w:pPr>
      <w:r w:rsidRPr="00AF388A">
        <w:t>98.</w:t>
      </w:r>
      <w:r w:rsidRPr="00AF388A">
        <w:tab/>
        <w:t>Krucker T, Lang A, Meyer EP. New polyurethane-based material for vascular corrosion casting with improved physical and imaging characteristics. Microsc Res Techniq. 2006;69(2):138-47.</w:t>
      </w:r>
    </w:p>
    <w:p w14:paraId="48D7E099" w14:textId="77777777" w:rsidR="00AF388A" w:rsidRPr="00AF388A" w:rsidRDefault="00AF388A" w:rsidP="00AF388A">
      <w:pPr>
        <w:pStyle w:val="EndNoteBibliography"/>
        <w:spacing w:after="0"/>
      </w:pPr>
      <w:r w:rsidRPr="00AF388A">
        <w:t>99.</w:t>
      </w:r>
      <w:r w:rsidRPr="00AF388A">
        <w:tab/>
        <w:t>Meyer EP, Beer GM, Lang A, Manestar M, Krucker T, Meier S, et al. Pollyurethane ellastomer: A new material for the visualization of cadaveric blood vessels. Clin Anat. 2007;20(4):448-54.</w:t>
      </w:r>
    </w:p>
    <w:p w14:paraId="1BED52C1" w14:textId="77777777" w:rsidR="00AF388A" w:rsidRPr="00AF388A" w:rsidRDefault="00AF388A" w:rsidP="00AF388A">
      <w:pPr>
        <w:pStyle w:val="EndNoteBibliography"/>
        <w:spacing w:after="0"/>
      </w:pPr>
      <w:r w:rsidRPr="00AF388A">
        <w:t>100.</w:t>
      </w:r>
      <w:r w:rsidRPr="00AF388A">
        <w:tab/>
        <w:t>Nebuloni L, Kuhn GA, Vogel J, Muller R. A novel in vivo vascular imaging approach for hierarchical quantification of vasculature using contrast enhanced micro-computed tomography. Plos One. 2014;9(1):e86562.</w:t>
      </w:r>
    </w:p>
    <w:p w14:paraId="71F640CA" w14:textId="77777777" w:rsidR="00AF388A" w:rsidRPr="00AF388A" w:rsidRDefault="00AF388A" w:rsidP="00AF388A">
      <w:pPr>
        <w:pStyle w:val="EndNoteBibliography"/>
        <w:spacing w:after="0"/>
      </w:pPr>
      <w:r w:rsidRPr="00AF388A">
        <w:t>101.</w:t>
      </w:r>
      <w:r w:rsidRPr="00AF388A">
        <w:tab/>
        <w:t>Clark DP, Ghaghada K, Moding EJ, Kirsch DG, Badea CT. In vivo characterization of tumor vasculature using iodine and gold nanoparticles and dual energy micro-CT. Phys Med Biol. 2013;58(6):1683-704.</w:t>
      </w:r>
    </w:p>
    <w:p w14:paraId="6ADD3DD4" w14:textId="77777777" w:rsidR="00AF388A" w:rsidRPr="00AF388A" w:rsidRDefault="00AF388A" w:rsidP="00AF388A">
      <w:pPr>
        <w:pStyle w:val="EndNoteBibliography"/>
        <w:spacing w:after="0"/>
      </w:pPr>
      <w:r w:rsidRPr="00AF388A">
        <w:t>102.</w:t>
      </w:r>
      <w:r w:rsidRPr="00AF388A">
        <w:tab/>
        <w:t>Moding EJ, Clark DP, Qi Y, Li YF, Ma Y, Ghaghada K, et al. Dual-Energy Micro-Computed Tomography Imaging of Radiation-Induced Vascular Changes in Primary Mouse Sarcomas. Int J Radiat Oncol. 2013;85(5):1353-9.</w:t>
      </w:r>
    </w:p>
    <w:p w14:paraId="1A590761" w14:textId="77777777" w:rsidR="00AF388A" w:rsidRPr="00AF388A" w:rsidRDefault="00AF388A" w:rsidP="00AF388A">
      <w:pPr>
        <w:pStyle w:val="EndNoteBibliography"/>
        <w:spacing w:after="0"/>
      </w:pPr>
      <w:r w:rsidRPr="00AF388A">
        <w:t>103.</w:t>
      </w:r>
      <w:r w:rsidRPr="00AF388A">
        <w:tab/>
        <w:t>Ghaghada KB, Badea CT, Karumbaiah L, Fettig N, Bellamkonda RV, Johnson GA, et al. Evaluation of tumor microenvironment in an animal model using a nanoparticle contrast agent in computed tomography imaging. Academic radiology. 2011;18(1):20-30.</w:t>
      </w:r>
    </w:p>
    <w:p w14:paraId="097AF43F" w14:textId="77777777" w:rsidR="00AF388A" w:rsidRPr="00AF388A" w:rsidRDefault="00AF388A" w:rsidP="00AF388A">
      <w:pPr>
        <w:pStyle w:val="EndNoteBibliography"/>
        <w:spacing w:after="0"/>
      </w:pPr>
      <w:r w:rsidRPr="00AF388A">
        <w:t>104.</w:t>
      </w:r>
      <w:r w:rsidRPr="00AF388A">
        <w:tab/>
        <w:t>Als-Nielsen J, McMorrow D. Elements of modern X-ray physics. Chichester, West Sussex: John Wiley; 2011. Available from: http://site.ebrary.com/lib/soton/Doc?id=10510633.</w:t>
      </w:r>
    </w:p>
    <w:p w14:paraId="0827A64B" w14:textId="77777777" w:rsidR="00AF388A" w:rsidRPr="00AF388A" w:rsidRDefault="00AF388A" w:rsidP="00AF388A">
      <w:pPr>
        <w:pStyle w:val="EndNoteBibliography"/>
        <w:spacing w:after="0"/>
      </w:pPr>
      <w:r w:rsidRPr="00AF388A">
        <w:t>105.</w:t>
      </w:r>
      <w:r w:rsidRPr="00AF388A">
        <w:tab/>
        <w:t>Pfeiffer F, Weitkamp T, Bunk O, David C. Phase retrieval and differential phase-contrast imaging with low-brilliance X-ray sources. Nat Phys. 2006;2(4):258-61.</w:t>
      </w:r>
    </w:p>
    <w:p w14:paraId="051EF6CC" w14:textId="77777777" w:rsidR="00AF388A" w:rsidRPr="00AF388A" w:rsidRDefault="00AF388A" w:rsidP="00AF388A">
      <w:pPr>
        <w:pStyle w:val="EndNoteBibliography"/>
        <w:spacing w:after="0"/>
      </w:pPr>
      <w:r w:rsidRPr="00AF388A">
        <w:t>106.</w:t>
      </w:r>
      <w:r w:rsidRPr="00AF388A">
        <w:tab/>
        <w:t>Wilkins SW, Gureyev TE, Gao D, Pogany A, Stevenson AW. Phase-contrast imaging using polychromatic hard X-rays. Nature. 1996;384(6607):335-8.</w:t>
      </w:r>
    </w:p>
    <w:p w14:paraId="74160AC5" w14:textId="77777777" w:rsidR="00AF388A" w:rsidRPr="00AF388A" w:rsidRDefault="00AF388A" w:rsidP="00AF388A">
      <w:pPr>
        <w:pStyle w:val="EndNoteBibliography"/>
        <w:spacing w:after="0"/>
      </w:pPr>
      <w:r w:rsidRPr="00AF388A">
        <w:t>107.</w:t>
      </w:r>
      <w:r w:rsidRPr="00AF388A">
        <w:tab/>
        <w:t>Schittny JC, Barre SF, Mokso R, Haberthur D, Semmler-Behnke M, Kreyling WG, et al. High-Resolution Phase-Contrast Imaging of Submicron Particles in Unstained Lung Tissue. Aip Conf Proc. 2011;1365:384-7.</w:t>
      </w:r>
    </w:p>
    <w:p w14:paraId="6691A61F" w14:textId="77777777" w:rsidR="00AF388A" w:rsidRPr="00AF388A" w:rsidRDefault="00AF388A" w:rsidP="00AF388A">
      <w:pPr>
        <w:pStyle w:val="EndNoteBibliography"/>
        <w:spacing w:after="0"/>
      </w:pPr>
      <w:r w:rsidRPr="00AF388A">
        <w:t>108.</w:t>
      </w:r>
      <w:r w:rsidRPr="00AF388A">
        <w:tab/>
        <w:t>Liu G, Mac Gabhann F, Popel AS. Effects of Fiber Type and Size on the Heterogeneity of Oxygen Distribution in Exercising Skeletal Muscle. Plos One. 2012;7(9).</w:t>
      </w:r>
    </w:p>
    <w:p w14:paraId="19336425" w14:textId="77777777" w:rsidR="00AF388A" w:rsidRPr="00AF388A" w:rsidRDefault="00AF388A" w:rsidP="00AF388A">
      <w:pPr>
        <w:pStyle w:val="EndNoteBibliography"/>
        <w:spacing w:after="0"/>
      </w:pPr>
      <w:r w:rsidRPr="00AF388A">
        <w:t>109.</w:t>
      </w:r>
      <w:r w:rsidRPr="00AF388A">
        <w:tab/>
        <w:t>Walton LA, Bradley RS, Withers PJ, Newton VL, Watson RE, Austin C, et al. Morphological Characterisation of Unstained and Intact Tissue Micro-architecture by X-ray Computed Micro- and Nano-Tomography. Scientific reports. 2015;5:10074.</w:t>
      </w:r>
    </w:p>
    <w:p w14:paraId="7F796D47" w14:textId="77777777" w:rsidR="00AF388A" w:rsidRPr="00AF388A" w:rsidRDefault="00AF388A" w:rsidP="00AF388A">
      <w:pPr>
        <w:pStyle w:val="EndNoteBibliography"/>
        <w:spacing w:after="0"/>
      </w:pPr>
      <w:r w:rsidRPr="00AF388A">
        <w:t>110.</w:t>
      </w:r>
      <w:r w:rsidRPr="00AF388A">
        <w:tab/>
        <w:t>Zhu PP, Zhang K, Wang ZL, Liu YJ, Liu XS, Wu ZY, et al. Low-dose, simple, and fast grating-based X-ray phase-contrast imaging. P Natl Acad Sci USA. 2010;107(31):13576-81.</w:t>
      </w:r>
    </w:p>
    <w:p w14:paraId="05E65540" w14:textId="77777777" w:rsidR="00AF388A" w:rsidRPr="007E0D5A" w:rsidRDefault="00AF388A" w:rsidP="00AF388A">
      <w:pPr>
        <w:pStyle w:val="EndNoteBibliography"/>
        <w:spacing w:after="0"/>
        <w:rPr>
          <w:lang w:val="de-DE"/>
        </w:rPr>
      </w:pPr>
      <w:r w:rsidRPr="00AF388A">
        <w:t>111.</w:t>
      </w:r>
      <w:r w:rsidRPr="00AF388A">
        <w:tab/>
        <w:t xml:space="preserve">Zanette I, Weitkamp T, Le Duc G, Pfeiffer F. X-ray grating-based phase tomography for 3D histology. </w:t>
      </w:r>
      <w:r w:rsidRPr="007E0D5A">
        <w:rPr>
          <w:lang w:val="de-DE"/>
        </w:rPr>
        <w:t>Rsc Adv. 2013;3(43):19816-9.</w:t>
      </w:r>
    </w:p>
    <w:p w14:paraId="5A2243E4" w14:textId="77777777" w:rsidR="00AF388A" w:rsidRPr="00AF388A" w:rsidRDefault="00AF388A" w:rsidP="00AF388A">
      <w:pPr>
        <w:pStyle w:val="EndNoteBibliography"/>
        <w:spacing w:after="0"/>
      </w:pPr>
      <w:r w:rsidRPr="007E0D5A">
        <w:rPr>
          <w:lang w:val="de-DE"/>
        </w:rPr>
        <w:lastRenderedPageBreak/>
        <w:t>112.</w:t>
      </w:r>
      <w:r w:rsidRPr="007E0D5A">
        <w:rPr>
          <w:lang w:val="de-DE"/>
        </w:rPr>
        <w:tab/>
        <w:t xml:space="preserve">Scherer K, Birnbacher L, Chabior M, Herzen J, Mayr D, Grandl S, et al. </w:t>
      </w:r>
      <w:r w:rsidRPr="00AF388A">
        <w:t>Bi-Directional X-Ray Phase-Contrast Mammography. Plos One. 2014;9(5).</w:t>
      </w:r>
    </w:p>
    <w:p w14:paraId="1E0AB97C" w14:textId="77777777" w:rsidR="00AF388A" w:rsidRPr="00AF388A" w:rsidRDefault="00AF388A" w:rsidP="00AF388A">
      <w:pPr>
        <w:pStyle w:val="EndNoteBibliography"/>
        <w:spacing w:after="0"/>
      </w:pPr>
      <w:r w:rsidRPr="00AF388A">
        <w:t>113.</w:t>
      </w:r>
      <w:r w:rsidRPr="00AF388A">
        <w:tab/>
        <w:t>Bravin A, Coan P, Suortti P. X-ray phase-contrast imaging: from pre-clinical applications towards clinics. Phys Med Biol. 2013;58(1):R1-R35.</w:t>
      </w:r>
    </w:p>
    <w:p w14:paraId="6549B1C3" w14:textId="77777777" w:rsidR="00AF388A" w:rsidRPr="00AF388A" w:rsidRDefault="00AF388A" w:rsidP="00AF388A">
      <w:pPr>
        <w:pStyle w:val="EndNoteBibliography"/>
        <w:spacing w:after="0"/>
      </w:pPr>
      <w:r w:rsidRPr="00AF388A">
        <w:t>114.</w:t>
      </w:r>
      <w:r w:rsidRPr="00AF388A">
        <w:tab/>
        <w:t>Schindelin J, Arganda-Carreras I, Frise E, Kaynig V, Longair M, Pietzsch T, et al. Fiji: an open-source platform for biological-image analysis. Nat Methods. 2012;9(7):676-82.</w:t>
      </w:r>
    </w:p>
    <w:p w14:paraId="3919C00D" w14:textId="77777777" w:rsidR="00AF388A" w:rsidRPr="00AF388A" w:rsidRDefault="00AF388A" w:rsidP="00AF388A">
      <w:pPr>
        <w:pStyle w:val="EndNoteBibliography"/>
        <w:spacing w:after="0"/>
      </w:pPr>
      <w:r w:rsidRPr="00AF388A">
        <w:t>115.</w:t>
      </w:r>
      <w:r w:rsidRPr="00AF388A">
        <w:tab/>
        <w:t>Nixon MS, Aguado AS. Feature extraction and image processing. Oxford, UK: Academic Press/Elsevier; 2008. Available from: http://lib.myilibrary.com/Open.aspx?id=110002&amp;src=1.</w:t>
      </w:r>
    </w:p>
    <w:p w14:paraId="62A98B67" w14:textId="77777777" w:rsidR="00AF388A" w:rsidRPr="00AF388A" w:rsidRDefault="00AF388A" w:rsidP="00AF388A">
      <w:pPr>
        <w:pStyle w:val="EndNoteBibliography"/>
        <w:spacing w:after="0"/>
      </w:pPr>
      <w:r w:rsidRPr="00AF388A">
        <w:t>116.</w:t>
      </w:r>
      <w:r w:rsidRPr="00AF388A">
        <w:tab/>
        <w:t>Byrne N, Forte MV, Tandon A, Valverde I, Hussain T. A systematic review of image segmentation methodology, used in the additive manufacture of patient-specific 3D printed models of the cardiovascular system. Jrsm Cardiovasc Dis. 2016;5:1-9.</w:t>
      </w:r>
    </w:p>
    <w:p w14:paraId="7DB3C4FE" w14:textId="77777777" w:rsidR="00AF388A" w:rsidRPr="00AF388A" w:rsidRDefault="00AF388A" w:rsidP="00AF388A">
      <w:pPr>
        <w:pStyle w:val="EndNoteBibliography"/>
        <w:spacing w:after="0"/>
      </w:pPr>
      <w:r w:rsidRPr="00AF388A">
        <w:t>117.</w:t>
      </w:r>
      <w:r w:rsidRPr="00AF388A">
        <w:tab/>
        <w:t>Lopez-Perez A, Sebastian R, Ferrero JM. Three-dimensional cardiac computational modelling: methods, features and applications. Biomed Eng Online. 2015;14.</w:t>
      </w:r>
    </w:p>
    <w:p w14:paraId="2895D079" w14:textId="77777777" w:rsidR="00AF388A" w:rsidRPr="00AF388A" w:rsidRDefault="00AF388A" w:rsidP="00AF388A">
      <w:pPr>
        <w:pStyle w:val="EndNoteBibliography"/>
        <w:spacing w:after="0"/>
      </w:pPr>
      <w:r w:rsidRPr="00AF388A">
        <w:t>118.</w:t>
      </w:r>
      <w:r w:rsidRPr="00AF388A">
        <w:tab/>
        <w:t>Doube M, Klosowski MM, Arganda-Carreras I, Cordelieres FP, Dougherty RP, Jackson JS, et al. BoneJ: Free and extensible bone image analysis in ImageJ. Bone. 2010;47(6):1076-9.</w:t>
      </w:r>
    </w:p>
    <w:p w14:paraId="31898036" w14:textId="77777777" w:rsidR="00AF388A" w:rsidRPr="00AF388A" w:rsidRDefault="00AF388A" w:rsidP="00AF388A">
      <w:pPr>
        <w:pStyle w:val="EndNoteBibliography"/>
        <w:spacing w:after="0"/>
      </w:pPr>
      <w:r w:rsidRPr="00AF388A">
        <w:t>119.</w:t>
      </w:r>
      <w:r w:rsidRPr="00AF388A">
        <w:tab/>
        <w:t>Maire E. X-Ray Tomography Applied to the Characterization of Highly Porous Materials. Annu Rev Mater Res. 2012;42:163-78.</w:t>
      </w:r>
    </w:p>
    <w:p w14:paraId="6670E7F9" w14:textId="77777777" w:rsidR="00AF388A" w:rsidRPr="00AF388A" w:rsidRDefault="00AF388A" w:rsidP="00AF388A">
      <w:pPr>
        <w:pStyle w:val="EndNoteBibliography"/>
        <w:spacing w:after="0"/>
      </w:pPr>
      <w:r w:rsidRPr="00AF388A">
        <w:t>120.</w:t>
      </w:r>
      <w:r w:rsidRPr="00AF388A">
        <w:tab/>
        <w:t>Schillinger D, Ruess M. The Finite Cell Method: A Review in the Context of Higher-Order Structural Analysis of CAD and Image-Based Geometric Models. Arch Comput Method E. 2015;22(3):391-455.</w:t>
      </w:r>
    </w:p>
    <w:p w14:paraId="7CFB5135" w14:textId="77777777" w:rsidR="00AF388A" w:rsidRPr="00AF388A" w:rsidRDefault="00AF388A" w:rsidP="00AF388A">
      <w:pPr>
        <w:pStyle w:val="EndNoteBibliography"/>
        <w:spacing w:after="0"/>
      </w:pPr>
      <w:r w:rsidRPr="00AF388A">
        <w:t>121.</w:t>
      </w:r>
      <w:r w:rsidRPr="00AF388A">
        <w:tab/>
        <w:t>Versteeg HK, Malalasekera W. An introduction to computational fluid dynamics the finite volume method. Harlow, UK: Pearson/Prentice Hall; 2007. Available from: http://lib.myilibrary.com?id=115679.</w:t>
      </w:r>
    </w:p>
    <w:p w14:paraId="25D3C061" w14:textId="77777777" w:rsidR="00AF388A" w:rsidRPr="00AF388A" w:rsidRDefault="00AF388A" w:rsidP="00AF388A">
      <w:pPr>
        <w:pStyle w:val="EndNoteBibliography"/>
        <w:spacing w:after="0"/>
      </w:pPr>
      <w:r w:rsidRPr="00AF388A">
        <w:t>122.</w:t>
      </w:r>
      <w:r w:rsidRPr="00AF388A">
        <w:tab/>
        <w:t>Scott M, Boardman RP, Reed PA, Austin T, Johnston ST, Takeda K, et al. A framework for user driven data management. 2014;42:36–58.</w:t>
      </w:r>
    </w:p>
    <w:p w14:paraId="6A680456" w14:textId="77777777" w:rsidR="00AF388A" w:rsidRPr="00AF388A" w:rsidRDefault="00AF388A" w:rsidP="00AF388A">
      <w:pPr>
        <w:pStyle w:val="EndNoteBibliography"/>
        <w:spacing w:after="0"/>
      </w:pPr>
      <w:r w:rsidRPr="00AF388A">
        <w:t>123.</w:t>
      </w:r>
      <w:r w:rsidRPr="00AF388A">
        <w:tab/>
        <w:t>Jung C, Gasthuber M, Giesler A, Hardt M, Meyer J, Rigoll F, et al. Optimization of data life cycles - IOPscience. 2014.</w:t>
      </w:r>
    </w:p>
    <w:p w14:paraId="1A446B37" w14:textId="77777777" w:rsidR="00AF388A" w:rsidRPr="00AF388A" w:rsidRDefault="00AF388A" w:rsidP="00AF388A">
      <w:pPr>
        <w:pStyle w:val="EndNoteBibliography"/>
        <w:spacing w:after="0"/>
      </w:pPr>
      <w:r w:rsidRPr="00AF388A">
        <w:t>124.</w:t>
      </w:r>
      <w:r w:rsidRPr="00AF388A">
        <w:tab/>
        <w:t>Jung C, Gasthuber M, Giesler A, Hardt M, Meyer J, Prabhune A, et al. Progress in Multi-Disciplinary Data Life Cycle Management - IOPscience. 2015.</w:t>
      </w:r>
    </w:p>
    <w:p w14:paraId="0D38854D" w14:textId="77777777" w:rsidR="00AF388A" w:rsidRPr="00AF388A" w:rsidRDefault="00AF388A" w:rsidP="00AF388A">
      <w:pPr>
        <w:pStyle w:val="EndNoteBibliography"/>
        <w:spacing w:after="0"/>
      </w:pPr>
      <w:r w:rsidRPr="00AF388A">
        <w:t>125.</w:t>
      </w:r>
      <w:r w:rsidRPr="00AF388A">
        <w:tab/>
        <w:t>Grunzke R, Hesser J, Starek J, Kepper N, Gesing S, Hardt M, et al., editors. Device-Driven Metadata Management Solutions for Scientific Big Data Use Cases. 2014 22nd Euromicro International Conference on Parallel, Distributed, and Network-Based Processing; 2014 12-14 Feb. 2014.</w:t>
      </w:r>
    </w:p>
    <w:p w14:paraId="6091BA35" w14:textId="77777777" w:rsidR="00AF388A" w:rsidRPr="00AF388A" w:rsidRDefault="00AF388A" w:rsidP="00AF388A">
      <w:pPr>
        <w:pStyle w:val="EndNoteBibliography"/>
        <w:spacing w:after="0"/>
      </w:pPr>
      <w:r w:rsidRPr="00AF388A">
        <w:t>126.</w:t>
      </w:r>
      <w:r w:rsidRPr="00AF388A">
        <w:tab/>
        <w:t>Jain RK. Transport of molecules across tumor vasculature. Cancer metastasis reviews. 1987;6(4):559-93.</w:t>
      </w:r>
    </w:p>
    <w:p w14:paraId="3BA1B829" w14:textId="77777777" w:rsidR="00AF388A" w:rsidRPr="00AF388A" w:rsidRDefault="00AF388A" w:rsidP="00AF388A">
      <w:pPr>
        <w:pStyle w:val="EndNoteBibliography"/>
        <w:spacing w:after="0"/>
      </w:pPr>
      <w:r w:rsidRPr="00AF388A">
        <w:t>127.</w:t>
      </w:r>
      <w:r w:rsidRPr="00AF388A">
        <w:tab/>
        <w:t>Jain RK. Transport of molecules in the tumor interstitium: a review. Cancer research. 1987;47(12):3039-51.</w:t>
      </w:r>
    </w:p>
    <w:p w14:paraId="7C47464A" w14:textId="77777777" w:rsidR="00AF388A" w:rsidRPr="00AF388A" w:rsidRDefault="00AF388A" w:rsidP="00AF388A">
      <w:pPr>
        <w:pStyle w:val="EndNoteBibliography"/>
        <w:spacing w:after="0"/>
      </w:pPr>
      <w:r w:rsidRPr="00AF388A">
        <w:t>128.</w:t>
      </w:r>
      <w:r w:rsidRPr="00AF388A">
        <w:tab/>
        <w:t>Goldman D. Theoretical Models of Microvascular Oxygen Transport to Tissue. Microcirculation. 2008;15(8):795-811.</w:t>
      </w:r>
    </w:p>
    <w:p w14:paraId="05F29729" w14:textId="77777777" w:rsidR="00AF388A" w:rsidRPr="00AF388A" w:rsidRDefault="00AF388A" w:rsidP="00AF388A">
      <w:pPr>
        <w:pStyle w:val="EndNoteBibliography"/>
        <w:spacing w:after="0"/>
      </w:pPr>
      <w:r w:rsidRPr="00AF388A">
        <w:t>129.</w:t>
      </w:r>
      <w:r w:rsidRPr="00AF388A">
        <w:tab/>
        <w:t>Toma-Dasu I, Dasu A. Modelling tumour oxygenation, reoxygenation and implications on treatment outcome. Computational and mathematical methods in medicine. 2013;2013:141087.</w:t>
      </w:r>
    </w:p>
    <w:p w14:paraId="2A72DB22" w14:textId="77777777" w:rsidR="00AF388A" w:rsidRPr="00AF388A" w:rsidRDefault="00AF388A" w:rsidP="00AF388A">
      <w:pPr>
        <w:pStyle w:val="EndNoteBibliography"/>
        <w:spacing w:after="0"/>
      </w:pPr>
      <w:r w:rsidRPr="00AF388A">
        <w:t>130.</w:t>
      </w:r>
      <w:r w:rsidRPr="00AF388A">
        <w:tab/>
        <w:t>Krogh A. The supply of oxygen to the tissues and the regulation of the capillary circulation. The Journal of physiology. 1919;52(6):457-74.</w:t>
      </w:r>
    </w:p>
    <w:p w14:paraId="0CB84549" w14:textId="77777777" w:rsidR="00AF388A" w:rsidRPr="00AF388A" w:rsidRDefault="00AF388A" w:rsidP="00AF388A">
      <w:pPr>
        <w:pStyle w:val="EndNoteBibliography"/>
        <w:spacing w:after="0"/>
      </w:pPr>
      <w:r w:rsidRPr="00AF388A">
        <w:t>131.</w:t>
      </w:r>
      <w:r w:rsidRPr="00AF388A">
        <w:tab/>
        <w:t>Krogh A. The number and distribution of capillaries in muscles with calculations of the oxygen pressure head necessary for supplying the tissue. The Journal of physiology. 1919;52(6):409-15.</w:t>
      </w:r>
    </w:p>
    <w:p w14:paraId="38E922BD" w14:textId="77777777" w:rsidR="00AF388A" w:rsidRPr="00AF388A" w:rsidRDefault="00AF388A" w:rsidP="00AF388A">
      <w:pPr>
        <w:pStyle w:val="EndNoteBibliography"/>
        <w:spacing w:after="0"/>
      </w:pPr>
      <w:r w:rsidRPr="00AF388A">
        <w:t>132.</w:t>
      </w:r>
      <w:r w:rsidRPr="00AF388A">
        <w:tab/>
        <w:t>Krogh A. The rate of diffusion of gases through animal tissues, with some remarks on the coefficient of invasion. The Journal of physiology. 1919;52(6):391-408.</w:t>
      </w:r>
    </w:p>
    <w:p w14:paraId="3D759432" w14:textId="77777777" w:rsidR="00AF388A" w:rsidRPr="00AF388A" w:rsidRDefault="00AF388A" w:rsidP="00AF388A">
      <w:pPr>
        <w:pStyle w:val="EndNoteBibliography"/>
        <w:spacing w:after="0"/>
      </w:pPr>
      <w:r w:rsidRPr="00AF388A">
        <w:t>133.</w:t>
      </w:r>
      <w:r w:rsidRPr="00AF388A">
        <w:tab/>
        <w:t>Jung A, Faltermeier R, Rothoerl R, Brawanski A. A mathematical model of cerebral circulation and oxygen supply. J Math Biol. 2005;51(5):491-507.</w:t>
      </w:r>
    </w:p>
    <w:p w14:paraId="11EE46B7" w14:textId="77777777" w:rsidR="00AF388A" w:rsidRPr="00AF388A" w:rsidRDefault="00AF388A" w:rsidP="00AF388A">
      <w:pPr>
        <w:pStyle w:val="EndNoteBibliography"/>
        <w:spacing w:after="0"/>
      </w:pPr>
      <w:r w:rsidRPr="00AF388A">
        <w:lastRenderedPageBreak/>
        <w:t>134.</w:t>
      </w:r>
      <w:r w:rsidRPr="00AF388A">
        <w:tab/>
        <w:t>Secomb TW. Krogh-cylinder and infinite-domain models for washout of an inert diffusible solute from tissue. Microcirculation. 2015;22(1):91-8.</w:t>
      </w:r>
    </w:p>
    <w:p w14:paraId="284C5D35" w14:textId="77777777" w:rsidR="00AF388A" w:rsidRPr="00AF388A" w:rsidRDefault="00AF388A" w:rsidP="00AF388A">
      <w:pPr>
        <w:pStyle w:val="EndNoteBibliography"/>
        <w:spacing w:after="0"/>
      </w:pPr>
      <w:r w:rsidRPr="00AF388A">
        <w:t>135.</w:t>
      </w:r>
      <w:r w:rsidRPr="00AF388A">
        <w:tab/>
        <w:t>Egginton S, Ross HF. Oxygen transport in biological systems : modelling of pathways from environment to cell. Cambridge ;: New York, NY Cambridge University Press; 1992. xii, 298 p. p.</w:t>
      </w:r>
    </w:p>
    <w:p w14:paraId="583E04C6" w14:textId="77777777" w:rsidR="00AF388A" w:rsidRPr="00AF388A" w:rsidRDefault="00AF388A" w:rsidP="00AF388A">
      <w:pPr>
        <w:pStyle w:val="EndNoteBibliography"/>
        <w:spacing w:after="0"/>
      </w:pPr>
      <w:r w:rsidRPr="00AF388A">
        <w:t>136.</w:t>
      </w:r>
      <w:r w:rsidRPr="00AF388A">
        <w:tab/>
        <w:t>Degens H, Deveci D, Botto-Van Bemden A, Hoofd LJC, Egginton S. Maintenance of heterogeneity of capillary spacing is essential for adequate oxygenation in the soleus muscle of the growing rat. Microcirculation. 2006;13(6):467-76.</w:t>
      </w:r>
    </w:p>
    <w:p w14:paraId="730C53B5" w14:textId="77777777" w:rsidR="00AF388A" w:rsidRPr="00AF388A" w:rsidRDefault="00AF388A" w:rsidP="00AF388A">
      <w:pPr>
        <w:pStyle w:val="EndNoteBibliography"/>
        <w:spacing w:after="0"/>
      </w:pPr>
      <w:r w:rsidRPr="00AF388A">
        <w:t>137.</w:t>
      </w:r>
      <w:r w:rsidRPr="00AF388A">
        <w:tab/>
        <w:t>Hoofd L. Calculation of Oxygen Pressures in Tissue with Anisotropic Capillary Orientation .1. 2-Dimensional Analytical Solution for Arbitrary Capillary Characteristics. Math Biosci. 1995;129(1):1-23.</w:t>
      </w:r>
    </w:p>
    <w:p w14:paraId="381E61F7" w14:textId="77777777" w:rsidR="00AF388A" w:rsidRPr="00AF388A" w:rsidRDefault="00AF388A" w:rsidP="00AF388A">
      <w:pPr>
        <w:pStyle w:val="EndNoteBibliography"/>
        <w:spacing w:after="0"/>
      </w:pPr>
      <w:r w:rsidRPr="00AF388A">
        <w:t>138.</w:t>
      </w:r>
      <w:r w:rsidRPr="00AF388A">
        <w:tab/>
        <w:t>Al-Shammari AA, Gaffney EA, Egginton S. Re-evaluating the Use of Voronoi Tessellations in the Assessment of Oxygen Supply from Capillaries in Muscle. B Math Biol. 2012;74(9):2204-31.</w:t>
      </w:r>
    </w:p>
    <w:p w14:paraId="6674DB1F" w14:textId="77777777" w:rsidR="00AF388A" w:rsidRPr="00AF388A" w:rsidRDefault="00AF388A" w:rsidP="00AF388A">
      <w:pPr>
        <w:pStyle w:val="EndNoteBibliography"/>
        <w:spacing w:after="0"/>
      </w:pPr>
      <w:r w:rsidRPr="00AF388A">
        <w:t>139.</w:t>
      </w:r>
      <w:r w:rsidRPr="00AF388A">
        <w:tab/>
        <w:t>Al-Shammari AA, Gaffney EA, Egginton S. Modelling capillary oxygen supply capacity in mixed muscles: capillary domains revisited. J Theor Biol. 2014;356:47-61.</w:t>
      </w:r>
    </w:p>
    <w:p w14:paraId="2ACDD268" w14:textId="77777777" w:rsidR="00AF388A" w:rsidRPr="00AF388A" w:rsidRDefault="00AF388A" w:rsidP="00AF388A">
      <w:pPr>
        <w:pStyle w:val="EndNoteBibliography"/>
        <w:spacing w:after="0"/>
      </w:pPr>
      <w:r w:rsidRPr="00AF388A">
        <w:t>140.</w:t>
      </w:r>
      <w:r w:rsidRPr="00AF388A">
        <w:tab/>
        <w:t>Lo A, Fuglevand AJ, Secomb TW. Oxygen delivery to skeletal muscle fibers: effects of microvascular unit structure and control mechanisms. American journal of physiology Heart and circulatory physiology. 2003;285(3):H955-63.</w:t>
      </w:r>
    </w:p>
    <w:p w14:paraId="6A413972" w14:textId="77777777" w:rsidR="00AF388A" w:rsidRPr="00AF388A" w:rsidRDefault="00AF388A" w:rsidP="00AF388A">
      <w:pPr>
        <w:pStyle w:val="EndNoteBibliography"/>
        <w:spacing w:after="0"/>
      </w:pPr>
      <w:r w:rsidRPr="00AF388A">
        <w:t>141.</w:t>
      </w:r>
      <w:r w:rsidRPr="00AF388A">
        <w:tab/>
        <w:t>Hoofd L. Calculation of Oxygen Pressures in Tissue with Anisotropic Capillary Orientation .2. Coupling of 2-Dimensional Planes. Math Biosci. 1995;129(1):25-39.</w:t>
      </w:r>
    </w:p>
    <w:p w14:paraId="78AB06A0" w14:textId="77777777" w:rsidR="00AF388A" w:rsidRPr="007E0D5A" w:rsidRDefault="00AF388A" w:rsidP="00AF388A">
      <w:pPr>
        <w:pStyle w:val="EndNoteBibliography"/>
        <w:spacing w:after="0"/>
        <w:rPr>
          <w:lang w:val="de-DE"/>
        </w:rPr>
      </w:pPr>
      <w:r w:rsidRPr="00AF388A">
        <w:t>142.</w:t>
      </w:r>
      <w:r w:rsidRPr="00AF388A">
        <w:tab/>
        <w:t xml:space="preserve">Penta R, Ambrosi D. The role of the microvascular tortuosity in tumor transport phenomena. </w:t>
      </w:r>
      <w:r w:rsidRPr="007E0D5A">
        <w:rPr>
          <w:lang w:val="de-DE"/>
        </w:rPr>
        <w:t>J Theor Biol. 2015;364:80-97.</w:t>
      </w:r>
    </w:p>
    <w:p w14:paraId="6E5A4748" w14:textId="77777777" w:rsidR="00AF388A" w:rsidRPr="00AF388A" w:rsidRDefault="00AF388A" w:rsidP="00AF388A">
      <w:pPr>
        <w:pStyle w:val="EndNoteBibliography"/>
        <w:spacing w:after="0"/>
      </w:pPr>
      <w:r w:rsidRPr="007E0D5A">
        <w:rPr>
          <w:lang w:val="de-DE"/>
        </w:rPr>
        <w:t>143.</w:t>
      </w:r>
      <w:r w:rsidRPr="007E0D5A">
        <w:rPr>
          <w:lang w:val="de-DE"/>
        </w:rPr>
        <w:tab/>
        <w:t xml:space="preserve">Grimes DR, Kannan P, Warren DR, Markelc B, Bates R, Muschel R, et al. </w:t>
      </w:r>
      <w:r w:rsidRPr="00AF388A">
        <w:t>Estimating oxygen distribution from vasculature in three-dimensional tumour tissue. Journal of The Royal Society Interface. 2016;13(116).</w:t>
      </w:r>
    </w:p>
    <w:p w14:paraId="2A9F4CCB" w14:textId="77777777" w:rsidR="00AF388A" w:rsidRPr="00AF388A" w:rsidRDefault="00AF388A" w:rsidP="00AF388A">
      <w:pPr>
        <w:pStyle w:val="EndNoteBibliography"/>
        <w:spacing w:after="0"/>
      </w:pPr>
      <w:r w:rsidRPr="00AF388A">
        <w:t>144.</w:t>
      </w:r>
      <w:r w:rsidRPr="00AF388A">
        <w:tab/>
        <w:t>Goldman D, Bateman RM, Ellis CG. Effect of sepsis on skeletal muscle oxygen consumption and tissue oxygenation: interpreting capillary oxygen transport data using a mathematical model. American journal of physiology Heart and circulatory physiology. 2004;287(6):H2535-44.</w:t>
      </w:r>
    </w:p>
    <w:p w14:paraId="7A40E629" w14:textId="77777777" w:rsidR="00AF388A" w:rsidRPr="00AF388A" w:rsidRDefault="00AF388A" w:rsidP="00AF388A">
      <w:pPr>
        <w:pStyle w:val="EndNoteBibliography"/>
        <w:spacing w:after="0"/>
      </w:pPr>
      <w:r w:rsidRPr="00AF388A">
        <w:t>145.</w:t>
      </w:r>
      <w:r w:rsidRPr="00AF388A">
        <w:tab/>
        <w:t>Goldman D, Bateman RM, Ellis CG. Effect of decreased O2 supply on skeletal muscle oxygenation and O2 consumption during sepsis: role of heterogeneous capillary spacing and blood flow. American journal of physiology Heart and circulatory physiology. 2006;290(6):H2277-85.</w:t>
      </w:r>
    </w:p>
    <w:p w14:paraId="463D7ABF" w14:textId="77777777" w:rsidR="00AF388A" w:rsidRPr="00AF388A" w:rsidRDefault="00AF388A" w:rsidP="00AF388A">
      <w:pPr>
        <w:pStyle w:val="EndNoteBibliography"/>
        <w:spacing w:after="0"/>
      </w:pPr>
      <w:r w:rsidRPr="00AF388A">
        <w:t>146.</w:t>
      </w:r>
      <w:r w:rsidRPr="00AF388A">
        <w:tab/>
        <w:t>Goldman D, Popel AS. Computational modeling of oxygen transport from complex capillary networks. Relation to the microcirculation physiome. Advances in experimental medicine and biology. 1999;471:555-63.</w:t>
      </w:r>
    </w:p>
    <w:p w14:paraId="2728BFAF" w14:textId="77777777" w:rsidR="00AF388A" w:rsidRPr="00AF388A" w:rsidRDefault="00AF388A" w:rsidP="00AF388A">
      <w:pPr>
        <w:pStyle w:val="EndNoteBibliography"/>
        <w:spacing w:after="0"/>
      </w:pPr>
      <w:r w:rsidRPr="00AF388A">
        <w:t>147.</w:t>
      </w:r>
      <w:r w:rsidRPr="00AF388A">
        <w:tab/>
        <w:t>Fedosov DA, Caswell B, Popel AS, Karniadakis GE. Blood Flow and Cell-Free Layer in Microvessels. Microcirculation. 2010;17(8):615-28.</w:t>
      </w:r>
    </w:p>
    <w:p w14:paraId="73E1F45F" w14:textId="77777777" w:rsidR="00AF388A" w:rsidRPr="00AF388A" w:rsidRDefault="00AF388A" w:rsidP="00AF388A">
      <w:pPr>
        <w:pStyle w:val="EndNoteBibliography"/>
        <w:spacing w:after="0"/>
      </w:pPr>
      <w:r w:rsidRPr="00AF388A">
        <w:t>148.</w:t>
      </w:r>
      <w:r w:rsidRPr="00AF388A">
        <w:tab/>
        <w:t>Sharan M, Popel A. A two-phase model for flow of blood in narrow tubes with increased effective viscosity near the wall. Biorheology. 2001;38(5-6):415-28.</w:t>
      </w:r>
    </w:p>
    <w:p w14:paraId="55CCDD52" w14:textId="77777777" w:rsidR="00AF388A" w:rsidRPr="00AF388A" w:rsidRDefault="00AF388A" w:rsidP="00AF388A">
      <w:pPr>
        <w:pStyle w:val="EndNoteBibliography"/>
        <w:spacing w:after="0"/>
      </w:pPr>
      <w:r w:rsidRPr="00AF388A">
        <w:t>149.</w:t>
      </w:r>
      <w:r w:rsidRPr="00AF388A">
        <w:tab/>
        <w:t>Tateishi N, Suzuki Y, Tanaka J, Maeda N. Imaging of oxygen saturation and distribution of erythrocytes in microvessels. Microcirculation. 1997;4(4):403-12.</w:t>
      </w:r>
    </w:p>
    <w:p w14:paraId="2352A52D" w14:textId="77777777" w:rsidR="00AF388A" w:rsidRPr="00AF388A" w:rsidRDefault="00AF388A" w:rsidP="00AF388A">
      <w:pPr>
        <w:pStyle w:val="EndNoteBibliography"/>
        <w:spacing w:after="0"/>
      </w:pPr>
      <w:r w:rsidRPr="00AF388A">
        <w:t>150.</w:t>
      </w:r>
      <w:r w:rsidRPr="00AF388A">
        <w:tab/>
        <w:t>Liu G, Qutub AA, Vempati P, Mac Gabhann F, Popel AS. Module-based multiscale simulation of angiogenesis in skeletal muscle. Theoretical biology &amp; medical modelling. 2011;8:6.</w:t>
      </w:r>
    </w:p>
    <w:p w14:paraId="56A14AF3" w14:textId="77777777" w:rsidR="00AF388A" w:rsidRPr="00AF388A" w:rsidRDefault="00AF388A" w:rsidP="00AF388A">
      <w:pPr>
        <w:pStyle w:val="EndNoteBibliography"/>
        <w:spacing w:after="0"/>
      </w:pPr>
      <w:r w:rsidRPr="00AF388A">
        <w:t>151.</w:t>
      </w:r>
      <w:r w:rsidRPr="00AF388A">
        <w:tab/>
        <w:t>Kuliga KZ, McDonald EF, Gush R, Michel C, Chipperfield AJ, Clough GF. Dynamics of microvascular blood flow and oxygenation measured simultaneously in human skin. Microcirculation. 2014;21(6):562-73.</w:t>
      </w:r>
    </w:p>
    <w:p w14:paraId="1AF23776" w14:textId="77777777" w:rsidR="00AF388A" w:rsidRPr="00AF388A" w:rsidRDefault="00AF388A" w:rsidP="00AF388A">
      <w:pPr>
        <w:pStyle w:val="EndNoteBibliography"/>
        <w:spacing w:after="0"/>
      </w:pPr>
      <w:r w:rsidRPr="00AF388A">
        <w:t>152.</w:t>
      </w:r>
      <w:r w:rsidRPr="00AF388A">
        <w:tab/>
        <w:t>Humeau-Heurtier A, Mahe G, Abraham P. Microvascular blood flow monitoring with laser speckle contrast imaging using the generalized differences algorithm. Microvasc Res. 2015;98:54-61.</w:t>
      </w:r>
    </w:p>
    <w:p w14:paraId="66ECC47C" w14:textId="77777777" w:rsidR="00AF388A" w:rsidRPr="00AF388A" w:rsidRDefault="00AF388A" w:rsidP="00AF388A">
      <w:pPr>
        <w:pStyle w:val="EndNoteBibliography"/>
        <w:spacing w:after="0"/>
      </w:pPr>
      <w:r w:rsidRPr="00AF388A">
        <w:t>153.</w:t>
      </w:r>
      <w:r w:rsidRPr="00AF388A">
        <w:tab/>
        <w:t>Japee SA, Pittman RN, Ellis CG. A new video image analysis system to study red blood cell dynamics and oxygenation in capillary networks. Microcirculation. 2005;12(6):489-506.</w:t>
      </w:r>
    </w:p>
    <w:p w14:paraId="123DB6A4" w14:textId="77777777" w:rsidR="00AF388A" w:rsidRPr="00AF388A" w:rsidRDefault="00AF388A" w:rsidP="00AF388A">
      <w:pPr>
        <w:pStyle w:val="EndNoteBibliography"/>
        <w:spacing w:after="0"/>
      </w:pPr>
      <w:r w:rsidRPr="00AF388A">
        <w:t>154.</w:t>
      </w:r>
      <w:r w:rsidRPr="00AF388A">
        <w:tab/>
        <w:t>Ellis CG, Goldman D, Hanson M, Stephenson AH, Milkovich S, Benlamri A, et al. Defects in oxygen supply to skeletal muscle of prediabetic ZDF rats. American journal of physiology Heart and circulatory physiology. 2010;298(6):H1661-70.</w:t>
      </w:r>
    </w:p>
    <w:p w14:paraId="62CCF05E" w14:textId="77777777" w:rsidR="00AF388A" w:rsidRPr="00AF388A" w:rsidRDefault="00AF388A" w:rsidP="00AF388A">
      <w:pPr>
        <w:pStyle w:val="EndNoteBibliography"/>
        <w:spacing w:after="0"/>
      </w:pPr>
      <w:r w:rsidRPr="00AF388A">
        <w:lastRenderedPageBreak/>
        <w:t>155.</w:t>
      </w:r>
      <w:r w:rsidRPr="00AF388A">
        <w:tab/>
        <w:t>Gagnon L, Sakadzic S, Lesage F, Musacchia JJ, Lefebvre J, Fang Q, et al. Quantifying the microvascular origin of BOLD-fMRI from first principles with two-photon microscopy and an oxygen-sensitive nanoprobe. The Journal of neuroscience : the official journal of the Society for Neuroscience. 2015;35(8):3663-75.</w:t>
      </w:r>
    </w:p>
    <w:p w14:paraId="58D0E20F" w14:textId="77777777" w:rsidR="00AF388A" w:rsidRPr="00AF388A" w:rsidRDefault="00AF388A" w:rsidP="00AF388A">
      <w:pPr>
        <w:pStyle w:val="EndNoteBibliography"/>
        <w:spacing w:after="0"/>
      </w:pPr>
      <w:r w:rsidRPr="00AF388A">
        <w:t>156.</w:t>
      </w:r>
      <w:r w:rsidRPr="00AF388A">
        <w:tab/>
        <w:t>Fukumura D, Duda DG, Munn LL, Jain RK. Tumor Microvasculature and Microenvironment: Novel Insights Through Intravital Imaging in Pre-Clinical Models. Microcirculation. 2010;17(3):206-25.</w:t>
      </w:r>
    </w:p>
    <w:p w14:paraId="5EA29F06" w14:textId="77777777" w:rsidR="00AF388A" w:rsidRPr="00AF388A" w:rsidRDefault="00AF388A" w:rsidP="00AF388A">
      <w:pPr>
        <w:pStyle w:val="EndNoteBibliography"/>
        <w:spacing w:after="0"/>
      </w:pPr>
      <w:r w:rsidRPr="00AF388A">
        <w:t>157.</w:t>
      </w:r>
      <w:r w:rsidRPr="00AF388A">
        <w:tab/>
        <w:t>Fukumura D, Jain RK. Imaging angiogenesis and the microenvironment. APMIS. 2008;116(7-8):695-715.</w:t>
      </w:r>
    </w:p>
    <w:p w14:paraId="7764AB12" w14:textId="77777777" w:rsidR="00AF388A" w:rsidRPr="00AF388A" w:rsidRDefault="00AF388A" w:rsidP="00AF388A">
      <w:pPr>
        <w:pStyle w:val="EndNoteBibliography"/>
        <w:spacing w:after="0"/>
      </w:pPr>
      <w:r w:rsidRPr="00AF388A">
        <w:t>158.</w:t>
      </w:r>
      <w:r w:rsidRPr="00AF388A">
        <w:tab/>
        <w:t>Pittman RN. Oxygen gradients in the microcirculation. Acta Physiol (Oxf). 2011;202(3):311-22.</w:t>
      </w:r>
    </w:p>
    <w:p w14:paraId="50B35558" w14:textId="77777777" w:rsidR="00AF388A" w:rsidRPr="00AF388A" w:rsidRDefault="00AF388A" w:rsidP="00AF388A">
      <w:pPr>
        <w:pStyle w:val="EndNoteBibliography"/>
        <w:spacing w:after="0"/>
      </w:pPr>
      <w:r w:rsidRPr="00AF388A">
        <w:t>159.</w:t>
      </w:r>
      <w:r w:rsidRPr="00AF388A">
        <w:tab/>
        <w:t>Scott GE. Rapid Method for Obtaining Half Saturation Tension of Small Blood Samples Using a Standard Clark Electrode. Brit J Haematol. 1975;30(1):39-45.</w:t>
      </w:r>
    </w:p>
    <w:p w14:paraId="01239ABE" w14:textId="77777777" w:rsidR="00AF388A" w:rsidRPr="00AF388A" w:rsidRDefault="00AF388A" w:rsidP="00AF388A">
      <w:pPr>
        <w:pStyle w:val="EndNoteBibliography"/>
        <w:spacing w:after="0"/>
      </w:pPr>
      <w:r w:rsidRPr="00AF388A">
        <w:t>160.</w:t>
      </w:r>
      <w:r w:rsidRPr="00AF388A">
        <w:tab/>
        <w:t>Wust RC, Gibbings SL, Degens H. Fiber capillary supply related to fiber size and oxidative capacity in human and rat skeletal muscle. Advances in experimental medicine and biology. 2009;645:75-80.</w:t>
      </w:r>
    </w:p>
    <w:p w14:paraId="7ABE5B21" w14:textId="77777777" w:rsidR="00AF388A" w:rsidRPr="00AF388A" w:rsidRDefault="00AF388A" w:rsidP="00AF388A">
      <w:pPr>
        <w:pStyle w:val="EndNoteBibliography"/>
        <w:spacing w:after="0"/>
      </w:pPr>
      <w:r w:rsidRPr="00AF388A">
        <w:t>161.</w:t>
      </w:r>
      <w:r w:rsidRPr="00AF388A">
        <w:tab/>
        <w:t>Meng H, Bentley TB, Pittman RN. Myoglobin content of hamster skeletal muscles. Journal of applied physiology. 1993;74(5):2194-7.</w:t>
      </w:r>
    </w:p>
    <w:p w14:paraId="69CA53B8" w14:textId="77777777" w:rsidR="00AF388A" w:rsidRPr="00AF388A" w:rsidRDefault="00AF388A" w:rsidP="00AF388A">
      <w:pPr>
        <w:pStyle w:val="EndNoteBibliography"/>
        <w:spacing w:after="0"/>
      </w:pPr>
      <w:r w:rsidRPr="00AF388A">
        <w:t>162.</w:t>
      </w:r>
      <w:r w:rsidRPr="00AF388A">
        <w:tab/>
        <w:t>Jurgens KD, Peters T, Gros G. Diffusivity of myoglobin in intact skeletal muscle cells. Proc Natl Acad Sci U S A. 1994;91(9):3829-33.</w:t>
      </w:r>
    </w:p>
    <w:p w14:paraId="5F7B6518" w14:textId="77777777" w:rsidR="00AF388A" w:rsidRPr="00AF388A" w:rsidRDefault="00AF388A" w:rsidP="00AF388A">
      <w:pPr>
        <w:pStyle w:val="EndNoteBibliography"/>
        <w:spacing w:after="0"/>
      </w:pPr>
      <w:r w:rsidRPr="00AF388A">
        <w:t>163.</w:t>
      </w:r>
      <w:r w:rsidRPr="00AF388A">
        <w:tab/>
        <w:t>Honig CR, Gayeski TE. Correlation of O2 transport on the micro and macro scale. International journal of microcirculation, clinical and experimental / sponsored by the European Society for Microcirculation. 1982;1(4):367-80.</w:t>
      </w:r>
    </w:p>
    <w:p w14:paraId="4B6C9A2E" w14:textId="77777777" w:rsidR="00AF388A" w:rsidRPr="00AF388A" w:rsidRDefault="00AF388A" w:rsidP="00AF388A">
      <w:pPr>
        <w:pStyle w:val="EndNoteBibliography"/>
        <w:spacing w:after="0"/>
      </w:pPr>
      <w:r w:rsidRPr="00AF388A">
        <w:t>164.</w:t>
      </w:r>
      <w:r w:rsidRPr="00AF388A">
        <w:tab/>
        <w:t>Medina G. tex.stackexchange.com: Stack Exchange Inc.; 2015 [Available from: http://tex.stackexchange.com/questions/264423/drawing-mitochondria.</w:t>
      </w:r>
    </w:p>
    <w:p w14:paraId="2E8C7F76" w14:textId="77777777" w:rsidR="00AF388A" w:rsidRPr="00AF388A" w:rsidRDefault="00AF388A" w:rsidP="00AF388A">
      <w:pPr>
        <w:pStyle w:val="EndNoteBibliography"/>
      </w:pPr>
      <w:r w:rsidRPr="00AF388A">
        <w:t>165.</w:t>
      </w:r>
      <w:r w:rsidRPr="00AF388A">
        <w:tab/>
        <w:t>Lundstrom U, Larsson DH, Burvall A, Takman PA, Scott L, Brismar H, et al. X-ray phase contrast for CO2 microangiography. Phys Med Biol. 2012;57(9):2603-17.</w:t>
      </w:r>
    </w:p>
    <w:sectPr w:rsidR="00AF388A" w:rsidRPr="00AF388A" w:rsidSect="001A5F10">
      <w:footerReference w:type="default" r:id="rId9"/>
      <w:pgSz w:w="11906" w:h="16838"/>
      <w:pgMar w:top="1440" w:right="1440" w:bottom="1440" w:left="1440" w:header="708" w:footer="708" w:gutter="0"/>
      <w:lnNumType w:countBy="1" w:restart="continuous"/>
      <w:cols w:space="56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337E5A" w14:textId="77777777" w:rsidR="00A56716" w:rsidRDefault="00A56716" w:rsidP="00D15E44">
      <w:pPr>
        <w:spacing w:after="0" w:line="240" w:lineRule="auto"/>
      </w:pPr>
      <w:r>
        <w:separator/>
      </w:r>
    </w:p>
  </w:endnote>
  <w:endnote w:type="continuationSeparator" w:id="0">
    <w:p w14:paraId="4AC5A9A7" w14:textId="77777777" w:rsidR="00A56716" w:rsidRDefault="00A56716" w:rsidP="00D15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URWPalladioL-Roma">
    <w:panose1 w:val="00000000000000000000"/>
    <w:charset w:val="00"/>
    <w:family w:val="auto"/>
    <w:notTrueType/>
    <w:pitch w:val="default"/>
    <w:sig w:usb0="00000003" w:usb1="00000000" w:usb2="00000000" w:usb3="00000000" w:csb0="00000001" w:csb1="00000000"/>
  </w:font>
  <w:font w:name="Rpxmi">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Rpxr">
    <w:panose1 w:val="00000000000000000000"/>
    <w:charset w:val="00"/>
    <w:family w:val="auto"/>
    <w:notTrueType/>
    <w:pitch w:val="default"/>
    <w:sig w:usb0="00000003" w:usb1="00000000" w:usb2="00000000" w:usb3="00000000" w:csb0="00000001" w:csb1="00000000"/>
  </w:font>
  <w:font w:name="URWPalladioL-Ital">
    <w:panose1 w:val="00000000000000000000"/>
    <w:charset w:val="00"/>
    <w:family w:val="auto"/>
    <w:notTrueType/>
    <w:pitch w:val="default"/>
    <w:sig w:usb0="00000003" w:usb1="00000000" w:usb2="00000000" w:usb3="00000000" w:csb0="00000001" w:csb1="00000000"/>
  </w:font>
  <w:font w:name="PhotinaMT">
    <w:panose1 w:val="00000000000000000000"/>
    <w:charset w:val="00"/>
    <w:family w:val="roman"/>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Times-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2887707"/>
      <w:docPartObj>
        <w:docPartGallery w:val="Page Numbers (Bottom of Page)"/>
        <w:docPartUnique/>
      </w:docPartObj>
    </w:sdtPr>
    <w:sdtEndPr>
      <w:rPr>
        <w:noProof/>
      </w:rPr>
    </w:sdtEndPr>
    <w:sdtContent>
      <w:p w14:paraId="1D70C50E" w14:textId="7E58715E" w:rsidR="00A56716" w:rsidRDefault="00A56716">
        <w:pPr>
          <w:pStyle w:val="Footer"/>
          <w:jc w:val="right"/>
        </w:pPr>
        <w:r>
          <w:fldChar w:fldCharType="begin"/>
        </w:r>
        <w:r>
          <w:instrText xml:space="preserve"> PAGE   \* MERGEFORMAT </w:instrText>
        </w:r>
        <w:r>
          <w:fldChar w:fldCharType="separate"/>
        </w:r>
        <w:r w:rsidR="0003670F">
          <w:rPr>
            <w:noProof/>
          </w:rPr>
          <w:t>47</w:t>
        </w:r>
        <w:r>
          <w:rPr>
            <w:noProof/>
          </w:rPr>
          <w:fldChar w:fldCharType="end"/>
        </w:r>
      </w:p>
    </w:sdtContent>
  </w:sdt>
  <w:p w14:paraId="7EB24B07" w14:textId="77777777" w:rsidR="00A56716" w:rsidRDefault="00A567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10D867" w14:textId="77777777" w:rsidR="00A56716" w:rsidRDefault="00A56716" w:rsidP="00D15E44">
      <w:pPr>
        <w:spacing w:after="0" w:line="240" w:lineRule="auto"/>
      </w:pPr>
      <w:r>
        <w:separator/>
      </w:r>
    </w:p>
  </w:footnote>
  <w:footnote w:type="continuationSeparator" w:id="0">
    <w:p w14:paraId="544487EE" w14:textId="77777777" w:rsidR="00A56716" w:rsidRDefault="00A56716" w:rsidP="00D15E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BC2A1E"/>
    <w:multiLevelType w:val="hybridMultilevel"/>
    <w:tmpl w:val="6E288E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FC44914"/>
    <w:multiLevelType w:val="hybridMultilevel"/>
    <w:tmpl w:val="72604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25961C5"/>
    <w:multiLevelType w:val="hybridMultilevel"/>
    <w:tmpl w:val="261A2E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3163421"/>
    <w:multiLevelType w:val="hybridMultilevel"/>
    <w:tmpl w:val="972CF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4B32CE4"/>
    <w:multiLevelType w:val="hybridMultilevel"/>
    <w:tmpl w:val="EB0008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514344D"/>
    <w:multiLevelType w:val="hybridMultilevel"/>
    <w:tmpl w:val="1DB066F4"/>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B8F4D96"/>
    <w:multiLevelType w:val="hybridMultilevel"/>
    <w:tmpl w:val="51B88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33F3885"/>
    <w:multiLevelType w:val="hybridMultilevel"/>
    <w:tmpl w:val="6E288EB2"/>
    <w:lvl w:ilvl="0" w:tplc="0809000F">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8">
    <w:nsid w:val="3BB02054"/>
    <w:multiLevelType w:val="hybridMultilevel"/>
    <w:tmpl w:val="2A3485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C9D3BA1"/>
    <w:multiLevelType w:val="hybridMultilevel"/>
    <w:tmpl w:val="B90EC98C"/>
    <w:lvl w:ilvl="0" w:tplc="9EB624F6">
      <w:start w:val="1"/>
      <w:numFmt w:val="bullet"/>
      <w:lvlText w:val="•"/>
      <w:lvlJc w:val="left"/>
      <w:pPr>
        <w:tabs>
          <w:tab w:val="num" w:pos="720"/>
        </w:tabs>
        <w:ind w:left="720" w:hanging="360"/>
      </w:pPr>
      <w:rPr>
        <w:rFonts w:ascii="Times New Roman" w:hAnsi="Times New Roman" w:hint="default"/>
      </w:rPr>
    </w:lvl>
    <w:lvl w:ilvl="1" w:tplc="54D28BBC" w:tentative="1">
      <w:start w:val="1"/>
      <w:numFmt w:val="bullet"/>
      <w:lvlText w:val="•"/>
      <w:lvlJc w:val="left"/>
      <w:pPr>
        <w:tabs>
          <w:tab w:val="num" w:pos="1440"/>
        </w:tabs>
        <w:ind w:left="1440" w:hanging="360"/>
      </w:pPr>
      <w:rPr>
        <w:rFonts w:ascii="Times New Roman" w:hAnsi="Times New Roman" w:hint="default"/>
      </w:rPr>
    </w:lvl>
    <w:lvl w:ilvl="2" w:tplc="0D8634B6" w:tentative="1">
      <w:start w:val="1"/>
      <w:numFmt w:val="bullet"/>
      <w:lvlText w:val="•"/>
      <w:lvlJc w:val="left"/>
      <w:pPr>
        <w:tabs>
          <w:tab w:val="num" w:pos="2160"/>
        </w:tabs>
        <w:ind w:left="2160" w:hanging="360"/>
      </w:pPr>
      <w:rPr>
        <w:rFonts w:ascii="Times New Roman" w:hAnsi="Times New Roman" w:hint="default"/>
      </w:rPr>
    </w:lvl>
    <w:lvl w:ilvl="3" w:tplc="70C2253C" w:tentative="1">
      <w:start w:val="1"/>
      <w:numFmt w:val="bullet"/>
      <w:lvlText w:val="•"/>
      <w:lvlJc w:val="left"/>
      <w:pPr>
        <w:tabs>
          <w:tab w:val="num" w:pos="2880"/>
        </w:tabs>
        <w:ind w:left="2880" w:hanging="360"/>
      </w:pPr>
      <w:rPr>
        <w:rFonts w:ascii="Times New Roman" w:hAnsi="Times New Roman" w:hint="default"/>
      </w:rPr>
    </w:lvl>
    <w:lvl w:ilvl="4" w:tplc="CF2E90BE" w:tentative="1">
      <w:start w:val="1"/>
      <w:numFmt w:val="bullet"/>
      <w:lvlText w:val="•"/>
      <w:lvlJc w:val="left"/>
      <w:pPr>
        <w:tabs>
          <w:tab w:val="num" w:pos="3600"/>
        </w:tabs>
        <w:ind w:left="3600" w:hanging="360"/>
      </w:pPr>
      <w:rPr>
        <w:rFonts w:ascii="Times New Roman" w:hAnsi="Times New Roman" w:hint="default"/>
      </w:rPr>
    </w:lvl>
    <w:lvl w:ilvl="5" w:tplc="30A6B808" w:tentative="1">
      <w:start w:val="1"/>
      <w:numFmt w:val="bullet"/>
      <w:lvlText w:val="•"/>
      <w:lvlJc w:val="left"/>
      <w:pPr>
        <w:tabs>
          <w:tab w:val="num" w:pos="4320"/>
        </w:tabs>
        <w:ind w:left="4320" w:hanging="360"/>
      </w:pPr>
      <w:rPr>
        <w:rFonts w:ascii="Times New Roman" w:hAnsi="Times New Roman" w:hint="default"/>
      </w:rPr>
    </w:lvl>
    <w:lvl w:ilvl="6" w:tplc="7D64F9F4" w:tentative="1">
      <w:start w:val="1"/>
      <w:numFmt w:val="bullet"/>
      <w:lvlText w:val="•"/>
      <w:lvlJc w:val="left"/>
      <w:pPr>
        <w:tabs>
          <w:tab w:val="num" w:pos="5040"/>
        </w:tabs>
        <w:ind w:left="5040" w:hanging="360"/>
      </w:pPr>
      <w:rPr>
        <w:rFonts w:ascii="Times New Roman" w:hAnsi="Times New Roman" w:hint="default"/>
      </w:rPr>
    </w:lvl>
    <w:lvl w:ilvl="7" w:tplc="A6A6E242" w:tentative="1">
      <w:start w:val="1"/>
      <w:numFmt w:val="bullet"/>
      <w:lvlText w:val="•"/>
      <w:lvlJc w:val="left"/>
      <w:pPr>
        <w:tabs>
          <w:tab w:val="num" w:pos="5760"/>
        </w:tabs>
        <w:ind w:left="5760" w:hanging="360"/>
      </w:pPr>
      <w:rPr>
        <w:rFonts w:ascii="Times New Roman" w:hAnsi="Times New Roman" w:hint="default"/>
      </w:rPr>
    </w:lvl>
    <w:lvl w:ilvl="8" w:tplc="8B4AF96C" w:tentative="1">
      <w:start w:val="1"/>
      <w:numFmt w:val="bullet"/>
      <w:lvlText w:val="•"/>
      <w:lvlJc w:val="left"/>
      <w:pPr>
        <w:tabs>
          <w:tab w:val="num" w:pos="6480"/>
        </w:tabs>
        <w:ind w:left="6480" w:hanging="360"/>
      </w:pPr>
      <w:rPr>
        <w:rFonts w:ascii="Times New Roman" w:hAnsi="Times New Roman" w:hint="default"/>
      </w:rPr>
    </w:lvl>
  </w:abstractNum>
  <w:abstractNum w:abstractNumId="10">
    <w:nsid w:val="5CB1329C"/>
    <w:multiLevelType w:val="hybridMultilevel"/>
    <w:tmpl w:val="94DC5536"/>
    <w:lvl w:ilvl="0" w:tplc="8B0CC85E">
      <w:start w:val="1"/>
      <w:numFmt w:val="bullet"/>
      <w:lvlText w:val="•"/>
      <w:lvlJc w:val="left"/>
      <w:pPr>
        <w:tabs>
          <w:tab w:val="num" w:pos="720"/>
        </w:tabs>
        <w:ind w:left="720" w:hanging="360"/>
      </w:pPr>
      <w:rPr>
        <w:rFonts w:ascii="Times New Roman" w:hAnsi="Times New Roman" w:hint="default"/>
      </w:rPr>
    </w:lvl>
    <w:lvl w:ilvl="1" w:tplc="3D848396" w:tentative="1">
      <w:start w:val="1"/>
      <w:numFmt w:val="bullet"/>
      <w:lvlText w:val="•"/>
      <w:lvlJc w:val="left"/>
      <w:pPr>
        <w:tabs>
          <w:tab w:val="num" w:pos="1440"/>
        </w:tabs>
        <w:ind w:left="1440" w:hanging="360"/>
      </w:pPr>
      <w:rPr>
        <w:rFonts w:ascii="Times New Roman" w:hAnsi="Times New Roman" w:hint="default"/>
      </w:rPr>
    </w:lvl>
    <w:lvl w:ilvl="2" w:tplc="793EBD26" w:tentative="1">
      <w:start w:val="1"/>
      <w:numFmt w:val="bullet"/>
      <w:lvlText w:val="•"/>
      <w:lvlJc w:val="left"/>
      <w:pPr>
        <w:tabs>
          <w:tab w:val="num" w:pos="2160"/>
        </w:tabs>
        <w:ind w:left="2160" w:hanging="360"/>
      </w:pPr>
      <w:rPr>
        <w:rFonts w:ascii="Times New Roman" w:hAnsi="Times New Roman" w:hint="default"/>
      </w:rPr>
    </w:lvl>
    <w:lvl w:ilvl="3" w:tplc="0818CF54" w:tentative="1">
      <w:start w:val="1"/>
      <w:numFmt w:val="bullet"/>
      <w:lvlText w:val="•"/>
      <w:lvlJc w:val="left"/>
      <w:pPr>
        <w:tabs>
          <w:tab w:val="num" w:pos="2880"/>
        </w:tabs>
        <w:ind w:left="2880" w:hanging="360"/>
      </w:pPr>
      <w:rPr>
        <w:rFonts w:ascii="Times New Roman" w:hAnsi="Times New Roman" w:hint="default"/>
      </w:rPr>
    </w:lvl>
    <w:lvl w:ilvl="4" w:tplc="6194CDE2" w:tentative="1">
      <w:start w:val="1"/>
      <w:numFmt w:val="bullet"/>
      <w:lvlText w:val="•"/>
      <w:lvlJc w:val="left"/>
      <w:pPr>
        <w:tabs>
          <w:tab w:val="num" w:pos="3600"/>
        </w:tabs>
        <w:ind w:left="3600" w:hanging="360"/>
      </w:pPr>
      <w:rPr>
        <w:rFonts w:ascii="Times New Roman" w:hAnsi="Times New Roman" w:hint="default"/>
      </w:rPr>
    </w:lvl>
    <w:lvl w:ilvl="5" w:tplc="E132B754" w:tentative="1">
      <w:start w:val="1"/>
      <w:numFmt w:val="bullet"/>
      <w:lvlText w:val="•"/>
      <w:lvlJc w:val="left"/>
      <w:pPr>
        <w:tabs>
          <w:tab w:val="num" w:pos="4320"/>
        </w:tabs>
        <w:ind w:left="4320" w:hanging="360"/>
      </w:pPr>
      <w:rPr>
        <w:rFonts w:ascii="Times New Roman" w:hAnsi="Times New Roman" w:hint="default"/>
      </w:rPr>
    </w:lvl>
    <w:lvl w:ilvl="6" w:tplc="B0068BDE" w:tentative="1">
      <w:start w:val="1"/>
      <w:numFmt w:val="bullet"/>
      <w:lvlText w:val="•"/>
      <w:lvlJc w:val="left"/>
      <w:pPr>
        <w:tabs>
          <w:tab w:val="num" w:pos="5040"/>
        </w:tabs>
        <w:ind w:left="5040" w:hanging="360"/>
      </w:pPr>
      <w:rPr>
        <w:rFonts w:ascii="Times New Roman" w:hAnsi="Times New Roman" w:hint="default"/>
      </w:rPr>
    </w:lvl>
    <w:lvl w:ilvl="7" w:tplc="36747ABA" w:tentative="1">
      <w:start w:val="1"/>
      <w:numFmt w:val="bullet"/>
      <w:lvlText w:val="•"/>
      <w:lvlJc w:val="left"/>
      <w:pPr>
        <w:tabs>
          <w:tab w:val="num" w:pos="5760"/>
        </w:tabs>
        <w:ind w:left="5760" w:hanging="360"/>
      </w:pPr>
      <w:rPr>
        <w:rFonts w:ascii="Times New Roman" w:hAnsi="Times New Roman" w:hint="default"/>
      </w:rPr>
    </w:lvl>
    <w:lvl w:ilvl="8" w:tplc="BB2E6C56" w:tentative="1">
      <w:start w:val="1"/>
      <w:numFmt w:val="bullet"/>
      <w:lvlText w:val="•"/>
      <w:lvlJc w:val="left"/>
      <w:pPr>
        <w:tabs>
          <w:tab w:val="num" w:pos="6480"/>
        </w:tabs>
        <w:ind w:left="6480" w:hanging="360"/>
      </w:pPr>
      <w:rPr>
        <w:rFonts w:ascii="Times New Roman" w:hAnsi="Times New Roman" w:hint="default"/>
      </w:rPr>
    </w:lvl>
  </w:abstractNum>
  <w:abstractNum w:abstractNumId="11">
    <w:nsid w:val="634462A2"/>
    <w:multiLevelType w:val="hybridMultilevel"/>
    <w:tmpl w:val="4DC00E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7F90CA5"/>
    <w:multiLevelType w:val="hybridMultilevel"/>
    <w:tmpl w:val="AA74B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E57133E"/>
    <w:multiLevelType w:val="hybridMultilevel"/>
    <w:tmpl w:val="D4289D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8"/>
  </w:num>
  <w:num w:numId="4">
    <w:abstractNumId w:val="5"/>
  </w:num>
  <w:num w:numId="5">
    <w:abstractNumId w:val="0"/>
  </w:num>
  <w:num w:numId="6">
    <w:abstractNumId w:val="6"/>
  </w:num>
  <w:num w:numId="7">
    <w:abstractNumId w:val="1"/>
  </w:num>
  <w:num w:numId="8">
    <w:abstractNumId w:val="3"/>
  </w:num>
  <w:num w:numId="9">
    <w:abstractNumId w:val="13"/>
  </w:num>
  <w:num w:numId="10">
    <w:abstractNumId w:val="4"/>
  </w:num>
  <w:num w:numId="11">
    <w:abstractNumId w:val="11"/>
  </w:num>
  <w:num w:numId="12">
    <w:abstractNumId w:val="7"/>
  </w:num>
  <w:num w:numId="13">
    <w:abstractNumId w:val="2"/>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it-IT" w:vendorID="64" w:dllVersion="131078" w:nlCheck="1" w:checkStyle="0"/>
  <w:activeWritingStyle w:appName="MSWord" w:lang="en-GB" w:vendorID="64" w:dllVersion="131078" w:nlCheck="1" w:checkStyle="1"/>
  <w:activeWritingStyle w:appName="MSWord" w:lang="de-DE" w:vendorID="64" w:dllVersion="131078" w:nlCheck="1" w:checkStyle="1"/>
  <w:activeWritingStyle w:appName="MSWord" w:lang="en-US" w:vendorID="64" w:dllVersion="131078" w:nlCheck="1" w:checkStyle="1"/>
  <w:activeWritingStyle w:appName="MSWord" w:lang="fr-FR" w:vendorID="64" w:dllVersion="131078" w:nlCheck="1" w:checkStyle="1"/>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rds90pspit2frzeresr5szedf5psfw2pa9zd&quot;&gt;PhD_Library_20160920&lt;record-ids&gt;&lt;item&gt;1&lt;/item&gt;&lt;item&gt;11&lt;/item&gt;&lt;item&gt;12&lt;/item&gt;&lt;item&gt;13&lt;/item&gt;&lt;item&gt;14&lt;/item&gt;&lt;item&gt;15&lt;/item&gt;&lt;item&gt;16&lt;/item&gt;&lt;item&gt;17&lt;/item&gt;&lt;item&gt;19&lt;/item&gt;&lt;item&gt;20&lt;/item&gt;&lt;item&gt;21&lt;/item&gt;&lt;item&gt;22&lt;/item&gt;&lt;item&gt;23&lt;/item&gt;&lt;item&gt;24&lt;/item&gt;&lt;item&gt;25&lt;/item&gt;&lt;item&gt;27&lt;/item&gt;&lt;item&gt;29&lt;/item&gt;&lt;item&gt;34&lt;/item&gt;&lt;item&gt;36&lt;/item&gt;&lt;item&gt;38&lt;/item&gt;&lt;item&gt;42&lt;/item&gt;&lt;item&gt;43&lt;/item&gt;&lt;item&gt;50&lt;/item&gt;&lt;item&gt;54&lt;/item&gt;&lt;item&gt;59&lt;/item&gt;&lt;item&gt;61&lt;/item&gt;&lt;item&gt;63&lt;/item&gt;&lt;item&gt;64&lt;/item&gt;&lt;item&gt;67&lt;/item&gt;&lt;item&gt;68&lt;/item&gt;&lt;item&gt;69&lt;/item&gt;&lt;item&gt;70&lt;/item&gt;&lt;item&gt;71&lt;/item&gt;&lt;item&gt;72&lt;/item&gt;&lt;item&gt;73&lt;/item&gt;&lt;item&gt;80&lt;/item&gt;&lt;item&gt;82&lt;/item&gt;&lt;item&gt;84&lt;/item&gt;&lt;item&gt;85&lt;/item&gt;&lt;item&gt;87&lt;/item&gt;&lt;item&gt;88&lt;/item&gt;&lt;item&gt;96&lt;/item&gt;&lt;item&gt;98&lt;/item&gt;&lt;item&gt;104&lt;/item&gt;&lt;item&gt;107&lt;/item&gt;&lt;item&gt;113&lt;/item&gt;&lt;item&gt;115&lt;/item&gt;&lt;item&gt;121&lt;/item&gt;&lt;item&gt;122&lt;/item&gt;&lt;item&gt;124&lt;/item&gt;&lt;item&gt;125&lt;/item&gt;&lt;item&gt;129&lt;/item&gt;&lt;item&gt;136&lt;/item&gt;&lt;item&gt;141&lt;/item&gt;&lt;item&gt;142&lt;/item&gt;&lt;item&gt;143&lt;/item&gt;&lt;item&gt;147&lt;/item&gt;&lt;item&gt;148&lt;/item&gt;&lt;item&gt;149&lt;/item&gt;&lt;item&gt;150&lt;/item&gt;&lt;item&gt;151&lt;/item&gt;&lt;item&gt;152&lt;/item&gt;&lt;item&gt;154&lt;/item&gt;&lt;item&gt;155&lt;/item&gt;&lt;item&gt;156&lt;/item&gt;&lt;item&gt;157&lt;/item&gt;&lt;item&gt;158&lt;/item&gt;&lt;item&gt;159&lt;/item&gt;&lt;item&gt;160&lt;/item&gt;&lt;item&gt;169&lt;/item&gt;&lt;item&gt;172&lt;/item&gt;&lt;item&gt;173&lt;/item&gt;&lt;item&gt;175&lt;/item&gt;&lt;item&gt;176&lt;/item&gt;&lt;item&gt;177&lt;/item&gt;&lt;item&gt;179&lt;/item&gt;&lt;item&gt;180&lt;/item&gt;&lt;item&gt;181&lt;/item&gt;&lt;item&gt;182&lt;/item&gt;&lt;item&gt;197&lt;/item&gt;&lt;item&gt;198&lt;/item&gt;&lt;item&gt;199&lt;/item&gt;&lt;item&gt;201&lt;/item&gt;&lt;item&gt;205&lt;/item&gt;&lt;item&gt;207&lt;/item&gt;&lt;item&gt;208&lt;/item&gt;&lt;item&gt;209&lt;/item&gt;&lt;item&gt;212&lt;/item&gt;&lt;item&gt;214&lt;/item&gt;&lt;item&gt;218&lt;/item&gt;&lt;item&gt;219&lt;/item&gt;&lt;item&gt;220&lt;/item&gt;&lt;item&gt;221&lt;/item&gt;&lt;item&gt;222&lt;/item&gt;&lt;item&gt;223&lt;/item&gt;&lt;item&gt;225&lt;/item&gt;&lt;item&gt;226&lt;/item&gt;&lt;item&gt;227&lt;/item&gt;&lt;item&gt;228&lt;/item&gt;&lt;item&gt;229&lt;/item&gt;&lt;item&gt;232&lt;/item&gt;&lt;item&gt;233&lt;/item&gt;&lt;item&gt;236&lt;/item&gt;&lt;item&gt;237&lt;/item&gt;&lt;item&gt;242&lt;/item&gt;&lt;item&gt;243&lt;/item&gt;&lt;item&gt;244&lt;/item&gt;&lt;item&gt;245&lt;/item&gt;&lt;item&gt;246&lt;/item&gt;&lt;item&gt;247&lt;/item&gt;&lt;item&gt;249&lt;/item&gt;&lt;item&gt;250&lt;/item&gt;&lt;item&gt;251&lt;/item&gt;&lt;item&gt;252&lt;/item&gt;&lt;item&gt;253&lt;/item&gt;&lt;item&gt;254&lt;/item&gt;&lt;item&gt;255&lt;/item&gt;&lt;item&gt;256&lt;/item&gt;&lt;item&gt;257&lt;/item&gt;&lt;item&gt;258&lt;/item&gt;&lt;item&gt;259&lt;/item&gt;&lt;item&gt;260&lt;/item&gt;&lt;item&gt;261&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9&lt;/item&gt;&lt;item&gt;280&lt;/item&gt;&lt;item&gt;281&lt;/item&gt;&lt;item&gt;282&lt;/item&gt;&lt;item&gt;284&lt;/item&gt;&lt;item&gt;287&lt;/item&gt;&lt;item&gt;288&lt;/item&gt;&lt;item&gt;289&lt;/item&gt;&lt;item&gt;291&lt;/item&gt;&lt;item&gt;296&lt;/item&gt;&lt;item&gt;297&lt;/item&gt;&lt;item&gt;323&lt;/item&gt;&lt;item&gt;329&lt;/item&gt;&lt;item&gt;332&lt;/item&gt;&lt;item&gt;333&lt;/item&gt;&lt;item&gt;334&lt;/item&gt;&lt;item&gt;335&lt;/item&gt;&lt;/record-ids&gt;&lt;/item&gt;&lt;/Libraries&gt;"/>
  </w:docVars>
  <w:rsids>
    <w:rsidRoot w:val="00C64CD1"/>
    <w:rsid w:val="000007A9"/>
    <w:rsid w:val="00000A38"/>
    <w:rsid w:val="00000D62"/>
    <w:rsid w:val="000011A1"/>
    <w:rsid w:val="00001294"/>
    <w:rsid w:val="00001470"/>
    <w:rsid w:val="00002482"/>
    <w:rsid w:val="00002625"/>
    <w:rsid w:val="000033D9"/>
    <w:rsid w:val="000064CC"/>
    <w:rsid w:val="000111A4"/>
    <w:rsid w:val="000113E0"/>
    <w:rsid w:val="00011C55"/>
    <w:rsid w:val="000129BF"/>
    <w:rsid w:val="00013724"/>
    <w:rsid w:val="0001499B"/>
    <w:rsid w:val="00014E10"/>
    <w:rsid w:val="000153B9"/>
    <w:rsid w:val="000166D1"/>
    <w:rsid w:val="00017782"/>
    <w:rsid w:val="00020535"/>
    <w:rsid w:val="00022D3B"/>
    <w:rsid w:val="0002395B"/>
    <w:rsid w:val="00026966"/>
    <w:rsid w:val="00027C10"/>
    <w:rsid w:val="0003040A"/>
    <w:rsid w:val="00031AF5"/>
    <w:rsid w:val="00031B2F"/>
    <w:rsid w:val="00032732"/>
    <w:rsid w:val="00033F04"/>
    <w:rsid w:val="000350B8"/>
    <w:rsid w:val="00035419"/>
    <w:rsid w:val="00035A56"/>
    <w:rsid w:val="0003670F"/>
    <w:rsid w:val="00036A0F"/>
    <w:rsid w:val="00037021"/>
    <w:rsid w:val="00040E7E"/>
    <w:rsid w:val="00040F9A"/>
    <w:rsid w:val="00041671"/>
    <w:rsid w:val="00041DC9"/>
    <w:rsid w:val="00042D8C"/>
    <w:rsid w:val="000434A2"/>
    <w:rsid w:val="000441A3"/>
    <w:rsid w:val="0004506D"/>
    <w:rsid w:val="000463B3"/>
    <w:rsid w:val="00046BE0"/>
    <w:rsid w:val="00047971"/>
    <w:rsid w:val="000512BC"/>
    <w:rsid w:val="00051596"/>
    <w:rsid w:val="000528F8"/>
    <w:rsid w:val="0005388B"/>
    <w:rsid w:val="00053B6E"/>
    <w:rsid w:val="00053DC3"/>
    <w:rsid w:val="00055E87"/>
    <w:rsid w:val="00056788"/>
    <w:rsid w:val="0005707C"/>
    <w:rsid w:val="000611A7"/>
    <w:rsid w:val="000611E0"/>
    <w:rsid w:val="000644D8"/>
    <w:rsid w:val="00064650"/>
    <w:rsid w:val="00064ABC"/>
    <w:rsid w:val="00064BFD"/>
    <w:rsid w:val="00065505"/>
    <w:rsid w:val="000655AE"/>
    <w:rsid w:val="00065A81"/>
    <w:rsid w:val="00067284"/>
    <w:rsid w:val="000677BB"/>
    <w:rsid w:val="00067BE2"/>
    <w:rsid w:val="00072463"/>
    <w:rsid w:val="0007304B"/>
    <w:rsid w:val="00073BF2"/>
    <w:rsid w:val="00074380"/>
    <w:rsid w:val="000757BC"/>
    <w:rsid w:val="00075DE8"/>
    <w:rsid w:val="00076235"/>
    <w:rsid w:val="0007709A"/>
    <w:rsid w:val="00077C06"/>
    <w:rsid w:val="00077CA5"/>
    <w:rsid w:val="000800AD"/>
    <w:rsid w:val="000802DC"/>
    <w:rsid w:val="000810F6"/>
    <w:rsid w:val="00081D39"/>
    <w:rsid w:val="00082C09"/>
    <w:rsid w:val="00087166"/>
    <w:rsid w:val="000871E7"/>
    <w:rsid w:val="00090B87"/>
    <w:rsid w:val="00092B0D"/>
    <w:rsid w:val="0009531D"/>
    <w:rsid w:val="000953C9"/>
    <w:rsid w:val="00096321"/>
    <w:rsid w:val="000A0D30"/>
    <w:rsid w:val="000A20A4"/>
    <w:rsid w:val="000A2D5A"/>
    <w:rsid w:val="000A4F9D"/>
    <w:rsid w:val="000A6DC2"/>
    <w:rsid w:val="000A7D2C"/>
    <w:rsid w:val="000B0750"/>
    <w:rsid w:val="000B1D3A"/>
    <w:rsid w:val="000B200A"/>
    <w:rsid w:val="000B2640"/>
    <w:rsid w:val="000B28DF"/>
    <w:rsid w:val="000B4492"/>
    <w:rsid w:val="000B4BB9"/>
    <w:rsid w:val="000B4E7B"/>
    <w:rsid w:val="000B586C"/>
    <w:rsid w:val="000C07AD"/>
    <w:rsid w:val="000C330A"/>
    <w:rsid w:val="000C3DB4"/>
    <w:rsid w:val="000C52BD"/>
    <w:rsid w:val="000C54C6"/>
    <w:rsid w:val="000C5FEE"/>
    <w:rsid w:val="000D2570"/>
    <w:rsid w:val="000D3B97"/>
    <w:rsid w:val="000D3EA6"/>
    <w:rsid w:val="000D5946"/>
    <w:rsid w:val="000D6B22"/>
    <w:rsid w:val="000D6C1D"/>
    <w:rsid w:val="000D70A2"/>
    <w:rsid w:val="000D7A5C"/>
    <w:rsid w:val="000E0010"/>
    <w:rsid w:val="000E0C48"/>
    <w:rsid w:val="000E1FBC"/>
    <w:rsid w:val="000E3E6D"/>
    <w:rsid w:val="000E4AAA"/>
    <w:rsid w:val="000E53E7"/>
    <w:rsid w:val="000E5C58"/>
    <w:rsid w:val="000E6513"/>
    <w:rsid w:val="000E697D"/>
    <w:rsid w:val="000E69C9"/>
    <w:rsid w:val="000E6A7E"/>
    <w:rsid w:val="000F09B6"/>
    <w:rsid w:val="000F2BF3"/>
    <w:rsid w:val="000F6A39"/>
    <w:rsid w:val="0010291A"/>
    <w:rsid w:val="00103502"/>
    <w:rsid w:val="00105193"/>
    <w:rsid w:val="001069C0"/>
    <w:rsid w:val="00107611"/>
    <w:rsid w:val="001079F7"/>
    <w:rsid w:val="001107D2"/>
    <w:rsid w:val="0011168A"/>
    <w:rsid w:val="00113723"/>
    <w:rsid w:val="00113742"/>
    <w:rsid w:val="00115143"/>
    <w:rsid w:val="00115CE9"/>
    <w:rsid w:val="00117E72"/>
    <w:rsid w:val="0012258B"/>
    <w:rsid w:val="001226F2"/>
    <w:rsid w:val="001261AE"/>
    <w:rsid w:val="00126670"/>
    <w:rsid w:val="00127960"/>
    <w:rsid w:val="001313CE"/>
    <w:rsid w:val="00132E30"/>
    <w:rsid w:val="001330D2"/>
    <w:rsid w:val="001337C4"/>
    <w:rsid w:val="00134DA8"/>
    <w:rsid w:val="00135FAF"/>
    <w:rsid w:val="001364B0"/>
    <w:rsid w:val="00140B6C"/>
    <w:rsid w:val="00140FFB"/>
    <w:rsid w:val="001415FC"/>
    <w:rsid w:val="00144114"/>
    <w:rsid w:val="00144659"/>
    <w:rsid w:val="001448BB"/>
    <w:rsid w:val="00144ECE"/>
    <w:rsid w:val="00147675"/>
    <w:rsid w:val="00147A3D"/>
    <w:rsid w:val="00147E4F"/>
    <w:rsid w:val="0015096C"/>
    <w:rsid w:val="00151EC8"/>
    <w:rsid w:val="001536B0"/>
    <w:rsid w:val="00153A98"/>
    <w:rsid w:val="00154C6D"/>
    <w:rsid w:val="001556D9"/>
    <w:rsid w:val="00156F17"/>
    <w:rsid w:val="00157873"/>
    <w:rsid w:val="001604D7"/>
    <w:rsid w:val="001610B2"/>
    <w:rsid w:val="00161D0A"/>
    <w:rsid w:val="0016239C"/>
    <w:rsid w:val="0016245B"/>
    <w:rsid w:val="0016262F"/>
    <w:rsid w:val="001630FF"/>
    <w:rsid w:val="00163241"/>
    <w:rsid w:val="00164083"/>
    <w:rsid w:val="001646EF"/>
    <w:rsid w:val="00164ED5"/>
    <w:rsid w:val="001650BB"/>
    <w:rsid w:val="00165467"/>
    <w:rsid w:val="00165D9A"/>
    <w:rsid w:val="001671FB"/>
    <w:rsid w:val="001672EF"/>
    <w:rsid w:val="00167F31"/>
    <w:rsid w:val="00170978"/>
    <w:rsid w:val="00173BAD"/>
    <w:rsid w:val="00181D8D"/>
    <w:rsid w:val="001827F0"/>
    <w:rsid w:val="00182D81"/>
    <w:rsid w:val="00183D55"/>
    <w:rsid w:val="00185101"/>
    <w:rsid w:val="001851E7"/>
    <w:rsid w:val="001861AC"/>
    <w:rsid w:val="00190E4A"/>
    <w:rsid w:val="00193DE8"/>
    <w:rsid w:val="00194C1A"/>
    <w:rsid w:val="0019534E"/>
    <w:rsid w:val="001A0142"/>
    <w:rsid w:val="001A06E3"/>
    <w:rsid w:val="001A2747"/>
    <w:rsid w:val="001A2F03"/>
    <w:rsid w:val="001A3A51"/>
    <w:rsid w:val="001A5A7E"/>
    <w:rsid w:val="001A5F10"/>
    <w:rsid w:val="001A7770"/>
    <w:rsid w:val="001B05D9"/>
    <w:rsid w:val="001B096F"/>
    <w:rsid w:val="001B0B72"/>
    <w:rsid w:val="001B16C6"/>
    <w:rsid w:val="001B19B1"/>
    <w:rsid w:val="001B49A3"/>
    <w:rsid w:val="001B67D9"/>
    <w:rsid w:val="001B67E1"/>
    <w:rsid w:val="001B6A53"/>
    <w:rsid w:val="001B6E19"/>
    <w:rsid w:val="001B74CE"/>
    <w:rsid w:val="001B798E"/>
    <w:rsid w:val="001C049E"/>
    <w:rsid w:val="001C0A70"/>
    <w:rsid w:val="001C2DF8"/>
    <w:rsid w:val="001C3339"/>
    <w:rsid w:val="001C3BD8"/>
    <w:rsid w:val="001C4758"/>
    <w:rsid w:val="001C58A9"/>
    <w:rsid w:val="001C71DF"/>
    <w:rsid w:val="001C743C"/>
    <w:rsid w:val="001D022B"/>
    <w:rsid w:val="001D585C"/>
    <w:rsid w:val="001E0674"/>
    <w:rsid w:val="001E0BAB"/>
    <w:rsid w:val="001E0D8D"/>
    <w:rsid w:val="001E5F80"/>
    <w:rsid w:val="001E76AC"/>
    <w:rsid w:val="001E7AA1"/>
    <w:rsid w:val="001F0428"/>
    <w:rsid w:val="001F0A9E"/>
    <w:rsid w:val="001F39A7"/>
    <w:rsid w:val="001F63C0"/>
    <w:rsid w:val="001F7341"/>
    <w:rsid w:val="001F7715"/>
    <w:rsid w:val="001F7C23"/>
    <w:rsid w:val="00202B7C"/>
    <w:rsid w:val="0020352C"/>
    <w:rsid w:val="00203FC5"/>
    <w:rsid w:val="00204576"/>
    <w:rsid w:val="00204CF2"/>
    <w:rsid w:val="00206D6A"/>
    <w:rsid w:val="00206F03"/>
    <w:rsid w:val="00207A7C"/>
    <w:rsid w:val="002140D4"/>
    <w:rsid w:val="00216C8C"/>
    <w:rsid w:val="00217DDC"/>
    <w:rsid w:val="00220774"/>
    <w:rsid w:val="0022412A"/>
    <w:rsid w:val="00224251"/>
    <w:rsid w:val="002257FE"/>
    <w:rsid w:val="002258E8"/>
    <w:rsid w:val="0022739C"/>
    <w:rsid w:val="002279E5"/>
    <w:rsid w:val="00230FC8"/>
    <w:rsid w:val="002349C3"/>
    <w:rsid w:val="00234F9E"/>
    <w:rsid w:val="0023500A"/>
    <w:rsid w:val="0023506C"/>
    <w:rsid w:val="00235D70"/>
    <w:rsid w:val="002372FE"/>
    <w:rsid w:val="00237B2B"/>
    <w:rsid w:val="00237B57"/>
    <w:rsid w:val="00240493"/>
    <w:rsid w:val="00241036"/>
    <w:rsid w:val="0024326F"/>
    <w:rsid w:val="00243CFB"/>
    <w:rsid w:val="0024442B"/>
    <w:rsid w:val="00245A8A"/>
    <w:rsid w:val="00245E6D"/>
    <w:rsid w:val="0024657B"/>
    <w:rsid w:val="0025104F"/>
    <w:rsid w:val="002518B3"/>
    <w:rsid w:val="00251C64"/>
    <w:rsid w:val="0025202F"/>
    <w:rsid w:val="00252389"/>
    <w:rsid w:val="00252E92"/>
    <w:rsid w:val="0025454B"/>
    <w:rsid w:val="00255451"/>
    <w:rsid w:val="002563E3"/>
    <w:rsid w:val="002629F8"/>
    <w:rsid w:val="002644A3"/>
    <w:rsid w:val="0026634D"/>
    <w:rsid w:val="00266B0E"/>
    <w:rsid w:val="0027115A"/>
    <w:rsid w:val="00271763"/>
    <w:rsid w:val="00274CCB"/>
    <w:rsid w:val="00280426"/>
    <w:rsid w:val="0028163A"/>
    <w:rsid w:val="00282347"/>
    <w:rsid w:val="00282E8E"/>
    <w:rsid w:val="002834EC"/>
    <w:rsid w:val="0028480B"/>
    <w:rsid w:val="002858DD"/>
    <w:rsid w:val="002858E6"/>
    <w:rsid w:val="00285F22"/>
    <w:rsid w:val="00286E21"/>
    <w:rsid w:val="0028763D"/>
    <w:rsid w:val="002878CC"/>
    <w:rsid w:val="002955EB"/>
    <w:rsid w:val="002A1B9F"/>
    <w:rsid w:val="002A38F6"/>
    <w:rsid w:val="002A664B"/>
    <w:rsid w:val="002A700F"/>
    <w:rsid w:val="002A7F7E"/>
    <w:rsid w:val="002B2E68"/>
    <w:rsid w:val="002B5E60"/>
    <w:rsid w:val="002B6C1D"/>
    <w:rsid w:val="002B75CE"/>
    <w:rsid w:val="002B78C5"/>
    <w:rsid w:val="002C0CA2"/>
    <w:rsid w:val="002C17F6"/>
    <w:rsid w:val="002C1A70"/>
    <w:rsid w:val="002C1F47"/>
    <w:rsid w:val="002C344B"/>
    <w:rsid w:val="002C39B8"/>
    <w:rsid w:val="002C42C3"/>
    <w:rsid w:val="002C5233"/>
    <w:rsid w:val="002C60FF"/>
    <w:rsid w:val="002D01C1"/>
    <w:rsid w:val="002D1AE9"/>
    <w:rsid w:val="002D24ED"/>
    <w:rsid w:val="002D4B7C"/>
    <w:rsid w:val="002D7A4A"/>
    <w:rsid w:val="002E056D"/>
    <w:rsid w:val="002E0658"/>
    <w:rsid w:val="002F0018"/>
    <w:rsid w:val="002F055F"/>
    <w:rsid w:val="002F0AAD"/>
    <w:rsid w:val="002F4880"/>
    <w:rsid w:val="002F5BDB"/>
    <w:rsid w:val="002F62AD"/>
    <w:rsid w:val="002F682D"/>
    <w:rsid w:val="002F7612"/>
    <w:rsid w:val="00300B46"/>
    <w:rsid w:val="00302051"/>
    <w:rsid w:val="0030323E"/>
    <w:rsid w:val="00303741"/>
    <w:rsid w:val="003044AE"/>
    <w:rsid w:val="00305F17"/>
    <w:rsid w:val="003072F0"/>
    <w:rsid w:val="00310381"/>
    <w:rsid w:val="00310609"/>
    <w:rsid w:val="00311230"/>
    <w:rsid w:val="00312788"/>
    <w:rsid w:val="00312D34"/>
    <w:rsid w:val="00314D23"/>
    <w:rsid w:val="00317957"/>
    <w:rsid w:val="003200E5"/>
    <w:rsid w:val="00320515"/>
    <w:rsid w:val="00320DA6"/>
    <w:rsid w:val="00321422"/>
    <w:rsid w:val="00321BF0"/>
    <w:rsid w:val="00322E2E"/>
    <w:rsid w:val="00323095"/>
    <w:rsid w:val="003262CD"/>
    <w:rsid w:val="00327882"/>
    <w:rsid w:val="0033286F"/>
    <w:rsid w:val="00333A28"/>
    <w:rsid w:val="00334091"/>
    <w:rsid w:val="003348DC"/>
    <w:rsid w:val="003354B1"/>
    <w:rsid w:val="00335F94"/>
    <w:rsid w:val="003377E7"/>
    <w:rsid w:val="00337ACE"/>
    <w:rsid w:val="00337EEF"/>
    <w:rsid w:val="00340174"/>
    <w:rsid w:val="00341FCF"/>
    <w:rsid w:val="00342192"/>
    <w:rsid w:val="00343DC4"/>
    <w:rsid w:val="003454B4"/>
    <w:rsid w:val="0034746F"/>
    <w:rsid w:val="00347477"/>
    <w:rsid w:val="003507D2"/>
    <w:rsid w:val="0035106B"/>
    <w:rsid w:val="003510B0"/>
    <w:rsid w:val="00351B0F"/>
    <w:rsid w:val="003531B0"/>
    <w:rsid w:val="0035611E"/>
    <w:rsid w:val="003567B3"/>
    <w:rsid w:val="00356F27"/>
    <w:rsid w:val="00357ACD"/>
    <w:rsid w:val="00360237"/>
    <w:rsid w:val="00360A24"/>
    <w:rsid w:val="00362872"/>
    <w:rsid w:val="003631C7"/>
    <w:rsid w:val="003645AA"/>
    <w:rsid w:val="00364BB2"/>
    <w:rsid w:val="0036724F"/>
    <w:rsid w:val="00367330"/>
    <w:rsid w:val="00367554"/>
    <w:rsid w:val="00367571"/>
    <w:rsid w:val="003704FA"/>
    <w:rsid w:val="00370B66"/>
    <w:rsid w:val="003721B3"/>
    <w:rsid w:val="0037223E"/>
    <w:rsid w:val="00372488"/>
    <w:rsid w:val="003743B1"/>
    <w:rsid w:val="00374659"/>
    <w:rsid w:val="00375053"/>
    <w:rsid w:val="003757AE"/>
    <w:rsid w:val="003759F6"/>
    <w:rsid w:val="00376218"/>
    <w:rsid w:val="003766CB"/>
    <w:rsid w:val="00376A6F"/>
    <w:rsid w:val="00376DA9"/>
    <w:rsid w:val="003771E7"/>
    <w:rsid w:val="00377BCC"/>
    <w:rsid w:val="00380CCC"/>
    <w:rsid w:val="0038145B"/>
    <w:rsid w:val="00382895"/>
    <w:rsid w:val="00382B3C"/>
    <w:rsid w:val="00382C83"/>
    <w:rsid w:val="00383F48"/>
    <w:rsid w:val="003843D3"/>
    <w:rsid w:val="0038583A"/>
    <w:rsid w:val="00385BD4"/>
    <w:rsid w:val="00386198"/>
    <w:rsid w:val="00386239"/>
    <w:rsid w:val="00386844"/>
    <w:rsid w:val="00386A14"/>
    <w:rsid w:val="00386E34"/>
    <w:rsid w:val="00386ED1"/>
    <w:rsid w:val="00387280"/>
    <w:rsid w:val="003876F1"/>
    <w:rsid w:val="003916A8"/>
    <w:rsid w:val="0039227F"/>
    <w:rsid w:val="00396D7A"/>
    <w:rsid w:val="003A0A95"/>
    <w:rsid w:val="003A0B39"/>
    <w:rsid w:val="003A12B0"/>
    <w:rsid w:val="003A1F5D"/>
    <w:rsid w:val="003A39DB"/>
    <w:rsid w:val="003A4AAD"/>
    <w:rsid w:val="003A4EDD"/>
    <w:rsid w:val="003A7F75"/>
    <w:rsid w:val="003B03D5"/>
    <w:rsid w:val="003B0F1E"/>
    <w:rsid w:val="003B197B"/>
    <w:rsid w:val="003B265E"/>
    <w:rsid w:val="003B3539"/>
    <w:rsid w:val="003B36AD"/>
    <w:rsid w:val="003B5A10"/>
    <w:rsid w:val="003B6B63"/>
    <w:rsid w:val="003C0436"/>
    <w:rsid w:val="003C095A"/>
    <w:rsid w:val="003C1B5C"/>
    <w:rsid w:val="003C258C"/>
    <w:rsid w:val="003C2ABB"/>
    <w:rsid w:val="003C304F"/>
    <w:rsid w:val="003C3358"/>
    <w:rsid w:val="003C33FD"/>
    <w:rsid w:val="003C34A7"/>
    <w:rsid w:val="003C43CC"/>
    <w:rsid w:val="003C4701"/>
    <w:rsid w:val="003C5033"/>
    <w:rsid w:val="003C53F7"/>
    <w:rsid w:val="003C5756"/>
    <w:rsid w:val="003C7D97"/>
    <w:rsid w:val="003D0E4B"/>
    <w:rsid w:val="003D0F38"/>
    <w:rsid w:val="003D4316"/>
    <w:rsid w:val="003D4A26"/>
    <w:rsid w:val="003D5236"/>
    <w:rsid w:val="003D52B2"/>
    <w:rsid w:val="003E22BF"/>
    <w:rsid w:val="003E4059"/>
    <w:rsid w:val="003E555B"/>
    <w:rsid w:val="003E70E9"/>
    <w:rsid w:val="003F0B9B"/>
    <w:rsid w:val="003F1FBB"/>
    <w:rsid w:val="003F2874"/>
    <w:rsid w:val="003F2B99"/>
    <w:rsid w:val="003F390F"/>
    <w:rsid w:val="003F54DB"/>
    <w:rsid w:val="003F55DA"/>
    <w:rsid w:val="003F5956"/>
    <w:rsid w:val="003F7AE5"/>
    <w:rsid w:val="003F7D04"/>
    <w:rsid w:val="00400121"/>
    <w:rsid w:val="0040040E"/>
    <w:rsid w:val="00401FF2"/>
    <w:rsid w:val="00402146"/>
    <w:rsid w:val="004032CF"/>
    <w:rsid w:val="00403B57"/>
    <w:rsid w:val="00404778"/>
    <w:rsid w:val="00405200"/>
    <w:rsid w:val="004056A7"/>
    <w:rsid w:val="004056B8"/>
    <w:rsid w:val="00405E6A"/>
    <w:rsid w:val="00407A6C"/>
    <w:rsid w:val="004105D8"/>
    <w:rsid w:val="00410AF4"/>
    <w:rsid w:val="00410C13"/>
    <w:rsid w:val="00411134"/>
    <w:rsid w:val="00411628"/>
    <w:rsid w:val="00412E7A"/>
    <w:rsid w:val="00413569"/>
    <w:rsid w:val="00413DAA"/>
    <w:rsid w:val="00413E6C"/>
    <w:rsid w:val="00415388"/>
    <w:rsid w:val="00415A99"/>
    <w:rsid w:val="00416641"/>
    <w:rsid w:val="004169AE"/>
    <w:rsid w:val="00417EA1"/>
    <w:rsid w:val="00421007"/>
    <w:rsid w:val="00421940"/>
    <w:rsid w:val="004230BB"/>
    <w:rsid w:val="00423923"/>
    <w:rsid w:val="0042427E"/>
    <w:rsid w:val="00424B4D"/>
    <w:rsid w:val="0042513E"/>
    <w:rsid w:val="0042541D"/>
    <w:rsid w:val="00426E93"/>
    <w:rsid w:val="00430269"/>
    <w:rsid w:val="00433885"/>
    <w:rsid w:val="00433BFC"/>
    <w:rsid w:val="00435DAA"/>
    <w:rsid w:val="00436843"/>
    <w:rsid w:val="00436BD1"/>
    <w:rsid w:val="00436F0E"/>
    <w:rsid w:val="0043746B"/>
    <w:rsid w:val="004410AE"/>
    <w:rsid w:val="0044218C"/>
    <w:rsid w:val="00443372"/>
    <w:rsid w:val="00443F58"/>
    <w:rsid w:val="00444094"/>
    <w:rsid w:val="00444AD5"/>
    <w:rsid w:val="004467E1"/>
    <w:rsid w:val="00447A57"/>
    <w:rsid w:val="00452597"/>
    <w:rsid w:val="004526BA"/>
    <w:rsid w:val="00452DCE"/>
    <w:rsid w:val="004539F7"/>
    <w:rsid w:val="00453E52"/>
    <w:rsid w:val="004547F9"/>
    <w:rsid w:val="00454DDA"/>
    <w:rsid w:val="00455F6B"/>
    <w:rsid w:val="00455FFA"/>
    <w:rsid w:val="004562D6"/>
    <w:rsid w:val="00456B89"/>
    <w:rsid w:val="00457429"/>
    <w:rsid w:val="004603C0"/>
    <w:rsid w:val="00460661"/>
    <w:rsid w:val="00460AF0"/>
    <w:rsid w:val="004612B6"/>
    <w:rsid w:val="004615A0"/>
    <w:rsid w:val="00463763"/>
    <w:rsid w:val="00466E95"/>
    <w:rsid w:val="00471C26"/>
    <w:rsid w:val="0047519F"/>
    <w:rsid w:val="004804F6"/>
    <w:rsid w:val="00480BD0"/>
    <w:rsid w:val="00482474"/>
    <w:rsid w:val="004854E8"/>
    <w:rsid w:val="004868C1"/>
    <w:rsid w:val="004871EA"/>
    <w:rsid w:val="00492AC3"/>
    <w:rsid w:val="00492D43"/>
    <w:rsid w:val="00493880"/>
    <w:rsid w:val="00493AD4"/>
    <w:rsid w:val="00493E8E"/>
    <w:rsid w:val="00495DB0"/>
    <w:rsid w:val="00497143"/>
    <w:rsid w:val="004A0620"/>
    <w:rsid w:val="004A0824"/>
    <w:rsid w:val="004A1680"/>
    <w:rsid w:val="004A1A75"/>
    <w:rsid w:val="004A21D9"/>
    <w:rsid w:val="004A2B28"/>
    <w:rsid w:val="004A5D44"/>
    <w:rsid w:val="004A68D8"/>
    <w:rsid w:val="004A7104"/>
    <w:rsid w:val="004A7A51"/>
    <w:rsid w:val="004B0CCD"/>
    <w:rsid w:val="004B231F"/>
    <w:rsid w:val="004B2A27"/>
    <w:rsid w:val="004B3926"/>
    <w:rsid w:val="004B7D10"/>
    <w:rsid w:val="004C047A"/>
    <w:rsid w:val="004C0AC8"/>
    <w:rsid w:val="004C23CC"/>
    <w:rsid w:val="004C51D7"/>
    <w:rsid w:val="004C5446"/>
    <w:rsid w:val="004C5916"/>
    <w:rsid w:val="004C5A03"/>
    <w:rsid w:val="004C7028"/>
    <w:rsid w:val="004D11E5"/>
    <w:rsid w:val="004D15D9"/>
    <w:rsid w:val="004D1C1E"/>
    <w:rsid w:val="004D1DC5"/>
    <w:rsid w:val="004D1EEE"/>
    <w:rsid w:val="004D56A9"/>
    <w:rsid w:val="004D61DB"/>
    <w:rsid w:val="004D6B08"/>
    <w:rsid w:val="004D7585"/>
    <w:rsid w:val="004D7745"/>
    <w:rsid w:val="004D7D79"/>
    <w:rsid w:val="004D7E13"/>
    <w:rsid w:val="004E1FD9"/>
    <w:rsid w:val="004E2F72"/>
    <w:rsid w:val="004E3898"/>
    <w:rsid w:val="004E3A79"/>
    <w:rsid w:val="004E4294"/>
    <w:rsid w:val="004E5A10"/>
    <w:rsid w:val="004E6067"/>
    <w:rsid w:val="004E67C3"/>
    <w:rsid w:val="004E6841"/>
    <w:rsid w:val="004E76A1"/>
    <w:rsid w:val="004E7E0E"/>
    <w:rsid w:val="004F1867"/>
    <w:rsid w:val="004F33FF"/>
    <w:rsid w:val="004F3781"/>
    <w:rsid w:val="004F38B3"/>
    <w:rsid w:val="004F509D"/>
    <w:rsid w:val="004F5C3D"/>
    <w:rsid w:val="004F7F09"/>
    <w:rsid w:val="005004B4"/>
    <w:rsid w:val="00500EB3"/>
    <w:rsid w:val="005039B9"/>
    <w:rsid w:val="005049ED"/>
    <w:rsid w:val="00504F0C"/>
    <w:rsid w:val="005050E4"/>
    <w:rsid w:val="00506AAD"/>
    <w:rsid w:val="005106E0"/>
    <w:rsid w:val="00513191"/>
    <w:rsid w:val="0051342B"/>
    <w:rsid w:val="005134FE"/>
    <w:rsid w:val="00513D72"/>
    <w:rsid w:val="00513FBF"/>
    <w:rsid w:val="0051433B"/>
    <w:rsid w:val="00514E29"/>
    <w:rsid w:val="00514ED0"/>
    <w:rsid w:val="005159B4"/>
    <w:rsid w:val="00515A77"/>
    <w:rsid w:val="00516D1C"/>
    <w:rsid w:val="00517B6A"/>
    <w:rsid w:val="00521056"/>
    <w:rsid w:val="005216E2"/>
    <w:rsid w:val="00524395"/>
    <w:rsid w:val="0052589F"/>
    <w:rsid w:val="0052667C"/>
    <w:rsid w:val="0052691D"/>
    <w:rsid w:val="00530154"/>
    <w:rsid w:val="00530AFE"/>
    <w:rsid w:val="00530DE5"/>
    <w:rsid w:val="00531AE5"/>
    <w:rsid w:val="005332F0"/>
    <w:rsid w:val="00534D44"/>
    <w:rsid w:val="0053538E"/>
    <w:rsid w:val="00536DD3"/>
    <w:rsid w:val="005370A4"/>
    <w:rsid w:val="0053712E"/>
    <w:rsid w:val="0053789F"/>
    <w:rsid w:val="00537F51"/>
    <w:rsid w:val="00540D5D"/>
    <w:rsid w:val="00541B64"/>
    <w:rsid w:val="0054287F"/>
    <w:rsid w:val="00542E58"/>
    <w:rsid w:val="00543EDD"/>
    <w:rsid w:val="005442A0"/>
    <w:rsid w:val="00544761"/>
    <w:rsid w:val="00545E61"/>
    <w:rsid w:val="00547459"/>
    <w:rsid w:val="0055241E"/>
    <w:rsid w:val="00553E9A"/>
    <w:rsid w:val="005551DB"/>
    <w:rsid w:val="0056378D"/>
    <w:rsid w:val="0056513A"/>
    <w:rsid w:val="00566AE8"/>
    <w:rsid w:val="00566BB2"/>
    <w:rsid w:val="00567131"/>
    <w:rsid w:val="0057004C"/>
    <w:rsid w:val="005709C0"/>
    <w:rsid w:val="00571161"/>
    <w:rsid w:val="005720BA"/>
    <w:rsid w:val="00574F73"/>
    <w:rsid w:val="00576B41"/>
    <w:rsid w:val="0058593D"/>
    <w:rsid w:val="00587A13"/>
    <w:rsid w:val="005911B2"/>
    <w:rsid w:val="00591420"/>
    <w:rsid w:val="005920F6"/>
    <w:rsid w:val="005925F4"/>
    <w:rsid w:val="00594606"/>
    <w:rsid w:val="00595309"/>
    <w:rsid w:val="00595CE0"/>
    <w:rsid w:val="00597D41"/>
    <w:rsid w:val="00597EC2"/>
    <w:rsid w:val="005A05E1"/>
    <w:rsid w:val="005A22B6"/>
    <w:rsid w:val="005A23E4"/>
    <w:rsid w:val="005A288F"/>
    <w:rsid w:val="005A2B2E"/>
    <w:rsid w:val="005A4BAE"/>
    <w:rsid w:val="005A5E06"/>
    <w:rsid w:val="005A6BF6"/>
    <w:rsid w:val="005A78F5"/>
    <w:rsid w:val="005B05C3"/>
    <w:rsid w:val="005B0E6E"/>
    <w:rsid w:val="005B1E61"/>
    <w:rsid w:val="005B2899"/>
    <w:rsid w:val="005B30E0"/>
    <w:rsid w:val="005B30F9"/>
    <w:rsid w:val="005B348B"/>
    <w:rsid w:val="005B370F"/>
    <w:rsid w:val="005B5EF6"/>
    <w:rsid w:val="005B6BEE"/>
    <w:rsid w:val="005B7227"/>
    <w:rsid w:val="005C0DB4"/>
    <w:rsid w:val="005C125A"/>
    <w:rsid w:val="005C2FD4"/>
    <w:rsid w:val="005C3032"/>
    <w:rsid w:val="005C31B4"/>
    <w:rsid w:val="005C4DA8"/>
    <w:rsid w:val="005C5C53"/>
    <w:rsid w:val="005C5D17"/>
    <w:rsid w:val="005C72B0"/>
    <w:rsid w:val="005D0807"/>
    <w:rsid w:val="005D2189"/>
    <w:rsid w:val="005D36B6"/>
    <w:rsid w:val="005D38D4"/>
    <w:rsid w:val="005D7660"/>
    <w:rsid w:val="005D7E63"/>
    <w:rsid w:val="005E0A74"/>
    <w:rsid w:val="005E0B42"/>
    <w:rsid w:val="005E2B0F"/>
    <w:rsid w:val="005E416E"/>
    <w:rsid w:val="005E6AD0"/>
    <w:rsid w:val="005E717E"/>
    <w:rsid w:val="005E7847"/>
    <w:rsid w:val="005E7942"/>
    <w:rsid w:val="005F092F"/>
    <w:rsid w:val="005F10FC"/>
    <w:rsid w:val="005F25B3"/>
    <w:rsid w:val="005F2FA8"/>
    <w:rsid w:val="005F3ABF"/>
    <w:rsid w:val="005F3D3E"/>
    <w:rsid w:val="005F5D73"/>
    <w:rsid w:val="00604E88"/>
    <w:rsid w:val="00607603"/>
    <w:rsid w:val="00607704"/>
    <w:rsid w:val="00607735"/>
    <w:rsid w:val="006118A9"/>
    <w:rsid w:val="00612D60"/>
    <w:rsid w:val="0061344A"/>
    <w:rsid w:val="006140FE"/>
    <w:rsid w:val="0061569E"/>
    <w:rsid w:val="006165EC"/>
    <w:rsid w:val="00620481"/>
    <w:rsid w:val="00621F96"/>
    <w:rsid w:val="00623ACF"/>
    <w:rsid w:val="00623C61"/>
    <w:rsid w:val="00625ADB"/>
    <w:rsid w:val="00630289"/>
    <w:rsid w:val="0063048A"/>
    <w:rsid w:val="00631E75"/>
    <w:rsid w:val="006331EB"/>
    <w:rsid w:val="00634DDD"/>
    <w:rsid w:val="0063635E"/>
    <w:rsid w:val="00636798"/>
    <w:rsid w:val="00637201"/>
    <w:rsid w:val="006403A5"/>
    <w:rsid w:val="00640D18"/>
    <w:rsid w:val="00641F69"/>
    <w:rsid w:val="00642E24"/>
    <w:rsid w:val="0064334E"/>
    <w:rsid w:val="006446F7"/>
    <w:rsid w:val="00646776"/>
    <w:rsid w:val="00647548"/>
    <w:rsid w:val="0065183A"/>
    <w:rsid w:val="006521E1"/>
    <w:rsid w:val="00653746"/>
    <w:rsid w:val="00655C3F"/>
    <w:rsid w:val="00655D70"/>
    <w:rsid w:val="0065790A"/>
    <w:rsid w:val="00661178"/>
    <w:rsid w:val="006620B6"/>
    <w:rsid w:val="006628E6"/>
    <w:rsid w:val="00662930"/>
    <w:rsid w:val="00662C6C"/>
    <w:rsid w:val="00662F27"/>
    <w:rsid w:val="006631B1"/>
    <w:rsid w:val="006637B2"/>
    <w:rsid w:val="006638BD"/>
    <w:rsid w:val="00664D7B"/>
    <w:rsid w:val="006662E7"/>
    <w:rsid w:val="00667110"/>
    <w:rsid w:val="006706EF"/>
    <w:rsid w:val="0067092A"/>
    <w:rsid w:val="0067131C"/>
    <w:rsid w:val="00672148"/>
    <w:rsid w:val="00672CB0"/>
    <w:rsid w:val="0067356D"/>
    <w:rsid w:val="006745A7"/>
    <w:rsid w:val="0067580B"/>
    <w:rsid w:val="0067590F"/>
    <w:rsid w:val="006763B7"/>
    <w:rsid w:val="0067688E"/>
    <w:rsid w:val="00677D9D"/>
    <w:rsid w:val="00677DAB"/>
    <w:rsid w:val="00680309"/>
    <w:rsid w:val="00683024"/>
    <w:rsid w:val="006852BE"/>
    <w:rsid w:val="00685601"/>
    <w:rsid w:val="00687903"/>
    <w:rsid w:val="00687CA5"/>
    <w:rsid w:val="0069324B"/>
    <w:rsid w:val="006958DC"/>
    <w:rsid w:val="00695E8F"/>
    <w:rsid w:val="00695EF9"/>
    <w:rsid w:val="00696B1D"/>
    <w:rsid w:val="00697419"/>
    <w:rsid w:val="0069770A"/>
    <w:rsid w:val="006A06AE"/>
    <w:rsid w:val="006A0746"/>
    <w:rsid w:val="006A1496"/>
    <w:rsid w:val="006A1823"/>
    <w:rsid w:val="006A1D02"/>
    <w:rsid w:val="006A31D0"/>
    <w:rsid w:val="006A40EB"/>
    <w:rsid w:val="006A6520"/>
    <w:rsid w:val="006A6F24"/>
    <w:rsid w:val="006A7094"/>
    <w:rsid w:val="006B1575"/>
    <w:rsid w:val="006B4286"/>
    <w:rsid w:val="006B5D4A"/>
    <w:rsid w:val="006B644B"/>
    <w:rsid w:val="006B7057"/>
    <w:rsid w:val="006C0284"/>
    <w:rsid w:val="006C0F2C"/>
    <w:rsid w:val="006C21D2"/>
    <w:rsid w:val="006C2B27"/>
    <w:rsid w:val="006C33F4"/>
    <w:rsid w:val="006C3B30"/>
    <w:rsid w:val="006C460E"/>
    <w:rsid w:val="006C4B14"/>
    <w:rsid w:val="006C5D2D"/>
    <w:rsid w:val="006C70DC"/>
    <w:rsid w:val="006C7524"/>
    <w:rsid w:val="006C762C"/>
    <w:rsid w:val="006D2B8C"/>
    <w:rsid w:val="006E0309"/>
    <w:rsid w:val="006E06D4"/>
    <w:rsid w:val="006E079C"/>
    <w:rsid w:val="006E1C92"/>
    <w:rsid w:val="006E2DFF"/>
    <w:rsid w:val="006E6350"/>
    <w:rsid w:val="006E7E71"/>
    <w:rsid w:val="006F19DA"/>
    <w:rsid w:val="006F2943"/>
    <w:rsid w:val="006F5836"/>
    <w:rsid w:val="006F5FF8"/>
    <w:rsid w:val="0070034B"/>
    <w:rsid w:val="007008E0"/>
    <w:rsid w:val="00700EC2"/>
    <w:rsid w:val="0070130E"/>
    <w:rsid w:val="00702C96"/>
    <w:rsid w:val="0070302E"/>
    <w:rsid w:val="0070340A"/>
    <w:rsid w:val="00704388"/>
    <w:rsid w:val="007053C2"/>
    <w:rsid w:val="00707015"/>
    <w:rsid w:val="00707754"/>
    <w:rsid w:val="00707A94"/>
    <w:rsid w:val="0071098D"/>
    <w:rsid w:val="007123B0"/>
    <w:rsid w:val="007126BF"/>
    <w:rsid w:val="007129A0"/>
    <w:rsid w:val="007129A1"/>
    <w:rsid w:val="00712AF4"/>
    <w:rsid w:val="00713F7A"/>
    <w:rsid w:val="0071450A"/>
    <w:rsid w:val="00714621"/>
    <w:rsid w:val="007148EE"/>
    <w:rsid w:val="00714C55"/>
    <w:rsid w:val="00714E58"/>
    <w:rsid w:val="007156D3"/>
    <w:rsid w:val="00720565"/>
    <w:rsid w:val="00720677"/>
    <w:rsid w:val="00721336"/>
    <w:rsid w:val="00722C7C"/>
    <w:rsid w:val="00722CBD"/>
    <w:rsid w:val="00724EDF"/>
    <w:rsid w:val="0072507A"/>
    <w:rsid w:val="00725424"/>
    <w:rsid w:val="00725C8F"/>
    <w:rsid w:val="00727442"/>
    <w:rsid w:val="00730AEA"/>
    <w:rsid w:val="00732F66"/>
    <w:rsid w:val="00733D6D"/>
    <w:rsid w:val="007355FE"/>
    <w:rsid w:val="00735B1C"/>
    <w:rsid w:val="0073753B"/>
    <w:rsid w:val="00740824"/>
    <w:rsid w:val="00741E0A"/>
    <w:rsid w:val="00744157"/>
    <w:rsid w:val="007441C5"/>
    <w:rsid w:val="00744653"/>
    <w:rsid w:val="0074494D"/>
    <w:rsid w:val="007461B5"/>
    <w:rsid w:val="00746B51"/>
    <w:rsid w:val="00750D82"/>
    <w:rsid w:val="0075107A"/>
    <w:rsid w:val="00751207"/>
    <w:rsid w:val="0075285C"/>
    <w:rsid w:val="00752AC5"/>
    <w:rsid w:val="00754232"/>
    <w:rsid w:val="007551B6"/>
    <w:rsid w:val="0075637B"/>
    <w:rsid w:val="00760150"/>
    <w:rsid w:val="00760D9B"/>
    <w:rsid w:val="00761A5F"/>
    <w:rsid w:val="007628AF"/>
    <w:rsid w:val="00763DA2"/>
    <w:rsid w:val="00764F48"/>
    <w:rsid w:val="00765E29"/>
    <w:rsid w:val="00767832"/>
    <w:rsid w:val="00770FCA"/>
    <w:rsid w:val="007717D3"/>
    <w:rsid w:val="00772905"/>
    <w:rsid w:val="007731D7"/>
    <w:rsid w:val="00774AC4"/>
    <w:rsid w:val="007766E9"/>
    <w:rsid w:val="0078148F"/>
    <w:rsid w:val="007816C6"/>
    <w:rsid w:val="0078356A"/>
    <w:rsid w:val="00783C25"/>
    <w:rsid w:val="007846E8"/>
    <w:rsid w:val="00785B4E"/>
    <w:rsid w:val="00786AD2"/>
    <w:rsid w:val="00787883"/>
    <w:rsid w:val="00792690"/>
    <w:rsid w:val="00792B2A"/>
    <w:rsid w:val="00793CBB"/>
    <w:rsid w:val="00793E75"/>
    <w:rsid w:val="00793FD6"/>
    <w:rsid w:val="00794ECB"/>
    <w:rsid w:val="00795127"/>
    <w:rsid w:val="007A0865"/>
    <w:rsid w:val="007A1E46"/>
    <w:rsid w:val="007A2411"/>
    <w:rsid w:val="007A253D"/>
    <w:rsid w:val="007A4CF8"/>
    <w:rsid w:val="007A5999"/>
    <w:rsid w:val="007A5CB6"/>
    <w:rsid w:val="007A6CCC"/>
    <w:rsid w:val="007A77AE"/>
    <w:rsid w:val="007A7B8E"/>
    <w:rsid w:val="007B0822"/>
    <w:rsid w:val="007B1D6F"/>
    <w:rsid w:val="007B1F62"/>
    <w:rsid w:val="007B33CF"/>
    <w:rsid w:val="007C0342"/>
    <w:rsid w:val="007C0DE7"/>
    <w:rsid w:val="007C1097"/>
    <w:rsid w:val="007C1835"/>
    <w:rsid w:val="007C2816"/>
    <w:rsid w:val="007C38EB"/>
    <w:rsid w:val="007C3F0D"/>
    <w:rsid w:val="007C4116"/>
    <w:rsid w:val="007C456F"/>
    <w:rsid w:val="007C4E87"/>
    <w:rsid w:val="007C52D5"/>
    <w:rsid w:val="007C5A4A"/>
    <w:rsid w:val="007C6B9A"/>
    <w:rsid w:val="007C6DD0"/>
    <w:rsid w:val="007C7751"/>
    <w:rsid w:val="007D0161"/>
    <w:rsid w:val="007D2C31"/>
    <w:rsid w:val="007D49EA"/>
    <w:rsid w:val="007D7265"/>
    <w:rsid w:val="007E0D5A"/>
    <w:rsid w:val="007E1DA9"/>
    <w:rsid w:val="007E25C9"/>
    <w:rsid w:val="007E28FE"/>
    <w:rsid w:val="007E4460"/>
    <w:rsid w:val="007F26CB"/>
    <w:rsid w:val="007F3FDC"/>
    <w:rsid w:val="007F5D20"/>
    <w:rsid w:val="007F7274"/>
    <w:rsid w:val="008006DF"/>
    <w:rsid w:val="0080412D"/>
    <w:rsid w:val="0080452C"/>
    <w:rsid w:val="00806503"/>
    <w:rsid w:val="008104D7"/>
    <w:rsid w:val="00812541"/>
    <w:rsid w:val="00812577"/>
    <w:rsid w:val="00812C46"/>
    <w:rsid w:val="008155A9"/>
    <w:rsid w:val="00815FD6"/>
    <w:rsid w:val="008160C4"/>
    <w:rsid w:val="00817416"/>
    <w:rsid w:val="00817E2D"/>
    <w:rsid w:val="008200CB"/>
    <w:rsid w:val="00822F11"/>
    <w:rsid w:val="0082478C"/>
    <w:rsid w:val="008255E6"/>
    <w:rsid w:val="008261A8"/>
    <w:rsid w:val="00827327"/>
    <w:rsid w:val="008306D7"/>
    <w:rsid w:val="00830DDA"/>
    <w:rsid w:val="0083289E"/>
    <w:rsid w:val="0083336C"/>
    <w:rsid w:val="00833493"/>
    <w:rsid w:val="00834BCF"/>
    <w:rsid w:val="0083506F"/>
    <w:rsid w:val="00835D36"/>
    <w:rsid w:val="00840052"/>
    <w:rsid w:val="00840A0B"/>
    <w:rsid w:val="008433E8"/>
    <w:rsid w:val="008450FE"/>
    <w:rsid w:val="00847007"/>
    <w:rsid w:val="00852D66"/>
    <w:rsid w:val="008532EC"/>
    <w:rsid w:val="008568DF"/>
    <w:rsid w:val="00856AF5"/>
    <w:rsid w:val="00861092"/>
    <w:rsid w:val="0086390B"/>
    <w:rsid w:val="008648F6"/>
    <w:rsid w:val="00864E09"/>
    <w:rsid w:val="00870CB4"/>
    <w:rsid w:val="0087181A"/>
    <w:rsid w:val="00871DBE"/>
    <w:rsid w:val="00872B6D"/>
    <w:rsid w:val="00874E47"/>
    <w:rsid w:val="00876588"/>
    <w:rsid w:val="00880A83"/>
    <w:rsid w:val="00881A69"/>
    <w:rsid w:val="00882698"/>
    <w:rsid w:val="008832AC"/>
    <w:rsid w:val="00885B37"/>
    <w:rsid w:val="00886965"/>
    <w:rsid w:val="00886C48"/>
    <w:rsid w:val="00887DB6"/>
    <w:rsid w:val="00890450"/>
    <w:rsid w:val="008925E5"/>
    <w:rsid w:val="00892AD0"/>
    <w:rsid w:val="00895664"/>
    <w:rsid w:val="00897834"/>
    <w:rsid w:val="008A07F5"/>
    <w:rsid w:val="008A0A54"/>
    <w:rsid w:val="008A0F45"/>
    <w:rsid w:val="008A172F"/>
    <w:rsid w:val="008A501C"/>
    <w:rsid w:val="008A6B3F"/>
    <w:rsid w:val="008B0D82"/>
    <w:rsid w:val="008B13EB"/>
    <w:rsid w:val="008B1561"/>
    <w:rsid w:val="008B3835"/>
    <w:rsid w:val="008B3A71"/>
    <w:rsid w:val="008B42B3"/>
    <w:rsid w:val="008B4C23"/>
    <w:rsid w:val="008B53C3"/>
    <w:rsid w:val="008B59A6"/>
    <w:rsid w:val="008B6C01"/>
    <w:rsid w:val="008C08F6"/>
    <w:rsid w:val="008C11B3"/>
    <w:rsid w:val="008C2379"/>
    <w:rsid w:val="008C2A69"/>
    <w:rsid w:val="008C2FC6"/>
    <w:rsid w:val="008C52E2"/>
    <w:rsid w:val="008C5C60"/>
    <w:rsid w:val="008C6683"/>
    <w:rsid w:val="008D03A5"/>
    <w:rsid w:val="008D0C08"/>
    <w:rsid w:val="008D25BE"/>
    <w:rsid w:val="008D4E47"/>
    <w:rsid w:val="008D7433"/>
    <w:rsid w:val="008E0308"/>
    <w:rsid w:val="008E0A1B"/>
    <w:rsid w:val="008E1C91"/>
    <w:rsid w:val="008E25EF"/>
    <w:rsid w:val="008E285A"/>
    <w:rsid w:val="008E60F0"/>
    <w:rsid w:val="008E6344"/>
    <w:rsid w:val="008E6E5E"/>
    <w:rsid w:val="008F0A5B"/>
    <w:rsid w:val="008F0B67"/>
    <w:rsid w:val="008F0D2F"/>
    <w:rsid w:val="008F2824"/>
    <w:rsid w:val="008F43B2"/>
    <w:rsid w:val="008F70C2"/>
    <w:rsid w:val="008F71A7"/>
    <w:rsid w:val="008F7A6E"/>
    <w:rsid w:val="00901E7F"/>
    <w:rsid w:val="009023AE"/>
    <w:rsid w:val="00904389"/>
    <w:rsid w:val="009047FE"/>
    <w:rsid w:val="00905749"/>
    <w:rsid w:val="00906607"/>
    <w:rsid w:val="00906C6A"/>
    <w:rsid w:val="0091117C"/>
    <w:rsid w:val="0091167A"/>
    <w:rsid w:val="00912F6B"/>
    <w:rsid w:val="00916748"/>
    <w:rsid w:val="00916DE2"/>
    <w:rsid w:val="009170CE"/>
    <w:rsid w:val="00917EA2"/>
    <w:rsid w:val="00920F5D"/>
    <w:rsid w:val="00922466"/>
    <w:rsid w:val="00922927"/>
    <w:rsid w:val="00922A5B"/>
    <w:rsid w:val="00925B9A"/>
    <w:rsid w:val="00926EC9"/>
    <w:rsid w:val="00930D0D"/>
    <w:rsid w:val="00932109"/>
    <w:rsid w:val="00933145"/>
    <w:rsid w:val="0093332B"/>
    <w:rsid w:val="00934718"/>
    <w:rsid w:val="00934883"/>
    <w:rsid w:val="00935EB3"/>
    <w:rsid w:val="00936206"/>
    <w:rsid w:val="00936D0F"/>
    <w:rsid w:val="00937492"/>
    <w:rsid w:val="00937984"/>
    <w:rsid w:val="00941026"/>
    <w:rsid w:val="0094113E"/>
    <w:rsid w:val="00941CE0"/>
    <w:rsid w:val="00941FB2"/>
    <w:rsid w:val="00942798"/>
    <w:rsid w:val="00946679"/>
    <w:rsid w:val="00946CB7"/>
    <w:rsid w:val="00947352"/>
    <w:rsid w:val="009477AF"/>
    <w:rsid w:val="0095062F"/>
    <w:rsid w:val="00950E7D"/>
    <w:rsid w:val="00952CB6"/>
    <w:rsid w:val="0095343E"/>
    <w:rsid w:val="009550A6"/>
    <w:rsid w:val="009554F2"/>
    <w:rsid w:val="00955670"/>
    <w:rsid w:val="00955C26"/>
    <w:rsid w:val="00957B93"/>
    <w:rsid w:val="0096369B"/>
    <w:rsid w:val="00965A99"/>
    <w:rsid w:val="009670EB"/>
    <w:rsid w:val="00967331"/>
    <w:rsid w:val="00967F6C"/>
    <w:rsid w:val="00971133"/>
    <w:rsid w:val="00971E6B"/>
    <w:rsid w:val="00972F81"/>
    <w:rsid w:val="00973061"/>
    <w:rsid w:val="009751B1"/>
    <w:rsid w:val="00976B37"/>
    <w:rsid w:val="009777FF"/>
    <w:rsid w:val="00981313"/>
    <w:rsid w:val="00981C34"/>
    <w:rsid w:val="009822D2"/>
    <w:rsid w:val="00982434"/>
    <w:rsid w:val="00985960"/>
    <w:rsid w:val="009866F1"/>
    <w:rsid w:val="00986E64"/>
    <w:rsid w:val="00987650"/>
    <w:rsid w:val="009932DD"/>
    <w:rsid w:val="009934DE"/>
    <w:rsid w:val="00993DE1"/>
    <w:rsid w:val="00994806"/>
    <w:rsid w:val="00995797"/>
    <w:rsid w:val="0099585D"/>
    <w:rsid w:val="00997AE1"/>
    <w:rsid w:val="009A055E"/>
    <w:rsid w:val="009A2E35"/>
    <w:rsid w:val="009A42FE"/>
    <w:rsid w:val="009A4BB6"/>
    <w:rsid w:val="009A4C12"/>
    <w:rsid w:val="009A5D06"/>
    <w:rsid w:val="009A6B4C"/>
    <w:rsid w:val="009A6EFD"/>
    <w:rsid w:val="009A7571"/>
    <w:rsid w:val="009B1AF7"/>
    <w:rsid w:val="009B2F92"/>
    <w:rsid w:val="009B30F9"/>
    <w:rsid w:val="009B3790"/>
    <w:rsid w:val="009B3CB1"/>
    <w:rsid w:val="009B57F7"/>
    <w:rsid w:val="009B607F"/>
    <w:rsid w:val="009B68D1"/>
    <w:rsid w:val="009B6F1E"/>
    <w:rsid w:val="009C1155"/>
    <w:rsid w:val="009C2EEC"/>
    <w:rsid w:val="009D0C11"/>
    <w:rsid w:val="009D1D1E"/>
    <w:rsid w:val="009D221E"/>
    <w:rsid w:val="009D350F"/>
    <w:rsid w:val="009D56C0"/>
    <w:rsid w:val="009D6146"/>
    <w:rsid w:val="009D68DA"/>
    <w:rsid w:val="009E0B82"/>
    <w:rsid w:val="009E12C2"/>
    <w:rsid w:val="009E1C2D"/>
    <w:rsid w:val="009E1CE9"/>
    <w:rsid w:val="009E442C"/>
    <w:rsid w:val="009E4FAA"/>
    <w:rsid w:val="009E5E93"/>
    <w:rsid w:val="009E7DE9"/>
    <w:rsid w:val="009F3DD1"/>
    <w:rsid w:val="009F3F99"/>
    <w:rsid w:val="009F4975"/>
    <w:rsid w:val="009F4A3F"/>
    <w:rsid w:val="009F6057"/>
    <w:rsid w:val="009F705D"/>
    <w:rsid w:val="009F7661"/>
    <w:rsid w:val="00A05BBD"/>
    <w:rsid w:val="00A05C5C"/>
    <w:rsid w:val="00A060A0"/>
    <w:rsid w:val="00A136CF"/>
    <w:rsid w:val="00A14D8C"/>
    <w:rsid w:val="00A16427"/>
    <w:rsid w:val="00A16B5D"/>
    <w:rsid w:val="00A20787"/>
    <w:rsid w:val="00A20DE7"/>
    <w:rsid w:val="00A2176B"/>
    <w:rsid w:val="00A23107"/>
    <w:rsid w:val="00A23EAB"/>
    <w:rsid w:val="00A303FB"/>
    <w:rsid w:val="00A307FE"/>
    <w:rsid w:val="00A31A27"/>
    <w:rsid w:val="00A31AF1"/>
    <w:rsid w:val="00A3314E"/>
    <w:rsid w:val="00A33D18"/>
    <w:rsid w:val="00A3690F"/>
    <w:rsid w:val="00A37271"/>
    <w:rsid w:val="00A415E1"/>
    <w:rsid w:val="00A417A7"/>
    <w:rsid w:val="00A41D08"/>
    <w:rsid w:val="00A42F2C"/>
    <w:rsid w:val="00A44214"/>
    <w:rsid w:val="00A44BC5"/>
    <w:rsid w:val="00A45153"/>
    <w:rsid w:val="00A47128"/>
    <w:rsid w:val="00A51870"/>
    <w:rsid w:val="00A5400C"/>
    <w:rsid w:val="00A55170"/>
    <w:rsid w:val="00A5557D"/>
    <w:rsid w:val="00A55895"/>
    <w:rsid w:val="00A55AC1"/>
    <w:rsid w:val="00A55CC7"/>
    <w:rsid w:val="00A56716"/>
    <w:rsid w:val="00A57364"/>
    <w:rsid w:val="00A57670"/>
    <w:rsid w:val="00A60972"/>
    <w:rsid w:val="00A60C1E"/>
    <w:rsid w:val="00A619E7"/>
    <w:rsid w:val="00A61DF1"/>
    <w:rsid w:val="00A62811"/>
    <w:rsid w:val="00A62A64"/>
    <w:rsid w:val="00A64455"/>
    <w:rsid w:val="00A66655"/>
    <w:rsid w:val="00A67F32"/>
    <w:rsid w:val="00A732A3"/>
    <w:rsid w:val="00A7402E"/>
    <w:rsid w:val="00A75095"/>
    <w:rsid w:val="00A756AE"/>
    <w:rsid w:val="00A7704B"/>
    <w:rsid w:val="00A77986"/>
    <w:rsid w:val="00A807BF"/>
    <w:rsid w:val="00A80F35"/>
    <w:rsid w:val="00A81544"/>
    <w:rsid w:val="00A84987"/>
    <w:rsid w:val="00A86162"/>
    <w:rsid w:val="00A86B3C"/>
    <w:rsid w:val="00A92005"/>
    <w:rsid w:val="00A9304D"/>
    <w:rsid w:val="00A96CD3"/>
    <w:rsid w:val="00A96D33"/>
    <w:rsid w:val="00AA144F"/>
    <w:rsid w:val="00AA23BD"/>
    <w:rsid w:val="00AA3900"/>
    <w:rsid w:val="00AA7904"/>
    <w:rsid w:val="00AA7B28"/>
    <w:rsid w:val="00AB01AC"/>
    <w:rsid w:val="00AB39F5"/>
    <w:rsid w:val="00AB4A0C"/>
    <w:rsid w:val="00AB505B"/>
    <w:rsid w:val="00AB5D0E"/>
    <w:rsid w:val="00AC1CA5"/>
    <w:rsid w:val="00AC1FCC"/>
    <w:rsid w:val="00AC3664"/>
    <w:rsid w:val="00AC38C3"/>
    <w:rsid w:val="00AC3FC6"/>
    <w:rsid w:val="00AC54A9"/>
    <w:rsid w:val="00AC5E44"/>
    <w:rsid w:val="00AC7E9F"/>
    <w:rsid w:val="00AD1DBF"/>
    <w:rsid w:val="00AD2074"/>
    <w:rsid w:val="00AD233A"/>
    <w:rsid w:val="00AD2C99"/>
    <w:rsid w:val="00AD3497"/>
    <w:rsid w:val="00AD36E5"/>
    <w:rsid w:val="00AD45D5"/>
    <w:rsid w:val="00AD4B56"/>
    <w:rsid w:val="00AD55D0"/>
    <w:rsid w:val="00AD5758"/>
    <w:rsid w:val="00AD5E09"/>
    <w:rsid w:val="00AD6304"/>
    <w:rsid w:val="00AD73F5"/>
    <w:rsid w:val="00AD7882"/>
    <w:rsid w:val="00AE0DBB"/>
    <w:rsid w:val="00AE2F96"/>
    <w:rsid w:val="00AE35F8"/>
    <w:rsid w:val="00AE4CE5"/>
    <w:rsid w:val="00AE4D9A"/>
    <w:rsid w:val="00AE5F86"/>
    <w:rsid w:val="00AE70F7"/>
    <w:rsid w:val="00AE72FD"/>
    <w:rsid w:val="00AE739C"/>
    <w:rsid w:val="00AE78E2"/>
    <w:rsid w:val="00AE7A66"/>
    <w:rsid w:val="00AF3352"/>
    <w:rsid w:val="00AF388A"/>
    <w:rsid w:val="00AF56A2"/>
    <w:rsid w:val="00AF59B5"/>
    <w:rsid w:val="00B0111B"/>
    <w:rsid w:val="00B0155A"/>
    <w:rsid w:val="00B018B6"/>
    <w:rsid w:val="00B01BA2"/>
    <w:rsid w:val="00B020E6"/>
    <w:rsid w:val="00B0259F"/>
    <w:rsid w:val="00B03C35"/>
    <w:rsid w:val="00B0462A"/>
    <w:rsid w:val="00B05038"/>
    <w:rsid w:val="00B0637C"/>
    <w:rsid w:val="00B10B59"/>
    <w:rsid w:val="00B10F67"/>
    <w:rsid w:val="00B116F7"/>
    <w:rsid w:val="00B11FEF"/>
    <w:rsid w:val="00B125CD"/>
    <w:rsid w:val="00B12807"/>
    <w:rsid w:val="00B14359"/>
    <w:rsid w:val="00B148D2"/>
    <w:rsid w:val="00B15457"/>
    <w:rsid w:val="00B15CCE"/>
    <w:rsid w:val="00B16EAD"/>
    <w:rsid w:val="00B17148"/>
    <w:rsid w:val="00B2226B"/>
    <w:rsid w:val="00B22ED3"/>
    <w:rsid w:val="00B23F79"/>
    <w:rsid w:val="00B25CBC"/>
    <w:rsid w:val="00B26247"/>
    <w:rsid w:val="00B26C35"/>
    <w:rsid w:val="00B27F8D"/>
    <w:rsid w:val="00B33C0F"/>
    <w:rsid w:val="00B33FEC"/>
    <w:rsid w:val="00B343AF"/>
    <w:rsid w:val="00B353FE"/>
    <w:rsid w:val="00B36D43"/>
    <w:rsid w:val="00B36E24"/>
    <w:rsid w:val="00B37266"/>
    <w:rsid w:val="00B37906"/>
    <w:rsid w:val="00B402E1"/>
    <w:rsid w:val="00B40857"/>
    <w:rsid w:val="00B416D3"/>
    <w:rsid w:val="00B41948"/>
    <w:rsid w:val="00B4244E"/>
    <w:rsid w:val="00B462E4"/>
    <w:rsid w:val="00B4690A"/>
    <w:rsid w:val="00B46DD2"/>
    <w:rsid w:val="00B47648"/>
    <w:rsid w:val="00B50824"/>
    <w:rsid w:val="00B5225A"/>
    <w:rsid w:val="00B528F3"/>
    <w:rsid w:val="00B52BF1"/>
    <w:rsid w:val="00B52F5F"/>
    <w:rsid w:val="00B53501"/>
    <w:rsid w:val="00B53F27"/>
    <w:rsid w:val="00B54F6A"/>
    <w:rsid w:val="00B55252"/>
    <w:rsid w:val="00B55B8F"/>
    <w:rsid w:val="00B60765"/>
    <w:rsid w:val="00B60C40"/>
    <w:rsid w:val="00B61A0B"/>
    <w:rsid w:val="00B61AB7"/>
    <w:rsid w:val="00B63AAA"/>
    <w:rsid w:val="00B63F41"/>
    <w:rsid w:val="00B65657"/>
    <w:rsid w:val="00B65D98"/>
    <w:rsid w:val="00B665AE"/>
    <w:rsid w:val="00B66F2F"/>
    <w:rsid w:val="00B7312A"/>
    <w:rsid w:val="00B73759"/>
    <w:rsid w:val="00B74EBF"/>
    <w:rsid w:val="00B7544B"/>
    <w:rsid w:val="00B75A43"/>
    <w:rsid w:val="00B80C10"/>
    <w:rsid w:val="00B81BD6"/>
    <w:rsid w:val="00B824C4"/>
    <w:rsid w:val="00B82F64"/>
    <w:rsid w:val="00B836CF"/>
    <w:rsid w:val="00B840A6"/>
    <w:rsid w:val="00B860E3"/>
    <w:rsid w:val="00B87E23"/>
    <w:rsid w:val="00B91A3D"/>
    <w:rsid w:val="00B9200D"/>
    <w:rsid w:val="00B9554E"/>
    <w:rsid w:val="00B974B1"/>
    <w:rsid w:val="00B97812"/>
    <w:rsid w:val="00BA01E7"/>
    <w:rsid w:val="00BA27C4"/>
    <w:rsid w:val="00BA39F4"/>
    <w:rsid w:val="00BA48CB"/>
    <w:rsid w:val="00BA4AD0"/>
    <w:rsid w:val="00BA5248"/>
    <w:rsid w:val="00BA7CB5"/>
    <w:rsid w:val="00BA7DCD"/>
    <w:rsid w:val="00BB0E59"/>
    <w:rsid w:val="00BB14F1"/>
    <w:rsid w:val="00BB2786"/>
    <w:rsid w:val="00BB37F1"/>
    <w:rsid w:val="00BB3862"/>
    <w:rsid w:val="00BB5EC8"/>
    <w:rsid w:val="00BC09BD"/>
    <w:rsid w:val="00BC1689"/>
    <w:rsid w:val="00BC4108"/>
    <w:rsid w:val="00BC573B"/>
    <w:rsid w:val="00BC5E43"/>
    <w:rsid w:val="00BC699D"/>
    <w:rsid w:val="00BD053A"/>
    <w:rsid w:val="00BD1E52"/>
    <w:rsid w:val="00BD3A9E"/>
    <w:rsid w:val="00BD3D64"/>
    <w:rsid w:val="00BD7106"/>
    <w:rsid w:val="00BD77BE"/>
    <w:rsid w:val="00BD7E05"/>
    <w:rsid w:val="00BE1534"/>
    <w:rsid w:val="00BE1779"/>
    <w:rsid w:val="00BE5177"/>
    <w:rsid w:val="00BE65BD"/>
    <w:rsid w:val="00BE7597"/>
    <w:rsid w:val="00BF059E"/>
    <w:rsid w:val="00BF05A5"/>
    <w:rsid w:val="00BF0F76"/>
    <w:rsid w:val="00BF1F84"/>
    <w:rsid w:val="00BF20EC"/>
    <w:rsid w:val="00BF505E"/>
    <w:rsid w:val="00BF5B65"/>
    <w:rsid w:val="00BF71F0"/>
    <w:rsid w:val="00C01208"/>
    <w:rsid w:val="00C01921"/>
    <w:rsid w:val="00C01E8B"/>
    <w:rsid w:val="00C0294F"/>
    <w:rsid w:val="00C035A3"/>
    <w:rsid w:val="00C05560"/>
    <w:rsid w:val="00C058AB"/>
    <w:rsid w:val="00C05B4F"/>
    <w:rsid w:val="00C11E47"/>
    <w:rsid w:val="00C11F4D"/>
    <w:rsid w:val="00C13184"/>
    <w:rsid w:val="00C13DA7"/>
    <w:rsid w:val="00C1420A"/>
    <w:rsid w:val="00C14B00"/>
    <w:rsid w:val="00C14D48"/>
    <w:rsid w:val="00C24081"/>
    <w:rsid w:val="00C2553F"/>
    <w:rsid w:val="00C26C43"/>
    <w:rsid w:val="00C32660"/>
    <w:rsid w:val="00C3283E"/>
    <w:rsid w:val="00C32DD1"/>
    <w:rsid w:val="00C34BF0"/>
    <w:rsid w:val="00C36266"/>
    <w:rsid w:val="00C4221F"/>
    <w:rsid w:val="00C443AD"/>
    <w:rsid w:val="00C451B4"/>
    <w:rsid w:val="00C4593D"/>
    <w:rsid w:val="00C50BAA"/>
    <w:rsid w:val="00C50C1E"/>
    <w:rsid w:val="00C51BB9"/>
    <w:rsid w:val="00C53050"/>
    <w:rsid w:val="00C539D9"/>
    <w:rsid w:val="00C54470"/>
    <w:rsid w:val="00C55175"/>
    <w:rsid w:val="00C57B15"/>
    <w:rsid w:val="00C63705"/>
    <w:rsid w:val="00C63B65"/>
    <w:rsid w:val="00C6410F"/>
    <w:rsid w:val="00C64CD1"/>
    <w:rsid w:val="00C65D7B"/>
    <w:rsid w:val="00C666AF"/>
    <w:rsid w:val="00C70C14"/>
    <w:rsid w:val="00C70EAC"/>
    <w:rsid w:val="00C71010"/>
    <w:rsid w:val="00C7139E"/>
    <w:rsid w:val="00C72A81"/>
    <w:rsid w:val="00C73BD7"/>
    <w:rsid w:val="00C745CD"/>
    <w:rsid w:val="00C74883"/>
    <w:rsid w:val="00C76240"/>
    <w:rsid w:val="00C772F0"/>
    <w:rsid w:val="00C7740F"/>
    <w:rsid w:val="00C774AF"/>
    <w:rsid w:val="00C8108F"/>
    <w:rsid w:val="00C815F9"/>
    <w:rsid w:val="00C81927"/>
    <w:rsid w:val="00C81995"/>
    <w:rsid w:val="00C81C3C"/>
    <w:rsid w:val="00C82E08"/>
    <w:rsid w:val="00C84951"/>
    <w:rsid w:val="00C85294"/>
    <w:rsid w:val="00C8591F"/>
    <w:rsid w:val="00C87681"/>
    <w:rsid w:val="00C90F1D"/>
    <w:rsid w:val="00C91BAE"/>
    <w:rsid w:val="00C93509"/>
    <w:rsid w:val="00C935A8"/>
    <w:rsid w:val="00C9363C"/>
    <w:rsid w:val="00C93919"/>
    <w:rsid w:val="00C95E4E"/>
    <w:rsid w:val="00C967D0"/>
    <w:rsid w:val="00C97436"/>
    <w:rsid w:val="00C97AB5"/>
    <w:rsid w:val="00CA1859"/>
    <w:rsid w:val="00CA2491"/>
    <w:rsid w:val="00CB201C"/>
    <w:rsid w:val="00CB289E"/>
    <w:rsid w:val="00CB4074"/>
    <w:rsid w:val="00CB4715"/>
    <w:rsid w:val="00CB5F83"/>
    <w:rsid w:val="00CB69C3"/>
    <w:rsid w:val="00CC15F5"/>
    <w:rsid w:val="00CC2715"/>
    <w:rsid w:val="00CC2BC1"/>
    <w:rsid w:val="00CC33FF"/>
    <w:rsid w:val="00CC4136"/>
    <w:rsid w:val="00CC4248"/>
    <w:rsid w:val="00CC561E"/>
    <w:rsid w:val="00CC5660"/>
    <w:rsid w:val="00CC63D0"/>
    <w:rsid w:val="00CC642C"/>
    <w:rsid w:val="00CC7BEB"/>
    <w:rsid w:val="00CD0DEA"/>
    <w:rsid w:val="00CD1B9E"/>
    <w:rsid w:val="00CD24D3"/>
    <w:rsid w:val="00CD25F3"/>
    <w:rsid w:val="00CD308E"/>
    <w:rsid w:val="00CD7FFE"/>
    <w:rsid w:val="00CE062A"/>
    <w:rsid w:val="00CE35AE"/>
    <w:rsid w:val="00CE542C"/>
    <w:rsid w:val="00CE5C5C"/>
    <w:rsid w:val="00CE60AD"/>
    <w:rsid w:val="00CE694E"/>
    <w:rsid w:val="00CF0A95"/>
    <w:rsid w:val="00CF22E8"/>
    <w:rsid w:val="00CF2787"/>
    <w:rsid w:val="00CF3EF4"/>
    <w:rsid w:val="00CF62A1"/>
    <w:rsid w:val="00CF6B9F"/>
    <w:rsid w:val="00CF7679"/>
    <w:rsid w:val="00D0125E"/>
    <w:rsid w:val="00D038E7"/>
    <w:rsid w:val="00D05F1D"/>
    <w:rsid w:val="00D10FBD"/>
    <w:rsid w:val="00D11C63"/>
    <w:rsid w:val="00D15E44"/>
    <w:rsid w:val="00D16F60"/>
    <w:rsid w:val="00D22A1F"/>
    <w:rsid w:val="00D23745"/>
    <w:rsid w:val="00D240F0"/>
    <w:rsid w:val="00D256E2"/>
    <w:rsid w:val="00D259CE"/>
    <w:rsid w:val="00D262A3"/>
    <w:rsid w:val="00D26697"/>
    <w:rsid w:val="00D268B6"/>
    <w:rsid w:val="00D3040E"/>
    <w:rsid w:val="00D306C8"/>
    <w:rsid w:val="00D30F3C"/>
    <w:rsid w:val="00D3140F"/>
    <w:rsid w:val="00D3284F"/>
    <w:rsid w:val="00D33319"/>
    <w:rsid w:val="00D33626"/>
    <w:rsid w:val="00D34133"/>
    <w:rsid w:val="00D40269"/>
    <w:rsid w:val="00D418B9"/>
    <w:rsid w:val="00D42FD9"/>
    <w:rsid w:val="00D43D85"/>
    <w:rsid w:val="00D4417D"/>
    <w:rsid w:val="00D447C3"/>
    <w:rsid w:val="00D45496"/>
    <w:rsid w:val="00D4606E"/>
    <w:rsid w:val="00D5055C"/>
    <w:rsid w:val="00D5401D"/>
    <w:rsid w:val="00D543FB"/>
    <w:rsid w:val="00D54DB8"/>
    <w:rsid w:val="00D551D0"/>
    <w:rsid w:val="00D55B7F"/>
    <w:rsid w:val="00D5685F"/>
    <w:rsid w:val="00D63121"/>
    <w:rsid w:val="00D640D5"/>
    <w:rsid w:val="00D64829"/>
    <w:rsid w:val="00D6542F"/>
    <w:rsid w:val="00D6579E"/>
    <w:rsid w:val="00D671CE"/>
    <w:rsid w:val="00D67A3C"/>
    <w:rsid w:val="00D727AD"/>
    <w:rsid w:val="00D72F26"/>
    <w:rsid w:val="00D80545"/>
    <w:rsid w:val="00D80BD2"/>
    <w:rsid w:val="00D835C1"/>
    <w:rsid w:val="00D84219"/>
    <w:rsid w:val="00D846C1"/>
    <w:rsid w:val="00D84CF5"/>
    <w:rsid w:val="00D85820"/>
    <w:rsid w:val="00D867B1"/>
    <w:rsid w:val="00D91CFE"/>
    <w:rsid w:val="00D91D91"/>
    <w:rsid w:val="00D928F2"/>
    <w:rsid w:val="00D92DD0"/>
    <w:rsid w:val="00D93A6B"/>
    <w:rsid w:val="00D961E3"/>
    <w:rsid w:val="00D96902"/>
    <w:rsid w:val="00D96C62"/>
    <w:rsid w:val="00D97DAF"/>
    <w:rsid w:val="00DA0CE1"/>
    <w:rsid w:val="00DA13E3"/>
    <w:rsid w:val="00DA14D4"/>
    <w:rsid w:val="00DA242D"/>
    <w:rsid w:val="00DA337E"/>
    <w:rsid w:val="00DA58A4"/>
    <w:rsid w:val="00DA70A3"/>
    <w:rsid w:val="00DB0430"/>
    <w:rsid w:val="00DB2475"/>
    <w:rsid w:val="00DB5F08"/>
    <w:rsid w:val="00DB647D"/>
    <w:rsid w:val="00DC0ED7"/>
    <w:rsid w:val="00DC2AC2"/>
    <w:rsid w:val="00DC2DD5"/>
    <w:rsid w:val="00DC3357"/>
    <w:rsid w:val="00DC3520"/>
    <w:rsid w:val="00DC3D4D"/>
    <w:rsid w:val="00DD0BFA"/>
    <w:rsid w:val="00DD0FEB"/>
    <w:rsid w:val="00DD1FFC"/>
    <w:rsid w:val="00DD2A57"/>
    <w:rsid w:val="00DD397F"/>
    <w:rsid w:val="00DD51D5"/>
    <w:rsid w:val="00DE2009"/>
    <w:rsid w:val="00DE5257"/>
    <w:rsid w:val="00DE53E5"/>
    <w:rsid w:val="00DE57AE"/>
    <w:rsid w:val="00DE679A"/>
    <w:rsid w:val="00DF0433"/>
    <w:rsid w:val="00DF04A1"/>
    <w:rsid w:val="00DF087E"/>
    <w:rsid w:val="00DF15EB"/>
    <w:rsid w:val="00DF325A"/>
    <w:rsid w:val="00DF32C5"/>
    <w:rsid w:val="00DF3BEF"/>
    <w:rsid w:val="00DF3EBE"/>
    <w:rsid w:val="00DF4E6E"/>
    <w:rsid w:val="00DF6098"/>
    <w:rsid w:val="00DF63FA"/>
    <w:rsid w:val="00DF7E21"/>
    <w:rsid w:val="00E01C2C"/>
    <w:rsid w:val="00E03173"/>
    <w:rsid w:val="00E0355C"/>
    <w:rsid w:val="00E04377"/>
    <w:rsid w:val="00E04657"/>
    <w:rsid w:val="00E0510B"/>
    <w:rsid w:val="00E06078"/>
    <w:rsid w:val="00E06EE0"/>
    <w:rsid w:val="00E077C7"/>
    <w:rsid w:val="00E10CF5"/>
    <w:rsid w:val="00E1324B"/>
    <w:rsid w:val="00E14296"/>
    <w:rsid w:val="00E157F0"/>
    <w:rsid w:val="00E173D2"/>
    <w:rsid w:val="00E17A9A"/>
    <w:rsid w:val="00E20333"/>
    <w:rsid w:val="00E2047E"/>
    <w:rsid w:val="00E20F6B"/>
    <w:rsid w:val="00E21AF6"/>
    <w:rsid w:val="00E22B69"/>
    <w:rsid w:val="00E23FD7"/>
    <w:rsid w:val="00E24602"/>
    <w:rsid w:val="00E25914"/>
    <w:rsid w:val="00E30723"/>
    <w:rsid w:val="00E30770"/>
    <w:rsid w:val="00E3086A"/>
    <w:rsid w:val="00E31BD7"/>
    <w:rsid w:val="00E331BB"/>
    <w:rsid w:val="00E35EBC"/>
    <w:rsid w:val="00E40EEE"/>
    <w:rsid w:val="00E41EE5"/>
    <w:rsid w:val="00E43403"/>
    <w:rsid w:val="00E45680"/>
    <w:rsid w:val="00E457EC"/>
    <w:rsid w:val="00E469A5"/>
    <w:rsid w:val="00E50695"/>
    <w:rsid w:val="00E5174E"/>
    <w:rsid w:val="00E52BA2"/>
    <w:rsid w:val="00E52EEF"/>
    <w:rsid w:val="00E531F1"/>
    <w:rsid w:val="00E53F91"/>
    <w:rsid w:val="00E558B8"/>
    <w:rsid w:val="00E56701"/>
    <w:rsid w:val="00E57259"/>
    <w:rsid w:val="00E57E3F"/>
    <w:rsid w:val="00E603CE"/>
    <w:rsid w:val="00E604DE"/>
    <w:rsid w:val="00E619B9"/>
    <w:rsid w:val="00E62A59"/>
    <w:rsid w:val="00E656D9"/>
    <w:rsid w:val="00E65A8D"/>
    <w:rsid w:val="00E65CE9"/>
    <w:rsid w:val="00E66FFC"/>
    <w:rsid w:val="00E6736C"/>
    <w:rsid w:val="00E679EF"/>
    <w:rsid w:val="00E71336"/>
    <w:rsid w:val="00E71573"/>
    <w:rsid w:val="00E71EB9"/>
    <w:rsid w:val="00E7218B"/>
    <w:rsid w:val="00E746B3"/>
    <w:rsid w:val="00E74E4C"/>
    <w:rsid w:val="00E7584F"/>
    <w:rsid w:val="00E75C38"/>
    <w:rsid w:val="00E7628A"/>
    <w:rsid w:val="00E76BE3"/>
    <w:rsid w:val="00E8058B"/>
    <w:rsid w:val="00E80A58"/>
    <w:rsid w:val="00E81C56"/>
    <w:rsid w:val="00E81E33"/>
    <w:rsid w:val="00E8377E"/>
    <w:rsid w:val="00E8382F"/>
    <w:rsid w:val="00E83B71"/>
    <w:rsid w:val="00E84502"/>
    <w:rsid w:val="00E85FBE"/>
    <w:rsid w:val="00E86656"/>
    <w:rsid w:val="00E87748"/>
    <w:rsid w:val="00E90517"/>
    <w:rsid w:val="00E94575"/>
    <w:rsid w:val="00E94C79"/>
    <w:rsid w:val="00E95165"/>
    <w:rsid w:val="00E953CE"/>
    <w:rsid w:val="00E95984"/>
    <w:rsid w:val="00E961A0"/>
    <w:rsid w:val="00E969CE"/>
    <w:rsid w:val="00E971E7"/>
    <w:rsid w:val="00E972FC"/>
    <w:rsid w:val="00EA01DE"/>
    <w:rsid w:val="00EA204C"/>
    <w:rsid w:val="00EA42D7"/>
    <w:rsid w:val="00EA4DCF"/>
    <w:rsid w:val="00EB099F"/>
    <w:rsid w:val="00EB2BEC"/>
    <w:rsid w:val="00EB3661"/>
    <w:rsid w:val="00EB3903"/>
    <w:rsid w:val="00EB4DD0"/>
    <w:rsid w:val="00EB5BF9"/>
    <w:rsid w:val="00EB642D"/>
    <w:rsid w:val="00EB73EC"/>
    <w:rsid w:val="00EB74DE"/>
    <w:rsid w:val="00EB764A"/>
    <w:rsid w:val="00EC000D"/>
    <w:rsid w:val="00EC00A4"/>
    <w:rsid w:val="00EC1893"/>
    <w:rsid w:val="00EC2254"/>
    <w:rsid w:val="00EC36BE"/>
    <w:rsid w:val="00EC4ADB"/>
    <w:rsid w:val="00EC4F80"/>
    <w:rsid w:val="00EC531F"/>
    <w:rsid w:val="00EC5A75"/>
    <w:rsid w:val="00EC723F"/>
    <w:rsid w:val="00EC7C6C"/>
    <w:rsid w:val="00ED0E43"/>
    <w:rsid w:val="00ED14CD"/>
    <w:rsid w:val="00ED4AAB"/>
    <w:rsid w:val="00ED5182"/>
    <w:rsid w:val="00ED546C"/>
    <w:rsid w:val="00ED62B0"/>
    <w:rsid w:val="00ED72FD"/>
    <w:rsid w:val="00EE0867"/>
    <w:rsid w:val="00EE0F87"/>
    <w:rsid w:val="00EE1564"/>
    <w:rsid w:val="00EE1A79"/>
    <w:rsid w:val="00EE2E73"/>
    <w:rsid w:val="00EE3847"/>
    <w:rsid w:val="00EE3F66"/>
    <w:rsid w:val="00EE4321"/>
    <w:rsid w:val="00EE46F5"/>
    <w:rsid w:val="00EE6074"/>
    <w:rsid w:val="00EE75F1"/>
    <w:rsid w:val="00EF0160"/>
    <w:rsid w:val="00EF096B"/>
    <w:rsid w:val="00EF1A28"/>
    <w:rsid w:val="00EF1BA6"/>
    <w:rsid w:val="00EF1E69"/>
    <w:rsid w:val="00EF214F"/>
    <w:rsid w:val="00EF3EEA"/>
    <w:rsid w:val="00EF44AA"/>
    <w:rsid w:val="00EF56F6"/>
    <w:rsid w:val="00EF582F"/>
    <w:rsid w:val="00EF7311"/>
    <w:rsid w:val="00EF7B09"/>
    <w:rsid w:val="00F019A0"/>
    <w:rsid w:val="00F020C5"/>
    <w:rsid w:val="00F0247B"/>
    <w:rsid w:val="00F034CE"/>
    <w:rsid w:val="00F052B8"/>
    <w:rsid w:val="00F06CFF"/>
    <w:rsid w:val="00F072B9"/>
    <w:rsid w:val="00F0734C"/>
    <w:rsid w:val="00F1016F"/>
    <w:rsid w:val="00F10BA5"/>
    <w:rsid w:val="00F13B25"/>
    <w:rsid w:val="00F153FA"/>
    <w:rsid w:val="00F162A7"/>
    <w:rsid w:val="00F16532"/>
    <w:rsid w:val="00F20D07"/>
    <w:rsid w:val="00F21137"/>
    <w:rsid w:val="00F23B4B"/>
    <w:rsid w:val="00F23F7F"/>
    <w:rsid w:val="00F2478E"/>
    <w:rsid w:val="00F2697C"/>
    <w:rsid w:val="00F2713C"/>
    <w:rsid w:val="00F27B99"/>
    <w:rsid w:val="00F3100E"/>
    <w:rsid w:val="00F3218F"/>
    <w:rsid w:val="00F326F1"/>
    <w:rsid w:val="00F32A60"/>
    <w:rsid w:val="00F339DE"/>
    <w:rsid w:val="00F349CB"/>
    <w:rsid w:val="00F3535C"/>
    <w:rsid w:val="00F3622B"/>
    <w:rsid w:val="00F37D69"/>
    <w:rsid w:val="00F424F1"/>
    <w:rsid w:val="00F47083"/>
    <w:rsid w:val="00F47FC4"/>
    <w:rsid w:val="00F50379"/>
    <w:rsid w:val="00F51644"/>
    <w:rsid w:val="00F519D0"/>
    <w:rsid w:val="00F57773"/>
    <w:rsid w:val="00F60895"/>
    <w:rsid w:val="00F608AE"/>
    <w:rsid w:val="00F6143E"/>
    <w:rsid w:val="00F640D0"/>
    <w:rsid w:val="00F6482B"/>
    <w:rsid w:val="00F658F8"/>
    <w:rsid w:val="00F67D85"/>
    <w:rsid w:val="00F67F98"/>
    <w:rsid w:val="00F70C81"/>
    <w:rsid w:val="00F725B0"/>
    <w:rsid w:val="00F72C57"/>
    <w:rsid w:val="00F7310A"/>
    <w:rsid w:val="00F742C7"/>
    <w:rsid w:val="00F7527F"/>
    <w:rsid w:val="00F76533"/>
    <w:rsid w:val="00F77EBA"/>
    <w:rsid w:val="00F80049"/>
    <w:rsid w:val="00F80190"/>
    <w:rsid w:val="00F81195"/>
    <w:rsid w:val="00F8121A"/>
    <w:rsid w:val="00F81917"/>
    <w:rsid w:val="00F81FB3"/>
    <w:rsid w:val="00F82B36"/>
    <w:rsid w:val="00F834B5"/>
    <w:rsid w:val="00F83B7F"/>
    <w:rsid w:val="00F847EF"/>
    <w:rsid w:val="00F858C7"/>
    <w:rsid w:val="00F85B5A"/>
    <w:rsid w:val="00F86812"/>
    <w:rsid w:val="00F878D8"/>
    <w:rsid w:val="00F911D6"/>
    <w:rsid w:val="00F9222A"/>
    <w:rsid w:val="00F93354"/>
    <w:rsid w:val="00F938FB"/>
    <w:rsid w:val="00FA01E1"/>
    <w:rsid w:val="00FA07AA"/>
    <w:rsid w:val="00FA0839"/>
    <w:rsid w:val="00FA2829"/>
    <w:rsid w:val="00FA3483"/>
    <w:rsid w:val="00FA4D5B"/>
    <w:rsid w:val="00FA68DF"/>
    <w:rsid w:val="00FA69FB"/>
    <w:rsid w:val="00FA70D9"/>
    <w:rsid w:val="00FA72EC"/>
    <w:rsid w:val="00FA78EB"/>
    <w:rsid w:val="00FB0E7B"/>
    <w:rsid w:val="00FB54D1"/>
    <w:rsid w:val="00FB5DFF"/>
    <w:rsid w:val="00FB62AA"/>
    <w:rsid w:val="00FC16E3"/>
    <w:rsid w:val="00FC1BB1"/>
    <w:rsid w:val="00FC1FCE"/>
    <w:rsid w:val="00FC24B4"/>
    <w:rsid w:val="00FC26CD"/>
    <w:rsid w:val="00FC2BE3"/>
    <w:rsid w:val="00FC3984"/>
    <w:rsid w:val="00FC3C29"/>
    <w:rsid w:val="00FC68C4"/>
    <w:rsid w:val="00FC6A09"/>
    <w:rsid w:val="00FC6B7D"/>
    <w:rsid w:val="00FD0748"/>
    <w:rsid w:val="00FD09F5"/>
    <w:rsid w:val="00FD1F8C"/>
    <w:rsid w:val="00FD30A2"/>
    <w:rsid w:val="00FD3443"/>
    <w:rsid w:val="00FD3485"/>
    <w:rsid w:val="00FD5646"/>
    <w:rsid w:val="00FD57C5"/>
    <w:rsid w:val="00FD5DD2"/>
    <w:rsid w:val="00FD6B4B"/>
    <w:rsid w:val="00FE1FCA"/>
    <w:rsid w:val="00FE2275"/>
    <w:rsid w:val="00FE2F1A"/>
    <w:rsid w:val="00FE305B"/>
    <w:rsid w:val="00FE6644"/>
    <w:rsid w:val="00FE6FFE"/>
    <w:rsid w:val="00FE7AF1"/>
    <w:rsid w:val="00FF02A7"/>
    <w:rsid w:val="00FF04C8"/>
    <w:rsid w:val="00FF05C8"/>
    <w:rsid w:val="00FF05D1"/>
    <w:rsid w:val="00FF1CCE"/>
    <w:rsid w:val="00FF2F78"/>
    <w:rsid w:val="00FF2FC8"/>
    <w:rsid w:val="00FF41DE"/>
    <w:rsid w:val="00FF4B72"/>
    <w:rsid w:val="00FF5453"/>
    <w:rsid w:val="00FF5663"/>
    <w:rsid w:val="00FF6C8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406D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4CD1"/>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C64CD1"/>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C64CD1"/>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2D1AE9"/>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8D743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022D3B"/>
    <w:pPr>
      <w:keepNext/>
      <w:keepLines/>
      <w:spacing w:before="200" w:after="0"/>
      <w:outlineLvl w:val="5"/>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CD1"/>
    <w:rPr>
      <w:rFonts w:asciiTheme="majorHAnsi" w:eastAsiaTheme="majorEastAsia" w:hAnsiTheme="majorHAnsi" w:cstheme="majorBidi"/>
      <w:b/>
      <w:bCs/>
      <w:color w:val="2E74B5" w:themeColor="accent1" w:themeShade="BF"/>
      <w:sz w:val="28"/>
      <w:szCs w:val="28"/>
    </w:rPr>
  </w:style>
  <w:style w:type="character" w:styleId="SubtleEmphasis">
    <w:name w:val="Subtle Emphasis"/>
    <w:basedOn w:val="DefaultParagraphFont"/>
    <w:uiPriority w:val="19"/>
    <w:qFormat/>
    <w:rsid w:val="00C64CD1"/>
    <w:rPr>
      <w:i/>
      <w:iCs/>
      <w:color w:val="808080" w:themeColor="text1" w:themeTint="7F"/>
    </w:rPr>
  </w:style>
  <w:style w:type="paragraph" w:styleId="NoSpacing">
    <w:name w:val="No Spacing"/>
    <w:uiPriority w:val="1"/>
    <w:qFormat/>
    <w:rsid w:val="00C64CD1"/>
    <w:pPr>
      <w:spacing w:after="0" w:line="240" w:lineRule="auto"/>
    </w:pPr>
  </w:style>
  <w:style w:type="paragraph" w:styleId="Subtitle">
    <w:name w:val="Subtitle"/>
    <w:basedOn w:val="Normal"/>
    <w:next w:val="Normal"/>
    <w:link w:val="SubtitleChar"/>
    <w:uiPriority w:val="11"/>
    <w:qFormat/>
    <w:rsid w:val="00C64CD1"/>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C64CD1"/>
    <w:rPr>
      <w:rFonts w:asciiTheme="majorHAnsi" w:eastAsiaTheme="majorEastAsia" w:hAnsiTheme="majorHAnsi" w:cstheme="majorBidi"/>
      <w:i/>
      <w:iCs/>
      <w:color w:val="5B9BD5" w:themeColor="accent1"/>
      <w:spacing w:val="15"/>
      <w:sz w:val="24"/>
      <w:szCs w:val="24"/>
    </w:rPr>
  </w:style>
  <w:style w:type="character" w:customStyle="1" w:styleId="Heading2Char">
    <w:name w:val="Heading 2 Char"/>
    <w:basedOn w:val="DefaultParagraphFont"/>
    <w:link w:val="Heading2"/>
    <w:uiPriority w:val="9"/>
    <w:rsid w:val="00C64CD1"/>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C64CD1"/>
    <w:rPr>
      <w:rFonts w:asciiTheme="majorHAnsi" w:eastAsiaTheme="majorEastAsia" w:hAnsiTheme="majorHAnsi" w:cstheme="majorBidi"/>
      <w:b/>
      <w:bCs/>
      <w:color w:val="5B9BD5" w:themeColor="accent1"/>
    </w:rPr>
  </w:style>
  <w:style w:type="paragraph" w:styleId="BalloonText">
    <w:name w:val="Balloon Text"/>
    <w:basedOn w:val="Normal"/>
    <w:link w:val="BalloonTextChar"/>
    <w:uiPriority w:val="99"/>
    <w:semiHidden/>
    <w:unhideWhenUsed/>
    <w:rsid w:val="00C64C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4CD1"/>
    <w:rPr>
      <w:rFonts w:ascii="Tahoma" w:hAnsi="Tahoma" w:cs="Tahoma"/>
      <w:sz w:val="16"/>
      <w:szCs w:val="16"/>
    </w:rPr>
  </w:style>
  <w:style w:type="character" w:styleId="PlaceholderText">
    <w:name w:val="Placeholder Text"/>
    <w:basedOn w:val="DefaultParagraphFont"/>
    <w:uiPriority w:val="99"/>
    <w:semiHidden/>
    <w:rsid w:val="002D1AE9"/>
    <w:rPr>
      <w:color w:val="808080"/>
    </w:rPr>
  </w:style>
  <w:style w:type="character" w:customStyle="1" w:styleId="Heading4Char">
    <w:name w:val="Heading 4 Char"/>
    <w:basedOn w:val="DefaultParagraphFont"/>
    <w:link w:val="Heading4"/>
    <w:uiPriority w:val="9"/>
    <w:rsid w:val="002D1AE9"/>
    <w:rPr>
      <w:rFonts w:asciiTheme="majorHAnsi" w:eastAsiaTheme="majorEastAsia" w:hAnsiTheme="majorHAnsi" w:cstheme="majorBidi"/>
      <w:b/>
      <w:bCs/>
      <w:i/>
      <w:iCs/>
      <w:color w:val="5B9BD5" w:themeColor="accent1"/>
    </w:rPr>
  </w:style>
  <w:style w:type="character" w:styleId="Emphasis">
    <w:name w:val="Emphasis"/>
    <w:basedOn w:val="DefaultParagraphFont"/>
    <w:uiPriority w:val="20"/>
    <w:qFormat/>
    <w:rsid w:val="00337EEF"/>
    <w:rPr>
      <w:i/>
      <w:iCs/>
    </w:rPr>
  </w:style>
  <w:style w:type="character" w:styleId="Hyperlink">
    <w:name w:val="Hyperlink"/>
    <w:basedOn w:val="DefaultParagraphFont"/>
    <w:uiPriority w:val="99"/>
    <w:unhideWhenUsed/>
    <w:rsid w:val="00FC3C29"/>
    <w:rPr>
      <w:color w:val="2149A0"/>
      <w:u w:val="single"/>
    </w:rPr>
  </w:style>
  <w:style w:type="paragraph" w:styleId="NormalWeb">
    <w:name w:val="Normal (Web)"/>
    <w:basedOn w:val="Normal"/>
    <w:uiPriority w:val="99"/>
    <w:unhideWhenUsed/>
    <w:rsid w:val="00BC5E43"/>
    <w:pPr>
      <w:spacing w:after="432"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A86B3C"/>
    <w:rPr>
      <w:color w:val="954F72" w:themeColor="followedHyperlink"/>
      <w:u w:val="single"/>
    </w:rPr>
  </w:style>
  <w:style w:type="table" w:styleId="TableGrid">
    <w:name w:val="Table Grid"/>
    <w:basedOn w:val="TableNormal"/>
    <w:uiPriority w:val="39"/>
    <w:rsid w:val="007003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70034B"/>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Header">
    <w:name w:val="header"/>
    <w:basedOn w:val="Normal"/>
    <w:link w:val="HeaderChar"/>
    <w:uiPriority w:val="99"/>
    <w:unhideWhenUsed/>
    <w:rsid w:val="00D15E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5E44"/>
  </w:style>
  <w:style w:type="paragraph" w:styleId="Footer">
    <w:name w:val="footer"/>
    <w:basedOn w:val="Normal"/>
    <w:link w:val="FooterChar"/>
    <w:uiPriority w:val="99"/>
    <w:unhideWhenUsed/>
    <w:rsid w:val="00D15E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5E44"/>
  </w:style>
  <w:style w:type="table" w:customStyle="1" w:styleId="PlainTable41">
    <w:name w:val="Plain Table 41"/>
    <w:basedOn w:val="TableNormal"/>
    <w:uiPriority w:val="44"/>
    <w:rsid w:val="008A6B3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57773"/>
    <w:rPr>
      <w:sz w:val="16"/>
      <w:szCs w:val="16"/>
    </w:rPr>
  </w:style>
  <w:style w:type="paragraph" w:styleId="CommentText">
    <w:name w:val="annotation text"/>
    <w:basedOn w:val="Normal"/>
    <w:link w:val="CommentTextChar"/>
    <w:uiPriority w:val="99"/>
    <w:semiHidden/>
    <w:unhideWhenUsed/>
    <w:rsid w:val="00F57773"/>
    <w:pPr>
      <w:spacing w:line="240" w:lineRule="auto"/>
    </w:pPr>
    <w:rPr>
      <w:sz w:val="20"/>
      <w:szCs w:val="20"/>
    </w:rPr>
  </w:style>
  <w:style w:type="character" w:customStyle="1" w:styleId="CommentTextChar">
    <w:name w:val="Comment Text Char"/>
    <w:basedOn w:val="DefaultParagraphFont"/>
    <w:link w:val="CommentText"/>
    <w:uiPriority w:val="99"/>
    <w:semiHidden/>
    <w:rsid w:val="00F57773"/>
    <w:rPr>
      <w:sz w:val="20"/>
      <w:szCs w:val="20"/>
    </w:rPr>
  </w:style>
  <w:style w:type="paragraph" w:styleId="CommentSubject">
    <w:name w:val="annotation subject"/>
    <w:basedOn w:val="CommentText"/>
    <w:next w:val="CommentText"/>
    <w:link w:val="CommentSubjectChar"/>
    <w:uiPriority w:val="99"/>
    <w:semiHidden/>
    <w:unhideWhenUsed/>
    <w:rsid w:val="00B55252"/>
    <w:rPr>
      <w:b/>
      <w:bCs/>
    </w:rPr>
  </w:style>
  <w:style w:type="character" w:customStyle="1" w:styleId="CommentSubjectChar">
    <w:name w:val="Comment Subject Char"/>
    <w:basedOn w:val="CommentTextChar"/>
    <w:link w:val="CommentSubject"/>
    <w:uiPriority w:val="99"/>
    <w:semiHidden/>
    <w:rsid w:val="00B55252"/>
    <w:rPr>
      <w:b/>
      <w:bCs/>
      <w:sz w:val="20"/>
      <w:szCs w:val="20"/>
    </w:rPr>
  </w:style>
  <w:style w:type="character" w:customStyle="1" w:styleId="Heading5Char">
    <w:name w:val="Heading 5 Char"/>
    <w:basedOn w:val="DefaultParagraphFont"/>
    <w:link w:val="Heading5"/>
    <w:uiPriority w:val="9"/>
    <w:rsid w:val="008D7433"/>
    <w:rPr>
      <w:rFonts w:asciiTheme="majorHAnsi" w:eastAsiaTheme="majorEastAsia" w:hAnsiTheme="majorHAnsi" w:cstheme="majorBidi"/>
      <w:color w:val="2E74B5" w:themeColor="accent1" w:themeShade="BF"/>
    </w:rPr>
  </w:style>
  <w:style w:type="paragraph" w:styleId="HTMLPreformatted">
    <w:name w:val="HTML Preformatted"/>
    <w:basedOn w:val="Normal"/>
    <w:link w:val="HTMLPreformattedChar"/>
    <w:uiPriority w:val="99"/>
    <w:semiHidden/>
    <w:unhideWhenUsed/>
    <w:rsid w:val="00E81C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81C56"/>
    <w:rPr>
      <w:rFonts w:ascii="Courier New" w:eastAsia="Times New Roman" w:hAnsi="Courier New" w:cs="Courier New"/>
      <w:sz w:val="20"/>
      <w:szCs w:val="20"/>
    </w:rPr>
  </w:style>
  <w:style w:type="paragraph" w:styleId="ListParagraph">
    <w:name w:val="List Paragraph"/>
    <w:basedOn w:val="Normal"/>
    <w:uiPriority w:val="34"/>
    <w:qFormat/>
    <w:rsid w:val="001079F7"/>
    <w:pPr>
      <w:ind w:left="720"/>
      <w:contextualSpacing/>
    </w:pPr>
  </w:style>
  <w:style w:type="paragraph" w:customStyle="1" w:styleId="Default">
    <w:name w:val="Default"/>
    <w:rsid w:val="003C1B5C"/>
    <w:pPr>
      <w:autoSpaceDE w:val="0"/>
      <w:autoSpaceDN w:val="0"/>
      <w:adjustRightInd w:val="0"/>
      <w:spacing w:after="0" w:line="240" w:lineRule="auto"/>
    </w:pPr>
    <w:rPr>
      <w:rFonts w:ascii="Times New Roman" w:hAnsi="Times New Roman" w:cs="Times New Roman"/>
      <w:color w:val="000000"/>
      <w:sz w:val="24"/>
      <w:szCs w:val="24"/>
    </w:rPr>
  </w:style>
  <w:style w:type="character" w:styleId="HTMLCite">
    <w:name w:val="HTML Cite"/>
    <w:basedOn w:val="DefaultParagraphFont"/>
    <w:uiPriority w:val="99"/>
    <w:semiHidden/>
    <w:unhideWhenUsed/>
    <w:rsid w:val="00FA70D9"/>
    <w:rPr>
      <w:i/>
      <w:iCs/>
    </w:rPr>
  </w:style>
  <w:style w:type="character" w:customStyle="1" w:styleId="author">
    <w:name w:val="author"/>
    <w:basedOn w:val="DefaultParagraphFont"/>
    <w:rsid w:val="00FA70D9"/>
  </w:style>
  <w:style w:type="character" w:customStyle="1" w:styleId="articletitle">
    <w:name w:val="articletitle"/>
    <w:basedOn w:val="DefaultParagraphFont"/>
    <w:rsid w:val="00FA70D9"/>
  </w:style>
  <w:style w:type="character" w:customStyle="1" w:styleId="journaltitle2">
    <w:name w:val="journaltitle2"/>
    <w:basedOn w:val="DefaultParagraphFont"/>
    <w:rsid w:val="00FA70D9"/>
  </w:style>
  <w:style w:type="character" w:customStyle="1" w:styleId="vol2">
    <w:name w:val="vol2"/>
    <w:basedOn w:val="DefaultParagraphFont"/>
    <w:rsid w:val="00FA70D9"/>
  </w:style>
  <w:style w:type="character" w:customStyle="1" w:styleId="pagefirst">
    <w:name w:val="pagefirst"/>
    <w:basedOn w:val="DefaultParagraphFont"/>
    <w:rsid w:val="00FA70D9"/>
  </w:style>
  <w:style w:type="character" w:customStyle="1" w:styleId="pagelast">
    <w:name w:val="pagelast"/>
    <w:basedOn w:val="DefaultParagraphFont"/>
    <w:rsid w:val="00FA70D9"/>
  </w:style>
  <w:style w:type="character" w:customStyle="1" w:styleId="pubyear">
    <w:name w:val="pubyear"/>
    <w:basedOn w:val="DefaultParagraphFont"/>
    <w:rsid w:val="00FA70D9"/>
  </w:style>
  <w:style w:type="character" w:styleId="LineNumber">
    <w:name w:val="line number"/>
    <w:basedOn w:val="DefaultParagraphFont"/>
    <w:uiPriority w:val="99"/>
    <w:semiHidden/>
    <w:unhideWhenUsed/>
    <w:rsid w:val="00382B3C"/>
  </w:style>
  <w:style w:type="paragraph" w:styleId="Revision">
    <w:name w:val="Revision"/>
    <w:hidden/>
    <w:uiPriority w:val="99"/>
    <w:semiHidden/>
    <w:rsid w:val="00B125CD"/>
    <w:pPr>
      <w:spacing w:after="0" w:line="240" w:lineRule="auto"/>
    </w:pPr>
  </w:style>
  <w:style w:type="character" w:customStyle="1" w:styleId="Heading6Char">
    <w:name w:val="Heading 6 Char"/>
    <w:basedOn w:val="DefaultParagraphFont"/>
    <w:link w:val="Heading6"/>
    <w:uiPriority w:val="9"/>
    <w:rsid w:val="00022D3B"/>
    <w:rPr>
      <w:rFonts w:asciiTheme="majorHAnsi" w:eastAsiaTheme="majorEastAsia" w:hAnsiTheme="majorHAnsi" w:cstheme="majorBidi"/>
      <w:i/>
      <w:iCs/>
      <w:color w:val="1F4D78" w:themeColor="accent1" w:themeShade="7F"/>
    </w:rPr>
  </w:style>
  <w:style w:type="paragraph" w:customStyle="1" w:styleId="EndNoteBibliographyTitle">
    <w:name w:val="EndNote Bibliography Title"/>
    <w:basedOn w:val="Normal"/>
    <w:link w:val="EndNoteBibliographyTitleChar"/>
    <w:rsid w:val="00B116F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116F7"/>
    <w:rPr>
      <w:rFonts w:ascii="Calibri" w:hAnsi="Calibri"/>
      <w:noProof/>
    </w:rPr>
  </w:style>
  <w:style w:type="paragraph" w:customStyle="1" w:styleId="EndNoteBibliography">
    <w:name w:val="EndNote Bibliography"/>
    <w:basedOn w:val="Normal"/>
    <w:link w:val="EndNoteBibliographyChar"/>
    <w:rsid w:val="00B116F7"/>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116F7"/>
    <w:rPr>
      <w:rFonts w:ascii="Calibri" w:hAnsi="Calibri"/>
      <w:noProof/>
    </w:rPr>
  </w:style>
  <w:style w:type="paragraph" w:styleId="Caption">
    <w:name w:val="caption"/>
    <w:basedOn w:val="Normal"/>
    <w:next w:val="Normal"/>
    <w:uiPriority w:val="35"/>
    <w:unhideWhenUsed/>
    <w:qFormat/>
    <w:rsid w:val="00864E09"/>
    <w:pPr>
      <w:spacing w:after="200" w:line="240" w:lineRule="auto"/>
    </w:pPr>
    <w:rPr>
      <w:i/>
      <w:iCs/>
      <w:color w:val="44546A" w:themeColor="text2"/>
      <w:sz w:val="18"/>
      <w:szCs w:val="18"/>
    </w:rPr>
  </w:style>
  <w:style w:type="character" w:styleId="Strong">
    <w:name w:val="Strong"/>
    <w:basedOn w:val="DefaultParagraphFont"/>
    <w:uiPriority w:val="22"/>
    <w:qFormat/>
    <w:rsid w:val="00C51BB9"/>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4CD1"/>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C64CD1"/>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C64CD1"/>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2D1AE9"/>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8D743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022D3B"/>
    <w:pPr>
      <w:keepNext/>
      <w:keepLines/>
      <w:spacing w:before="200" w:after="0"/>
      <w:outlineLvl w:val="5"/>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CD1"/>
    <w:rPr>
      <w:rFonts w:asciiTheme="majorHAnsi" w:eastAsiaTheme="majorEastAsia" w:hAnsiTheme="majorHAnsi" w:cstheme="majorBidi"/>
      <w:b/>
      <w:bCs/>
      <w:color w:val="2E74B5" w:themeColor="accent1" w:themeShade="BF"/>
      <w:sz w:val="28"/>
      <w:szCs w:val="28"/>
    </w:rPr>
  </w:style>
  <w:style w:type="character" w:styleId="SubtleEmphasis">
    <w:name w:val="Subtle Emphasis"/>
    <w:basedOn w:val="DefaultParagraphFont"/>
    <w:uiPriority w:val="19"/>
    <w:qFormat/>
    <w:rsid w:val="00C64CD1"/>
    <w:rPr>
      <w:i/>
      <w:iCs/>
      <w:color w:val="808080" w:themeColor="text1" w:themeTint="7F"/>
    </w:rPr>
  </w:style>
  <w:style w:type="paragraph" w:styleId="NoSpacing">
    <w:name w:val="No Spacing"/>
    <w:uiPriority w:val="1"/>
    <w:qFormat/>
    <w:rsid w:val="00C64CD1"/>
    <w:pPr>
      <w:spacing w:after="0" w:line="240" w:lineRule="auto"/>
    </w:pPr>
  </w:style>
  <w:style w:type="paragraph" w:styleId="Subtitle">
    <w:name w:val="Subtitle"/>
    <w:basedOn w:val="Normal"/>
    <w:next w:val="Normal"/>
    <w:link w:val="SubtitleChar"/>
    <w:uiPriority w:val="11"/>
    <w:qFormat/>
    <w:rsid w:val="00C64CD1"/>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C64CD1"/>
    <w:rPr>
      <w:rFonts w:asciiTheme="majorHAnsi" w:eastAsiaTheme="majorEastAsia" w:hAnsiTheme="majorHAnsi" w:cstheme="majorBidi"/>
      <w:i/>
      <w:iCs/>
      <w:color w:val="5B9BD5" w:themeColor="accent1"/>
      <w:spacing w:val="15"/>
      <w:sz w:val="24"/>
      <w:szCs w:val="24"/>
    </w:rPr>
  </w:style>
  <w:style w:type="character" w:customStyle="1" w:styleId="Heading2Char">
    <w:name w:val="Heading 2 Char"/>
    <w:basedOn w:val="DefaultParagraphFont"/>
    <w:link w:val="Heading2"/>
    <w:uiPriority w:val="9"/>
    <w:rsid w:val="00C64CD1"/>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C64CD1"/>
    <w:rPr>
      <w:rFonts w:asciiTheme="majorHAnsi" w:eastAsiaTheme="majorEastAsia" w:hAnsiTheme="majorHAnsi" w:cstheme="majorBidi"/>
      <w:b/>
      <w:bCs/>
      <w:color w:val="5B9BD5" w:themeColor="accent1"/>
    </w:rPr>
  </w:style>
  <w:style w:type="paragraph" w:styleId="BalloonText">
    <w:name w:val="Balloon Text"/>
    <w:basedOn w:val="Normal"/>
    <w:link w:val="BalloonTextChar"/>
    <w:uiPriority w:val="99"/>
    <w:semiHidden/>
    <w:unhideWhenUsed/>
    <w:rsid w:val="00C64C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4CD1"/>
    <w:rPr>
      <w:rFonts w:ascii="Tahoma" w:hAnsi="Tahoma" w:cs="Tahoma"/>
      <w:sz w:val="16"/>
      <w:szCs w:val="16"/>
    </w:rPr>
  </w:style>
  <w:style w:type="character" w:styleId="PlaceholderText">
    <w:name w:val="Placeholder Text"/>
    <w:basedOn w:val="DefaultParagraphFont"/>
    <w:uiPriority w:val="99"/>
    <w:semiHidden/>
    <w:rsid w:val="002D1AE9"/>
    <w:rPr>
      <w:color w:val="808080"/>
    </w:rPr>
  </w:style>
  <w:style w:type="character" w:customStyle="1" w:styleId="Heading4Char">
    <w:name w:val="Heading 4 Char"/>
    <w:basedOn w:val="DefaultParagraphFont"/>
    <w:link w:val="Heading4"/>
    <w:uiPriority w:val="9"/>
    <w:rsid w:val="002D1AE9"/>
    <w:rPr>
      <w:rFonts w:asciiTheme="majorHAnsi" w:eastAsiaTheme="majorEastAsia" w:hAnsiTheme="majorHAnsi" w:cstheme="majorBidi"/>
      <w:b/>
      <w:bCs/>
      <w:i/>
      <w:iCs/>
      <w:color w:val="5B9BD5" w:themeColor="accent1"/>
    </w:rPr>
  </w:style>
  <w:style w:type="character" w:styleId="Emphasis">
    <w:name w:val="Emphasis"/>
    <w:basedOn w:val="DefaultParagraphFont"/>
    <w:uiPriority w:val="20"/>
    <w:qFormat/>
    <w:rsid w:val="00337EEF"/>
    <w:rPr>
      <w:i/>
      <w:iCs/>
    </w:rPr>
  </w:style>
  <w:style w:type="character" w:styleId="Hyperlink">
    <w:name w:val="Hyperlink"/>
    <w:basedOn w:val="DefaultParagraphFont"/>
    <w:uiPriority w:val="99"/>
    <w:unhideWhenUsed/>
    <w:rsid w:val="00FC3C29"/>
    <w:rPr>
      <w:color w:val="2149A0"/>
      <w:u w:val="single"/>
    </w:rPr>
  </w:style>
  <w:style w:type="paragraph" w:styleId="NormalWeb">
    <w:name w:val="Normal (Web)"/>
    <w:basedOn w:val="Normal"/>
    <w:uiPriority w:val="99"/>
    <w:unhideWhenUsed/>
    <w:rsid w:val="00BC5E43"/>
    <w:pPr>
      <w:spacing w:after="432"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A86B3C"/>
    <w:rPr>
      <w:color w:val="954F72" w:themeColor="followedHyperlink"/>
      <w:u w:val="single"/>
    </w:rPr>
  </w:style>
  <w:style w:type="table" w:styleId="TableGrid">
    <w:name w:val="Table Grid"/>
    <w:basedOn w:val="TableNormal"/>
    <w:uiPriority w:val="39"/>
    <w:rsid w:val="007003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70034B"/>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Header">
    <w:name w:val="header"/>
    <w:basedOn w:val="Normal"/>
    <w:link w:val="HeaderChar"/>
    <w:uiPriority w:val="99"/>
    <w:unhideWhenUsed/>
    <w:rsid w:val="00D15E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5E44"/>
  </w:style>
  <w:style w:type="paragraph" w:styleId="Footer">
    <w:name w:val="footer"/>
    <w:basedOn w:val="Normal"/>
    <w:link w:val="FooterChar"/>
    <w:uiPriority w:val="99"/>
    <w:unhideWhenUsed/>
    <w:rsid w:val="00D15E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5E44"/>
  </w:style>
  <w:style w:type="table" w:customStyle="1" w:styleId="PlainTable41">
    <w:name w:val="Plain Table 41"/>
    <w:basedOn w:val="TableNormal"/>
    <w:uiPriority w:val="44"/>
    <w:rsid w:val="008A6B3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57773"/>
    <w:rPr>
      <w:sz w:val="16"/>
      <w:szCs w:val="16"/>
    </w:rPr>
  </w:style>
  <w:style w:type="paragraph" w:styleId="CommentText">
    <w:name w:val="annotation text"/>
    <w:basedOn w:val="Normal"/>
    <w:link w:val="CommentTextChar"/>
    <w:uiPriority w:val="99"/>
    <w:semiHidden/>
    <w:unhideWhenUsed/>
    <w:rsid w:val="00F57773"/>
    <w:pPr>
      <w:spacing w:line="240" w:lineRule="auto"/>
    </w:pPr>
    <w:rPr>
      <w:sz w:val="20"/>
      <w:szCs w:val="20"/>
    </w:rPr>
  </w:style>
  <w:style w:type="character" w:customStyle="1" w:styleId="CommentTextChar">
    <w:name w:val="Comment Text Char"/>
    <w:basedOn w:val="DefaultParagraphFont"/>
    <w:link w:val="CommentText"/>
    <w:uiPriority w:val="99"/>
    <w:semiHidden/>
    <w:rsid w:val="00F57773"/>
    <w:rPr>
      <w:sz w:val="20"/>
      <w:szCs w:val="20"/>
    </w:rPr>
  </w:style>
  <w:style w:type="paragraph" w:styleId="CommentSubject">
    <w:name w:val="annotation subject"/>
    <w:basedOn w:val="CommentText"/>
    <w:next w:val="CommentText"/>
    <w:link w:val="CommentSubjectChar"/>
    <w:uiPriority w:val="99"/>
    <w:semiHidden/>
    <w:unhideWhenUsed/>
    <w:rsid w:val="00B55252"/>
    <w:rPr>
      <w:b/>
      <w:bCs/>
    </w:rPr>
  </w:style>
  <w:style w:type="character" w:customStyle="1" w:styleId="CommentSubjectChar">
    <w:name w:val="Comment Subject Char"/>
    <w:basedOn w:val="CommentTextChar"/>
    <w:link w:val="CommentSubject"/>
    <w:uiPriority w:val="99"/>
    <w:semiHidden/>
    <w:rsid w:val="00B55252"/>
    <w:rPr>
      <w:b/>
      <w:bCs/>
      <w:sz w:val="20"/>
      <w:szCs w:val="20"/>
    </w:rPr>
  </w:style>
  <w:style w:type="character" w:customStyle="1" w:styleId="Heading5Char">
    <w:name w:val="Heading 5 Char"/>
    <w:basedOn w:val="DefaultParagraphFont"/>
    <w:link w:val="Heading5"/>
    <w:uiPriority w:val="9"/>
    <w:rsid w:val="008D7433"/>
    <w:rPr>
      <w:rFonts w:asciiTheme="majorHAnsi" w:eastAsiaTheme="majorEastAsia" w:hAnsiTheme="majorHAnsi" w:cstheme="majorBidi"/>
      <w:color w:val="2E74B5" w:themeColor="accent1" w:themeShade="BF"/>
    </w:rPr>
  </w:style>
  <w:style w:type="paragraph" w:styleId="HTMLPreformatted">
    <w:name w:val="HTML Preformatted"/>
    <w:basedOn w:val="Normal"/>
    <w:link w:val="HTMLPreformattedChar"/>
    <w:uiPriority w:val="99"/>
    <w:semiHidden/>
    <w:unhideWhenUsed/>
    <w:rsid w:val="00E81C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81C56"/>
    <w:rPr>
      <w:rFonts w:ascii="Courier New" w:eastAsia="Times New Roman" w:hAnsi="Courier New" w:cs="Courier New"/>
      <w:sz w:val="20"/>
      <w:szCs w:val="20"/>
    </w:rPr>
  </w:style>
  <w:style w:type="paragraph" w:styleId="ListParagraph">
    <w:name w:val="List Paragraph"/>
    <w:basedOn w:val="Normal"/>
    <w:uiPriority w:val="34"/>
    <w:qFormat/>
    <w:rsid w:val="001079F7"/>
    <w:pPr>
      <w:ind w:left="720"/>
      <w:contextualSpacing/>
    </w:pPr>
  </w:style>
  <w:style w:type="paragraph" w:customStyle="1" w:styleId="Default">
    <w:name w:val="Default"/>
    <w:rsid w:val="003C1B5C"/>
    <w:pPr>
      <w:autoSpaceDE w:val="0"/>
      <w:autoSpaceDN w:val="0"/>
      <w:adjustRightInd w:val="0"/>
      <w:spacing w:after="0" w:line="240" w:lineRule="auto"/>
    </w:pPr>
    <w:rPr>
      <w:rFonts w:ascii="Times New Roman" w:hAnsi="Times New Roman" w:cs="Times New Roman"/>
      <w:color w:val="000000"/>
      <w:sz w:val="24"/>
      <w:szCs w:val="24"/>
    </w:rPr>
  </w:style>
  <w:style w:type="character" w:styleId="HTMLCite">
    <w:name w:val="HTML Cite"/>
    <w:basedOn w:val="DefaultParagraphFont"/>
    <w:uiPriority w:val="99"/>
    <w:semiHidden/>
    <w:unhideWhenUsed/>
    <w:rsid w:val="00FA70D9"/>
    <w:rPr>
      <w:i/>
      <w:iCs/>
    </w:rPr>
  </w:style>
  <w:style w:type="character" w:customStyle="1" w:styleId="author">
    <w:name w:val="author"/>
    <w:basedOn w:val="DefaultParagraphFont"/>
    <w:rsid w:val="00FA70D9"/>
  </w:style>
  <w:style w:type="character" w:customStyle="1" w:styleId="articletitle">
    <w:name w:val="articletitle"/>
    <w:basedOn w:val="DefaultParagraphFont"/>
    <w:rsid w:val="00FA70D9"/>
  </w:style>
  <w:style w:type="character" w:customStyle="1" w:styleId="journaltitle2">
    <w:name w:val="journaltitle2"/>
    <w:basedOn w:val="DefaultParagraphFont"/>
    <w:rsid w:val="00FA70D9"/>
  </w:style>
  <w:style w:type="character" w:customStyle="1" w:styleId="vol2">
    <w:name w:val="vol2"/>
    <w:basedOn w:val="DefaultParagraphFont"/>
    <w:rsid w:val="00FA70D9"/>
  </w:style>
  <w:style w:type="character" w:customStyle="1" w:styleId="pagefirst">
    <w:name w:val="pagefirst"/>
    <w:basedOn w:val="DefaultParagraphFont"/>
    <w:rsid w:val="00FA70D9"/>
  </w:style>
  <w:style w:type="character" w:customStyle="1" w:styleId="pagelast">
    <w:name w:val="pagelast"/>
    <w:basedOn w:val="DefaultParagraphFont"/>
    <w:rsid w:val="00FA70D9"/>
  </w:style>
  <w:style w:type="character" w:customStyle="1" w:styleId="pubyear">
    <w:name w:val="pubyear"/>
    <w:basedOn w:val="DefaultParagraphFont"/>
    <w:rsid w:val="00FA70D9"/>
  </w:style>
  <w:style w:type="character" w:styleId="LineNumber">
    <w:name w:val="line number"/>
    <w:basedOn w:val="DefaultParagraphFont"/>
    <w:uiPriority w:val="99"/>
    <w:semiHidden/>
    <w:unhideWhenUsed/>
    <w:rsid w:val="00382B3C"/>
  </w:style>
  <w:style w:type="paragraph" w:styleId="Revision">
    <w:name w:val="Revision"/>
    <w:hidden/>
    <w:uiPriority w:val="99"/>
    <w:semiHidden/>
    <w:rsid w:val="00B125CD"/>
    <w:pPr>
      <w:spacing w:after="0" w:line="240" w:lineRule="auto"/>
    </w:pPr>
  </w:style>
  <w:style w:type="character" w:customStyle="1" w:styleId="Heading6Char">
    <w:name w:val="Heading 6 Char"/>
    <w:basedOn w:val="DefaultParagraphFont"/>
    <w:link w:val="Heading6"/>
    <w:uiPriority w:val="9"/>
    <w:rsid w:val="00022D3B"/>
    <w:rPr>
      <w:rFonts w:asciiTheme="majorHAnsi" w:eastAsiaTheme="majorEastAsia" w:hAnsiTheme="majorHAnsi" w:cstheme="majorBidi"/>
      <w:i/>
      <w:iCs/>
      <w:color w:val="1F4D78" w:themeColor="accent1" w:themeShade="7F"/>
    </w:rPr>
  </w:style>
  <w:style w:type="paragraph" w:customStyle="1" w:styleId="EndNoteBibliographyTitle">
    <w:name w:val="EndNote Bibliography Title"/>
    <w:basedOn w:val="Normal"/>
    <w:link w:val="EndNoteBibliographyTitleChar"/>
    <w:rsid w:val="00B116F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116F7"/>
    <w:rPr>
      <w:rFonts w:ascii="Calibri" w:hAnsi="Calibri"/>
      <w:noProof/>
    </w:rPr>
  </w:style>
  <w:style w:type="paragraph" w:customStyle="1" w:styleId="EndNoteBibliography">
    <w:name w:val="EndNote Bibliography"/>
    <w:basedOn w:val="Normal"/>
    <w:link w:val="EndNoteBibliographyChar"/>
    <w:rsid w:val="00B116F7"/>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116F7"/>
    <w:rPr>
      <w:rFonts w:ascii="Calibri" w:hAnsi="Calibri"/>
      <w:noProof/>
    </w:rPr>
  </w:style>
  <w:style w:type="paragraph" w:styleId="Caption">
    <w:name w:val="caption"/>
    <w:basedOn w:val="Normal"/>
    <w:next w:val="Normal"/>
    <w:uiPriority w:val="35"/>
    <w:unhideWhenUsed/>
    <w:qFormat/>
    <w:rsid w:val="00864E09"/>
    <w:pPr>
      <w:spacing w:after="200" w:line="240" w:lineRule="auto"/>
    </w:pPr>
    <w:rPr>
      <w:i/>
      <w:iCs/>
      <w:color w:val="44546A" w:themeColor="text2"/>
      <w:sz w:val="18"/>
      <w:szCs w:val="18"/>
    </w:rPr>
  </w:style>
  <w:style w:type="character" w:styleId="Strong">
    <w:name w:val="Strong"/>
    <w:basedOn w:val="DefaultParagraphFont"/>
    <w:uiPriority w:val="22"/>
    <w:qFormat/>
    <w:rsid w:val="00C51BB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3643">
      <w:bodyDiv w:val="1"/>
      <w:marLeft w:val="0"/>
      <w:marRight w:val="0"/>
      <w:marTop w:val="0"/>
      <w:marBottom w:val="0"/>
      <w:divBdr>
        <w:top w:val="none" w:sz="0" w:space="0" w:color="auto"/>
        <w:left w:val="none" w:sz="0" w:space="0" w:color="auto"/>
        <w:bottom w:val="none" w:sz="0" w:space="0" w:color="auto"/>
        <w:right w:val="none" w:sz="0" w:space="0" w:color="auto"/>
      </w:divBdr>
    </w:div>
    <w:div w:id="119153269">
      <w:bodyDiv w:val="1"/>
      <w:marLeft w:val="0"/>
      <w:marRight w:val="0"/>
      <w:marTop w:val="0"/>
      <w:marBottom w:val="0"/>
      <w:divBdr>
        <w:top w:val="none" w:sz="0" w:space="0" w:color="auto"/>
        <w:left w:val="none" w:sz="0" w:space="0" w:color="auto"/>
        <w:bottom w:val="none" w:sz="0" w:space="0" w:color="auto"/>
        <w:right w:val="none" w:sz="0" w:space="0" w:color="auto"/>
      </w:divBdr>
    </w:div>
    <w:div w:id="239102850">
      <w:bodyDiv w:val="1"/>
      <w:marLeft w:val="0"/>
      <w:marRight w:val="0"/>
      <w:marTop w:val="0"/>
      <w:marBottom w:val="0"/>
      <w:divBdr>
        <w:top w:val="none" w:sz="0" w:space="0" w:color="auto"/>
        <w:left w:val="none" w:sz="0" w:space="0" w:color="auto"/>
        <w:bottom w:val="none" w:sz="0" w:space="0" w:color="auto"/>
        <w:right w:val="none" w:sz="0" w:space="0" w:color="auto"/>
      </w:divBdr>
      <w:divsChild>
        <w:div w:id="820773110">
          <w:marLeft w:val="547"/>
          <w:marRight w:val="0"/>
          <w:marTop w:val="0"/>
          <w:marBottom w:val="403"/>
          <w:divBdr>
            <w:top w:val="none" w:sz="0" w:space="0" w:color="auto"/>
            <w:left w:val="none" w:sz="0" w:space="0" w:color="auto"/>
            <w:bottom w:val="none" w:sz="0" w:space="0" w:color="auto"/>
            <w:right w:val="none" w:sz="0" w:space="0" w:color="auto"/>
          </w:divBdr>
        </w:div>
        <w:div w:id="863785664">
          <w:marLeft w:val="547"/>
          <w:marRight w:val="0"/>
          <w:marTop w:val="0"/>
          <w:marBottom w:val="403"/>
          <w:divBdr>
            <w:top w:val="none" w:sz="0" w:space="0" w:color="auto"/>
            <w:left w:val="none" w:sz="0" w:space="0" w:color="auto"/>
            <w:bottom w:val="none" w:sz="0" w:space="0" w:color="auto"/>
            <w:right w:val="none" w:sz="0" w:space="0" w:color="auto"/>
          </w:divBdr>
        </w:div>
        <w:div w:id="902957587">
          <w:marLeft w:val="547"/>
          <w:marRight w:val="0"/>
          <w:marTop w:val="0"/>
          <w:marBottom w:val="403"/>
          <w:divBdr>
            <w:top w:val="none" w:sz="0" w:space="0" w:color="auto"/>
            <w:left w:val="none" w:sz="0" w:space="0" w:color="auto"/>
            <w:bottom w:val="none" w:sz="0" w:space="0" w:color="auto"/>
            <w:right w:val="none" w:sz="0" w:space="0" w:color="auto"/>
          </w:divBdr>
        </w:div>
        <w:div w:id="904880991">
          <w:marLeft w:val="547"/>
          <w:marRight w:val="0"/>
          <w:marTop w:val="0"/>
          <w:marBottom w:val="403"/>
          <w:divBdr>
            <w:top w:val="none" w:sz="0" w:space="0" w:color="auto"/>
            <w:left w:val="none" w:sz="0" w:space="0" w:color="auto"/>
            <w:bottom w:val="none" w:sz="0" w:space="0" w:color="auto"/>
            <w:right w:val="none" w:sz="0" w:space="0" w:color="auto"/>
          </w:divBdr>
        </w:div>
      </w:divsChild>
    </w:div>
    <w:div w:id="279145681">
      <w:bodyDiv w:val="1"/>
      <w:marLeft w:val="0"/>
      <w:marRight w:val="0"/>
      <w:marTop w:val="0"/>
      <w:marBottom w:val="0"/>
      <w:divBdr>
        <w:top w:val="none" w:sz="0" w:space="0" w:color="auto"/>
        <w:left w:val="none" w:sz="0" w:space="0" w:color="auto"/>
        <w:bottom w:val="none" w:sz="0" w:space="0" w:color="auto"/>
        <w:right w:val="none" w:sz="0" w:space="0" w:color="auto"/>
      </w:divBdr>
    </w:div>
    <w:div w:id="513570876">
      <w:bodyDiv w:val="1"/>
      <w:marLeft w:val="0"/>
      <w:marRight w:val="0"/>
      <w:marTop w:val="0"/>
      <w:marBottom w:val="0"/>
      <w:divBdr>
        <w:top w:val="none" w:sz="0" w:space="0" w:color="auto"/>
        <w:left w:val="none" w:sz="0" w:space="0" w:color="auto"/>
        <w:bottom w:val="none" w:sz="0" w:space="0" w:color="auto"/>
        <w:right w:val="none" w:sz="0" w:space="0" w:color="auto"/>
      </w:divBdr>
    </w:div>
    <w:div w:id="544878961">
      <w:bodyDiv w:val="1"/>
      <w:marLeft w:val="0"/>
      <w:marRight w:val="0"/>
      <w:marTop w:val="0"/>
      <w:marBottom w:val="0"/>
      <w:divBdr>
        <w:top w:val="none" w:sz="0" w:space="0" w:color="auto"/>
        <w:left w:val="none" w:sz="0" w:space="0" w:color="auto"/>
        <w:bottom w:val="none" w:sz="0" w:space="0" w:color="auto"/>
        <w:right w:val="none" w:sz="0" w:space="0" w:color="auto"/>
      </w:divBdr>
    </w:div>
    <w:div w:id="682367381">
      <w:bodyDiv w:val="1"/>
      <w:marLeft w:val="0"/>
      <w:marRight w:val="0"/>
      <w:marTop w:val="0"/>
      <w:marBottom w:val="0"/>
      <w:divBdr>
        <w:top w:val="none" w:sz="0" w:space="0" w:color="auto"/>
        <w:left w:val="none" w:sz="0" w:space="0" w:color="auto"/>
        <w:bottom w:val="none" w:sz="0" w:space="0" w:color="auto"/>
        <w:right w:val="none" w:sz="0" w:space="0" w:color="auto"/>
      </w:divBdr>
      <w:divsChild>
        <w:div w:id="387412230">
          <w:marLeft w:val="0"/>
          <w:marRight w:val="0"/>
          <w:marTop w:val="0"/>
          <w:marBottom w:val="0"/>
          <w:divBdr>
            <w:top w:val="none" w:sz="0" w:space="0" w:color="auto"/>
            <w:left w:val="none" w:sz="0" w:space="0" w:color="auto"/>
            <w:bottom w:val="none" w:sz="0" w:space="0" w:color="auto"/>
            <w:right w:val="none" w:sz="0" w:space="0" w:color="auto"/>
          </w:divBdr>
          <w:divsChild>
            <w:div w:id="2129280138">
              <w:marLeft w:val="0"/>
              <w:marRight w:val="0"/>
              <w:marTop w:val="0"/>
              <w:marBottom w:val="0"/>
              <w:divBdr>
                <w:top w:val="none" w:sz="0" w:space="0" w:color="auto"/>
                <w:left w:val="none" w:sz="0" w:space="0" w:color="auto"/>
                <w:bottom w:val="none" w:sz="0" w:space="0" w:color="auto"/>
                <w:right w:val="none" w:sz="0" w:space="0" w:color="auto"/>
              </w:divBdr>
              <w:divsChild>
                <w:div w:id="953902878">
                  <w:marLeft w:val="0"/>
                  <w:marRight w:val="0"/>
                  <w:marTop w:val="0"/>
                  <w:marBottom w:val="0"/>
                  <w:divBdr>
                    <w:top w:val="none" w:sz="0" w:space="0" w:color="auto"/>
                    <w:left w:val="none" w:sz="0" w:space="0" w:color="auto"/>
                    <w:bottom w:val="none" w:sz="0" w:space="0" w:color="auto"/>
                    <w:right w:val="none" w:sz="0" w:space="0" w:color="auto"/>
                  </w:divBdr>
                  <w:divsChild>
                    <w:div w:id="294022864">
                      <w:marLeft w:val="0"/>
                      <w:marRight w:val="0"/>
                      <w:marTop w:val="0"/>
                      <w:marBottom w:val="0"/>
                      <w:divBdr>
                        <w:top w:val="none" w:sz="0" w:space="0" w:color="auto"/>
                        <w:left w:val="none" w:sz="0" w:space="0" w:color="auto"/>
                        <w:bottom w:val="none" w:sz="0" w:space="0" w:color="auto"/>
                        <w:right w:val="none" w:sz="0" w:space="0" w:color="auto"/>
                      </w:divBdr>
                      <w:divsChild>
                        <w:div w:id="287593895">
                          <w:marLeft w:val="0"/>
                          <w:marRight w:val="0"/>
                          <w:marTop w:val="0"/>
                          <w:marBottom w:val="0"/>
                          <w:divBdr>
                            <w:top w:val="none" w:sz="0" w:space="0" w:color="auto"/>
                            <w:left w:val="none" w:sz="0" w:space="0" w:color="auto"/>
                            <w:bottom w:val="none" w:sz="0" w:space="0" w:color="auto"/>
                            <w:right w:val="single" w:sz="12" w:space="0" w:color="E6E6E6"/>
                          </w:divBdr>
                          <w:divsChild>
                            <w:div w:id="545527163">
                              <w:marLeft w:val="0"/>
                              <w:marRight w:val="0"/>
                              <w:marTop w:val="0"/>
                              <w:marBottom w:val="0"/>
                              <w:divBdr>
                                <w:top w:val="none" w:sz="0" w:space="0" w:color="auto"/>
                                <w:left w:val="none" w:sz="0" w:space="0" w:color="auto"/>
                                <w:bottom w:val="none" w:sz="0" w:space="0" w:color="auto"/>
                                <w:right w:val="none" w:sz="0" w:space="0" w:color="auto"/>
                              </w:divBdr>
                              <w:divsChild>
                                <w:div w:id="728768755">
                                  <w:marLeft w:val="0"/>
                                  <w:marRight w:val="0"/>
                                  <w:marTop w:val="0"/>
                                  <w:marBottom w:val="0"/>
                                  <w:divBdr>
                                    <w:top w:val="none" w:sz="0" w:space="0" w:color="auto"/>
                                    <w:left w:val="none" w:sz="0" w:space="0" w:color="auto"/>
                                    <w:bottom w:val="none" w:sz="0" w:space="0" w:color="auto"/>
                                    <w:right w:val="none" w:sz="0" w:space="0" w:color="auto"/>
                                  </w:divBdr>
                                  <w:divsChild>
                                    <w:div w:id="1362591297">
                                      <w:marLeft w:val="0"/>
                                      <w:marRight w:val="0"/>
                                      <w:marTop w:val="0"/>
                                      <w:marBottom w:val="0"/>
                                      <w:divBdr>
                                        <w:top w:val="none" w:sz="0" w:space="0" w:color="auto"/>
                                        <w:left w:val="none" w:sz="0" w:space="0" w:color="auto"/>
                                        <w:bottom w:val="none" w:sz="0" w:space="0" w:color="auto"/>
                                        <w:right w:val="none" w:sz="0" w:space="0" w:color="auto"/>
                                      </w:divBdr>
                                      <w:divsChild>
                                        <w:div w:id="604271426">
                                          <w:marLeft w:val="-225"/>
                                          <w:marRight w:val="0"/>
                                          <w:marTop w:val="150"/>
                                          <w:marBottom w:val="0"/>
                                          <w:divBdr>
                                            <w:top w:val="none" w:sz="0" w:space="0" w:color="auto"/>
                                            <w:left w:val="none" w:sz="0" w:space="0" w:color="auto"/>
                                            <w:bottom w:val="none" w:sz="0" w:space="0" w:color="auto"/>
                                            <w:right w:val="none" w:sz="0" w:space="0" w:color="auto"/>
                                          </w:divBdr>
                                          <w:divsChild>
                                            <w:div w:id="377050308">
                                              <w:marLeft w:val="0"/>
                                              <w:marRight w:val="0"/>
                                              <w:marTop w:val="0"/>
                                              <w:marBottom w:val="0"/>
                                              <w:divBdr>
                                                <w:top w:val="none" w:sz="0" w:space="0" w:color="auto"/>
                                                <w:left w:val="none" w:sz="0" w:space="0" w:color="auto"/>
                                                <w:bottom w:val="none" w:sz="0" w:space="0" w:color="auto"/>
                                                <w:right w:val="none" w:sz="0" w:space="0" w:color="auto"/>
                                              </w:divBdr>
                                              <w:divsChild>
                                                <w:div w:id="274562751">
                                                  <w:marLeft w:val="0"/>
                                                  <w:marRight w:val="0"/>
                                                  <w:marTop w:val="0"/>
                                                  <w:marBottom w:val="0"/>
                                                  <w:divBdr>
                                                    <w:top w:val="single" w:sz="6" w:space="1" w:color="B3B3B3"/>
                                                    <w:left w:val="single" w:sz="6" w:space="1" w:color="B3B3B3"/>
                                                    <w:bottom w:val="single" w:sz="6" w:space="1" w:color="B3B3B3"/>
                                                    <w:right w:val="single" w:sz="6" w:space="1" w:color="B3B3B3"/>
                                                  </w:divBdr>
                                                </w:div>
                                              </w:divsChild>
                                            </w:div>
                                            <w:div w:id="1135872432">
                                              <w:marLeft w:val="0"/>
                                              <w:marRight w:val="0"/>
                                              <w:marTop w:val="0"/>
                                              <w:marBottom w:val="0"/>
                                              <w:divBdr>
                                                <w:top w:val="none" w:sz="0" w:space="0" w:color="auto"/>
                                                <w:left w:val="none" w:sz="0" w:space="0" w:color="auto"/>
                                                <w:bottom w:val="none" w:sz="0" w:space="0" w:color="auto"/>
                                                <w:right w:val="none" w:sz="0" w:space="0" w:color="auto"/>
                                              </w:divBdr>
                                              <w:divsChild>
                                                <w:div w:id="205411721">
                                                  <w:marLeft w:val="0"/>
                                                  <w:marRight w:val="0"/>
                                                  <w:marTop w:val="0"/>
                                                  <w:marBottom w:val="0"/>
                                                  <w:divBdr>
                                                    <w:top w:val="none" w:sz="0" w:space="0" w:color="auto"/>
                                                    <w:left w:val="none" w:sz="0" w:space="0" w:color="auto"/>
                                                    <w:bottom w:val="none" w:sz="0" w:space="0" w:color="auto"/>
                                                    <w:right w:val="none" w:sz="0" w:space="0" w:color="auto"/>
                                                  </w:divBdr>
                                                </w:div>
                                                <w:div w:id="257491320">
                                                  <w:marLeft w:val="0"/>
                                                  <w:marRight w:val="0"/>
                                                  <w:marTop w:val="90"/>
                                                  <w:marBottom w:val="0"/>
                                                  <w:divBdr>
                                                    <w:top w:val="none" w:sz="0" w:space="0" w:color="auto"/>
                                                    <w:left w:val="none" w:sz="0" w:space="0" w:color="auto"/>
                                                    <w:bottom w:val="none" w:sz="0" w:space="0" w:color="auto"/>
                                                    <w:right w:val="none" w:sz="0" w:space="0" w:color="auto"/>
                                                  </w:divBdr>
                                                </w:div>
                                                <w:div w:id="635181703">
                                                  <w:marLeft w:val="0"/>
                                                  <w:marRight w:val="0"/>
                                                  <w:marTop w:val="0"/>
                                                  <w:marBottom w:val="0"/>
                                                  <w:divBdr>
                                                    <w:top w:val="none" w:sz="0" w:space="0" w:color="auto"/>
                                                    <w:left w:val="none" w:sz="0" w:space="0" w:color="auto"/>
                                                    <w:bottom w:val="none" w:sz="0" w:space="0" w:color="auto"/>
                                                    <w:right w:val="none" w:sz="0" w:space="0" w:color="auto"/>
                                                  </w:divBdr>
                                                </w:div>
                                                <w:div w:id="1307660342">
                                                  <w:marLeft w:val="0"/>
                                                  <w:marRight w:val="0"/>
                                                  <w:marTop w:val="0"/>
                                                  <w:marBottom w:val="0"/>
                                                  <w:divBdr>
                                                    <w:top w:val="none" w:sz="0" w:space="0" w:color="auto"/>
                                                    <w:left w:val="none" w:sz="0" w:space="0" w:color="auto"/>
                                                    <w:bottom w:val="none" w:sz="0" w:space="0" w:color="auto"/>
                                                    <w:right w:val="none" w:sz="0" w:space="0" w:color="auto"/>
                                                  </w:divBdr>
                                                </w:div>
                                                <w:div w:id="1387143188">
                                                  <w:marLeft w:val="0"/>
                                                  <w:marRight w:val="0"/>
                                                  <w:marTop w:val="90"/>
                                                  <w:marBottom w:val="0"/>
                                                  <w:divBdr>
                                                    <w:top w:val="none" w:sz="0" w:space="0" w:color="auto"/>
                                                    <w:left w:val="none" w:sz="0" w:space="0" w:color="auto"/>
                                                    <w:bottom w:val="none" w:sz="0" w:space="0" w:color="auto"/>
                                                    <w:right w:val="none" w:sz="0" w:space="0" w:color="auto"/>
                                                  </w:divBdr>
                                                </w:div>
                                              </w:divsChild>
                                            </w:div>
                                          </w:divsChild>
                                        </w:div>
                                        <w:div w:id="1810784553">
                                          <w:marLeft w:val="-225"/>
                                          <w:marRight w:val="0"/>
                                          <w:marTop w:val="0"/>
                                          <w:marBottom w:val="0"/>
                                          <w:divBdr>
                                            <w:top w:val="none" w:sz="0" w:space="0" w:color="auto"/>
                                            <w:left w:val="none" w:sz="0" w:space="0" w:color="auto"/>
                                            <w:bottom w:val="none" w:sz="0" w:space="0" w:color="auto"/>
                                            <w:right w:val="none" w:sz="0" w:space="0" w:color="auto"/>
                                          </w:divBdr>
                                          <w:divsChild>
                                            <w:div w:id="97649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07292582">
      <w:bodyDiv w:val="1"/>
      <w:marLeft w:val="0"/>
      <w:marRight w:val="0"/>
      <w:marTop w:val="0"/>
      <w:marBottom w:val="0"/>
      <w:divBdr>
        <w:top w:val="none" w:sz="0" w:space="0" w:color="auto"/>
        <w:left w:val="none" w:sz="0" w:space="0" w:color="auto"/>
        <w:bottom w:val="none" w:sz="0" w:space="0" w:color="auto"/>
        <w:right w:val="none" w:sz="0" w:space="0" w:color="auto"/>
      </w:divBdr>
    </w:div>
    <w:div w:id="720137186">
      <w:bodyDiv w:val="1"/>
      <w:marLeft w:val="0"/>
      <w:marRight w:val="0"/>
      <w:marTop w:val="0"/>
      <w:marBottom w:val="0"/>
      <w:divBdr>
        <w:top w:val="none" w:sz="0" w:space="0" w:color="auto"/>
        <w:left w:val="none" w:sz="0" w:space="0" w:color="auto"/>
        <w:bottom w:val="none" w:sz="0" w:space="0" w:color="auto"/>
        <w:right w:val="none" w:sz="0" w:space="0" w:color="auto"/>
      </w:divBdr>
    </w:div>
    <w:div w:id="844436544">
      <w:bodyDiv w:val="1"/>
      <w:marLeft w:val="0"/>
      <w:marRight w:val="0"/>
      <w:marTop w:val="0"/>
      <w:marBottom w:val="0"/>
      <w:divBdr>
        <w:top w:val="none" w:sz="0" w:space="0" w:color="auto"/>
        <w:left w:val="none" w:sz="0" w:space="0" w:color="auto"/>
        <w:bottom w:val="none" w:sz="0" w:space="0" w:color="auto"/>
        <w:right w:val="none" w:sz="0" w:space="0" w:color="auto"/>
      </w:divBdr>
      <w:divsChild>
        <w:div w:id="1489782683">
          <w:marLeft w:val="0"/>
          <w:marRight w:val="0"/>
          <w:marTop w:val="0"/>
          <w:marBottom w:val="0"/>
          <w:divBdr>
            <w:top w:val="none" w:sz="0" w:space="0" w:color="auto"/>
            <w:left w:val="single" w:sz="6" w:space="0" w:color="CCCCCC"/>
            <w:bottom w:val="none" w:sz="0" w:space="0" w:color="auto"/>
            <w:right w:val="single" w:sz="6" w:space="0" w:color="CCCCCC"/>
          </w:divBdr>
          <w:divsChild>
            <w:div w:id="192765864">
              <w:marLeft w:val="0"/>
              <w:marRight w:val="0"/>
              <w:marTop w:val="0"/>
              <w:marBottom w:val="0"/>
              <w:divBdr>
                <w:top w:val="none" w:sz="0" w:space="0" w:color="auto"/>
                <w:left w:val="none" w:sz="0" w:space="0" w:color="auto"/>
                <w:bottom w:val="none" w:sz="0" w:space="0" w:color="auto"/>
                <w:right w:val="none" w:sz="0" w:space="0" w:color="auto"/>
              </w:divBdr>
              <w:divsChild>
                <w:div w:id="1942715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938335">
      <w:bodyDiv w:val="1"/>
      <w:marLeft w:val="0"/>
      <w:marRight w:val="0"/>
      <w:marTop w:val="0"/>
      <w:marBottom w:val="0"/>
      <w:divBdr>
        <w:top w:val="none" w:sz="0" w:space="0" w:color="auto"/>
        <w:left w:val="none" w:sz="0" w:space="0" w:color="auto"/>
        <w:bottom w:val="none" w:sz="0" w:space="0" w:color="auto"/>
        <w:right w:val="none" w:sz="0" w:space="0" w:color="auto"/>
      </w:divBdr>
      <w:divsChild>
        <w:div w:id="75707830">
          <w:marLeft w:val="547"/>
          <w:marRight w:val="0"/>
          <w:marTop w:val="0"/>
          <w:marBottom w:val="0"/>
          <w:divBdr>
            <w:top w:val="none" w:sz="0" w:space="0" w:color="auto"/>
            <w:left w:val="none" w:sz="0" w:space="0" w:color="auto"/>
            <w:bottom w:val="none" w:sz="0" w:space="0" w:color="auto"/>
            <w:right w:val="none" w:sz="0" w:space="0" w:color="auto"/>
          </w:divBdr>
        </w:div>
        <w:div w:id="204681010">
          <w:marLeft w:val="547"/>
          <w:marRight w:val="0"/>
          <w:marTop w:val="0"/>
          <w:marBottom w:val="0"/>
          <w:divBdr>
            <w:top w:val="none" w:sz="0" w:space="0" w:color="auto"/>
            <w:left w:val="none" w:sz="0" w:space="0" w:color="auto"/>
            <w:bottom w:val="none" w:sz="0" w:space="0" w:color="auto"/>
            <w:right w:val="none" w:sz="0" w:space="0" w:color="auto"/>
          </w:divBdr>
        </w:div>
        <w:div w:id="224460856">
          <w:marLeft w:val="547"/>
          <w:marRight w:val="0"/>
          <w:marTop w:val="0"/>
          <w:marBottom w:val="0"/>
          <w:divBdr>
            <w:top w:val="none" w:sz="0" w:space="0" w:color="auto"/>
            <w:left w:val="none" w:sz="0" w:space="0" w:color="auto"/>
            <w:bottom w:val="none" w:sz="0" w:space="0" w:color="auto"/>
            <w:right w:val="none" w:sz="0" w:space="0" w:color="auto"/>
          </w:divBdr>
        </w:div>
        <w:div w:id="287054129">
          <w:marLeft w:val="547"/>
          <w:marRight w:val="0"/>
          <w:marTop w:val="0"/>
          <w:marBottom w:val="0"/>
          <w:divBdr>
            <w:top w:val="none" w:sz="0" w:space="0" w:color="auto"/>
            <w:left w:val="none" w:sz="0" w:space="0" w:color="auto"/>
            <w:bottom w:val="none" w:sz="0" w:space="0" w:color="auto"/>
            <w:right w:val="none" w:sz="0" w:space="0" w:color="auto"/>
          </w:divBdr>
        </w:div>
        <w:div w:id="1136676609">
          <w:marLeft w:val="547"/>
          <w:marRight w:val="0"/>
          <w:marTop w:val="0"/>
          <w:marBottom w:val="0"/>
          <w:divBdr>
            <w:top w:val="none" w:sz="0" w:space="0" w:color="auto"/>
            <w:left w:val="none" w:sz="0" w:space="0" w:color="auto"/>
            <w:bottom w:val="none" w:sz="0" w:space="0" w:color="auto"/>
            <w:right w:val="none" w:sz="0" w:space="0" w:color="auto"/>
          </w:divBdr>
        </w:div>
        <w:div w:id="1200506096">
          <w:marLeft w:val="547"/>
          <w:marRight w:val="0"/>
          <w:marTop w:val="0"/>
          <w:marBottom w:val="0"/>
          <w:divBdr>
            <w:top w:val="none" w:sz="0" w:space="0" w:color="auto"/>
            <w:left w:val="none" w:sz="0" w:space="0" w:color="auto"/>
            <w:bottom w:val="none" w:sz="0" w:space="0" w:color="auto"/>
            <w:right w:val="none" w:sz="0" w:space="0" w:color="auto"/>
          </w:divBdr>
        </w:div>
        <w:div w:id="1508013600">
          <w:marLeft w:val="547"/>
          <w:marRight w:val="0"/>
          <w:marTop w:val="0"/>
          <w:marBottom w:val="0"/>
          <w:divBdr>
            <w:top w:val="none" w:sz="0" w:space="0" w:color="auto"/>
            <w:left w:val="none" w:sz="0" w:space="0" w:color="auto"/>
            <w:bottom w:val="none" w:sz="0" w:space="0" w:color="auto"/>
            <w:right w:val="none" w:sz="0" w:space="0" w:color="auto"/>
          </w:divBdr>
        </w:div>
        <w:div w:id="1707295245">
          <w:marLeft w:val="547"/>
          <w:marRight w:val="0"/>
          <w:marTop w:val="0"/>
          <w:marBottom w:val="0"/>
          <w:divBdr>
            <w:top w:val="none" w:sz="0" w:space="0" w:color="auto"/>
            <w:left w:val="none" w:sz="0" w:space="0" w:color="auto"/>
            <w:bottom w:val="none" w:sz="0" w:space="0" w:color="auto"/>
            <w:right w:val="none" w:sz="0" w:space="0" w:color="auto"/>
          </w:divBdr>
        </w:div>
        <w:div w:id="2044093092">
          <w:marLeft w:val="547"/>
          <w:marRight w:val="0"/>
          <w:marTop w:val="0"/>
          <w:marBottom w:val="0"/>
          <w:divBdr>
            <w:top w:val="none" w:sz="0" w:space="0" w:color="auto"/>
            <w:left w:val="none" w:sz="0" w:space="0" w:color="auto"/>
            <w:bottom w:val="none" w:sz="0" w:space="0" w:color="auto"/>
            <w:right w:val="none" w:sz="0" w:space="0" w:color="auto"/>
          </w:divBdr>
        </w:div>
      </w:divsChild>
    </w:div>
    <w:div w:id="1065881845">
      <w:bodyDiv w:val="1"/>
      <w:marLeft w:val="0"/>
      <w:marRight w:val="0"/>
      <w:marTop w:val="0"/>
      <w:marBottom w:val="0"/>
      <w:divBdr>
        <w:top w:val="none" w:sz="0" w:space="0" w:color="auto"/>
        <w:left w:val="none" w:sz="0" w:space="0" w:color="auto"/>
        <w:bottom w:val="none" w:sz="0" w:space="0" w:color="auto"/>
        <w:right w:val="none" w:sz="0" w:space="0" w:color="auto"/>
      </w:divBdr>
    </w:div>
    <w:div w:id="1083991160">
      <w:bodyDiv w:val="1"/>
      <w:marLeft w:val="0"/>
      <w:marRight w:val="0"/>
      <w:marTop w:val="0"/>
      <w:marBottom w:val="0"/>
      <w:divBdr>
        <w:top w:val="none" w:sz="0" w:space="0" w:color="auto"/>
        <w:left w:val="none" w:sz="0" w:space="0" w:color="auto"/>
        <w:bottom w:val="none" w:sz="0" w:space="0" w:color="auto"/>
        <w:right w:val="none" w:sz="0" w:space="0" w:color="auto"/>
      </w:divBdr>
    </w:div>
    <w:div w:id="1109010853">
      <w:bodyDiv w:val="1"/>
      <w:marLeft w:val="0"/>
      <w:marRight w:val="0"/>
      <w:marTop w:val="0"/>
      <w:marBottom w:val="0"/>
      <w:divBdr>
        <w:top w:val="none" w:sz="0" w:space="0" w:color="auto"/>
        <w:left w:val="none" w:sz="0" w:space="0" w:color="auto"/>
        <w:bottom w:val="none" w:sz="0" w:space="0" w:color="auto"/>
        <w:right w:val="none" w:sz="0" w:space="0" w:color="auto"/>
      </w:divBdr>
      <w:divsChild>
        <w:div w:id="554121438">
          <w:marLeft w:val="0"/>
          <w:marRight w:val="0"/>
          <w:marTop w:val="0"/>
          <w:marBottom w:val="0"/>
          <w:divBdr>
            <w:top w:val="none" w:sz="0" w:space="0" w:color="auto"/>
            <w:left w:val="none" w:sz="0" w:space="0" w:color="auto"/>
            <w:bottom w:val="none" w:sz="0" w:space="0" w:color="auto"/>
            <w:right w:val="none" w:sz="0" w:space="0" w:color="auto"/>
          </w:divBdr>
          <w:divsChild>
            <w:div w:id="1638104520">
              <w:marLeft w:val="0"/>
              <w:marRight w:val="0"/>
              <w:marTop w:val="0"/>
              <w:marBottom w:val="0"/>
              <w:divBdr>
                <w:top w:val="none" w:sz="0" w:space="0" w:color="auto"/>
                <w:left w:val="none" w:sz="0" w:space="0" w:color="auto"/>
                <w:bottom w:val="none" w:sz="0" w:space="0" w:color="auto"/>
                <w:right w:val="none" w:sz="0" w:space="0" w:color="auto"/>
              </w:divBdr>
              <w:divsChild>
                <w:div w:id="248123552">
                  <w:marLeft w:val="0"/>
                  <w:marRight w:val="0"/>
                  <w:marTop w:val="0"/>
                  <w:marBottom w:val="0"/>
                  <w:divBdr>
                    <w:top w:val="none" w:sz="0" w:space="0" w:color="auto"/>
                    <w:left w:val="none" w:sz="0" w:space="0" w:color="auto"/>
                    <w:bottom w:val="none" w:sz="0" w:space="0" w:color="auto"/>
                    <w:right w:val="none" w:sz="0" w:space="0" w:color="auto"/>
                  </w:divBdr>
                  <w:divsChild>
                    <w:div w:id="452796175">
                      <w:marLeft w:val="0"/>
                      <w:marRight w:val="0"/>
                      <w:marTop w:val="0"/>
                      <w:marBottom w:val="0"/>
                      <w:divBdr>
                        <w:top w:val="none" w:sz="0" w:space="0" w:color="auto"/>
                        <w:left w:val="none" w:sz="0" w:space="0" w:color="auto"/>
                        <w:bottom w:val="none" w:sz="0" w:space="0" w:color="auto"/>
                        <w:right w:val="none" w:sz="0" w:space="0" w:color="auto"/>
                      </w:divBdr>
                      <w:divsChild>
                        <w:div w:id="1347557812">
                          <w:marLeft w:val="0"/>
                          <w:marRight w:val="0"/>
                          <w:marTop w:val="0"/>
                          <w:marBottom w:val="0"/>
                          <w:divBdr>
                            <w:top w:val="none" w:sz="0" w:space="0" w:color="auto"/>
                            <w:left w:val="none" w:sz="0" w:space="0" w:color="auto"/>
                            <w:bottom w:val="none" w:sz="0" w:space="0" w:color="auto"/>
                            <w:right w:val="none" w:sz="0" w:space="0" w:color="auto"/>
                          </w:divBdr>
                          <w:divsChild>
                            <w:div w:id="704407908">
                              <w:marLeft w:val="0"/>
                              <w:marRight w:val="0"/>
                              <w:marTop w:val="0"/>
                              <w:marBottom w:val="0"/>
                              <w:divBdr>
                                <w:top w:val="none" w:sz="0" w:space="0" w:color="auto"/>
                                <w:left w:val="none" w:sz="0" w:space="0" w:color="auto"/>
                                <w:bottom w:val="none" w:sz="0" w:space="0" w:color="auto"/>
                                <w:right w:val="none" w:sz="0" w:space="0" w:color="auto"/>
                              </w:divBdr>
                              <w:divsChild>
                                <w:div w:id="436827235">
                                  <w:marLeft w:val="0"/>
                                  <w:marRight w:val="0"/>
                                  <w:marTop w:val="0"/>
                                  <w:marBottom w:val="0"/>
                                  <w:divBdr>
                                    <w:top w:val="none" w:sz="0" w:space="0" w:color="auto"/>
                                    <w:left w:val="none" w:sz="0" w:space="0" w:color="auto"/>
                                    <w:bottom w:val="none" w:sz="0" w:space="0" w:color="auto"/>
                                    <w:right w:val="none" w:sz="0" w:space="0" w:color="auto"/>
                                  </w:divBdr>
                                  <w:divsChild>
                                    <w:div w:id="2068336196">
                                      <w:marLeft w:val="0"/>
                                      <w:marRight w:val="0"/>
                                      <w:marTop w:val="0"/>
                                      <w:marBottom w:val="0"/>
                                      <w:divBdr>
                                        <w:top w:val="none" w:sz="0" w:space="0" w:color="auto"/>
                                        <w:left w:val="none" w:sz="0" w:space="0" w:color="auto"/>
                                        <w:bottom w:val="none" w:sz="0" w:space="0" w:color="auto"/>
                                        <w:right w:val="none" w:sz="0" w:space="0" w:color="auto"/>
                                      </w:divBdr>
                                      <w:divsChild>
                                        <w:div w:id="682246252">
                                          <w:marLeft w:val="0"/>
                                          <w:marRight w:val="0"/>
                                          <w:marTop w:val="0"/>
                                          <w:marBottom w:val="0"/>
                                          <w:divBdr>
                                            <w:top w:val="none" w:sz="0" w:space="0" w:color="auto"/>
                                            <w:left w:val="none" w:sz="0" w:space="0" w:color="auto"/>
                                            <w:bottom w:val="none" w:sz="0" w:space="0" w:color="auto"/>
                                            <w:right w:val="none" w:sz="0" w:space="0" w:color="auto"/>
                                          </w:divBdr>
                                          <w:divsChild>
                                            <w:div w:id="340935279">
                                              <w:marLeft w:val="0"/>
                                              <w:marRight w:val="0"/>
                                              <w:marTop w:val="0"/>
                                              <w:marBottom w:val="0"/>
                                              <w:divBdr>
                                                <w:top w:val="none" w:sz="0" w:space="0" w:color="auto"/>
                                                <w:left w:val="none" w:sz="0" w:space="0" w:color="auto"/>
                                                <w:bottom w:val="none" w:sz="0" w:space="0" w:color="auto"/>
                                                <w:right w:val="none" w:sz="0" w:space="0" w:color="auto"/>
                                              </w:divBdr>
                                              <w:divsChild>
                                                <w:div w:id="1537228888">
                                                  <w:marLeft w:val="0"/>
                                                  <w:marRight w:val="0"/>
                                                  <w:marTop w:val="0"/>
                                                  <w:marBottom w:val="0"/>
                                                  <w:divBdr>
                                                    <w:top w:val="none" w:sz="0" w:space="0" w:color="auto"/>
                                                    <w:left w:val="none" w:sz="0" w:space="0" w:color="auto"/>
                                                    <w:bottom w:val="none" w:sz="0" w:space="0" w:color="auto"/>
                                                    <w:right w:val="none" w:sz="0" w:space="0" w:color="auto"/>
                                                  </w:divBdr>
                                                  <w:divsChild>
                                                    <w:div w:id="1001203694">
                                                      <w:marLeft w:val="0"/>
                                                      <w:marRight w:val="0"/>
                                                      <w:marTop w:val="0"/>
                                                      <w:marBottom w:val="0"/>
                                                      <w:divBdr>
                                                        <w:top w:val="none" w:sz="0" w:space="0" w:color="auto"/>
                                                        <w:left w:val="none" w:sz="0" w:space="0" w:color="auto"/>
                                                        <w:bottom w:val="none" w:sz="0" w:space="0" w:color="auto"/>
                                                        <w:right w:val="none" w:sz="0" w:space="0" w:color="auto"/>
                                                      </w:divBdr>
                                                      <w:divsChild>
                                                        <w:div w:id="425462399">
                                                          <w:marLeft w:val="0"/>
                                                          <w:marRight w:val="0"/>
                                                          <w:marTop w:val="0"/>
                                                          <w:marBottom w:val="0"/>
                                                          <w:divBdr>
                                                            <w:top w:val="none" w:sz="0" w:space="0" w:color="auto"/>
                                                            <w:left w:val="none" w:sz="0" w:space="0" w:color="auto"/>
                                                            <w:bottom w:val="none" w:sz="0" w:space="0" w:color="auto"/>
                                                            <w:right w:val="none" w:sz="0" w:space="0" w:color="auto"/>
                                                          </w:divBdr>
                                                          <w:divsChild>
                                                            <w:div w:id="28722902">
                                                              <w:marLeft w:val="0"/>
                                                              <w:marRight w:val="0"/>
                                                              <w:marTop w:val="0"/>
                                                              <w:marBottom w:val="0"/>
                                                              <w:divBdr>
                                                                <w:top w:val="none" w:sz="0" w:space="0" w:color="auto"/>
                                                                <w:left w:val="none" w:sz="0" w:space="0" w:color="auto"/>
                                                                <w:bottom w:val="none" w:sz="0" w:space="0" w:color="auto"/>
                                                                <w:right w:val="none" w:sz="0" w:space="0" w:color="auto"/>
                                                              </w:divBdr>
                                                              <w:divsChild>
                                                                <w:div w:id="101148339">
                                                                  <w:marLeft w:val="0"/>
                                                                  <w:marRight w:val="0"/>
                                                                  <w:marTop w:val="0"/>
                                                                  <w:marBottom w:val="0"/>
                                                                  <w:divBdr>
                                                                    <w:top w:val="none" w:sz="0" w:space="0" w:color="auto"/>
                                                                    <w:left w:val="none" w:sz="0" w:space="0" w:color="auto"/>
                                                                    <w:bottom w:val="none" w:sz="0" w:space="0" w:color="auto"/>
                                                                    <w:right w:val="none" w:sz="0" w:space="0" w:color="auto"/>
                                                                  </w:divBdr>
                                                                  <w:divsChild>
                                                                    <w:div w:id="598610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670399">
                                                              <w:marLeft w:val="0"/>
                                                              <w:marRight w:val="0"/>
                                                              <w:marTop w:val="0"/>
                                                              <w:marBottom w:val="0"/>
                                                              <w:divBdr>
                                                                <w:top w:val="none" w:sz="0" w:space="0" w:color="auto"/>
                                                                <w:left w:val="none" w:sz="0" w:space="0" w:color="auto"/>
                                                                <w:bottom w:val="none" w:sz="0" w:space="0" w:color="auto"/>
                                                                <w:right w:val="none" w:sz="0" w:space="0" w:color="auto"/>
                                                              </w:divBdr>
                                                              <w:divsChild>
                                                                <w:div w:id="71510367">
                                                                  <w:marLeft w:val="0"/>
                                                                  <w:marRight w:val="0"/>
                                                                  <w:marTop w:val="0"/>
                                                                  <w:marBottom w:val="0"/>
                                                                  <w:divBdr>
                                                                    <w:top w:val="none" w:sz="0" w:space="0" w:color="auto"/>
                                                                    <w:left w:val="none" w:sz="0" w:space="0" w:color="auto"/>
                                                                    <w:bottom w:val="none" w:sz="0" w:space="0" w:color="auto"/>
                                                                    <w:right w:val="none" w:sz="0" w:space="0" w:color="auto"/>
                                                                  </w:divBdr>
                                                                  <w:divsChild>
                                                                    <w:div w:id="932665147">
                                                                      <w:marLeft w:val="0"/>
                                                                      <w:marRight w:val="0"/>
                                                                      <w:marTop w:val="0"/>
                                                                      <w:marBottom w:val="0"/>
                                                                      <w:divBdr>
                                                                        <w:top w:val="none" w:sz="0" w:space="0" w:color="auto"/>
                                                                        <w:left w:val="none" w:sz="0" w:space="0" w:color="auto"/>
                                                                        <w:bottom w:val="none" w:sz="0" w:space="0" w:color="auto"/>
                                                                        <w:right w:val="none" w:sz="0" w:space="0" w:color="auto"/>
                                                                      </w:divBdr>
                                                                    </w:div>
                                                                    <w:div w:id="115745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482694201">
      <w:bodyDiv w:val="1"/>
      <w:marLeft w:val="0"/>
      <w:marRight w:val="0"/>
      <w:marTop w:val="0"/>
      <w:marBottom w:val="0"/>
      <w:divBdr>
        <w:top w:val="none" w:sz="0" w:space="0" w:color="auto"/>
        <w:left w:val="none" w:sz="0" w:space="0" w:color="auto"/>
        <w:bottom w:val="none" w:sz="0" w:space="0" w:color="auto"/>
        <w:right w:val="none" w:sz="0" w:space="0" w:color="auto"/>
      </w:divBdr>
      <w:divsChild>
        <w:div w:id="12656968">
          <w:marLeft w:val="0"/>
          <w:marRight w:val="0"/>
          <w:marTop w:val="0"/>
          <w:marBottom w:val="0"/>
          <w:divBdr>
            <w:top w:val="none" w:sz="0" w:space="0" w:color="auto"/>
            <w:left w:val="none" w:sz="0" w:space="0" w:color="auto"/>
            <w:bottom w:val="none" w:sz="0" w:space="0" w:color="auto"/>
            <w:right w:val="none" w:sz="0" w:space="0" w:color="auto"/>
          </w:divBdr>
        </w:div>
        <w:div w:id="634679811">
          <w:marLeft w:val="0"/>
          <w:marRight w:val="0"/>
          <w:marTop w:val="0"/>
          <w:marBottom w:val="0"/>
          <w:divBdr>
            <w:top w:val="none" w:sz="0" w:space="0" w:color="auto"/>
            <w:left w:val="none" w:sz="0" w:space="0" w:color="auto"/>
            <w:bottom w:val="none" w:sz="0" w:space="0" w:color="auto"/>
            <w:right w:val="none" w:sz="0" w:space="0" w:color="auto"/>
          </w:divBdr>
        </w:div>
      </w:divsChild>
    </w:div>
    <w:div w:id="1590771522">
      <w:bodyDiv w:val="1"/>
      <w:marLeft w:val="0"/>
      <w:marRight w:val="0"/>
      <w:marTop w:val="0"/>
      <w:marBottom w:val="0"/>
      <w:divBdr>
        <w:top w:val="none" w:sz="0" w:space="0" w:color="auto"/>
        <w:left w:val="none" w:sz="0" w:space="0" w:color="auto"/>
        <w:bottom w:val="none" w:sz="0" w:space="0" w:color="auto"/>
        <w:right w:val="none" w:sz="0" w:space="0" w:color="auto"/>
      </w:divBdr>
    </w:div>
    <w:div w:id="1878199495">
      <w:bodyDiv w:val="1"/>
      <w:marLeft w:val="0"/>
      <w:marRight w:val="0"/>
      <w:marTop w:val="0"/>
      <w:marBottom w:val="0"/>
      <w:divBdr>
        <w:top w:val="none" w:sz="0" w:space="0" w:color="auto"/>
        <w:left w:val="none" w:sz="0" w:space="0" w:color="auto"/>
        <w:bottom w:val="none" w:sz="0" w:space="0" w:color="auto"/>
        <w:right w:val="none" w:sz="0" w:space="0" w:color="auto"/>
      </w:divBdr>
      <w:divsChild>
        <w:div w:id="364721077">
          <w:marLeft w:val="547"/>
          <w:marRight w:val="0"/>
          <w:marTop w:val="0"/>
          <w:marBottom w:val="403"/>
          <w:divBdr>
            <w:top w:val="none" w:sz="0" w:space="0" w:color="auto"/>
            <w:left w:val="none" w:sz="0" w:space="0" w:color="auto"/>
            <w:bottom w:val="none" w:sz="0" w:space="0" w:color="auto"/>
            <w:right w:val="none" w:sz="0" w:space="0" w:color="auto"/>
          </w:divBdr>
        </w:div>
        <w:div w:id="501162491">
          <w:marLeft w:val="547"/>
          <w:marRight w:val="0"/>
          <w:marTop w:val="0"/>
          <w:marBottom w:val="403"/>
          <w:divBdr>
            <w:top w:val="none" w:sz="0" w:space="0" w:color="auto"/>
            <w:left w:val="none" w:sz="0" w:space="0" w:color="auto"/>
            <w:bottom w:val="none" w:sz="0" w:space="0" w:color="auto"/>
            <w:right w:val="none" w:sz="0" w:space="0" w:color="auto"/>
          </w:divBdr>
        </w:div>
        <w:div w:id="799105209">
          <w:marLeft w:val="547"/>
          <w:marRight w:val="0"/>
          <w:marTop w:val="0"/>
          <w:marBottom w:val="403"/>
          <w:divBdr>
            <w:top w:val="none" w:sz="0" w:space="0" w:color="auto"/>
            <w:left w:val="none" w:sz="0" w:space="0" w:color="auto"/>
            <w:bottom w:val="none" w:sz="0" w:space="0" w:color="auto"/>
            <w:right w:val="none" w:sz="0" w:space="0" w:color="auto"/>
          </w:divBdr>
        </w:div>
        <w:div w:id="1327900396">
          <w:marLeft w:val="547"/>
          <w:marRight w:val="0"/>
          <w:marTop w:val="0"/>
          <w:marBottom w:val="403"/>
          <w:divBdr>
            <w:top w:val="none" w:sz="0" w:space="0" w:color="auto"/>
            <w:left w:val="none" w:sz="0" w:space="0" w:color="auto"/>
            <w:bottom w:val="none" w:sz="0" w:space="0" w:color="auto"/>
            <w:right w:val="none" w:sz="0" w:space="0" w:color="auto"/>
          </w:divBdr>
        </w:div>
        <w:div w:id="1498964031">
          <w:marLeft w:val="547"/>
          <w:marRight w:val="0"/>
          <w:marTop w:val="0"/>
          <w:marBottom w:val="403"/>
          <w:divBdr>
            <w:top w:val="none" w:sz="0" w:space="0" w:color="auto"/>
            <w:left w:val="none" w:sz="0" w:space="0" w:color="auto"/>
            <w:bottom w:val="none" w:sz="0" w:space="0" w:color="auto"/>
            <w:right w:val="none" w:sz="0" w:space="0" w:color="auto"/>
          </w:divBdr>
        </w:div>
        <w:div w:id="2074086333">
          <w:marLeft w:val="547"/>
          <w:marRight w:val="0"/>
          <w:marTop w:val="0"/>
          <w:marBottom w:val="403"/>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BC37DA-D212-4B5C-AF47-E82B382E5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39510</Words>
  <Characters>248915</Characters>
  <Application>Microsoft Office Word</Application>
  <DocSecurity>0</DocSecurity>
  <Lines>2074</Lines>
  <Paragraphs>5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outhampton</Company>
  <LinksUpToDate>false</LinksUpToDate>
  <CharactersWithSpaces>287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lumhoff B.M.M.D.</dc:creator>
  <cp:keywords/>
  <dc:description/>
  <cp:lastModifiedBy>Zeller-Plumhoff, Berit</cp:lastModifiedBy>
  <cp:revision>9</cp:revision>
  <cp:lastPrinted>2016-12-08T19:20:00Z</cp:lastPrinted>
  <dcterms:created xsi:type="dcterms:W3CDTF">2016-11-22T14:15:00Z</dcterms:created>
  <dcterms:modified xsi:type="dcterms:W3CDTF">2017-01-24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599218230</vt:i4>
  </property>
</Properties>
</file>